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docx" ContentType="application/vnd.openxmlformats-officedocument.wordprocessingml.document"/>
  <Default Extension="doc" ContentType="application/msword"/>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523395503" w:displacedByCustomXml="next"/>
    <w:sdt>
      <w:sdtPr>
        <w:rPr>
          <w:rFonts w:asciiTheme="minorHAnsi" w:eastAsiaTheme="minorHAnsi" w:hAnsiTheme="minorHAnsi" w:cstheme="minorBidi"/>
          <w:color w:val="auto"/>
          <w:sz w:val="24"/>
          <w:szCs w:val="24"/>
        </w:rPr>
        <w:id w:val="-1096251922"/>
        <w:docPartObj>
          <w:docPartGallery w:val="Cover Pages"/>
          <w:docPartUnique/>
        </w:docPartObj>
      </w:sdtPr>
      <w:sdtEndPr>
        <w:rPr>
          <w:rFonts w:eastAsiaTheme="minorEastAsia"/>
        </w:rPr>
      </w:sdtEndPr>
      <w:sdtContent>
        <w:p w14:paraId="5CAC030A" w14:textId="77777777" w:rsidR="00DD24C9" w:rsidRDefault="00DD24C9" w:rsidP="00C92F13">
          <w:pPr>
            <w:pStyle w:val="Heading1"/>
            <w:numPr>
              <w:ilvl w:val="0"/>
              <w:numId w:val="0"/>
            </w:numPr>
            <w:ind w:left="360"/>
          </w:pPr>
          <w:r>
            <w:rPr>
              <w:noProof/>
            </w:rPr>
            <mc:AlternateContent>
              <mc:Choice Requires="wps">
                <w:drawing>
                  <wp:anchor distT="0" distB="0" distL="114300" distR="114300" simplePos="0" relativeHeight="251660288" behindDoc="1" locked="0" layoutInCell="1" allowOverlap="1" wp14:anchorId="4CFB4158" wp14:editId="5E069C04">
                    <wp:simplePos x="0" y="0"/>
                    <mc:AlternateContent>
                      <mc:Choice Requires="wp14">
                        <wp:positionH relativeFrom="page">
                          <wp14:pctPosHOffset>10000</wp14:pctPosHOffset>
                        </wp:positionH>
                      </mc:Choice>
                      <mc:Fallback>
                        <wp:positionH relativeFrom="page">
                          <wp:posOffset>755650</wp:posOffset>
                        </wp:positionH>
                      </mc:Fallback>
                    </mc:AlternateContent>
                    <mc:AlternateContent>
                      <mc:Choice Requires="wp14">
                        <wp:positionV relativeFrom="page">
                          <wp14:pctPosVOffset>15000</wp14:pctPosVOffset>
                        </wp:positionV>
                      </mc:Choice>
                      <mc:Fallback>
                        <wp:positionV relativeFrom="page">
                          <wp:posOffset>1604010</wp:posOffset>
                        </wp:positionV>
                      </mc:Fallback>
                    </mc:AlternateContent>
                    <wp:extent cx="0" cy="1543050"/>
                    <wp:effectExtent l="19050" t="0" r="19050" b="23495"/>
                    <wp:wrapNone/>
                    <wp:docPr id="37" name="Straight Connector 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40B25514" id="Straight Connector 37" o:spid="_x0000_s1026" style="position:absolute;z-index:-251656192;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" strokecolor="#272727 [2749]" strokeweight="2.25pt">
                    <v:stroke joinstyle="miter"/>
                    <w10:wrap anchorx="page" anchory="page"/>
                  </v:line>
                </w:pict>
              </mc:Fallback>
            </mc:AlternateContent>
          </w:r>
          <w:r>
            <w:rPr>
              <w:noProof/>
            </w:rPr>
            <mc:AlternateContent>
              <mc:Choice Requires="wps">
                <w:drawing>
                  <wp:anchor distT="0" distB="0" distL="114300" distR="114300" simplePos="0" relativeHeight="251659264" behindDoc="0" locked="0" layoutInCell="1" allowOverlap="1" wp14:anchorId="3E9C377F" wp14:editId="0A09C826">
                    <wp:simplePos x="0" y="0"/>
                    <wp:positionH relativeFrom="page">
                      <wp:align>left</wp:align>
                    </wp:positionH>
                    <mc:AlternateContent>
                      <mc:Choice Requires="wp14">
                        <wp:positionV relativeFrom="page">
                          <wp14:pctPosVOffset>15000</wp14:pctPosVOffset>
                        </wp:positionV>
                      </mc:Choice>
                      <mc:Fallback>
                        <wp:positionV relativeFrom="page">
                          <wp:posOffset>1604010</wp:posOffset>
                        </wp:positionV>
                      </mc:Fallback>
                    </mc:AlternateContent>
                    <wp:extent cx="5534025" cy="2724912"/>
                    <wp:effectExtent l="0" t="0" r="0" b="2540"/>
                    <wp:wrapNone/>
                    <wp:docPr id="38" name="Text Box 38"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197A17" w:rsidRDefault="00197A17">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197A17" w:rsidRDefault="00197A17">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89000</wp14:pctWidth>
                    </wp14:sizeRelH>
                    <wp14:sizeRelV relativeFrom="margin">
                      <wp14:pctHeight>0</wp14:pctHeight>
                    </wp14:sizeRelV>
                  </wp:anchor>
                </w:drawing>
              </mc:Choice>
              <mc:Fallback>
                <w:pict>
                  <v:shapetype w14:anchorId="3E9C377F" id="_x0000_t202" coordsize="21600,21600" o:spt="202" path="m,l,21600r21600,l21600,xe">
                    <v:stroke joinstyle="miter"/>
                    <v:path gradientshapeok="t" o:connecttype="rect"/>
                  </v:shapetype>
                  <v:shape id="Text Box 38" o:spid="_x0000_s1026" type="#_x0000_t202" alt="Title: Title and subtitle" style="position:absolute;left:0;text-align:left;margin-left:0;margin-top:0;width:435.75pt;height:214.55pt;z-index:251659264;visibility:visible;mso-wrap-style:square;mso-width-percent:890;mso-height-percent:0;mso-top-percent:150;mso-wrap-distance-left:9pt;mso-wrap-distance-top:0;mso-wrap-distance-right:9pt;mso-wrap-distance-bottom:0;mso-position-horizontal:left;mso-position-horizontal-relative:page;mso-position-vertical-relative:page;mso-width-percent:890;mso-height-percent:0;mso-top-percent:15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" filled="f" stroked="f" strokeweight=".5pt">
                    <v:textbox style="mso-fit-shape-to-text:t" inset="93.6pt,,0">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197A17" w:rsidRDefault="00197A17">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197A17" w:rsidRDefault="00197A17">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v:textbox>
                    <w10:wrap anchorx="page" anchory="page"/>
                  </v:shape>
                </w:pict>
              </mc:Fallback>
            </mc:AlternateContent>
          </w:r>
          <w:bookmarkEnd w:id="0"/>
        </w:p>
        <w:p w14:paraId="4DFD71AC" w14:textId="77777777" w:rsidR="00DD24C9" w:rsidRDefault="00197A17"/>
      </w:sdtContent>
    </w:sdt>
    <w:p w14:paraId="0EFEA190" w14:textId="77777777" w:rsidR="00E778AB" w:rsidRDefault="00E778AB"/>
    <w:p w14:paraId="5988CF21" w14:textId="77777777" w:rsidR="00E778AB" w:rsidRDefault="00E778AB"/>
    <w:p w14:paraId="707EF934" w14:textId="77777777" w:rsidR="00E778AB" w:rsidRDefault="00E778AB"/>
    <w:p w14:paraId="522B4663" w14:textId="77777777" w:rsidR="00E778AB" w:rsidRDefault="00E778AB"/>
    <w:p w14:paraId="61381F9A" w14:textId="77777777" w:rsidR="00E778AB" w:rsidRDefault="00E778AB"/>
    <w:p w14:paraId="41213667" w14:textId="77777777" w:rsidR="00E778AB" w:rsidRDefault="00E778AB"/>
    <w:p w14:paraId="3230F6FE" w14:textId="77777777" w:rsidR="00E778AB" w:rsidRDefault="00E778AB"/>
    <w:p w14:paraId="1B80457E" w14:textId="77777777" w:rsidR="00E778AB" w:rsidRDefault="00E778AB"/>
    <w:p w14:paraId="22F6B6BC" w14:textId="77777777" w:rsidR="00E778AB" w:rsidRDefault="00E778AB"/>
    <w:p w14:paraId="6DCD1A78" w14:textId="77777777" w:rsidR="00E778AB" w:rsidRDefault="00E778AB"/>
    <w:p w14:paraId="707D5511" w14:textId="77777777" w:rsidR="00E778AB" w:rsidRDefault="00E778AB"/>
    <w:p w14:paraId="13356789" w14:textId="77777777" w:rsidR="00E778AB" w:rsidRDefault="00E778AB"/>
    <w:p w14:paraId="02D1BE14" w14:textId="77777777" w:rsidR="00E778AB" w:rsidRDefault="00E778AB"/>
    <w:p w14:paraId="4375A76F" w14:textId="77777777" w:rsidR="00E778AB" w:rsidRDefault="00E778AB"/>
    <w:p w14:paraId="13A52093" w14:textId="77777777" w:rsidR="00E778AB" w:rsidRDefault="00E778AB"/>
    <w:p w14:paraId="40DF6A50" w14:textId="77777777" w:rsidR="00E778AB" w:rsidRDefault="00E778AB"/>
    <w:p w14:paraId="55FE60C5" w14:textId="77777777" w:rsidR="00E778AB" w:rsidRDefault="00E778AB"/>
    <w:p w14:paraId="1AD33A03" w14:textId="77777777" w:rsidR="00E778AB" w:rsidRDefault="00E778AB"/>
    <w:p w14:paraId="346553C4" w14:textId="77777777" w:rsidR="00E778AB" w:rsidRDefault="00E778AB"/>
    <w:p w14:paraId="2E4B5567" w14:textId="77777777" w:rsidR="00A424A4" w:rsidRDefault="00A424A4"/>
    <w:p w14:paraId="1B182A09" w14:textId="77777777" w:rsidR="00A424A4" w:rsidRDefault="00A424A4"/>
    <w:p w14:paraId="0911580A" w14:textId="77777777" w:rsidR="00A424A4" w:rsidRDefault="00A424A4"/>
    <w:p w14:paraId="796B3705" w14:textId="77777777" w:rsidR="00A424A4" w:rsidRDefault="00A424A4"/>
    <w:p w14:paraId="212AAE48" w14:textId="77777777" w:rsidR="00A424A4" w:rsidRDefault="00A424A4"/>
    <w:p w14:paraId="7D6CD68C" w14:textId="77777777" w:rsidR="00A424A4" w:rsidRDefault="00A424A4"/>
    <w:p w14:paraId="536FA342" w14:textId="77777777" w:rsidR="00A424A4" w:rsidRDefault="00A424A4"/>
    <w:p w14:paraId="7CD6F21D" w14:textId="77777777" w:rsidR="00A424A4" w:rsidRDefault="00A424A4"/>
    <w:p w14:paraId="5D134C40" w14:textId="77777777" w:rsidR="00A424A4" w:rsidRDefault="00A424A4"/>
    <w:p w14:paraId="48612E0F" w14:textId="77777777" w:rsidR="00A424A4" w:rsidRDefault="00A424A4"/>
    <w:p w14:paraId="5330C420" w14:textId="77777777" w:rsidR="00A424A4" w:rsidRDefault="00A424A4"/>
    <w:p w14:paraId="10E0CED4" w14:textId="77777777" w:rsidR="00A424A4" w:rsidRDefault="00A424A4">
      <w:r>
        <w:rPr>
          <w:noProof/>
        </w:rPr>
        <mc:AlternateContent>
          <mc:Choice Requires="wps">
            <w:drawing>
              <wp:anchor distT="0" distB="0" distL="114300" distR="114300" simplePos="0" relativeHeight="251661312" behindDoc="0" locked="0" layoutInCell="1" allowOverlap="1" wp14:anchorId="11B3C068" wp14:editId="37E92009">
                <wp:simplePos x="0" y="0"/>
                <wp:positionH relativeFrom="page">
                  <wp:posOffset>-130810</wp:posOffset>
                </wp:positionH>
                <wp:positionV relativeFrom="page">
                  <wp:posOffset>7080082</wp:posOffset>
                </wp:positionV>
                <wp:extent cx="5534025" cy="4248785"/>
                <wp:effectExtent l="0" t="0" r="5715" b="0"/>
                <wp:wrapNone/>
                <wp:docPr id="36" name="Text Box 36" title="Title and subtitle"/>
                <wp:cNvGraphicFramePr/>
                <a:graphic xmlns:a="http://schemas.openxmlformats.org/drawingml/2006/main">
                  <a:graphicData uri="http://schemas.microsoft.com/office/word/2010/wordprocessingShape">
                    <wps:wsp>
                      <wps:cNvSpPr txBox="1"/>
                      <wps:spPr>
                        <a:xfrm>
                          <a:off x="0" y="0"/>
                          <a:ext cx="5534025" cy="4248785"/>
                        </a:xfrm>
                        <a:prstGeom prst="rect">
                          <a:avLst/>
                        </a:prstGeom>
                        <a:noFill/>
                        <a:ln w="6350">
                          <a:noFill/>
                        </a:ln>
                      </wps:spPr>
                      <wps:txbx>
                        <w:txbxContent>
                          <w:p w14:paraId="5F601CE5" w14:textId="77777777" w:rsidR="00197A17" w:rsidRDefault="00197A17"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197A17" w:rsidRPr="00DD24C9" w:rsidRDefault="00197A17"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00A464AF" w:rsidR="00197A17" w:rsidRPr="00DD24C9" w:rsidRDefault="00197A17" w:rsidP="00DD24C9">
                            <w:pPr>
                              <w:pStyle w:val="NoSpacing"/>
                              <w:rPr>
                                <w:i/>
                                <w:color w:val="262626" w:themeColor="text1" w:themeTint="D9"/>
                                <w:sz w:val="32"/>
                                <w:szCs w:val="32"/>
                                <w:lang w:val="en-GB"/>
                              </w:rPr>
                            </w:pPr>
                            <w:hyperlink r:id="rId8" w:history="1">
                              <w:r w:rsidRPr="00DD24C9">
                                <w:rPr>
                                  <w:rStyle w:val="Hyperlink"/>
                                  <w:i/>
                                  <w:sz w:val="32"/>
                                  <w:szCs w:val="32"/>
                                  <w:lang w:val="en-GB"/>
                                </w:rPr>
                                <w:t>mralph02@dcs.bbk.ac.uk</w:t>
                              </w:r>
                            </w:hyperlink>
                          </w:p>
                          <w:p w14:paraId="7CC6DCAB" w14:textId="77777777" w:rsidR="00197A17" w:rsidRPr="00DD24C9" w:rsidRDefault="00197A17"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197A17" w:rsidRDefault="00197A17">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197A17" w:rsidRDefault="00197A17">
                            <w:pPr>
                              <w:pStyle w:val="NoSpacing"/>
                              <w:rPr>
                                <w:i/>
                                <w:color w:val="262626" w:themeColor="text1" w:themeTint="D9"/>
                                <w:sz w:val="32"/>
                                <w:szCs w:val="32"/>
                                <w:lang w:val="en-GB"/>
                              </w:rPr>
                            </w:pPr>
                          </w:p>
                          <w:p w14:paraId="0C602092" w14:textId="77777777" w:rsidR="00197A17" w:rsidRPr="00E778AB" w:rsidRDefault="00197A17"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197A17" w:rsidRPr="00DD24C9" w:rsidRDefault="00197A17">
                            <w:pPr>
                              <w:pStyle w:val="NoSpacing"/>
                              <w:rPr>
                                <w:i/>
                                <w:color w:val="262626" w:themeColor="text1" w:themeTint="D9"/>
                                <w:sz w:val="32"/>
                                <w:szCs w:val="32"/>
                                <w:lang w:val="en-GB"/>
                              </w:rPr>
                            </w:pPr>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 w14:anchorId="11B3C068" id="Text Box 36" o:spid="_x0000_s1027" type="#_x0000_t202" alt="Title: Title and subtitle" style="position:absolute;margin-left:-10.3pt;margin-top:557.5pt;width:435.75pt;height:334.55pt;z-index:251661312;visibility:visible;mso-wrap-style:square;mso-width-percent:890;mso-height-percent:0;mso-wrap-distance-left:9pt;mso-wrap-distance-top:0;mso-wrap-distance-right:9pt;mso-wrap-distance-bottom:0;mso-position-horizontal:absolute;mso-position-horizontal-relative:page;mso-position-vertical:absolute;mso-position-vertical-relative:page;mso-width-percent:89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" filled="f" stroked="f" strokeweight=".5pt">
                <v:textbox inset="93.6pt,7.2pt,0,1in">
                  <w:txbxContent>
                    <w:p w14:paraId="5F601CE5" w14:textId="77777777" w:rsidR="00197A17" w:rsidRDefault="00197A17"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197A17" w:rsidRPr="00DD24C9" w:rsidRDefault="00197A17"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00A464AF" w:rsidR="00197A17" w:rsidRPr="00DD24C9" w:rsidRDefault="00197A17" w:rsidP="00DD24C9">
                      <w:pPr>
                        <w:pStyle w:val="NoSpacing"/>
                        <w:rPr>
                          <w:i/>
                          <w:color w:val="262626" w:themeColor="text1" w:themeTint="D9"/>
                          <w:sz w:val="32"/>
                          <w:szCs w:val="32"/>
                          <w:lang w:val="en-GB"/>
                        </w:rPr>
                      </w:pPr>
                      <w:hyperlink r:id="rId9" w:history="1">
                        <w:r w:rsidRPr="00DD24C9">
                          <w:rPr>
                            <w:rStyle w:val="Hyperlink"/>
                            <w:i/>
                            <w:sz w:val="32"/>
                            <w:szCs w:val="32"/>
                            <w:lang w:val="en-GB"/>
                          </w:rPr>
                          <w:t>mralph02@dcs.bbk.ac.uk</w:t>
                        </w:r>
                      </w:hyperlink>
                    </w:p>
                    <w:p w14:paraId="7CC6DCAB" w14:textId="77777777" w:rsidR="00197A17" w:rsidRPr="00DD24C9" w:rsidRDefault="00197A17"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197A17" w:rsidRDefault="00197A17">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197A17" w:rsidRDefault="00197A17">
                      <w:pPr>
                        <w:pStyle w:val="NoSpacing"/>
                        <w:rPr>
                          <w:i/>
                          <w:color w:val="262626" w:themeColor="text1" w:themeTint="D9"/>
                          <w:sz w:val="32"/>
                          <w:szCs w:val="32"/>
                          <w:lang w:val="en-GB"/>
                        </w:rPr>
                      </w:pPr>
                    </w:p>
                    <w:p w14:paraId="0C602092" w14:textId="77777777" w:rsidR="00197A17" w:rsidRPr="00E778AB" w:rsidRDefault="00197A17"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197A17" w:rsidRPr="00DD24C9" w:rsidRDefault="00197A17">
                      <w:pPr>
                        <w:pStyle w:val="NoSpacing"/>
                        <w:rPr>
                          <w:i/>
                          <w:color w:val="262626" w:themeColor="text1" w:themeTint="D9"/>
                          <w:sz w:val="32"/>
                          <w:szCs w:val="32"/>
                          <w:lang w:val="en-GB"/>
                        </w:rPr>
                      </w:pPr>
                    </w:p>
                  </w:txbxContent>
                </v:textbox>
                <w10:wrap anchorx="page" anchory="page"/>
              </v:shape>
            </w:pict>
          </mc:Fallback>
        </mc:AlternateContent>
      </w:r>
    </w:p>
    <w:p w14:paraId="1B6B4E45" w14:textId="77777777" w:rsidR="00A424A4" w:rsidRDefault="00A424A4"/>
    <w:p w14:paraId="7EA669D4" w14:textId="77777777" w:rsidR="00A424A4" w:rsidRDefault="00A424A4"/>
    <w:p w14:paraId="5136F621" w14:textId="77777777" w:rsidR="00A424A4" w:rsidRDefault="00A424A4"/>
    <w:p w14:paraId="448D439A" w14:textId="77777777" w:rsidR="00A424A4" w:rsidRDefault="00A424A4"/>
    <w:p w14:paraId="7A674F32" w14:textId="77777777" w:rsidR="00A424A4" w:rsidRDefault="00A424A4"/>
    <w:p w14:paraId="685632B7" w14:textId="77777777" w:rsidR="00A424A4" w:rsidRDefault="00A424A4"/>
    <w:p w14:paraId="4DE47291" w14:textId="77777777" w:rsidR="00A424A4" w:rsidRDefault="00A424A4"/>
    <w:p w14:paraId="500C0795" w14:textId="77777777" w:rsidR="00A424A4" w:rsidRDefault="00A424A4"/>
    <w:p w14:paraId="788BAFF9" w14:textId="77777777" w:rsidR="00A424A4" w:rsidRDefault="00A424A4"/>
    <w:p w14:paraId="21EAE349" w14:textId="77777777" w:rsidR="00A424A4" w:rsidRDefault="00A424A4"/>
    <w:p w14:paraId="4B1E3CDD" w14:textId="77777777" w:rsidR="00A424A4" w:rsidRDefault="00A424A4"/>
    <w:p w14:paraId="6211BFDA" w14:textId="77777777" w:rsidR="00A424A4" w:rsidRDefault="00A424A4"/>
    <w:p w14:paraId="5DF9F8AB" w14:textId="652F3423" w:rsidR="00A424A4" w:rsidRDefault="00A424A4"/>
    <w:p w14:paraId="6FA287D9" w14:textId="77777777" w:rsidR="00675FD3" w:rsidRDefault="00675FD3" w:rsidP="00675FD3">
      <w:pPr>
        <w:pStyle w:val="Heading1"/>
      </w:pPr>
      <w:bookmarkStart w:id="1" w:name="_Toc523395504"/>
      <w:r w:rsidRPr="00FE6F9D">
        <w:lastRenderedPageBreak/>
        <w:t>Abstract</w:t>
      </w:r>
      <w:bookmarkEnd w:id="1"/>
    </w:p>
    <w:p w14:paraId="494275BC" w14:textId="77777777" w:rsidR="00675FD3" w:rsidRPr="00D05CE3" w:rsidRDefault="00675FD3" w:rsidP="00675FD3"/>
    <w:p w14:paraId="15AB8856" w14:textId="38801C40" w:rsidR="00675FD3" w:rsidRDefault="00675FD3" w:rsidP="00675FD3">
      <w:r>
        <w:t>Recent approaches to Named Entity Recognition</w:t>
      </w:r>
      <w:r w:rsidR="00A90A12">
        <w:t xml:space="preserve"> (NER)</w:t>
      </w:r>
      <w:r>
        <w:t xml:space="preserve">, such as that of </w:t>
      </w:r>
      <w:r>
        <w:fldChar w:fldCharType="begin" w:fldLock="1"/>
      </w:r>
      <w:r w:rsidR="00A25397">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540C85">
        <w:rPr>
          <w:noProof/>
        </w:rPr>
        <w:t>(Kuru, Arkan Can and Deniz, 2016)</w:t>
      </w:r>
      <w:r>
        <w:fldChar w:fldCharType="end"/>
      </w:r>
      <w:r>
        <w:t>, demonstrate that a character-level representation of textual data can yield good results when training a deep learning</w:t>
      </w:r>
      <w:r w:rsidR="007E2067">
        <w:t xml:space="preserve"> model</w:t>
      </w:r>
      <w:r>
        <w:t xml:space="preserve">. In this project, a set of Hansard debates is aggregated, processed and labelled for use in a Bidirectional Long Short-Term Memory </w:t>
      </w:r>
      <w:r w:rsidR="008E62AE">
        <w:t xml:space="preserve">(BLSTM) </w:t>
      </w:r>
      <w:r>
        <w:t xml:space="preserve">neural network. The trained model, and the original dataset, is integrated with Birkbeck’s Samtla digital humanities text archiving system, such that the Hansard texts can be browsed in the interface, and Named Entities </w:t>
      </w:r>
      <w:r w:rsidR="00B67612">
        <w:t xml:space="preserve">previously unseen by the model, </w:t>
      </w:r>
      <w:r>
        <w:t>are</w:t>
      </w:r>
      <w:r w:rsidR="00B67612">
        <w:t xml:space="preserve"> recognised using word-internal (character clusters) and word-external (language context) </w:t>
      </w:r>
      <w:r w:rsidR="00D51F83">
        <w:t>clues and</w:t>
      </w:r>
      <w:r>
        <w:t xml:space="preserve"> </w:t>
      </w:r>
      <w:r w:rsidR="00B67612">
        <w:t xml:space="preserve">annotated to the user in </w:t>
      </w:r>
      <w:r w:rsidR="005E063B">
        <w:t>the user interface.</w:t>
      </w:r>
    </w:p>
    <w:p w14:paraId="57D61C7F" w14:textId="51A503C2" w:rsidR="001263C6" w:rsidRDefault="001263C6" w:rsidP="001263C6">
      <w:pPr>
        <w:pStyle w:val="Heading1"/>
      </w:pPr>
      <w:bookmarkStart w:id="2" w:name="_Toc523395505"/>
      <w:r w:rsidRPr="00D56F72">
        <w:t>Acknowledgements</w:t>
      </w:r>
      <w:bookmarkEnd w:id="2"/>
    </w:p>
    <w:p w14:paraId="428E197F" w14:textId="77777777" w:rsidR="00501817" w:rsidRPr="00501817" w:rsidRDefault="00501817" w:rsidP="00501817"/>
    <w:p w14:paraId="4BF3F1CE" w14:textId="6671EDB5" w:rsidR="001263C6" w:rsidRDefault="001263C6" w:rsidP="00675FD3">
      <w:r>
        <w:t xml:space="preserve">I would like to </w:t>
      </w:r>
      <w:r w:rsidR="000B615E">
        <w:t>express my gratitude to the people who</w:t>
      </w:r>
      <w:r w:rsidR="00501817">
        <w:t xml:space="preserve"> taught me to program in Pyt</w:t>
      </w:r>
      <w:r w:rsidR="00CB6E7C">
        <w:t>hon by working on real problems, particularly</w:t>
      </w:r>
      <w:r w:rsidR="00501817">
        <w:t xml:space="preserve"> to Ali Lotia and Ogonna Iwunze, whose expertise is</w:t>
      </w:r>
      <w:r w:rsidR="000B615E">
        <w:t xml:space="preserve"> matched only by their patience and compassion. I would also like to thank</w:t>
      </w:r>
      <w:r w:rsidR="00501817">
        <w:t xml:space="preserve"> Sergio Gutierrez-Santos, whose instruction in the Java programming language was </w:t>
      </w:r>
      <w:r w:rsidR="00CB6E7C">
        <w:t>carefully designed</w:t>
      </w:r>
      <w:r w:rsidR="00501817">
        <w:t xml:space="preserve"> and helped to open up a world of structured code</w:t>
      </w:r>
      <w:r w:rsidR="006379E7">
        <w:t xml:space="preserve"> for me</w:t>
      </w:r>
      <w:r w:rsidR="001161F4">
        <w:t>, as well as demystifying unit testing</w:t>
      </w:r>
      <w:r w:rsidR="00501817">
        <w:t>.</w:t>
      </w:r>
    </w:p>
    <w:p w14:paraId="3323B721" w14:textId="7C3549D2" w:rsidR="00501817" w:rsidRDefault="00501817" w:rsidP="00675FD3"/>
    <w:p w14:paraId="235DFF84" w14:textId="3A81BE44" w:rsidR="00501817" w:rsidRDefault="00501817" w:rsidP="00675FD3">
      <w:r>
        <w:t>I am grateful to Dr Martyn Harris for his help and encouragement when exploring this project and its potential integration with Samtla, and to Dr Dell Zhang for his ideas, advice on the academic landscape surrounding Named Entity Recognition, and quick responses to my queries.</w:t>
      </w:r>
      <w:r w:rsidR="008F1B1B">
        <w:t xml:space="preserve"> Petar Konovski’s quick</w:t>
      </w:r>
      <w:r w:rsidR="00800A55">
        <w:t xml:space="preserve"> and repeated</w:t>
      </w:r>
      <w:r w:rsidR="008F1B1B">
        <w:t xml:space="preserve"> assistance in setting up a server in Birkbeck with</w:t>
      </w:r>
      <w:r w:rsidR="00800A55">
        <w:t xml:space="preserve"> the right</w:t>
      </w:r>
      <w:r w:rsidR="008F1B1B">
        <w:t xml:space="preserve"> library dependencies greatly simplified the process of moving my code onto a suitable sized server, and I am grateful to Systems Group for the use of such a beefy machine.</w:t>
      </w:r>
    </w:p>
    <w:p w14:paraId="2017BAEE" w14:textId="496AFBED" w:rsidR="00501817" w:rsidRDefault="00501817" w:rsidP="00675FD3"/>
    <w:p w14:paraId="05502008" w14:textId="48A87494" w:rsidR="00F72C77" w:rsidRDefault="00501817" w:rsidP="00675FD3">
      <w:r>
        <w:t xml:space="preserve">Finally, I would like to thank my wife for all her </w:t>
      </w:r>
      <w:r w:rsidR="00C15B43">
        <w:t>help</w:t>
      </w:r>
      <w:r>
        <w:t xml:space="preserve"> throughout this Master’s</w:t>
      </w:r>
      <w:r w:rsidR="00A67806">
        <w:t xml:space="preserve"> programme, while she worked on her own</w:t>
      </w:r>
      <w:r w:rsidR="006A7C11">
        <w:t xml:space="preserve"> M</w:t>
      </w:r>
      <w:r w:rsidR="00C15B43">
        <w:t>aster’s and continued to support so many people</w:t>
      </w:r>
      <w:r w:rsidR="00F72C77">
        <w:t>.</w:t>
      </w:r>
    </w:p>
    <w:p w14:paraId="31739F2F" w14:textId="77777777" w:rsidR="00F72C77" w:rsidRDefault="00F72C77" w:rsidP="00675FD3"/>
    <w:p w14:paraId="284F872B" w14:textId="4E176368" w:rsidR="0052272F" w:rsidRDefault="008E1991" w:rsidP="00675FD3">
      <w:r>
        <w:rPr>
          <w:i/>
        </w:rPr>
        <w:t>Ad M</w:t>
      </w:r>
      <w:r w:rsidR="00273C3B">
        <w:rPr>
          <w:i/>
        </w:rPr>
        <w:t>aiorem D</w:t>
      </w:r>
      <w:r w:rsidR="00827F69">
        <w:rPr>
          <w:i/>
        </w:rPr>
        <w:t>ei G</w:t>
      </w:r>
      <w:r w:rsidR="0039786B" w:rsidRPr="0039786B">
        <w:rPr>
          <w:i/>
        </w:rPr>
        <w:t>loriam</w:t>
      </w:r>
      <w:r w:rsidR="00B4470F">
        <w:t>.</w:t>
      </w:r>
    </w:p>
    <w:p w14:paraId="5A641F73" w14:textId="15ED48B3" w:rsidR="00501817" w:rsidRPr="00FE6F9D" w:rsidRDefault="0052272F" w:rsidP="00675FD3">
      <w:r>
        <w:br w:type="page"/>
      </w:r>
    </w:p>
    <w:p w14:paraId="5EF01F18" w14:textId="30AE4C4F" w:rsidR="00675FD3" w:rsidRDefault="00675FD3"/>
    <w:p w14:paraId="63EF60F3" w14:textId="22C349E4" w:rsidR="00416B70" w:rsidRDefault="00416B70" w:rsidP="00416B70">
      <w:pPr>
        <w:pStyle w:val="Heading1"/>
      </w:pPr>
      <w:bookmarkStart w:id="3" w:name="_Toc523395506"/>
      <w:r>
        <w:t>List</w:t>
      </w:r>
      <w:r w:rsidR="00C068B4">
        <w:t>s</w:t>
      </w:r>
      <w:r>
        <w:t xml:space="preserve"> of figu</w:t>
      </w:r>
      <w:r w:rsidR="007779CF">
        <w:t>res, tables and code snippets</w:t>
      </w:r>
      <w:bookmarkEnd w:id="3"/>
    </w:p>
    <w:p w14:paraId="5DECA35E" w14:textId="3A910B19" w:rsidR="00C068B4" w:rsidRPr="00C068B4" w:rsidRDefault="00C068B4" w:rsidP="00C068B4">
      <w:pPr>
        <w:pStyle w:val="Heading2"/>
      </w:pPr>
      <w:bookmarkStart w:id="4" w:name="_Toc523395507"/>
      <w:r>
        <w:t>Figures</w:t>
      </w:r>
      <w:bookmarkEnd w:id="4"/>
    </w:p>
    <w:p w14:paraId="6ACDB97E" w14:textId="4951243F" w:rsidR="005428EA" w:rsidRDefault="00C068B4">
      <w:pPr>
        <w:pStyle w:val="TableofFigures"/>
        <w:tabs>
          <w:tab w:val="right" w:leader="dot" w:pos="9010"/>
        </w:tabs>
        <w:rPr>
          <w:noProof/>
        </w:rPr>
      </w:pPr>
      <w:r>
        <w:fldChar w:fldCharType="begin"/>
      </w:r>
      <w:r>
        <w:instrText xml:space="preserve"> TOC \h \z \c "Figure" </w:instrText>
      </w:r>
      <w:r>
        <w:fldChar w:fldCharType="separate"/>
      </w:r>
      <w:hyperlink w:anchor="_Toc523395446" w:history="1">
        <w:r w:rsidR="005428EA" w:rsidRPr="00C30E48">
          <w:rPr>
            <w:rStyle w:val="Hyperlink"/>
            <w:noProof/>
          </w:rPr>
          <w:t>Figure 1 pipeline data processing model</w:t>
        </w:r>
        <w:r w:rsidR="005428EA">
          <w:rPr>
            <w:noProof/>
            <w:webHidden/>
          </w:rPr>
          <w:tab/>
        </w:r>
        <w:r w:rsidR="005428EA">
          <w:rPr>
            <w:noProof/>
            <w:webHidden/>
          </w:rPr>
          <w:fldChar w:fldCharType="begin"/>
        </w:r>
        <w:r w:rsidR="005428EA">
          <w:rPr>
            <w:noProof/>
            <w:webHidden/>
          </w:rPr>
          <w:instrText xml:space="preserve"> PAGEREF _Toc523395446 \h </w:instrText>
        </w:r>
        <w:r w:rsidR="005428EA">
          <w:rPr>
            <w:noProof/>
            <w:webHidden/>
          </w:rPr>
        </w:r>
        <w:r w:rsidR="005428EA">
          <w:rPr>
            <w:noProof/>
            <w:webHidden/>
          </w:rPr>
          <w:fldChar w:fldCharType="separate"/>
        </w:r>
        <w:r w:rsidR="005428EA">
          <w:rPr>
            <w:noProof/>
            <w:webHidden/>
          </w:rPr>
          <w:t>8</w:t>
        </w:r>
        <w:r w:rsidR="005428EA">
          <w:rPr>
            <w:noProof/>
            <w:webHidden/>
          </w:rPr>
          <w:fldChar w:fldCharType="end"/>
        </w:r>
      </w:hyperlink>
    </w:p>
    <w:p w14:paraId="7152127A" w14:textId="7C8B9EB2" w:rsidR="005428EA" w:rsidRDefault="00197A17">
      <w:pPr>
        <w:pStyle w:val="TableofFigures"/>
        <w:tabs>
          <w:tab w:val="right" w:leader="dot" w:pos="9010"/>
        </w:tabs>
        <w:rPr>
          <w:noProof/>
        </w:rPr>
      </w:pPr>
      <w:hyperlink w:anchor="_Toc523395447" w:history="1">
        <w:r w:rsidR="005428EA" w:rsidRPr="00C30E48">
          <w:rPr>
            <w:rStyle w:val="Hyperlink"/>
            <w:noProof/>
          </w:rPr>
          <w:t>Figure 2 chunking process</w:t>
        </w:r>
        <w:r w:rsidR="005428EA">
          <w:rPr>
            <w:noProof/>
            <w:webHidden/>
          </w:rPr>
          <w:tab/>
        </w:r>
        <w:r w:rsidR="005428EA">
          <w:rPr>
            <w:noProof/>
            <w:webHidden/>
          </w:rPr>
          <w:fldChar w:fldCharType="begin"/>
        </w:r>
        <w:r w:rsidR="005428EA">
          <w:rPr>
            <w:noProof/>
            <w:webHidden/>
          </w:rPr>
          <w:instrText xml:space="preserve"> PAGEREF _Toc523395447 \h </w:instrText>
        </w:r>
        <w:r w:rsidR="005428EA">
          <w:rPr>
            <w:noProof/>
            <w:webHidden/>
          </w:rPr>
        </w:r>
        <w:r w:rsidR="005428EA">
          <w:rPr>
            <w:noProof/>
            <w:webHidden/>
          </w:rPr>
          <w:fldChar w:fldCharType="separate"/>
        </w:r>
        <w:r w:rsidR="005428EA">
          <w:rPr>
            <w:noProof/>
            <w:webHidden/>
          </w:rPr>
          <w:t>11</w:t>
        </w:r>
        <w:r w:rsidR="005428EA">
          <w:rPr>
            <w:noProof/>
            <w:webHidden/>
          </w:rPr>
          <w:fldChar w:fldCharType="end"/>
        </w:r>
      </w:hyperlink>
    </w:p>
    <w:p w14:paraId="749BCE53" w14:textId="2D2F628F" w:rsidR="005428EA" w:rsidRDefault="00197A17">
      <w:pPr>
        <w:pStyle w:val="TableofFigures"/>
        <w:tabs>
          <w:tab w:val="right" w:leader="dot" w:pos="9010"/>
        </w:tabs>
        <w:rPr>
          <w:noProof/>
        </w:rPr>
      </w:pPr>
      <w:hyperlink w:anchor="_Toc523395448" w:history="1">
        <w:r w:rsidR="005428EA" w:rsidRPr="00C30E48">
          <w:rPr>
            <w:rStyle w:val="Hyperlink"/>
            <w:noProof/>
          </w:rPr>
          <w:t>Figure 3 Interpolation algorithm</w:t>
        </w:r>
        <w:r w:rsidR="005428EA">
          <w:rPr>
            <w:noProof/>
            <w:webHidden/>
          </w:rPr>
          <w:tab/>
        </w:r>
        <w:r w:rsidR="005428EA">
          <w:rPr>
            <w:noProof/>
            <w:webHidden/>
          </w:rPr>
          <w:fldChar w:fldCharType="begin"/>
        </w:r>
        <w:r w:rsidR="005428EA">
          <w:rPr>
            <w:noProof/>
            <w:webHidden/>
          </w:rPr>
          <w:instrText xml:space="preserve"> PAGEREF _Toc523395448 \h </w:instrText>
        </w:r>
        <w:r w:rsidR="005428EA">
          <w:rPr>
            <w:noProof/>
            <w:webHidden/>
          </w:rPr>
        </w:r>
        <w:r w:rsidR="005428EA">
          <w:rPr>
            <w:noProof/>
            <w:webHidden/>
          </w:rPr>
          <w:fldChar w:fldCharType="separate"/>
        </w:r>
        <w:r w:rsidR="005428EA">
          <w:rPr>
            <w:noProof/>
            <w:webHidden/>
          </w:rPr>
          <w:t>14</w:t>
        </w:r>
        <w:r w:rsidR="005428EA">
          <w:rPr>
            <w:noProof/>
            <w:webHidden/>
          </w:rPr>
          <w:fldChar w:fldCharType="end"/>
        </w:r>
      </w:hyperlink>
    </w:p>
    <w:p w14:paraId="184737AC" w14:textId="43BB949F" w:rsidR="005428EA" w:rsidRDefault="00197A17">
      <w:pPr>
        <w:pStyle w:val="TableofFigures"/>
        <w:tabs>
          <w:tab w:val="right" w:leader="dot" w:pos="9010"/>
        </w:tabs>
        <w:rPr>
          <w:noProof/>
        </w:rPr>
      </w:pPr>
      <w:hyperlink w:anchor="_Toc523395449" w:history="1">
        <w:r w:rsidR="005428EA" w:rsidRPr="00C30E48">
          <w:rPr>
            <w:rStyle w:val="Hyperlink"/>
            <w:noProof/>
          </w:rPr>
          <w:t>Figure 4 Hansard debate, XML format</w:t>
        </w:r>
        <w:r w:rsidR="005428EA">
          <w:rPr>
            <w:noProof/>
            <w:webHidden/>
          </w:rPr>
          <w:tab/>
        </w:r>
        <w:r w:rsidR="005428EA">
          <w:rPr>
            <w:noProof/>
            <w:webHidden/>
          </w:rPr>
          <w:fldChar w:fldCharType="begin"/>
        </w:r>
        <w:r w:rsidR="005428EA">
          <w:rPr>
            <w:noProof/>
            <w:webHidden/>
          </w:rPr>
          <w:instrText xml:space="preserve"> PAGEREF _Toc523395449 \h </w:instrText>
        </w:r>
        <w:r w:rsidR="005428EA">
          <w:rPr>
            <w:noProof/>
            <w:webHidden/>
          </w:rPr>
        </w:r>
        <w:r w:rsidR="005428EA">
          <w:rPr>
            <w:noProof/>
            <w:webHidden/>
          </w:rPr>
          <w:fldChar w:fldCharType="separate"/>
        </w:r>
        <w:r w:rsidR="005428EA">
          <w:rPr>
            <w:noProof/>
            <w:webHidden/>
          </w:rPr>
          <w:t>21</w:t>
        </w:r>
        <w:r w:rsidR="005428EA">
          <w:rPr>
            <w:noProof/>
            <w:webHidden/>
          </w:rPr>
          <w:fldChar w:fldCharType="end"/>
        </w:r>
      </w:hyperlink>
    </w:p>
    <w:p w14:paraId="7F2F7C26" w14:textId="59E05470" w:rsidR="005428EA" w:rsidRDefault="00197A17">
      <w:pPr>
        <w:pStyle w:val="TableofFigures"/>
        <w:tabs>
          <w:tab w:val="right" w:leader="dot" w:pos="9010"/>
        </w:tabs>
        <w:rPr>
          <w:noProof/>
        </w:rPr>
      </w:pPr>
      <w:hyperlink w:anchor="_Toc523395450" w:history="1">
        <w:r w:rsidR="005428EA" w:rsidRPr="00C30E48">
          <w:rPr>
            <w:rStyle w:val="Hyperlink"/>
            <w:noProof/>
          </w:rPr>
          <w:t>Figure 5 Hansard debate, processed TXT format</w:t>
        </w:r>
        <w:r w:rsidR="005428EA">
          <w:rPr>
            <w:noProof/>
            <w:webHidden/>
          </w:rPr>
          <w:tab/>
        </w:r>
        <w:r w:rsidR="005428EA">
          <w:rPr>
            <w:noProof/>
            <w:webHidden/>
          </w:rPr>
          <w:fldChar w:fldCharType="begin"/>
        </w:r>
        <w:r w:rsidR="005428EA">
          <w:rPr>
            <w:noProof/>
            <w:webHidden/>
          </w:rPr>
          <w:instrText xml:space="preserve"> PAGEREF _Toc523395450 \h </w:instrText>
        </w:r>
        <w:r w:rsidR="005428EA">
          <w:rPr>
            <w:noProof/>
            <w:webHidden/>
          </w:rPr>
        </w:r>
        <w:r w:rsidR="005428EA">
          <w:rPr>
            <w:noProof/>
            <w:webHidden/>
          </w:rPr>
          <w:fldChar w:fldCharType="separate"/>
        </w:r>
        <w:r w:rsidR="005428EA">
          <w:rPr>
            <w:noProof/>
            <w:webHidden/>
          </w:rPr>
          <w:t>21</w:t>
        </w:r>
        <w:r w:rsidR="005428EA">
          <w:rPr>
            <w:noProof/>
            <w:webHidden/>
          </w:rPr>
          <w:fldChar w:fldCharType="end"/>
        </w:r>
      </w:hyperlink>
    </w:p>
    <w:p w14:paraId="5BBAC69F" w14:textId="43D551F8" w:rsidR="005428EA" w:rsidRDefault="00197A17">
      <w:pPr>
        <w:pStyle w:val="TableofFigures"/>
        <w:tabs>
          <w:tab w:val="right" w:leader="dot" w:pos="9010"/>
        </w:tabs>
        <w:rPr>
          <w:noProof/>
        </w:rPr>
      </w:pPr>
      <w:hyperlink w:anchor="_Toc523395451" w:history="1">
        <w:r w:rsidR="005428EA" w:rsidRPr="00C30E48">
          <w:rPr>
            <w:rStyle w:val="Hyperlink"/>
            <w:noProof/>
          </w:rPr>
          <w:t>Figure 6 Mini dataset accuracy</w:t>
        </w:r>
        <w:r w:rsidR="005428EA">
          <w:rPr>
            <w:noProof/>
            <w:webHidden/>
          </w:rPr>
          <w:tab/>
        </w:r>
        <w:r w:rsidR="005428EA">
          <w:rPr>
            <w:noProof/>
            <w:webHidden/>
          </w:rPr>
          <w:fldChar w:fldCharType="begin"/>
        </w:r>
        <w:r w:rsidR="005428EA">
          <w:rPr>
            <w:noProof/>
            <w:webHidden/>
          </w:rPr>
          <w:instrText xml:space="preserve"> PAGEREF _Toc523395451 \h </w:instrText>
        </w:r>
        <w:r w:rsidR="005428EA">
          <w:rPr>
            <w:noProof/>
            <w:webHidden/>
          </w:rPr>
        </w:r>
        <w:r w:rsidR="005428EA">
          <w:rPr>
            <w:noProof/>
            <w:webHidden/>
          </w:rPr>
          <w:fldChar w:fldCharType="separate"/>
        </w:r>
        <w:r w:rsidR="005428EA">
          <w:rPr>
            <w:noProof/>
            <w:webHidden/>
          </w:rPr>
          <w:t>23</w:t>
        </w:r>
        <w:r w:rsidR="005428EA">
          <w:rPr>
            <w:noProof/>
            <w:webHidden/>
          </w:rPr>
          <w:fldChar w:fldCharType="end"/>
        </w:r>
      </w:hyperlink>
    </w:p>
    <w:p w14:paraId="2762B5AD" w14:textId="21018AA9" w:rsidR="005428EA" w:rsidRDefault="00197A17">
      <w:pPr>
        <w:pStyle w:val="TableofFigures"/>
        <w:tabs>
          <w:tab w:val="right" w:leader="dot" w:pos="9010"/>
        </w:tabs>
        <w:rPr>
          <w:noProof/>
        </w:rPr>
      </w:pPr>
      <w:hyperlink w:anchor="_Toc523395452" w:history="1">
        <w:r w:rsidR="005428EA" w:rsidRPr="00C30E48">
          <w:rPr>
            <w:rStyle w:val="Hyperlink"/>
            <w:noProof/>
          </w:rPr>
          <w:t>Figure 7 Mini dataset loss</w:t>
        </w:r>
        <w:r w:rsidR="005428EA">
          <w:rPr>
            <w:noProof/>
            <w:webHidden/>
          </w:rPr>
          <w:tab/>
        </w:r>
        <w:r w:rsidR="005428EA">
          <w:rPr>
            <w:noProof/>
            <w:webHidden/>
          </w:rPr>
          <w:fldChar w:fldCharType="begin"/>
        </w:r>
        <w:r w:rsidR="005428EA">
          <w:rPr>
            <w:noProof/>
            <w:webHidden/>
          </w:rPr>
          <w:instrText xml:space="preserve"> PAGEREF _Toc523395452 \h </w:instrText>
        </w:r>
        <w:r w:rsidR="005428EA">
          <w:rPr>
            <w:noProof/>
            <w:webHidden/>
          </w:rPr>
        </w:r>
        <w:r w:rsidR="005428EA">
          <w:rPr>
            <w:noProof/>
            <w:webHidden/>
          </w:rPr>
          <w:fldChar w:fldCharType="separate"/>
        </w:r>
        <w:r w:rsidR="005428EA">
          <w:rPr>
            <w:noProof/>
            <w:webHidden/>
          </w:rPr>
          <w:t>24</w:t>
        </w:r>
        <w:r w:rsidR="005428EA">
          <w:rPr>
            <w:noProof/>
            <w:webHidden/>
          </w:rPr>
          <w:fldChar w:fldCharType="end"/>
        </w:r>
      </w:hyperlink>
    </w:p>
    <w:p w14:paraId="10E0879D" w14:textId="5B3077AF" w:rsidR="005428EA" w:rsidRDefault="00197A17">
      <w:pPr>
        <w:pStyle w:val="TableofFigures"/>
        <w:tabs>
          <w:tab w:val="right" w:leader="dot" w:pos="9010"/>
        </w:tabs>
        <w:rPr>
          <w:noProof/>
        </w:rPr>
      </w:pPr>
      <w:hyperlink w:anchor="_Toc523395453" w:history="1">
        <w:r w:rsidR="005428EA" w:rsidRPr="00C30E48">
          <w:rPr>
            <w:rStyle w:val="Hyperlink"/>
            <w:noProof/>
          </w:rPr>
          <w:t>Figure 8 Mini dataset non-null label accuracy</w:t>
        </w:r>
        <w:r w:rsidR="005428EA">
          <w:rPr>
            <w:noProof/>
            <w:webHidden/>
          </w:rPr>
          <w:tab/>
        </w:r>
        <w:r w:rsidR="005428EA">
          <w:rPr>
            <w:noProof/>
            <w:webHidden/>
          </w:rPr>
          <w:fldChar w:fldCharType="begin"/>
        </w:r>
        <w:r w:rsidR="005428EA">
          <w:rPr>
            <w:noProof/>
            <w:webHidden/>
          </w:rPr>
          <w:instrText xml:space="preserve"> PAGEREF _Toc523395453 \h </w:instrText>
        </w:r>
        <w:r w:rsidR="005428EA">
          <w:rPr>
            <w:noProof/>
            <w:webHidden/>
          </w:rPr>
        </w:r>
        <w:r w:rsidR="005428EA">
          <w:rPr>
            <w:noProof/>
            <w:webHidden/>
          </w:rPr>
          <w:fldChar w:fldCharType="separate"/>
        </w:r>
        <w:r w:rsidR="005428EA">
          <w:rPr>
            <w:noProof/>
            <w:webHidden/>
          </w:rPr>
          <w:t>24</w:t>
        </w:r>
        <w:r w:rsidR="005428EA">
          <w:rPr>
            <w:noProof/>
            <w:webHidden/>
          </w:rPr>
          <w:fldChar w:fldCharType="end"/>
        </w:r>
      </w:hyperlink>
    </w:p>
    <w:p w14:paraId="10BF5CBE" w14:textId="6EFBD6DF" w:rsidR="005428EA" w:rsidRDefault="00197A17">
      <w:pPr>
        <w:pStyle w:val="TableofFigures"/>
        <w:tabs>
          <w:tab w:val="right" w:leader="dot" w:pos="9010"/>
        </w:tabs>
        <w:rPr>
          <w:noProof/>
        </w:rPr>
      </w:pPr>
      <w:hyperlink w:anchor="_Toc523395454" w:history="1">
        <w:r w:rsidR="005428EA" w:rsidRPr="00C30E48">
          <w:rPr>
            <w:rStyle w:val="Hyperlink"/>
            <w:noProof/>
          </w:rPr>
          <w:t>Figure 9 Toy dataset NaN validation accuracy</w:t>
        </w:r>
        <w:r w:rsidR="005428EA">
          <w:rPr>
            <w:noProof/>
            <w:webHidden/>
          </w:rPr>
          <w:tab/>
        </w:r>
        <w:r w:rsidR="005428EA">
          <w:rPr>
            <w:noProof/>
            <w:webHidden/>
          </w:rPr>
          <w:fldChar w:fldCharType="begin"/>
        </w:r>
        <w:r w:rsidR="005428EA">
          <w:rPr>
            <w:noProof/>
            <w:webHidden/>
          </w:rPr>
          <w:instrText xml:space="preserve"> PAGEREF _Toc523395454 \h </w:instrText>
        </w:r>
        <w:r w:rsidR="005428EA">
          <w:rPr>
            <w:noProof/>
            <w:webHidden/>
          </w:rPr>
        </w:r>
        <w:r w:rsidR="005428EA">
          <w:rPr>
            <w:noProof/>
            <w:webHidden/>
          </w:rPr>
          <w:fldChar w:fldCharType="separate"/>
        </w:r>
        <w:r w:rsidR="005428EA">
          <w:rPr>
            <w:noProof/>
            <w:webHidden/>
          </w:rPr>
          <w:t>25</w:t>
        </w:r>
        <w:r w:rsidR="005428EA">
          <w:rPr>
            <w:noProof/>
            <w:webHidden/>
          </w:rPr>
          <w:fldChar w:fldCharType="end"/>
        </w:r>
      </w:hyperlink>
    </w:p>
    <w:p w14:paraId="18559C2C" w14:textId="766E5A66" w:rsidR="005428EA" w:rsidRDefault="00197A17">
      <w:pPr>
        <w:pStyle w:val="TableofFigures"/>
        <w:tabs>
          <w:tab w:val="right" w:leader="dot" w:pos="9010"/>
        </w:tabs>
        <w:rPr>
          <w:noProof/>
        </w:rPr>
      </w:pPr>
      <w:hyperlink w:anchor="_Toc523395455" w:history="1">
        <w:r w:rsidR="005428EA" w:rsidRPr="00C30E48">
          <w:rPr>
            <w:rStyle w:val="Hyperlink"/>
            <w:noProof/>
          </w:rPr>
          <w:t>Figure 10 Toy dataset NaN validation loss</w:t>
        </w:r>
        <w:r w:rsidR="005428EA">
          <w:rPr>
            <w:noProof/>
            <w:webHidden/>
          </w:rPr>
          <w:tab/>
        </w:r>
        <w:r w:rsidR="005428EA">
          <w:rPr>
            <w:noProof/>
            <w:webHidden/>
          </w:rPr>
          <w:fldChar w:fldCharType="begin"/>
        </w:r>
        <w:r w:rsidR="005428EA">
          <w:rPr>
            <w:noProof/>
            <w:webHidden/>
          </w:rPr>
          <w:instrText xml:space="preserve"> PAGEREF _Toc523395455 \h </w:instrText>
        </w:r>
        <w:r w:rsidR="005428EA">
          <w:rPr>
            <w:noProof/>
            <w:webHidden/>
          </w:rPr>
        </w:r>
        <w:r w:rsidR="005428EA">
          <w:rPr>
            <w:noProof/>
            <w:webHidden/>
          </w:rPr>
          <w:fldChar w:fldCharType="separate"/>
        </w:r>
        <w:r w:rsidR="005428EA">
          <w:rPr>
            <w:noProof/>
            <w:webHidden/>
          </w:rPr>
          <w:t>25</w:t>
        </w:r>
        <w:r w:rsidR="005428EA">
          <w:rPr>
            <w:noProof/>
            <w:webHidden/>
          </w:rPr>
          <w:fldChar w:fldCharType="end"/>
        </w:r>
      </w:hyperlink>
    </w:p>
    <w:p w14:paraId="275511D6" w14:textId="7D442F46" w:rsidR="005428EA" w:rsidRDefault="00197A17">
      <w:pPr>
        <w:pStyle w:val="TableofFigures"/>
        <w:tabs>
          <w:tab w:val="right" w:leader="dot" w:pos="9010"/>
        </w:tabs>
        <w:rPr>
          <w:noProof/>
        </w:rPr>
      </w:pPr>
      <w:hyperlink w:anchor="_Toc523395456" w:history="1">
        <w:r w:rsidR="005428EA" w:rsidRPr="00C30E48">
          <w:rPr>
            <w:rStyle w:val="Hyperlink"/>
            <w:noProof/>
          </w:rPr>
          <w:t>Figure 11 Toy Dataset NaN Validation Non-Null Label Accuracy</w:t>
        </w:r>
        <w:r w:rsidR="005428EA">
          <w:rPr>
            <w:noProof/>
            <w:webHidden/>
          </w:rPr>
          <w:tab/>
        </w:r>
        <w:r w:rsidR="005428EA">
          <w:rPr>
            <w:noProof/>
            <w:webHidden/>
          </w:rPr>
          <w:fldChar w:fldCharType="begin"/>
        </w:r>
        <w:r w:rsidR="005428EA">
          <w:rPr>
            <w:noProof/>
            <w:webHidden/>
          </w:rPr>
          <w:instrText xml:space="preserve"> PAGEREF _Toc523395456 \h </w:instrText>
        </w:r>
        <w:r w:rsidR="005428EA">
          <w:rPr>
            <w:noProof/>
            <w:webHidden/>
          </w:rPr>
        </w:r>
        <w:r w:rsidR="005428EA">
          <w:rPr>
            <w:noProof/>
            <w:webHidden/>
          </w:rPr>
          <w:fldChar w:fldCharType="separate"/>
        </w:r>
        <w:r w:rsidR="005428EA">
          <w:rPr>
            <w:noProof/>
            <w:webHidden/>
          </w:rPr>
          <w:t>25</w:t>
        </w:r>
        <w:r w:rsidR="005428EA">
          <w:rPr>
            <w:noProof/>
            <w:webHidden/>
          </w:rPr>
          <w:fldChar w:fldCharType="end"/>
        </w:r>
      </w:hyperlink>
    </w:p>
    <w:p w14:paraId="059A0E05" w14:textId="3BB38261" w:rsidR="005428EA" w:rsidRDefault="00197A17">
      <w:pPr>
        <w:pStyle w:val="TableofFigures"/>
        <w:tabs>
          <w:tab w:val="right" w:leader="dot" w:pos="9010"/>
        </w:tabs>
        <w:rPr>
          <w:noProof/>
        </w:rPr>
      </w:pPr>
      <w:hyperlink w:anchor="_Toc523395457" w:history="1">
        <w:r w:rsidR="005428EA" w:rsidRPr="00C30E48">
          <w:rPr>
            <w:rStyle w:val="Hyperlink"/>
            <w:noProof/>
          </w:rPr>
          <w:t>Figure 12 ToyV2 dataset accuracy</w:t>
        </w:r>
        <w:r w:rsidR="005428EA">
          <w:rPr>
            <w:noProof/>
            <w:webHidden/>
          </w:rPr>
          <w:tab/>
        </w:r>
        <w:r w:rsidR="005428EA">
          <w:rPr>
            <w:noProof/>
            <w:webHidden/>
          </w:rPr>
          <w:fldChar w:fldCharType="begin"/>
        </w:r>
        <w:r w:rsidR="005428EA">
          <w:rPr>
            <w:noProof/>
            <w:webHidden/>
          </w:rPr>
          <w:instrText xml:space="preserve"> PAGEREF _Toc523395457 \h </w:instrText>
        </w:r>
        <w:r w:rsidR="005428EA">
          <w:rPr>
            <w:noProof/>
            <w:webHidden/>
          </w:rPr>
        </w:r>
        <w:r w:rsidR="005428EA">
          <w:rPr>
            <w:noProof/>
            <w:webHidden/>
          </w:rPr>
          <w:fldChar w:fldCharType="separate"/>
        </w:r>
        <w:r w:rsidR="005428EA">
          <w:rPr>
            <w:noProof/>
            <w:webHidden/>
          </w:rPr>
          <w:t>27</w:t>
        </w:r>
        <w:r w:rsidR="005428EA">
          <w:rPr>
            <w:noProof/>
            <w:webHidden/>
          </w:rPr>
          <w:fldChar w:fldCharType="end"/>
        </w:r>
      </w:hyperlink>
    </w:p>
    <w:p w14:paraId="0218900A" w14:textId="00B0D842" w:rsidR="005428EA" w:rsidRDefault="00197A17">
      <w:pPr>
        <w:pStyle w:val="TableofFigures"/>
        <w:tabs>
          <w:tab w:val="right" w:leader="dot" w:pos="9010"/>
        </w:tabs>
        <w:rPr>
          <w:noProof/>
        </w:rPr>
      </w:pPr>
      <w:hyperlink w:anchor="_Toc523395458" w:history="1">
        <w:r w:rsidR="005428EA" w:rsidRPr="00C30E48">
          <w:rPr>
            <w:rStyle w:val="Hyperlink"/>
            <w:noProof/>
          </w:rPr>
          <w:t>Figure 13 ToyV2 dataset loss</w:t>
        </w:r>
        <w:r w:rsidR="005428EA">
          <w:rPr>
            <w:noProof/>
            <w:webHidden/>
          </w:rPr>
          <w:tab/>
        </w:r>
        <w:r w:rsidR="005428EA">
          <w:rPr>
            <w:noProof/>
            <w:webHidden/>
          </w:rPr>
          <w:fldChar w:fldCharType="begin"/>
        </w:r>
        <w:r w:rsidR="005428EA">
          <w:rPr>
            <w:noProof/>
            <w:webHidden/>
          </w:rPr>
          <w:instrText xml:space="preserve"> PAGEREF _Toc523395458 \h </w:instrText>
        </w:r>
        <w:r w:rsidR="005428EA">
          <w:rPr>
            <w:noProof/>
            <w:webHidden/>
          </w:rPr>
        </w:r>
        <w:r w:rsidR="005428EA">
          <w:rPr>
            <w:noProof/>
            <w:webHidden/>
          </w:rPr>
          <w:fldChar w:fldCharType="separate"/>
        </w:r>
        <w:r w:rsidR="005428EA">
          <w:rPr>
            <w:noProof/>
            <w:webHidden/>
          </w:rPr>
          <w:t>27</w:t>
        </w:r>
        <w:r w:rsidR="005428EA">
          <w:rPr>
            <w:noProof/>
            <w:webHidden/>
          </w:rPr>
          <w:fldChar w:fldCharType="end"/>
        </w:r>
      </w:hyperlink>
    </w:p>
    <w:p w14:paraId="035A8848" w14:textId="165CF579" w:rsidR="005428EA" w:rsidRDefault="00197A17">
      <w:pPr>
        <w:pStyle w:val="TableofFigures"/>
        <w:tabs>
          <w:tab w:val="right" w:leader="dot" w:pos="9010"/>
        </w:tabs>
        <w:rPr>
          <w:noProof/>
        </w:rPr>
      </w:pPr>
      <w:hyperlink w:anchor="_Toc523395459" w:history="1">
        <w:r w:rsidR="005428EA" w:rsidRPr="00C30E48">
          <w:rPr>
            <w:rStyle w:val="Hyperlink"/>
            <w:noProof/>
          </w:rPr>
          <w:t>Figure 14 ToyV2 dataset non-null label accuracy</w:t>
        </w:r>
        <w:r w:rsidR="005428EA">
          <w:rPr>
            <w:noProof/>
            <w:webHidden/>
          </w:rPr>
          <w:tab/>
        </w:r>
        <w:r w:rsidR="005428EA">
          <w:rPr>
            <w:noProof/>
            <w:webHidden/>
          </w:rPr>
          <w:fldChar w:fldCharType="begin"/>
        </w:r>
        <w:r w:rsidR="005428EA">
          <w:rPr>
            <w:noProof/>
            <w:webHidden/>
          </w:rPr>
          <w:instrText xml:space="preserve"> PAGEREF _Toc523395459 \h </w:instrText>
        </w:r>
        <w:r w:rsidR="005428EA">
          <w:rPr>
            <w:noProof/>
            <w:webHidden/>
          </w:rPr>
        </w:r>
        <w:r w:rsidR="005428EA">
          <w:rPr>
            <w:noProof/>
            <w:webHidden/>
          </w:rPr>
          <w:fldChar w:fldCharType="separate"/>
        </w:r>
        <w:r w:rsidR="005428EA">
          <w:rPr>
            <w:noProof/>
            <w:webHidden/>
          </w:rPr>
          <w:t>27</w:t>
        </w:r>
        <w:r w:rsidR="005428EA">
          <w:rPr>
            <w:noProof/>
            <w:webHidden/>
          </w:rPr>
          <w:fldChar w:fldCharType="end"/>
        </w:r>
      </w:hyperlink>
    </w:p>
    <w:p w14:paraId="432AF1EC" w14:textId="0E4252EA" w:rsidR="005428EA" w:rsidRDefault="00197A17">
      <w:pPr>
        <w:pStyle w:val="TableofFigures"/>
        <w:tabs>
          <w:tab w:val="right" w:leader="dot" w:pos="9010"/>
        </w:tabs>
        <w:rPr>
          <w:noProof/>
        </w:rPr>
      </w:pPr>
      <w:hyperlink w:anchor="_Toc523395460" w:history="1">
        <w:r w:rsidR="005428EA" w:rsidRPr="00C30E48">
          <w:rPr>
            <w:rStyle w:val="Hyperlink"/>
            <w:noProof/>
          </w:rPr>
          <w:t>Figure 15 ToyV3 dataset accuracy</w:t>
        </w:r>
        <w:r w:rsidR="005428EA">
          <w:rPr>
            <w:noProof/>
            <w:webHidden/>
          </w:rPr>
          <w:tab/>
        </w:r>
        <w:r w:rsidR="005428EA">
          <w:rPr>
            <w:noProof/>
            <w:webHidden/>
          </w:rPr>
          <w:fldChar w:fldCharType="begin"/>
        </w:r>
        <w:r w:rsidR="005428EA">
          <w:rPr>
            <w:noProof/>
            <w:webHidden/>
          </w:rPr>
          <w:instrText xml:space="preserve"> PAGEREF _Toc523395460 \h </w:instrText>
        </w:r>
        <w:r w:rsidR="005428EA">
          <w:rPr>
            <w:noProof/>
            <w:webHidden/>
          </w:rPr>
        </w:r>
        <w:r w:rsidR="005428EA">
          <w:rPr>
            <w:noProof/>
            <w:webHidden/>
          </w:rPr>
          <w:fldChar w:fldCharType="separate"/>
        </w:r>
        <w:r w:rsidR="005428EA">
          <w:rPr>
            <w:noProof/>
            <w:webHidden/>
          </w:rPr>
          <w:t>28</w:t>
        </w:r>
        <w:r w:rsidR="005428EA">
          <w:rPr>
            <w:noProof/>
            <w:webHidden/>
          </w:rPr>
          <w:fldChar w:fldCharType="end"/>
        </w:r>
      </w:hyperlink>
    </w:p>
    <w:p w14:paraId="618FCB4E" w14:textId="045E8EA8" w:rsidR="005428EA" w:rsidRDefault="00197A17">
      <w:pPr>
        <w:pStyle w:val="TableofFigures"/>
        <w:tabs>
          <w:tab w:val="right" w:leader="dot" w:pos="9010"/>
        </w:tabs>
        <w:rPr>
          <w:noProof/>
        </w:rPr>
      </w:pPr>
      <w:hyperlink w:anchor="_Toc523395461" w:history="1">
        <w:r w:rsidR="005428EA" w:rsidRPr="00C30E48">
          <w:rPr>
            <w:rStyle w:val="Hyperlink"/>
            <w:noProof/>
          </w:rPr>
          <w:t>Figure 16 ToyV3 dataset loss</w:t>
        </w:r>
        <w:r w:rsidR="005428EA">
          <w:rPr>
            <w:noProof/>
            <w:webHidden/>
          </w:rPr>
          <w:tab/>
        </w:r>
        <w:r w:rsidR="005428EA">
          <w:rPr>
            <w:noProof/>
            <w:webHidden/>
          </w:rPr>
          <w:fldChar w:fldCharType="begin"/>
        </w:r>
        <w:r w:rsidR="005428EA">
          <w:rPr>
            <w:noProof/>
            <w:webHidden/>
          </w:rPr>
          <w:instrText xml:space="preserve"> PAGEREF _Toc523395461 \h </w:instrText>
        </w:r>
        <w:r w:rsidR="005428EA">
          <w:rPr>
            <w:noProof/>
            <w:webHidden/>
          </w:rPr>
        </w:r>
        <w:r w:rsidR="005428EA">
          <w:rPr>
            <w:noProof/>
            <w:webHidden/>
          </w:rPr>
          <w:fldChar w:fldCharType="separate"/>
        </w:r>
        <w:r w:rsidR="005428EA">
          <w:rPr>
            <w:noProof/>
            <w:webHidden/>
          </w:rPr>
          <w:t>28</w:t>
        </w:r>
        <w:r w:rsidR="005428EA">
          <w:rPr>
            <w:noProof/>
            <w:webHidden/>
          </w:rPr>
          <w:fldChar w:fldCharType="end"/>
        </w:r>
      </w:hyperlink>
    </w:p>
    <w:p w14:paraId="6477656C" w14:textId="6C5FD1BF" w:rsidR="005428EA" w:rsidRDefault="00197A17">
      <w:pPr>
        <w:pStyle w:val="TableofFigures"/>
        <w:tabs>
          <w:tab w:val="right" w:leader="dot" w:pos="9010"/>
        </w:tabs>
        <w:rPr>
          <w:noProof/>
        </w:rPr>
      </w:pPr>
      <w:hyperlink w:anchor="_Toc523395462" w:history="1">
        <w:r w:rsidR="005428EA" w:rsidRPr="00C30E48">
          <w:rPr>
            <w:rStyle w:val="Hyperlink"/>
            <w:noProof/>
          </w:rPr>
          <w:t>Figure 17 ToyV3 dataset non-null label accuracy</w:t>
        </w:r>
        <w:r w:rsidR="005428EA">
          <w:rPr>
            <w:noProof/>
            <w:webHidden/>
          </w:rPr>
          <w:tab/>
        </w:r>
        <w:r w:rsidR="005428EA">
          <w:rPr>
            <w:noProof/>
            <w:webHidden/>
          </w:rPr>
          <w:fldChar w:fldCharType="begin"/>
        </w:r>
        <w:r w:rsidR="005428EA">
          <w:rPr>
            <w:noProof/>
            <w:webHidden/>
          </w:rPr>
          <w:instrText xml:space="preserve"> PAGEREF _Toc523395462 \h </w:instrText>
        </w:r>
        <w:r w:rsidR="005428EA">
          <w:rPr>
            <w:noProof/>
            <w:webHidden/>
          </w:rPr>
        </w:r>
        <w:r w:rsidR="005428EA">
          <w:rPr>
            <w:noProof/>
            <w:webHidden/>
          </w:rPr>
          <w:fldChar w:fldCharType="separate"/>
        </w:r>
        <w:r w:rsidR="005428EA">
          <w:rPr>
            <w:noProof/>
            <w:webHidden/>
          </w:rPr>
          <w:t>29</w:t>
        </w:r>
        <w:r w:rsidR="005428EA">
          <w:rPr>
            <w:noProof/>
            <w:webHidden/>
          </w:rPr>
          <w:fldChar w:fldCharType="end"/>
        </w:r>
      </w:hyperlink>
    </w:p>
    <w:p w14:paraId="537AC443" w14:textId="398A825D" w:rsidR="005428EA" w:rsidRDefault="00197A17">
      <w:pPr>
        <w:pStyle w:val="TableofFigures"/>
        <w:tabs>
          <w:tab w:val="right" w:leader="dot" w:pos="9010"/>
        </w:tabs>
        <w:rPr>
          <w:noProof/>
        </w:rPr>
      </w:pPr>
      <w:hyperlink w:anchor="_Toc523395463" w:history="1">
        <w:r w:rsidR="005428EA" w:rsidRPr="00C30E48">
          <w:rPr>
            <w:rStyle w:val="Hyperlink"/>
            <w:noProof/>
          </w:rPr>
          <w:t>Figure 18 Example Hansard text before NE annotations - SimpleGUI</w:t>
        </w:r>
        <w:r w:rsidR="005428EA">
          <w:rPr>
            <w:noProof/>
            <w:webHidden/>
          </w:rPr>
          <w:tab/>
        </w:r>
        <w:r w:rsidR="005428EA">
          <w:rPr>
            <w:noProof/>
            <w:webHidden/>
          </w:rPr>
          <w:fldChar w:fldCharType="begin"/>
        </w:r>
        <w:r w:rsidR="005428EA">
          <w:rPr>
            <w:noProof/>
            <w:webHidden/>
          </w:rPr>
          <w:instrText xml:space="preserve"> PAGEREF _Toc523395463 \h </w:instrText>
        </w:r>
        <w:r w:rsidR="005428EA">
          <w:rPr>
            <w:noProof/>
            <w:webHidden/>
          </w:rPr>
        </w:r>
        <w:r w:rsidR="005428EA">
          <w:rPr>
            <w:noProof/>
            <w:webHidden/>
          </w:rPr>
          <w:fldChar w:fldCharType="separate"/>
        </w:r>
        <w:r w:rsidR="005428EA">
          <w:rPr>
            <w:noProof/>
            <w:webHidden/>
          </w:rPr>
          <w:t>33</w:t>
        </w:r>
        <w:r w:rsidR="005428EA">
          <w:rPr>
            <w:noProof/>
            <w:webHidden/>
          </w:rPr>
          <w:fldChar w:fldCharType="end"/>
        </w:r>
      </w:hyperlink>
    </w:p>
    <w:p w14:paraId="27C82AFD" w14:textId="3B0B9F1A" w:rsidR="005428EA" w:rsidRDefault="00197A17">
      <w:pPr>
        <w:pStyle w:val="TableofFigures"/>
        <w:tabs>
          <w:tab w:val="right" w:leader="dot" w:pos="9010"/>
        </w:tabs>
        <w:rPr>
          <w:noProof/>
        </w:rPr>
      </w:pPr>
      <w:hyperlink w:anchor="_Toc523395464" w:history="1">
        <w:r w:rsidR="005428EA" w:rsidRPr="00C30E48">
          <w:rPr>
            <w:rStyle w:val="Hyperlink"/>
            <w:noProof/>
          </w:rPr>
          <w:t>Figure 19 Example Hansard text after NE annotations - SimpleGUI</w:t>
        </w:r>
        <w:r w:rsidR="005428EA">
          <w:rPr>
            <w:noProof/>
            <w:webHidden/>
          </w:rPr>
          <w:tab/>
        </w:r>
        <w:r w:rsidR="005428EA">
          <w:rPr>
            <w:noProof/>
            <w:webHidden/>
          </w:rPr>
          <w:fldChar w:fldCharType="begin"/>
        </w:r>
        <w:r w:rsidR="005428EA">
          <w:rPr>
            <w:noProof/>
            <w:webHidden/>
          </w:rPr>
          <w:instrText xml:space="preserve"> PAGEREF _Toc523395464 \h </w:instrText>
        </w:r>
        <w:r w:rsidR="005428EA">
          <w:rPr>
            <w:noProof/>
            <w:webHidden/>
          </w:rPr>
        </w:r>
        <w:r w:rsidR="005428EA">
          <w:rPr>
            <w:noProof/>
            <w:webHidden/>
          </w:rPr>
          <w:fldChar w:fldCharType="separate"/>
        </w:r>
        <w:r w:rsidR="005428EA">
          <w:rPr>
            <w:noProof/>
            <w:webHidden/>
          </w:rPr>
          <w:t>33</w:t>
        </w:r>
        <w:r w:rsidR="005428EA">
          <w:rPr>
            <w:noProof/>
            <w:webHidden/>
          </w:rPr>
          <w:fldChar w:fldCharType="end"/>
        </w:r>
      </w:hyperlink>
    </w:p>
    <w:p w14:paraId="4525EDEC" w14:textId="20DAAD15" w:rsidR="005428EA" w:rsidRDefault="00197A17">
      <w:pPr>
        <w:pStyle w:val="TableofFigures"/>
        <w:tabs>
          <w:tab w:val="right" w:leader="dot" w:pos="9010"/>
        </w:tabs>
        <w:rPr>
          <w:noProof/>
        </w:rPr>
      </w:pPr>
      <w:hyperlink w:anchor="_Toc523395465" w:history="1">
        <w:r w:rsidR="005428EA" w:rsidRPr="00C30E48">
          <w:rPr>
            <w:rStyle w:val="Hyperlink"/>
            <w:noProof/>
          </w:rPr>
          <w:t>Figure 20 Simple-GUI basic design</w:t>
        </w:r>
        <w:r w:rsidR="005428EA">
          <w:rPr>
            <w:noProof/>
            <w:webHidden/>
          </w:rPr>
          <w:tab/>
        </w:r>
        <w:r w:rsidR="005428EA">
          <w:rPr>
            <w:noProof/>
            <w:webHidden/>
          </w:rPr>
          <w:fldChar w:fldCharType="begin"/>
        </w:r>
        <w:r w:rsidR="005428EA">
          <w:rPr>
            <w:noProof/>
            <w:webHidden/>
          </w:rPr>
          <w:instrText xml:space="preserve"> PAGEREF _Toc523395465 \h </w:instrText>
        </w:r>
        <w:r w:rsidR="005428EA">
          <w:rPr>
            <w:noProof/>
            <w:webHidden/>
          </w:rPr>
        </w:r>
        <w:r w:rsidR="005428EA">
          <w:rPr>
            <w:noProof/>
            <w:webHidden/>
          </w:rPr>
          <w:fldChar w:fldCharType="separate"/>
        </w:r>
        <w:r w:rsidR="005428EA">
          <w:rPr>
            <w:noProof/>
            <w:webHidden/>
          </w:rPr>
          <w:t>33</w:t>
        </w:r>
        <w:r w:rsidR="005428EA">
          <w:rPr>
            <w:noProof/>
            <w:webHidden/>
          </w:rPr>
          <w:fldChar w:fldCharType="end"/>
        </w:r>
      </w:hyperlink>
    </w:p>
    <w:p w14:paraId="5B25518C" w14:textId="67E609BC" w:rsidR="005428EA" w:rsidRDefault="00197A17">
      <w:pPr>
        <w:pStyle w:val="TableofFigures"/>
        <w:tabs>
          <w:tab w:val="right" w:leader="dot" w:pos="9010"/>
        </w:tabs>
        <w:rPr>
          <w:noProof/>
        </w:rPr>
      </w:pPr>
      <w:hyperlink w:anchor="_Toc523395466" w:history="1">
        <w:r w:rsidR="005428EA" w:rsidRPr="00C30E48">
          <w:rPr>
            <w:rStyle w:val="Hyperlink"/>
            <w:noProof/>
          </w:rPr>
          <w:t>Figure 21 Actual time spent on each work package of project</w:t>
        </w:r>
        <w:r w:rsidR="005428EA">
          <w:rPr>
            <w:noProof/>
            <w:webHidden/>
          </w:rPr>
          <w:tab/>
        </w:r>
        <w:r w:rsidR="005428EA">
          <w:rPr>
            <w:noProof/>
            <w:webHidden/>
          </w:rPr>
          <w:fldChar w:fldCharType="begin"/>
        </w:r>
        <w:r w:rsidR="005428EA">
          <w:rPr>
            <w:noProof/>
            <w:webHidden/>
          </w:rPr>
          <w:instrText xml:space="preserve"> PAGEREF _Toc523395466 \h </w:instrText>
        </w:r>
        <w:r w:rsidR="005428EA">
          <w:rPr>
            <w:noProof/>
            <w:webHidden/>
          </w:rPr>
        </w:r>
        <w:r w:rsidR="005428EA">
          <w:rPr>
            <w:noProof/>
            <w:webHidden/>
          </w:rPr>
          <w:fldChar w:fldCharType="separate"/>
        </w:r>
        <w:r w:rsidR="005428EA">
          <w:rPr>
            <w:noProof/>
            <w:webHidden/>
          </w:rPr>
          <w:t>36</w:t>
        </w:r>
        <w:r w:rsidR="005428EA">
          <w:rPr>
            <w:noProof/>
            <w:webHidden/>
          </w:rPr>
          <w:fldChar w:fldCharType="end"/>
        </w:r>
      </w:hyperlink>
    </w:p>
    <w:p w14:paraId="41B64765" w14:textId="0D23DC9F" w:rsidR="005428EA" w:rsidRDefault="00197A17">
      <w:pPr>
        <w:pStyle w:val="TableofFigures"/>
        <w:tabs>
          <w:tab w:val="right" w:leader="dot" w:pos="9010"/>
        </w:tabs>
        <w:rPr>
          <w:noProof/>
        </w:rPr>
      </w:pPr>
      <w:hyperlink w:anchor="_Toc523395467" w:history="1">
        <w:r w:rsidR="005428EA" w:rsidRPr="00C30E48">
          <w:rPr>
            <w:rStyle w:val="Hyperlink"/>
            <w:noProof/>
          </w:rPr>
          <w:t>Figure 22 Simple-GUI index page</w:t>
        </w:r>
        <w:r w:rsidR="005428EA">
          <w:rPr>
            <w:noProof/>
            <w:webHidden/>
          </w:rPr>
          <w:tab/>
        </w:r>
        <w:r w:rsidR="005428EA">
          <w:rPr>
            <w:noProof/>
            <w:webHidden/>
          </w:rPr>
          <w:fldChar w:fldCharType="begin"/>
        </w:r>
        <w:r w:rsidR="005428EA">
          <w:rPr>
            <w:noProof/>
            <w:webHidden/>
          </w:rPr>
          <w:instrText xml:space="preserve"> PAGEREF _Toc523395467 \h </w:instrText>
        </w:r>
        <w:r w:rsidR="005428EA">
          <w:rPr>
            <w:noProof/>
            <w:webHidden/>
          </w:rPr>
        </w:r>
        <w:r w:rsidR="005428EA">
          <w:rPr>
            <w:noProof/>
            <w:webHidden/>
          </w:rPr>
          <w:fldChar w:fldCharType="separate"/>
        </w:r>
        <w:r w:rsidR="005428EA">
          <w:rPr>
            <w:noProof/>
            <w:webHidden/>
          </w:rPr>
          <w:t>39</w:t>
        </w:r>
        <w:r w:rsidR="005428EA">
          <w:rPr>
            <w:noProof/>
            <w:webHidden/>
          </w:rPr>
          <w:fldChar w:fldCharType="end"/>
        </w:r>
      </w:hyperlink>
    </w:p>
    <w:p w14:paraId="08DDB7E0" w14:textId="7EDDAE6C" w:rsidR="005428EA" w:rsidRDefault="00197A17">
      <w:pPr>
        <w:pStyle w:val="TableofFigures"/>
        <w:tabs>
          <w:tab w:val="right" w:leader="dot" w:pos="9010"/>
        </w:tabs>
        <w:rPr>
          <w:noProof/>
        </w:rPr>
      </w:pPr>
      <w:hyperlink w:anchor="_Toc523395468" w:history="1">
        <w:r w:rsidR="005428EA" w:rsidRPr="00C30E48">
          <w:rPr>
            <w:rStyle w:val="Hyperlink"/>
            <w:noProof/>
          </w:rPr>
          <w:t>Figure 23 Simple-GUI date page</w:t>
        </w:r>
        <w:r w:rsidR="005428EA">
          <w:rPr>
            <w:noProof/>
            <w:webHidden/>
          </w:rPr>
          <w:tab/>
        </w:r>
        <w:r w:rsidR="005428EA">
          <w:rPr>
            <w:noProof/>
            <w:webHidden/>
          </w:rPr>
          <w:fldChar w:fldCharType="begin"/>
        </w:r>
        <w:r w:rsidR="005428EA">
          <w:rPr>
            <w:noProof/>
            <w:webHidden/>
          </w:rPr>
          <w:instrText xml:space="preserve"> PAGEREF _Toc523395468 \h </w:instrText>
        </w:r>
        <w:r w:rsidR="005428EA">
          <w:rPr>
            <w:noProof/>
            <w:webHidden/>
          </w:rPr>
        </w:r>
        <w:r w:rsidR="005428EA">
          <w:rPr>
            <w:noProof/>
            <w:webHidden/>
          </w:rPr>
          <w:fldChar w:fldCharType="separate"/>
        </w:r>
        <w:r w:rsidR="005428EA">
          <w:rPr>
            <w:noProof/>
            <w:webHidden/>
          </w:rPr>
          <w:t>39</w:t>
        </w:r>
        <w:r w:rsidR="005428EA">
          <w:rPr>
            <w:noProof/>
            <w:webHidden/>
          </w:rPr>
          <w:fldChar w:fldCharType="end"/>
        </w:r>
      </w:hyperlink>
    </w:p>
    <w:p w14:paraId="3CE3B91C" w14:textId="4460A03D" w:rsidR="005428EA" w:rsidRDefault="00197A17">
      <w:pPr>
        <w:pStyle w:val="TableofFigures"/>
        <w:tabs>
          <w:tab w:val="right" w:leader="dot" w:pos="9010"/>
        </w:tabs>
        <w:rPr>
          <w:noProof/>
        </w:rPr>
      </w:pPr>
      <w:hyperlink w:anchor="_Toc523395469" w:history="1">
        <w:r w:rsidR="005428EA" w:rsidRPr="00C30E48">
          <w:rPr>
            <w:rStyle w:val="Hyperlink"/>
            <w:noProof/>
          </w:rPr>
          <w:t>Figure 24 Simple-GUI debate page with an annotated paragraph.</w:t>
        </w:r>
        <w:r w:rsidR="005428EA">
          <w:rPr>
            <w:noProof/>
            <w:webHidden/>
          </w:rPr>
          <w:tab/>
        </w:r>
        <w:r w:rsidR="005428EA">
          <w:rPr>
            <w:noProof/>
            <w:webHidden/>
          </w:rPr>
          <w:fldChar w:fldCharType="begin"/>
        </w:r>
        <w:r w:rsidR="005428EA">
          <w:rPr>
            <w:noProof/>
            <w:webHidden/>
          </w:rPr>
          <w:instrText xml:space="preserve"> PAGEREF _Toc523395469 \h </w:instrText>
        </w:r>
        <w:r w:rsidR="005428EA">
          <w:rPr>
            <w:noProof/>
            <w:webHidden/>
          </w:rPr>
        </w:r>
        <w:r w:rsidR="005428EA">
          <w:rPr>
            <w:noProof/>
            <w:webHidden/>
          </w:rPr>
          <w:fldChar w:fldCharType="separate"/>
        </w:r>
        <w:r w:rsidR="005428EA">
          <w:rPr>
            <w:noProof/>
            <w:webHidden/>
          </w:rPr>
          <w:t>40</w:t>
        </w:r>
        <w:r w:rsidR="005428EA">
          <w:rPr>
            <w:noProof/>
            <w:webHidden/>
          </w:rPr>
          <w:fldChar w:fldCharType="end"/>
        </w:r>
      </w:hyperlink>
    </w:p>
    <w:p w14:paraId="29B2432D" w14:textId="1A593187" w:rsidR="00416B70" w:rsidRDefault="00C068B4">
      <w:r>
        <w:fldChar w:fldCharType="end"/>
      </w:r>
    </w:p>
    <w:p w14:paraId="29ABCE3B" w14:textId="45075C11" w:rsidR="00C068B4" w:rsidRDefault="00C068B4" w:rsidP="00C068B4">
      <w:pPr>
        <w:pStyle w:val="Heading2"/>
      </w:pPr>
      <w:bookmarkStart w:id="5" w:name="_Toc523395508"/>
      <w:r>
        <w:t>Tables</w:t>
      </w:r>
      <w:bookmarkEnd w:id="5"/>
    </w:p>
    <w:p w14:paraId="27821113" w14:textId="728272F6" w:rsidR="005428EA" w:rsidRDefault="00C068B4">
      <w:pPr>
        <w:pStyle w:val="TableofFigures"/>
        <w:tabs>
          <w:tab w:val="right" w:leader="dot" w:pos="9010"/>
        </w:tabs>
        <w:rPr>
          <w:noProof/>
        </w:rPr>
      </w:pPr>
      <w:r>
        <w:fldChar w:fldCharType="begin"/>
      </w:r>
      <w:r>
        <w:instrText xml:space="preserve"> TOC \h \z \c "Table" </w:instrText>
      </w:r>
      <w:r>
        <w:fldChar w:fldCharType="separate"/>
      </w:r>
      <w:hyperlink w:anchor="_Toc523395483" w:history="1">
        <w:r w:rsidR="005428EA" w:rsidRPr="00312877">
          <w:rPr>
            <w:rStyle w:val="Hyperlink"/>
            <w:noProof/>
          </w:rPr>
          <w:t>Table 1 % of NE data from DBPedia</w:t>
        </w:r>
        <w:r w:rsidR="005428EA">
          <w:rPr>
            <w:noProof/>
            <w:webHidden/>
          </w:rPr>
          <w:tab/>
        </w:r>
        <w:r w:rsidR="005428EA">
          <w:rPr>
            <w:noProof/>
            <w:webHidden/>
          </w:rPr>
          <w:fldChar w:fldCharType="begin"/>
        </w:r>
        <w:r w:rsidR="005428EA">
          <w:rPr>
            <w:noProof/>
            <w:webHidden/>
          </w:rPr>
          <w:instrText xml:space="preserve"> PAGEREF _Toc523395483 \h </w:instrText>
        </w:r>
        <w:r w:rsidR="005428EA">
          <w:rPr>
            <w:noProof/>
            <w:webHidden/>
          </w:rPr>
        </w:r>
        <w:r w:rsidR="005428EA">
          <w:rPr>
            <w:noProof/>
            <w:webHidden/>
          </w:rPr>
          <w:fldChar w:fldCharType="separate"/>
        </w:r>
        <w:r w:rsidR="005428EA">
          <w:rPr>
            <w:noProof/>
            <w:webHidden/>
          </w:rPr>
          <w:t>9</w:t>
        </w:r>
        <w:r w:rsidR="005428EA">
          <w:rPr>
            <w:noProof/>
            <w:webHidden/>
          </w:rPr>
          <w:fldChar w:fldCharType="end"/>
        </w:r>
      </w:hyperlink>
    </w:p>
    <w:p w14:paraId="43D5D819" w14:textId="3C05B739" w:rsidR="005428EA" w:rsidRDefault="00197A17">
      <w:pPr>
        <w:pStyle w:val="TableofFigures"/>
        <w:tabs>
          <w:tab w:val="right" w:leader="dot" w:pos="9010"/>
        </w:tabs>
        <w:rPr>
          <w:noProof/>
        </w:rPr>
      </w:pPr>
      <w:hyperlink w:anchor="_Toc523395484" w:history="1">
        <w:r w:rsidR="005428EA" w:rsidRPr="00312877">
          <w:rPr>
            <w:rStyle w:val="Hyperlink"/>
            <w:noProof/>
          </w:rPr>
          <w:t>Table 2 X tensor dimensions</w:t>
        </w:r>
        <w:r w:rsidR="005428EA">
          <w:rPr>
            <w:noProof/>
            <w:webHidden/>
          </w:rPr>
          <w:tab/>
        </w:r>
        <w:r w:rsidR="005428EA">
          <w:rPr>
            <w:noProof/>
            <w:webHidden/>
          </w:rPr>
          <w:fldChar w:fldCharType="begin"/>
        </w:r>
        <w:r w:rsidR="005428EA">
          <w:rPr>
            <w:noProof/>
            <w:webHidden/>
          </w:rPr>
          <w:instrText xml:space="preserve"> PAGEREF _Toc523395484 \h </w:instrText>
        </w:r>
        <w:r w:rsidR="005428EA">
          <w:rPr>
            <w:noProof/>
            <w:webHidden/>
          </w:rPr>
        </w:r>
        <w:r w:rsidR="005428EA">
          <w:rPr>
            <w:noProof/>
            <w:webHidden/>
          </w:rPr>
          <w:fldChar w:fldCharType="separate"/>
        </w:r>
        <w:r w:rsidR="005428EA">
          <w:rPr>
            <w:noProof/>
            <w:webHidden/>
          </w:rPr>
          <w:t>17</w:t>
        </w:r>
        <w:r w:rsidR="005428EA">
          <w:rPr>
            <w:noProof/>
            <w:webHidden/>
          </w:rPr>
          <w:fldChar w:fldCharType="end"/>
        </w:r>
      </w:hyperlink>
    </w:p>
    <w:p w14:paraId="7DD01AE2" w14:textId="79FF02D6" w:rsidR="005428EA" w:rsidRDefault="00197A17">
      <w:pPr>
        <w:pStyle w:val="TableofFigures"/>
        <w:tabs>
          <w:tab w:val="right" w:leader="dot" w:pos="9010"/>
        </w:tabs>
        <w:rPr>
          <w:noProof/>
        </w:rPr>
      </w:pPr>
      <w:hyperlink w:anchor="_Toc523395485" w:history="1">
        <w:r w:rsidR="005428EA" w:rsidRPr="00312877">
          <w:rPr>
            <w:rStyle w:val="Hyperlink"/>
            <w:noProof/>
          </w:rPr>
          <w:t>Table 3 Y tensor dimensions</w:t>
        </w:r>
        <w:r w:rsidR="005428EA">
          <w:rPr>
            <w:noProof/>
            <w:webHidden/>
          </w:rPr>
          <w:tab/>
        </w:r>
        <w:r w:rsidR="005428EA">
          <w:rPr>
            <w:noProof/>
            <w:webHidden/>
          </w:rPr>
          <w:fldChar w:fldCharType="begin"/>
        </w:r>
        <w:r w:rsidR="005428EA">
          <w:rPr>
            <w:noProof/>
            <w:webHidden/>
          </w:rPr>
          <w:instrText xml:space="preserve"> PAGEREF _Toc523395485 \h </w:instrText>
        </w:r>
        <w:r w:rsidR="005428EA">
          <w:rPr>
            <w:noProof/>
            <w:webHidden/>
          </w:rPr>
        </w:r>
        <w:r w:rsidR="005428EA">
          <w:rPr>
            <w:noProof/>
            <w:webHidden/>
          </w:rPr>
          <w:fldChar w:fldCharType="separate"/>
        </w:r>
        <w:r w:rsidR="005428EA">
          <w:rPr>
            <w:noProof/>
            <w:webHidden/>
          </w:rPr>
          <w:t>17</w:t>
        </w:r>
        <w:r w:rsidR="005428EA">
          <w:rPr>
            <w:noProof/>
            <w:webHidden/>
          </w:rPr>
          <w:fldChar w:fldCharType="end"/>
        </w:r>
      </w:hyperlink>
    </w:p>
    <w:p w14:paraId="33A44E35" w14:textId="4AEAE26E" w:rsidR="005428EA" w:rsidRDefault="00197A17">
      <w:pPr>
        <w:pStyle w:val="TableofFigures"/>
        <w:tabs>
          <w:tab w:val="right" w:leader="dot" w:pos="9010"/>
        </w:tabs>
        <w:rPr>
          <w:noProof/>
        </w:rPr>
      </w:pPr>
      <w:hyperlink w:anchor="_Toc523395486" w:history="1">
        <w:r w:rsidR="005428EA" w:rsidRPr="00312877">
          <w:rPr>
            <w:rStyle w:val="Hyperlink"/>
            <w:noProof/>
          </w:rPr>
          <w:t>Table 4 DBPedia post-processing tasks on Named Entities</w:t>
        </w:r>
        <w:r w:rsidR="005428EA">
          <w:rPr>
            <w:noProof/>
            <w:webHidden/>
          </w:rPr>
          <w:tab/>
        </w:r>
        <w:r w:rsidR="005428EA">
          <w:rPr>
            <w:noProof/>
            <w:webHidden/>
          </w:rPr>
          <w:fldChar w:fldCharType="begin"/>
        </w:r>
        <w:r w:rsidR="005428EA">
          <w:rPr>
            <w:noProof/>
            <w:webHidden/>
          </w:rPr>
          <w:instrText xml:space="preserve"> PAGEREF _Toc523395486 \h </w:instrText>
        </w:r>
        <w:r w:rsidR="005428EA">
          <w:rPr>
            <w:noProof/>
            <w:webHidden/>
          </w:rPr>
        </w:r>
        <w:r w:rsidR="005428EA">
          <w:rPr>
            <w:noProof/>
            <w:webHidden/>
          </w:rPr>
          <w:fldChar w:fldCharType="separate"/>
        </w:r>
        <w:r w:rsidR="005428EA">
          <w:rPr>
            <w:noProof/>
            <w:webHidden/>
          </w:rPr>
          <w:t>18</w:t>
        </w:r>
        <w:r w:rsidR="005428EA">
          <w:rPr>
            <w:noProof/>
            <w:webHidden/>
          </w:rPr>
          <w:fldChar w:fldCharType="end"/>
        </w:r>
      </w:hyperlink>
    </w:p>
    <w:p w14:paraId="415915B4" w14:textId="4A28B392" w:rsidR="005428EA" w:rsidRDefault="00197A17">
      <w:pPr>
        <w:pStyle w:val="TableofFigures"/>
        <w:tabs>
          <w:tab w:val="right" w:leader="dot" w:pos="9010"/>
        </w:tabs>
        <w:rPr>
          <w:noProof/>
        </w:rPr>
      </w:pPr>
      <w:hyperlink w:anchor="_Toc523395487" w:history="1">
        <w:r w:rsidR="005428EA" w:rsidRPr="00312877">
          <w:rPr>
            <w:rStyle w:val="Hyperlink"/>
            <w:noProof/>
          </w:rPr>
          <w:t>Table 5 Model datasets used</w:t>
        </w:r>
        <w:r w:rsidR="005428EA">
          <w:rPr>
            <w:noProof/>
            <w:webHidden/>
          </w:rPr>
          <w:tab/>
        </w:r>
        <w:r w:rsidR="005428EA">
          <w:rPr>
            <w:noProof/>
            <w:webHidden/>
          </w:rPr>
          <w:fldChar w:fldCharType="begin"/>
        </w:r>
        <w:r w:rsidR="005428EA">
          <w:rPr>
            <w:noProof/>
            <w:webHidden/>
          </w:rPr>
          <w:instrText xml:space="preserve"> PAGEREF _Toc523395487 \h </w:instrText>
        </w:r>
        <w:r w:rsidR="005428EA">
          <w:rPr>
            <w:noProof/>
            <w:webHidden/>
          </w:rPr>
        </w:r>
        <w:r w:rsidR="005428EA">
          <w:rPr>
            <w:noProof/>
            <w:webHidden/>
          </w:rPr>
          <w:fldChar w:fldCharType="separate"/>
        </w:r>
        <w:r w:rsidR="005428EA">
          <w:rPr>
            <w:noProof/>
            <w:webHidden/>
          </w:rPr>
          <w:t>22</w:t>
        </w:r>
        <w:r w:rsidR="005428EA">
          <w:rPr>
            <w:noProof/>
            <w:webHidden/>
          </w:rPr>
          <w:fldChar w:fldCharType="end"/>
        </w:r>
      </w:hyperlink>
    </w:p>
    <w:p w14:paraId="11A27B0D" w14:textId="20BCB9C1" w:rsidR="005428EA" w:rsidRDefault="00197A17">
      <w:pPr>
        <w:pStyle w:val="TableofFigures"/>
        <w:tabs>
          <w:tab w:val="right" w:leader="dot" w:pos="9010"/>
        </w:tabs>
        <w:rPr>
          <w:noProof/>
        </w:rPr>
      </w:pPr>
      <w:hyperlink w:anchor="_Toc523395488" w:history="1">
        <w:r w:rsidR="005428EA" w:rsidRPr="00312877">
          <w:rPr>
            <w:rStyle w:val="Hyperlink"/>
            <w:noProof/>
          </w:rPr>
          <w:t>Table 6 Baseline accuracy</w:t>
        </w:r>
        <w:r w:rsidR="005428EA">
          <w:rPr>
            <w:noProof/>
            <w:webHidden/>
          </w:rPr>
          <w:tab/>
        </w:r>
        <w:r w:rsidR="005428EA">
          <w:rPr>
            <w:noProof/>
            <w:webHidden/>
          </w:rPr>
          <w:fldChar w:fldCharType="begin"/>
        </w:r>
        <w:r w:rsidR="005428EA">
          <w:rPr>
            <w:noProof/>
            <w:webHidden/>
          </w:rPr>
          <w:instrText xml:space="preserve"> PAGEREF _Toc523395488 \h </w:instrText>
        </w:r>
        <w:r w:rsidR="005428EA">
          <w:rPr>
            <w:noProof/>
            <w:webHidden/>
          </w:rPr>
        </w:r>
        <w:r w:rsidR="005428EA">
          <w:rPr>
            <w:noProof/>
            <w:webHidden/>
          </w:rPr>
          <w:fldChar w:fldCharType="separate"/>
        </w:r>
        <w:r w:rsidR="005428EA">
          <w:rPr>
            <w:noProof/>
            <w:webHidden/>
          </w:rPr>
          <w:t>22</w:t>
        </w:r>
        <w:r w:rsidR="005428EA">
          <w:rPr>
            <w:noProof/>
            <w:webHidden/>
          </w:rPr>
          <w:fldChar w:fldCharType="end"/>
        </w:r>
      </w:hyperlink>
    </w:p>
    <w:p w14:paraId="21576157" w14:textId="335E70C3" w:rsidR="005428EA" w:rsidRDefault="00197A17">
      <w:pPr>
        <w:pStyle w:val="TableofFigures"/>
        <w:tabs>
          <w:tab w:val="right" w:leader="dot" w:pos="9010"/>
        </w:tabs>
        <w:rPr>
          <w:noProof/>
        </w:rPr>
      </w:pPr>
      <w:hyperlink w:anchor="_Toc523395489" w:history="1">
        <w:r w:rsidR="005428EA" w:rsidRPr="00312877">
          <w:rPr>
            <w:rStyle w:val="Hyperlink"/>
            <w:noProof/>
          </w:rPr>
          <w:t>Table 7 Evaluations of trained models</w:t>
        </w:r>
        <w:r w:rsidR="005428EA">
          <w:rPr>
            <w:noProof/>
            <w:webHidden/>
          </w:rPr>
          <w:tab/>
        </w:r>
        <w:r w:rsidR="005428EA">
          <w:rPr>
            <w:noProof/>
            <w:webHidden/>
          </w:rPr>
          <w:fldChar w:fldCharType="begin"/>
        </w:r>
        <w:r w:rsidR="005428EA">
          <w:rPr>
            <w:noProof/>
            <w:webHidden/>
          </w:rPr>
          <w:instrText xml:space="preserve"> PAGEREF _Toc523395489 \h </w:instrText>
        </w:r>
        <w:r w:rsidR="005428EA">
          <w:rPr>
            <w:noProof/>
            <w:webHidden/>
          </w:rPr>
        </w:r>
        <w:r w:rsidR="005428EA">
          <w:rPr>
            <w:noProof/>
            <w:webHidden/>
          </w:rPr>
          <w:fldChar w:fldCharType="separate"/>
        </w:r>
        <w:r w:rsidR="005428EA">
          <w:rPr>
            <w:noProof/>
            <w:webHidden/>
          </w:rPr>
          <w:t>22</w:t>
        </w:r>
        <w:r w:rsidR="005428EA">
          <w:rPr>
            <w:noProof/>
            <w:webHidden/>
          </w:rPr>
          <w:fldChar w:fldCharType="end"/>
        </w:r>
      </w:hyperlink>
    </w:p>
    <w:p w14:paraId="303E0240" w14:textId="0F9498C3" w:rsidR="005428EA" w:rsidRDefault="00197A17">
      <w:pPr>
        <w:pStyle w:val="TableofFigures"/>
        <w:tabs>
          <w:tab w:val="right" w:leader="dot" w:pos="9010"/>
        </w:tabs>
        <w:rPr>
          <w:noProof/>
        </w:rPr>
      </w:pPr>
      <w:hyperlink w:anchor="_Toc523395490" w:history="1">
        <w:r w:rsidR="005428EA" w:rsidRPr="00312877">
          <w:rPr>
            <w:rStyle w:val="Hyperlink"/>
            <w:noProof/>
          </w:rPr>
          <w:t>Table 8 k-fold cross-validation results</w:t>
        </w:r>
        <w:r w:rsidR="005428EA">
          <w:rPr>
            <w:noProof/>
            <w:webHidden/>
          </w:rPr>
          <w:tab/>
        </w:r>
        <w:r w:rsidR="005428EA">
          <w:rPr>
            <w:noProof/>
            <w:webHidden/>
          </w:rPr>
          <w:fldChar w:fldCharType="begin"/>
        </w:r>
        <w:r w:rsidR="005428EA">
          <w:rPr>
            <w:noProof/>
            <w:webHidden/>
          </w:rPr>
          <w:instrText xml:space="preserve"> PAGEREF _Toc523395490 \h </w:instrText>
        </w:r>
        <w:r w:rsidR="005428EA">
          <w:rPr>
            <w:noProof/>
            <w:webHidden/>
          </w:rPr>
        </w:r>
        <w:r w:rsidR="005428EA">
          <w:rPr>
            <w:noProof/>
            <w:webHidden/>
          </w:rPr>
          <w:fldChar w:fldCharType="separate"/>
        </w:r>
        <w:r w:rsidR="005428EA">
          <w:rPr>
            <w:noProof/>
            <w:webHidden/>
          </w:rPr>
          <w:t>31</w:t>
        </w:r>
        <w:r w:rsidR="005428EA">
          <w:rPr>
            <w:noProof/>
            <w:webHidden/>
          </w:rPr>
          <w:fldChar w:fldCharType="end"/>
        </w:r>
      </w:hyperlink>
    </w:p>
    <w:p w14:paraId="55E91B34" w14:textId="76FA26DD" w:rsidR="005428EA" w:rsidRDefault="00197A17">
      <w:pPr>
        <w:pStyle w:val="TableofFigures"/>
        <w:tabs>
          <w:tab w:val="right" w:leader="dot" w:pos="9010"/>
        </w:tabs>
        <w:rPr>
          <w:noProof/>
        </w:rPr>
      </w:pPr>
      <w:hyperlink w:anchor="_Toc523395491" w:history="1">
        <w:r w:rsidR="005428EA" w:rsidRPr="00312877">
          <w:rPr>
            <w:rStyle w:val="Hyperlink"/>
            <w:noProof/>
          </w:rPr>
          <w:t>Table 9 Original work plan given in proposal</w:t>
        </w:r>
        <w:r w:rsidR="005428EA">
          <w:rPr>
            <w:noProof/>
            <w:webHidden/>
          </w:rPr>
          <w:tab/>
        </w:r>
        <w:r w:rsidR="005428EA">
          <w:rPr>
            <w:noProof/>
            <w:webHidden/>
          </w:rPr>
          <w:fldChar w:fldCharType="begin"/>
        </w:r>
        <w:r w:rsidR="005428EA">
          <w:rPr>
            <w:noProof/>
            <w:webHidden/>
          </w:rPr>
          <w:instrText xml:space="preserve"> PAGEREF _Toc523395491 \h </w:instrText>
        </w:r>
        <w:r w:rsidR="005428EA">
          <w:rPr>
            <w:noProof/>
            <w:webHidden/>
          </w:rPr>
        </w:r>
        <w:r w:rsidR="005428EA">
          <w:rPr>
            <w:noProof/>
            <w:webHidden/>
          </w:rPr>
          <w:fldChar w:fldCharType="separate"/>
        </w:r>
        <w:r w:rsidR="005428EA">
          <w:rPr>
            <w:noProof/>
            <w:webHidden/>
          </w:rPr>
          <w:t>35</w:t>
        </w:r>
        <w:r w:rsidR="005428EA">
          <w:rPr>
            <w:noProof/>
            <w:webHidden/>
          </w:rPr>
          <w:fldChar w:fldCharType="end"/>
        </w:r>
      </w:hyperlink>
    </w:p>
    <w:p w14:paraId="6AC57E71" w14:textId="519AFE96" w:rsidR="005428EA" w:rsidRDefault="00197A17">
      <w:pPr>
        <w:pStyle w:val="TableofFigures"/>
        <w:tabs>
          <w:tab w:val="right" w:leader="dot" w:pos="9010"/>
        </w:tabs>
        <w:rPr>
          <w:noProof/>
        </w:rPr>
      </w:pPr>
      <w:hyperlink w:anchor="_Toc523395492" w:history="1">
        <w:r w:rsidR="005428EA" w:rsidRPr="00312877">
          <w:rPr>
            <w:rStyle w:val="Hyperlink"/>
            <w:noProof/>
          </w:rPr>
          <w:t>Table 10 List of Invoke tasks used to drive the pipeline</w:t>
        </w:r>
        <w:r w:rsidR="005428EA">
          <w:rPr>
            <w:noProof/>
            <w:webHidden/>
          </w:rPr>
          <w:tab/>
        </w:r>
        <w:r w:rsidR="005428EA">
          <w:rPr>
            <w:noProof/>
            <w:webHidden/>
          </w:rPr>
          <w:fldChar w:fldCharType="begin"/>
        </w:r>
        <w:r w:rsidR="005428EA">
          <w:rPr>
            <w:noProof/>
            <w:webHidden/>
          </w:rPr>
          <w:instrText xml:space="preserve"> PAGEREF _Toc523395492 \h </w:instrText>
        </w:r>
        <w:r w:rsidR="005428EA">
          <w:rPr>
            <w:noProof/>
            <w:webHidden/>
          </w:rPr>
        </w:r>
        <w:r w:rsidR="005428EA">
          <w:rPr>
            <w:noProof/>
            <w:webHidden/>
          </w:rPr>
          <w:fldChar w:fldCharType="separate"/>
        </w:r>
        <w:r w:rsidR="005428EA">
          <w:rPr>
            <w:noProof/>
            <w:webHidden/>
          </w:rPr>
          <w:t>40</w:t>
        </w:r>
        <w:r w:rsidR="005428EA">
          <w:rPr>
            <w:noProof/>
            <w:webHidden/>
          </w:rPr>
          <w:fldChar w:fldCharType="end"/>
        </w:r>
      </w:hyperlink>
    </w:p>
    <w:p w14:paraId="3590AC1D" w14:textId="33F4497E" w:rsidR="005428EA" w:rsidRDefault="00197A17">
      <w:pPr>
        <w:pStyle w:val="TableofFigures"/>
        <w:tabs>
          <w:tab w:val="right" w:leader="dot" w:pos="9010"/>
        </w:tabs>
        <w:rPr>
          <w:noProof/>
        </w:rPr>
      </w:pPr>
      <w:hyperlink w:anchor="_Toc523395493" w:history="1">
        <w:r w:rsidR="005428EA" w:rsidRPr="00312877">
          <w:rPr>
            <w:rStyle w:val="Hyperlink"/>
            <w:noProof/>
          </w:rPr>
          <w:t>Table 13 List of source code with author</w:t>
        </w:r>
        <w:r w:rsidR="005428EA">
          <w:rPr>
            <w:noProof/>
            <w:webHidden/>
          </w:rPr>
          <w:tab/>
        </w:r>
        <w:r w:rsidR="005428EA">
          <w:rPr>
            <w:noProof/>
            <w:webHidden/>
          </w:rPr>
          <w:fldChar w:fldCharType="begin"/>
        </w:r>
        <w:r w:rsidR="005428EA">
          <w:rPr>
            <w:noProof/>
            <w:webHidden/>
          </w:rPr>
          <w:instrText xml:space="preserve"> PAGEREF _Toc523395493 \h </w:instrText>
        </w:r>
        <w:r w:rsidR="005428EA">
          <w:rPr>
            <w:noProof/>
            <w:webHidden/>
          </w:rPr>
        </w:r>
        <w:r w:rsidR="005428EA">
          <w:rPr>
            <w:noProof/>
            <w:webHidden/>
          </w:rPr>
          <w:fldChar w:fldCharType="separate"/>
        </w:r>
        <w:r w:rsidR="005428EA">
          <w:rPr>
            <w:noProof/>
            <w:webHidden/>
          </w:rPr>
          <w:t>44</w:t>
        </w:r>
        <w:r w:rsidR="005428EA">
          <w:rPr>
            <w:noProof/>
            <w:webHidden/>
          </w:rPr>
          <w:fldChar w:fldCharType="end"/>
        </w:r>
      </w:hyperlink>
    </w:p>
    <w:p w14:paraId="033AAB33" w14:textId="12BE3EF6" w:rsidR="00C068B4" w:rsidRDefault="00C068B4">
      <w:r>
        <w:fldChar w:fldCharType="end"/>
      </w:r>
    </w:p>
    <w:p w14:paraId="0C244C86" w14:textId="5DC9A2EA" w:rsidR="00C068B4" w:rsidRDefault="007779CF" w:rsidP="007779CF">
      <w:pPr>
        <w:pStyle w:val="Heading2"/>
      </w:pPr>
      <w:bookmarkStart w:id="6" w:name="_Toc523395509"/>
      <w:r>
        <w:t>Code snippets</w:t>
      </w:r>
      <w:bookmarkEnd w:id="6"/>
    </w:p>
    <w:p w14:paraId="175B7E06" w14:textId="2E7F8070" w:rsidR="005428EA" w:rsidRDefault="007779CF">
      <w:pPr>
        <w:pStyle w:val="TableofFigures"/>
        <w:tabs>
          <w:tab w:val="right" w:leader="dot" w:pos="9010"/>
        </w:tabs>
        <w:rPr>
          <w:noProof/>
        </w:rPr>
      </w:pPr>
      <w:r>
        <w:fldChar w:fldCharType="begin"/>
      </w:r>
      <w:r>
        <w:instrText xml:space="preserve"> TOC \h \z \c "Code Snippet" </w:instrText>
      </w:r>
      <w:r>
        <w:fldChar w:fldCharType="separate"/>
      </w:r>
      <w:hyperlink w:anchor="_Toc523395494" w:history="1">
        <w:r w:rsidR="005428EA" w:rsidRPr="004B03D8">
          <w:rPr>
            <w:rStyle w:val="Hyperlink"/>
            <w:noProof/>
          </w:rPr>
          <w:t>Code Snippet 1 NLTK Punkt tokenizer prepared with some common abbreviations.</w:t>
        </w:r>
        <w:r w:rsidR="005428EA">
          <w:rPr>
            <w:noProof/>
            <w:webHidden/>
          </w:rPr>
          <w:tab/>
        </w:r>
        <w:r w:rsidR="005428EA">
          <w:rPr>
            <w:noProof/>
            <w:webHidden/>
          </w:rPr>
          <w:fldChar w:fldCharType="begin"/>
        </w:r>
        <w:r w:rsidR="005428EA">
          <w:rPr>
            <w:noProof/>
            <w:webHidden/>
          </w:rPr>
          <w:instrText xml:space="preserve"> PAGEREF _Toc523395494 \h </w:instrText>
        </w:r>
        <w:r w:rsidR="005428EA">
          <w:rPr>
            <w:noProof/>
            <w:webHidden/>
          </w:rPr>
        </w:r>
        <w:r w:rsidR="005428EA">
          <w:rPr>
            <w:noProof/>
            <w:webHidden/>
          </w:rPr>
          <w:fldChar w:fldCharType="separate"/>
        </w:r>
        <w:r w:rsidR="005428EA">
          <w:rPr>
            <w:noProof/>
            <w:webHidden/>
          </w:rPr>
          <w:t>10</w:t>
        </w:r>
        <w:r w:rsidR="005428EA">
          <w:rPr>
            <w:noProof/>
            <w:webHidden/>
          </w:rPr>
          <w:fldChar w:fldCharType="end"/>
        </w:r>
      </w:hyperlink>
    </w:p>
    <w:p w14:paraId="2BFE7D1B" w14:textId="6964F3DF" w:rsidR="005428EA" w:rsidRDefault="00197A17">
      <w:pPr>
        <w:pStyle w:val="TableofFigures"/>
        <w:tabs>
          <w:tab w:val="right" w:leader="dot" w:pos="9010"/>
        </w:tabs>
        <w:rPr>
          <w:noProof/>
        </w:rPr>
      </w:pPr>
      <w:hyperlink w:anchor="_Toc523395495" w:history="1">
        <w:r w:rsidR="005428EA" w:rsidRPr="004B03D8">
          <w:rPr>
            <w:rStyle w:val="Hyperlink"/>
            <w:noProof/>
          </w:rPr>
          <w:t>Code Snippet 2 Interpolated Hansard text sample</w:t>
        </w:r>
        <w:r w:rsidR="005428EA">
          <w:rPr>
            <w:noProof/>
            <w:webHidden/>
          </w:rPr>
          <w:tab/>
        </w:r>
        <w:r w:rsidR="005428EA">
          <w:rPr>
            <w:noProof/>
            <w:webHidden/>
          </w:rPr>
          <w:fldChar w:fldCharType="begin"/>
        </w:r>
        <w:r w:rsidR="005428EA">
          <w:rPr>
            <w:noProof/>
            <w:webHidden/>
          </w:rPr>
          <w:instrText xml:space="preserve"> PAGEREF _Toc523395495 \h </w:instrText>
        </w:r>
        <w:r w:rsidR="005428EA">
          <w:rPr>
            <w:noProof/>
            <w:webHidden/>
          </w:rPr>
        </w:r>
        <w:r w:rsidR="005428EA">
          <w:rPr>
            <w:noProof/>
            <w:webHidden/>
          </w:rPr>
          <w:fldChar w:fldCharType="separate"/>
        </w:r>
        <w:r w:rsidR="005428EA">
          <w:rPr>
            <w:noProof/>
            <w:webHidden/>
          </w:rPr>
          <w:t>12</w:t>
        </w:r>
        <w:r w:rsidR="005428EA">
          <w:rPr>
            <w:noProof/>
            <w:webHidden/>
          </w:rPr>
          <w:fldChar w:fldCharType="end"/>
        </w:r>
      </w:hyperlink>
    </w:p>
    <w:p w14:paraId="5D122EE0" w14:textId="7696CE01" w:rsidR="005428EA" w:rsidRDefault="00197A17">
      <w:pPr>
        <w:pStyle w:val="TableofFigures"/>
        <w:tabs>
          <w:tab w:val="right" w:leader="dot" w:pos="9010"/>
        </w:tabs>
        <w:rPr>
          <w:noProof/>
        </w:rPr>
      </w:pPr>
      <w:hyperlink w:anchor="_Toc523395496" w:history="1">
        <w:r w:rsidR="005428EA" w:rsidRPr="004B03D8">
          <w:rPr>
            <w:rStyle w:val="Hyperlink"/>
            <w:noProof/>
          </w:rPr>
          <w:t>Code Snippet 3 Converting bucket numbers to datasets</w:t>
        </w:r>
        <w:r w:rsidR="005428EA">
          <w:rPr>
            <w:noProof/>
            <w:webHidden/>
          </w:rPr>
          <w:tab/>
        </w:r>
        <w:r w:rsidR="005428EA">
          <w:rPr>
            <w:noProof/>
            <w:webHidden/>
          </w:rPr>
          <w:fldChar w:fldCharType="begin"/>
        </w:r>
        <w:r w:rsidR="005428EA">
          <w:rPr>
            <w:noProof/>
            <w:webHidden/>
          </w:rPr>
          <w:instrText xml:space="preserve"> PAGEREF _Toc523395496 \h </w:instrText>
        </w:r>
        <w:r w:rsidR="005428EA">
          <w:rPr>
            <w:noProof/>
            <w:webHidden/>
          </w:rPr>
        </w:r>
        <w:r w:rsidR="005428EA">
          <w:rPr>
            <w:noProof/>
            <w:webHidden/>
          </w:rPr>
          <w:fldChar w:fldCharType="separate"/>
        </w:r>
        <w:r w:rsidR="005428EA">
          <w:rPr>
            <w:noProof/>
            <w:webHidden/>
          </w:rPr>
          <w:t>16</w:t>
        </w:r>
        <w:r w:rsidR="005428EA">
          <w:rPr>
            <w:noProof/>
            <w:webHidden/>
          </w:rPr>
          <w:fldChar w:fldCharType="end"/>
        </w:r>
      </w:hyperlink>
    </w:p>
    <w:p w14:paraId="1D9D3ED0" w14:textId="77FC17D4" w:rsidR="005428EA" w:rsidRDefault="00197A17">
      <w:pPr>
        <w:pStyle w:val="TableofFigures"/>
        <w:tabs>
          <w:tab w:val="right" w:leader="dot" w:pos="9010"/>
        </w:tabs>
        <w:rPr>
          <w:noProof/>
        </w:rPr>
      </w:pPr>
      <w:hyperlink w:anchor="_Toc523395497" w:history="1">
        <w:r w:rsidR="005428EA" w:rsidRPr="004B03D8">
          <w:rPr>
            <w:rStyle w:val="Hyperlink"/>
            <w:noProof/>
          </w:rPr>
          <w:t>Code Snippet 4 logic to avoid re-interpolating overlapping NEs</w:t>
        </w:r>
        <w:r w:rsidR="005428EA">
          <w:rPr>
            <w:noProof/>
            <w:webHidden/>
          </w:rPr>
          <w:tab/>
        </w:r>
        <w:r w:rsidR="005428EA">
          <w:rPr>
            <w:noProof/>
            <w:webHidden/>
          </w:rPr>
          <w:fldChar w:fldCharType="begin"/>
        </w:r>
        <w:r w:rsidR="005428EA">
          <w:rPr>
            <w:noProof/>
            <w:webHidden/>
          </w:rPr>
          <w:instrText xml:space="preserve"> PAGEREF _Toc523395497 \h </w:instrText>
        </w:r>
        <w:r w:rsidR="005428EA">
          <w:rPr>
            <w:noProof/>
            <w:webHidden/>
          </w:rPr>
        </w:r>
        <w:r w:rsidR="005428EA">
          <w:rPr>
            <w:noProof/>
            <w:webHidden/>
          </w:rPr>
          <w:fldChar w:fldCharType="separate"/>
        </w:r>
        <w:r w:rsidR="005428EA">
          <w:rPr>
            <w:noProof/>
            <w:webHidden/>
          </w:rPr>
          <w:t>19</w:t>
        </w:r>
        <w:r w:rsidR="005428EA">
          <w:rPr>
            <w:noProof/>
            <w:webHidden/>
          </w:rPr>
          <w:fldChar w:fldCharType="end"/>
        </w:r>
      </w:hyperlink>
    </w:p>
    <w:p w14:paraId="347F7992" w14:textId="448B05B5" w:rsidR="005428EA" w:rsidRDefault="00197A17">
      <w:pPr>
        <w:pStyle w:val="TableofFigures"/>
        <w:tabs>
          <w:tab w:val="right" w:leader="dot" w:pos="9010"/>
        </w:tabs>
        <w:rPr>
          <w:noProof/>
        </w:rPr>
      </w:pPr>
      <w:hyperlink w:anchor="_Toc523395498" w:history="1">
        <w:r w:rsidR="005428EA" w:rsidRPr="004B03D8">
          <w:rPr>
            <w:rStyle w:val="Hyperlink"/>
            <w:noProof/>
          </w:rPr>
          <w:t>Code Snippet 5 Training on the Full dataset</w:t>
        </w:r>
        <w:r w:rsidR="005428EA">
          <w:rPr>
            <w:noProof/>
            <w:webHidden/>
          </w:rPr>
          <w:tab/>
        </w:r>
        <w:r w:rsidR="005428EA">
          <w:rPr>
            <w:noProof/>
            <w:webHidden/>
          </w:rPr>
          <w:fldChar w:fldCharType="begin"/>
        </w:r>
        <w:r w:rsidR="005428EA">
          <w:rPr>
            <w:noProof/>
            <w:webHidden/>
          </w:rPr>
          <w:instrText xml:space="preserve"> PAGEREF _Toc523395498 \h </w:instrText>
        </w:r>
        <w:r w:rsidR="005428EA">
          <w:rPr>
            <w:noProof/>
            <w:webHidden/>
          </w:rPr>
        </w:r>
        <w:r w:rsidR="005428EA">
          <w:rPr>
            <w:noProof/>
            <w:webHidden/>
          </w:rPr>
          <w:fldChar w:fldCharType="separate"/>
        </w:r>
        <w:r w:rsidR="005428EA">
          <w:rPr>
            <w:noProof/>
            <w:webHidden/>
          </w:rPr>
          <w:t>30</w:t>
        </w:r>
        <w:r w:rsidR="005428EA">
          <w:rPr>
            <w:noProof/>
            <w:webHidden/>
          </w:rPr>
          <w:fldChar w:fldCharType="end"/>
        </w:r>
      </w:hyperlink>
    </w:p>
    <w:p w14:paraId="19679EDF" w14:textId="4758CC57" w:rsidR="005428EA" w:rsidRDefault="00197A17">
      <w:pPr>
        <w:pStyle w:val="TableofFigures"/>
        <w:tabs>
          <w:tab w:val="right" w:leader="dot" w:pos="9010"/>
        </w:tabs>
        <w:rPr>
          <w:noProof/>
        </w:rPr>
      </w:pPr>
      <w:hyperlink w:anchor="_Toc523395499" w:history="1">
        <w:r w:rsidR="005428EA" w:rsidRPr="004B03D8">
          <w:rPr>
            <w:rStyle w:val="Hyperlink"/>
            <w:noProof/>
          </w:rPr>
          <w:t>Code Snippet 6 k-fold cross validation</w:t>
        </w:r>
        <w:r w:rsidR="005428EA">
          <w:rPr>
            <w:noProof/>
            <w:webHidden/>
          </w:rPr>
          <w:tab/>
        </w:r>
        <w:r w:rsidR="005428EA">
          <w:rPr>
            <w:noProof/>
            <w:webHidden/>
          </w:rPr>
          <w:fldChar w:fldCharType="begin"/>
        </w:r>
        <w:r w:rsidR="005428EA">
          <w:rPr>
            <w:noProof/>
            <w:webHidden/>
          </w:rPr>
          <w:instrText xml:space="preserve"> PAGEREF _Toc523395499 \h </w:instrText>
        </w:r>
        <w:r w:rsidR="005428EA">
          <w:rPr>
            <w:noProof/>
            <w:webHidden/>
          </w:rPr>
        </w:r>
        <w:r w:rsidR="005428EA">
          <w:rPr>
            <w:noProof/>
            <w:webHidden/>
          </w:rPr>
          <w:fldChar w:fldCharType="separate"/>
        </w:r>
        <w:r w:rsidR="005428EA">
          <w:rPr>
            <w:noProof/>
            <w:webHidden/>
          </w:rPr>
          <w:t>30</w:t>
        </w:r>
        <w:r w:rsidR="005428EA">
          <w:rPr>
            <w:noProof/>
            <w:webHidden/>
          </w:rPr>
          <w:fldChar w:fldCharType="end"/>
        </w:r>
      </w:hyperlink>
    </w:p>
    <w:p w14:paraId="374699C5" w14:textId="7A33911F" w:rsidR="005428EA" w:rsidRDefault="00197A17">
      <w:pPr>
        <w:pStyle w:val="TableofFigures"/>
        <w:tabs>
          <w:tab w:val="right" w:leader="dot" w:pos="9010"/>
        </w:tabs>
        <w:rPr>
          <w:noProof/>
        </w:rPr>
      </w:pPr>
      <w:hyperlink w:anchor="_Toc523395500" w:history="1">
        <w:r w:rsidR="005428EA" w:rsidRPr="004B03D8">
          <w:rPr>
            <w:rStyle w:val="Hyperlink"/>
            <w:noProof/>
          </w:rPr>
          <w:t>Code Snippet 7 Python subclassing to add model evaluate</w:t>
        </w:r>
        <w:r w:rsidR="005428EA">
          <w:rPr>
            <w:noProof/>
            <w:webHidden/>
          </w:rPr>
          <w:tab/>
        </w:r>
        <w:r w:rsidR="005428EA">
          <w:rPr>
            <w:noProof/>
            <w:webHidden/>
          </w:rPr>
          <w:fldChar w:fldCharType="begin"/>
        </w:r>
        <w:r w:rsidR="005428EA">
          <w:rPr>
            <w:noProof/>
            <w:webHidden/>
          </w:rPr>
          <w:instrText xml:space="preserve"> PAGEREF _Toc523395500 \h </w:instrText>
        </w:r>
        <w:r w:rsidR="005428EA">
          <w:rPr>
            <w:noProof/>
            <w:webHidden/>
          </w:rPr>
        </w:r>
        <w:r w:rsidR="005428EA">
          <w:rPr>
            <w:noProof/>
            <w:webHidden/>
          </w:rPr>
          <w:fldChar w:fldCharType="separate"/>
        </w:r>
        <w:r w:rsidR="005428EA">
          <w:rPr>
            <w:noProof/>
            <w:webHidden/>
          </w:rPr>
          <w:t>31</w:t>
        </w:r>
        <w:r w:rsidR="005428EA">
          <w:rPr>
            <w:noProof/>
            <w:webHidden/>
          </w:rPr>
          <w:fldChar w:fldCharType="end"/>
        </w:r>
      </w:hyperlink>
    </w:p>
    <w:p w14:paraId="2A85DC5B" w14:textId="26C923E6" w:rsidR="005428EA" w:rsidRDefault="00197A17">
      <w:pPr>
        <w:pStyle w:val="TableofFigures"/>
        <w:tabs>
          <w:tab w:val="right" w:leader="dot" w:pos="9010"/>
        </w:tabs>
        <w:rPr>
          <w:noProof/>
        </w:rPr>
      </w:pPr>
      <w:hyperlink w:anchor="_Toc523395501" w:history="1">
        <w:r w:rsidR="005428EA" w:rsidRPr="004B03D8">
          <w:rPr>
            <w:rStyle w:val="Hyperlink"/>
            <w:noProof/>
          </w:rPr>
          <w:t>Code Snippet 8 a regular Pytest unit test</w:t>
        </w:r>
        <w:r w:rsidR="005428EA">
          <w:rPr>
            <w:noProof/>
            <w:webHidden/>
          </w:rPr>
          <w:tab/>
        </w:r>
        <w:r w:rsidR="005428EA">
          <w:rPr>
            <w:noProof/>
            <w:webHidden/>
          </w:rPr>
          <w:fldChar w:fldCharType="begin"/>
        </w:r>
        <w:r w:rsidR="005428EA">
          <w:rPr>
            <w:noProof/>
            <w:webHidden/>
          </w:rPr>
          <w:instrText xml:space="preserve"> PAGEREF _Toc523395501 \h </w:instrText>
        </w:r>
        <w:r w:rsidR="005428EA">
          <w:rPr>
            <w:noProof/>
            <w:webHidden/>
          </w:rPr>
        </w:r>
        <w:r w:rsidR="005428EA">
          <w:rPr>
            <w:noProof/>
            <w:webHidden/>
          </w:rPr>
          <w:fldChar w:fldCharType="separate"/>
        </w:r>
        <w:r w:rsidR="005428EA">
          <w:rPr>
            <w:noProof/>
            <w:webHidden/>
          </w:rPr>
          <w:t>32</w:t>
        </w:r>
        <w:r w:rsidR="005428EA">
          <w:rPr>
            <w:noProof/>
            <w:webHidden/>
          </w:rPr>
          <w:fldChar w:fldCharType="end"/>
        </w:r>
      </w:hyperlink>
    </w:p>
    <w:p w14:paraId="6C6354F7" w14:textId="30FE2CA2" w:rsidR="005428EA" w:rsidRDefault="00197A17">
      <w:pPr>
        <w:pStyle w:val="TableofFigures"/>
        <w:tabs>
          <w:tab w:val="right" w:leader="dot" w:pos="9010"/>
        </w:tabs>
        <w:rPr>
          <w:noProof/>
        </w:rPr>
      </w:pPr>
      <w:hyperlink w:anchor="_Toc523395502" w:history="1">
        <w:r w:rsidR="005428EA" w:rsidRPr="004B03D8">
          <w:rPr>
            <w:rStyle w:val="Hyperlink"/>
            <w:noProof/>
          </w:rPr>
          <w:t>Code Snippet 9 A Pyfakefs Pytest unit test</w:t>
        </w:r>
        <w:r w:rsidR="005428EA">
          <w:rPr>
            <w:noProof/>
            <w:webHidden/>
          </w:rPr>
          <w:tab/>
        </w:r>
        <w:r w:rsidR="005428EA">
          <w:rPr>
            <w:noProof/>
            <w:webHidden/>
          </w:rPr>
          <w:fldChar w:fldCharType="begin"/>
        </w:r>
        <w:r w:rsidR="005428EA">
          <w:rPr>
            <w:noProof/>
            <w:webHidden/>
          </w:rPr>
          <w:instrText xml:space="preserve"> PAGEREF _Toc523395502 \h </w:instrText>
        </w:r>
        <w:r w:rsidR="005428EA">
          <w:rPr>
            <w:noProof/>
            <w:webHidden/>
          </w:rPr>
        </w:r>
        <w:r w:rsidR="005428EA">
          <w:rPr>
            <w:noProof/>
            <w:webHidden/>
          </w:rPr>
          <w:fldChar w:fldCharType="separate"/>
        </w:r>
        <w:r w:rsidR="005428EA">
          <w:rPr>
            <w:noProof/>
            <w:webHidden/>
          </w:rPr>
          <w:t>32</w:t>
        </w:r>
        <w:r w:rsidR="005428EA">
          <w:rPr>
            <w:noProof/>
            <w:webHidden/>
          </w:rPr>
          <w:fldChar w:fldCharType="end"/>
        </w:r>
      </w:hyperlink>
    </w:p>
    <w:p w14:paraId="1B7BC227" w14:textId="05AB4AA6" w:rsidR="007779CF" w:rsidRDefault="007779CF" w:rsidP="007779CF">
      <w:r>
        <w:fldChar w:fldCharType="end"/>
      </w:r>
    </w:p>
    <w:sdt>
      <w:sdtPr>
        <w:rPr>
          <w:rFonts w:asciiTheme="minorHAnsi" w:eastAsiaTheme="minorHAnsi" w:hAnsiTheme="minorHAnsi" w:cstheme="minorBidi"/>
          <w:b w:val="0"/>
          <w:bCs w:val="0"/>
          <w:color w:val="auto"/>
          <w:sz w:val="24"/>
          <w:szCs w:val="24"/>
          <w:lang w:val="en-GB"/>
        </w:rPr>
        <w:id w:val="962929433"/>
        <w:docPartObj>
          <w:docPartGallery w:val="Table of Contents"/>
          <w:docPartUnique/>
        </w:docPartObj>
      </w:sdtPr>
      <w:sdtEndPr>
        <w:rPr>
          <w:rFonts w:eastAsiaTheme="minorEastAsia"/>
          <w:noProof/>
        </w:rPr>
      </w:sdtEndPr>
      <w:sdtContent>
        <w:p w14:paraId="03FF3AA8" w14:textId="2EB97B0F" w:rsidR="00D56F72" w:rsidRDefault="00D56F72">
          <w:pPr>
            <w:pStyle w:val="TOCHeading"/>
          </w:pPr>
          <w:r>
            <w:t>Table of Contents</w:t>
          </w:r>
        </w:p>
        <w:p w14:paraId="51DED6B6" w14:textId="5C962FBE" w:rsidR="005428EA" w:rsidRDefault="00D56F72">
          <w:pPr>
            <w:pStyle w:val="TOC1"/>
            <w:tabs>
              <w:tab w:val="right" w:leader="dot" w:pos="9010"/>
            </w:tabs>
            <w:rPr>
              <w:b w:val="0"/>
              <w:bCs w:val="0"/>
              <w:i w:val="0"/>
              <w:iCs w:val="0"/>
              <w:noProof/>
            </w:rPr>
          </w:pPr>
          <w:r>
            <w:rPr>
              <w:b w:val="0"/>
              <w:bCs w:val="0"/>
            </w:rPr>
            <w:fldChar w:fldCharType="begin"/>
          </w:r>
          <w:r>
            <w:instrText xml:space="preserve"> TOC \o "1-3" \h \z \u </w:instrText>
          </w:r>
          <w:r>
            <w:rPr>
              <w:b w:val="0"/>
              <w:bCs w:val="0"/>
            </w:rPr>
            <w:fldChar w:fldCharType="separate"/>
          </w:r>
          <w:hyperlink w:anchor="_Toc523395503" w:history="1">
            <w:r w:rsidR="005428EA">
              <w:rPr>
                <w:noProof/>
                <w:webHidden/>
              </w:rPr>
              <w:tab/>
            </w:r>
            <w:r w:rsidR="005428EA">
              <w:rPr>
                <w:noProof/>
                <w:webHidden/>
              </w:rPr>
              <w:fldChar w:fldCharType="begin"/>
            </w:r>
            <w:r w:rsidR="005428EA">
              <w:rPr>
                <w:noProof/>
                <w:webHidden/>
              </w:rPr>
              <w:instrText xml:space="preserve"> PAGEREF _Toc523395503 \h </w:instrText>
            </w:r>
            <w:r w:rsidR="005428EA">
              <w:rPr>
                <w:noProof/>
                <w:webHidden/>
              </w:rPr>
            </w:r>
            <w:r w:rsidR="005428EA">
              <w:rPr>
                <w:noProof/>
                <w:webHidden/>
              </w:rPr>
              <w:fldChar w:fldCharType="separate"/>
            </w:r>
            <w:r w:rsidR="005428EA">
              <w:rPr>
                <w:noProof/>
                <w:webHidden/>
              </w:rPr>
              <w:t>0</w:t>
            </w:r>
            <w:r w:rsidR="005428EA">
              <w:rPr>
                <w:noProof/>
                <w:webHidden/>
              </w:rPr>
              <w:fldChar w:fldCharType="end"/>
            </w:r>
          </w:hyperlink>
        </w:p>
        <w:p w14:paraId="6CDFF0E9" w14:textId="76871DE7" w:rsidR="005428EA" w:rsidRDefault="00197A17">
          <w:pPr>
            <w:pStyle w:val="TOC1"/>
            <w:tabs>
              <w:tab w:val="left" w:pos="480"/>
              <w:tab w:val="right" w:leader="dot" w:pos="9010"/>
            </w:tabs>
            <w:rPr>
              <w:b w:val="0"/>
              <w:bCs w:val="0"/>
              <w:i w:val="0"/>
              <w:iCs w:val="0"/>
              <w:noProof/>
            </w:rPr>
          </w:pPr>
          <w:hyperlink w:anchor="_Toc523395504" w:history="1">
            <w:r w:rsidR="005428EA" w:rsidRPr="001D2FB1">
              <w:rPr>
                <w:rStyle w:val="Hyperlink"/>
                <w:noProof/>
              </w:rPr>
              <w:t>1.</w:t>
            </w:r>
            <w:r w:rsidR="005428EA">
              <w:rPr>
                <w:b w:val="0"/>
                <w:bCs w:val="0"/>
                <w:i w:val="0"/>
                <w:iCs w:val="0"/>
                <w:noProof/>
              </w:rPr>
              <w:tab/>
            </w:r>
            <w:r w:rsidR="005428EA" w:rsidRPr="001D2FB1">
              <w:rPr>
                <w:rStyle w:val="Hyperlink"/>
                <w:noProof/>
              </w:rPr>
              <w:t>Abstract</w:t>
            </w:r>
            <w:r w:rsidR="005428EA">
              <w:rPr>
                <w:noProof/>
                <w:webHidden/>
              </w:rPr>
              <w:tab/>
            </w:r>
            <w:r w:rsidR="005428EA">
              <w:rPr>
                <w:noProof/>
                <w:webHidden/>
              </w:rPr>
              <w:fldChar w:fldCharType="begin"/>
            </w:r>
            <w:r w:rsidR="005428EA">
              <w:rPr>
                <w:noProof/>
                <w:webHidden/>
              </w:rPr>
              <w:instrText xml:space="preserve"> PAGEREF _Toc523395504 \h </w:instrText>
            </w:r>
            <w:r w:rsidR="005428EA">
              <w:rPr>
                <w:noProof/>
                <w:webHidden/>
              </w:rPr>
            </w:r>
            <w:r w:rsidR="005428EA">
              <w:rPr>
                <w:noProof/>
                <w:webHidden/>
              </w:rPr>
              <w:fldChar w:fldCharType="separate"/>
            </w:r>
            <w:r w:rsidR="005428EA">
              <w:rPr>
                <w:noProof/>
                <w:webHidden/>
              </w:rPr>
              <w:t>1</w:t>
            </w:r>
            <w:r w:rsidR="005428EA">
              <w:rPr>
                <w:noProof/>
                <w:webHidden/>
              </w:rPr>
              <w:fldChar w:fldCharType="end"/>
            </w:r>
          </w:hyperlink>
        </w:p>
        <w:p w14:paraId="662A10F4" w14:textId="730EC5EA" w:rsidR="005428EA" w:rsidRDefault="00197A17">
          <w:pPr>
            <w:pStyle w:val="TOC1"/>
            <w:tabs>
              <w:tab w:val="left" w:pos="480"/>
              <w:tab w:val="right" w:leader="dot" w:pos="9010"/>
            </w:tabs>
            <w:rPr>
              <w:b w:val="0"/>
              <w:bCs w:val="0"/>
              <w:i w:val="0"/>
              <w:iCs w:val="0"/>
              <w:noProof/>
            </w:rPr>
          </w:pPr>
          <w:hyperlink w:anchor="_Toc523395505" w:history="1">
            <w:r w:rsidR="005428EA" w:rsidRPr="001D2FB1">
              <w:rPr>
                <w:rStyle w:val="Hyperlink"/>
                <w:noProof/>
              </w:rPr>
              <w:t>2.</w:t>
            </w:r>
            <w:r w:rsidR="005428EA">
              <w:rPr>
                <w:b w:val="0"/>
                <w:bCs w:val="0"/>
                <w:i w:val="0"/>
                <w:iCs w:val="0"/>
                <w:noProof/>
              </w:rPr>
              <w:tab/>
            </w:r>
            <w:r w:rsidR="005428EA" w:rsidRPr="001D2FB1">
              <w:rPr>
                <w:rStyle w:val="Hyperlink"/>
                <w:noProof/>
              </w:rPr>
              <w:t>Acknowledgements</w:t>
            </w:r>
            <w:r w:rsidR="005428EA">
              <w:rPr>
                <w:noProof/>
                <w:webHidden/>
              </w:rPr>
              <w:tab/>
            </w:r>
            <w:r w:rsidR="005428EA">
              <w:rPr>
                <w:noProof/>
                <w:webHidden/>
              </w:rPr>
              <w:fldChar w:fldCharType="begin"/>
            </w:r>
            <w:r w:rsidR="005428EA">
              <w:rPr>
                <w:noProof/>
                <w:webHidden/>
              </w:rPr>
              <w:instrText xml:space="preserve"> PAGEREF _Toc523395505 \h </w:instrText>
            </w:r>
            <w:r w:rsidR="005428EA">
              <w:rPr>
                <w:noProof/>
                <w:webHidden/>
              </w:rPr>
            </w:r>
            <w:r w:rsidR="005428EA">
              <w:rPr>
                <w:noProof/>
                <w:webHidden/>
              </w:rPr>
              <w:fldChar w:fldCharType="separate"/>
            </w:r>
            <w:r w:rsidR="005428EA">
              <w:rPr>
                <w:noProof/>
                <w:webHidden/>
              </w:rPr>
              <w:t>1</w:t>
            </w:r>
            <w:r w:rsidR="005428EA">
              <w:rPr>
                <w:noProof/>
                <w:webHidden/>
              </w:rPr>
              <w:fldChar w:fldCharType="end"/>
            </w:r>
          </w:hyperlink>
        </w:p>
        <w:p w14:paraId="76D959A6" w14:textId="0B8AA9D5" w:rsidR="005428EA" w:rsidRDefault="00197A17">
          <w:pPr>
            <w:pStyle w:val="TOC1"/>
            <w:tabs>
              <w:tab w:val="left" w:pos="480"/>
              <w:tab w:val="right" w:leader="dot" w:pos="9010"/>
            </w:tabs>
            <w:rPr>
              <w:b w:val="0"/>
              <w:bCs w:val="0"/>
              <w:i w:val="0"/>
              <w:iCs w:val="0"/>
              <w:noProof/>
            </w:rPr>
          </w:pPr>
          <w:hyperlink w:anchor="_Toc523395506" w:history="1">
            <w:r w:rsidR="005428EA" w:rsidRPr="001D2FB1">
              <w:rPr>
                <w:rStyle w:val="Hyperlink"/>
                <w:noProof/>
              </w:rPr>
              <w:t>3.</w:t>
            </w:r>
            <w:r w:rsidR="005428EA">
              <w:rPr>
                <w:b w:val="0"/>
                <w:bCs w:val="0"/>
                <w:i w:val="0"/>
                <w:iCs w:val="0"/>
                <w:noProof/>
              </w:rPr>
              <w:tab/>
            </w:r>
            <w:r w:rsidR="005428EA" w:rsidRPr="001D2FB1">
              <w:rPr>
                <w:rStyle w:val="Hyperlink"/>
                <w:noProof/>
              </w:rPr>
              <w:t>Lists of figures, tables and code snippets</w:t>
            </w:r>
            <w:r w:rsidR="005428EA">
              <w:rPr>
                <w:noProof/>
                <w:webHidden/>
              </w:rPr>
              <w:tab/>
            </w:r>
            <w:r w:rsidR="005428EA">
              <w:rPr>
                <w:noProof/>
                <w:webHidden/>
              </w:rPr>
              <w:fldChar w:fldCharType="begin"/>
            </w:r>
            <w:r w:rsidR="005428EA">
              <w:rPr>
                <w:noProof/>
                <w:webHidden/>
              </w:rPr>
              <w:instrText xml:space="preserve"> PAGEREF _Toc523395506 \h </w:instrText>
            </w:r>
            <w:r w:rsidR="005428EA">
              <w:rPr>
                <w:noProof/>
                <w:webHidden/>
              </w:rPr>
            </w:r>
            <w:r w:rsidR="005428EA">
              <w:rPr>
                <w:noProof/>
                <w:webHidden/>
              </w:rPr>
              <w:fldChar w:fldCharType="separate"/>
            </w:r>
            <w:r w:rsidR="005428EA">
              <w:rPr>
                <w:noProof/>
                <w:webHidden/>
              </w:rPr>
              <w:t>2</w:t>
            </w:r>
            <w:r w:rsidR="005428EA">
              <w:rPr>
                <w:noProof/>
                <w:webHidden/>
              </w:rPr>
              <w:fldChar w:fldCharType="end"/>
            </w:r>
          </w:hyperlink>
        </w:p>
        <w:p w14:paraId="0B511C8F" w14:textId="72C82050" w:rsidR="005428EA" w:rsidRDefault="00197A17">
          <w:pPr>
            <w:pStyle w:val="TOC2"/>
            <w:tabs>
              <w:tab w:val="right" w:leader="dot" w:pos="9010"/>
            </w:tabs>
            <w:rPr>
              <w:b w:val="0"/>
              <w:bCs w:val="0"/>
              <w:noProof/>
              <w:sz w:val="24"/>
              <w:szCs w:val="24"/>
            </w:rPr>
          </w:pPr>
          <w:hyperlink w:anchor="_Toc523395507" w:history="1">
            <w:r w:rsidR="005428EA" w:rsidRPr="001D2FB1">
              <w:rPr>
                <w:rStyle w:val="Hyperlink"/>
                <w:noProof/>
              </w:rPr>
              <w:t>3.1. Figures</w:t>
            </w:r>
            <w:r w:rsidR="005428EA">
              <w:rPr>
                <w:noProof/>
                <w:webHidden/>
              </w:rPr>
              <w:tab/>
            </w:r>
            <w:r w:rsidR="005428EA">
              <w:rPr>
                <w:noProof/>
                <w:webHidden/>
              </w:rPr>
              <w:fldChar w:fldCharType="begin"/>
            </w:r>
            <w:r w:rsidR="005428EA">
              <w:rPr>
                <w:noProof/>
                <w:webHidden/>
              </w:rPr>
              <w:instrText xml:space="preserve"> PAGEREF _Toc523395507 \h </w:instrText>
            </w:r>
            <w:r w:rsidR="005428EA">
              <w:rPr>
                <w:noProof/>
                <w:webHidden/>
              </w:rPr>
            </w:r>
            <w:r w:rsidR="005428EA">
              <w:rPr>
                <w:noProof/>
                <w:webHidden/>
              </w:rPr>
              <w:fldChar w:fldCharType="separate"/>
            </w:r>
            <w:r w:rsidR="005428EA">
              <w:rPr>
                <w:noProof/>
                <w:webHidden/>
              </w:rPr>
              <w:t>2</w:t>
            </w:r>
            <w:r w:rsidR="005428EA">
              <w:rPr>
                <w:noProof/>
                <w:webHidden/>
              </w:rPr>
              <w:fldChar w:fldCharType="end"/>
            </w:r>
          </w:hyperlink>
        </w:p>
        <w:p w14:paraId="41C1591D" w14:textId="73D8B81E" w:rsidR="005428EA" w:rsidRDefault="00197A17">
          <w:pPr>
            <w:pStyle w:val="TOC2"/>
            <w:tabs>
              <w:tab w:val="right" w:leader="dot" w:pos="9010"/>
            </w:tabs>
            <w:rPr>
              <w:b w:val="0"/>
              <w:bCs w:val="0"/>
              <w:noProof/>
              <w:sz w:val="24"/>
              <w:szCs w:val="24"/>
            </w:rPr>
          </w:pPr>
          <w:hyperlink w:anchor="_Toc523395508" w:history="1">
            <w:r w:rsidR="005428EA" w:rsidRPr="001D2FB1">
              <w:rPr>
                <w:rStyle w:val="Hyperlink"/>
                <w:noProof/>
              </w:rPr>
              <w:t>3.2. Tables</w:t>
            </w:r>
            <w:r w:rsidR="005428EA">
              <w:rPr>
                <w:noProof/>
                <w:webHidden/>
              </w:rPr>
              <w:tab/>
            </w:r>
            <w:r w:rsidR="005428EA">
              <w:rPr>
                <w:noProof/>
                <w:webHidden/>
              </w:rPr>
              <w:fldChar w:fldCharType="begin"/>
            </w:r>
            <w:r w:rsidR="005428EA">
              <w:rPr>
                <w:noProof/>
                <w:webHidden/>
              </w:rPr>
              <w:instrText xml:space="preserve"> PAGEREF _Toc523395508 \h </w:instrText>
            </w:r>
            <w:r w:rsidR="005428EA">
              <w:rPr>
                <w:noProof/>
                <w:webHidden/>
              </w:rPr>
            </w:r>
            <w:r w:rsidR="005428EA">
              <w:rPr>
                <w:noProof/>
                <w:webHidden/>
              </w:rPr>
              <w:fldChar w:fldCharType="separate"/>
            </w:r>
            <w:r w:rsidR="005428EA">
              <w:rPr>
                <w:noProof/>
                <w:webHidden/>
              </w:rPr>
              <w:t>2</w:t>
            </w:r>
            <w:r w:rsidR="005428EA">
              <w:rPr>
                <w:noProof/>
                <w:webHidden/>
              </w:rPr>
              <w:fldChar w:fldCharType="end"/>
            </w:r>
          </w:hyperlink>
        </w:p>
        <w:p w14:paraId="31848C19" w14:textId="6D12683C" w:rsidR="005428EA" w:rsidRDefault="00197A17">
          <w:pPr>
            <w:pStyle w:val="TOC2"/>
            <w:tabs>
              <w:tab w:val="right" w:leader="dot" w:pos="9010"/>
            </w:tabs>
            <w:rPr>
              <w:b w:val="0"/>
              <w:bCs w:val="0"/>
              <w:noProof/>
              <w:sz w:val="24"/>
              <w:szCs w:val="24"/>
            </w:rPr>
          </w:pPr>
          <w:hyperlink w:anchor="_Toc523395509" w:history="1">
            <w:r w:rsidR="005428EA" w:rsidRPr="001D2FB1">
              <w:rPr>
                <w:rStyle w:val="Hyperlink"/>
                <w:noProof/>
              </w:rPr>
              <w:t>3.3. Code snippets</w:t>
            </w:r>
            <w:r w:rsidR="005428EA">
              <w:rPr>
                <w:noProof/>
                <w:webHidden/>
              </w:rPr>
              <w:tab/>
            </w:r>
            <w:r w:rsidR="005428EA">
              <w:rPr>
                <w:noProof/>
                <w:webHidden/>
              </w:rPr>
              <w:fldChar w:fldCharType="begin"/>
            </w:r>
            <w:r w:rsidR="005428EA">
              <w:rPr>
                <w:noProof/>
                <w:webHidden/>
              </w:rPr>
              <w:instrText xml:space="preserve"> PAGEREF _Toc523395509 \h </w:instrText>
            </w:r>
            <w:r w:rsidR="005428EA">
              <w:rPr>
                <w:noProof/>
                <w:webHidden/>
              </w:rPr>
            </w:r>
            <w:r w:rsidR="005428EA">
              <w:rPr>
                <w:noProof/>
                <w:webHidden/>
              </w:rPr>
              <w:fldChar w:fldCharType="separate"/>
            </w:r>
            <w:r w:rsidR="005428EA">
              <w:rPr>
                <w:noProof/>
                <w:webHidden/>
              </w:rPr>
              <w:t>2</w:t>
            </w:r>
            <w:r w:rsidR="005428EA">
              <w:rPr>
                <w:noProof/>
                <w:webHidden/>
              </w:rPr>
              <w:fldChar w:fldCharType="end"/>
            </w:r>
          </w:hyperlink>
        </w:p>
        <w:p w14:paraId="44FF5766" w14:textId="171D3936" w:rsidR="005428EA" w:rsidRDefault="00197A17">
          <w:pPr>
            <w:pStyle w:val="TOC1"/>
            <w:tabs>
              <w:tab w:val="left" w:pos="480"/>
              <w:tab w:val="right" w:leader="dot" w:pos="9010"/>
            </w:tabs>
            <w:rPr>
              <w:b w:val="0"/>
              <w:bCs w:val="0"/>
              <w:i w:val="0"/>
              <w:iCs w:val="0"/>
              <w:noProof/>
            </w:rPr>
          </w:pPr>
          <w:hyperlink w:anchor="_Toc523395510" w:history="1">
            <w:r w:rsidR="005428EA" w:rsidRPr="001D2FB1">
              <w:rPr>
                <w:rStyle w:val="Hyperlink"/>
                <w:noProof/>
              </w:rPr>
              <w:t>5.</w:t>
            </w:r>
            <w:r w:rsidR="005428EA">
              <w:rPr>
                <w:b w:val="0"/>
                <w:bCs w:val="0"/>
                <w:i w:val="0"/>
                <w:iCs w:val="0"/>
                <w:noProof/>
              </w:rPr>
              <w:tab/>
            </w:r>
            <w:r w:rsidR="005428EA" w:rsidRPr="001D2FB1">
              <w:rPr>
                <w:rStyle w:val="Hyperlink"/>
                <w:noProof/>
              </w:rPr>
              <w:t>Introduction</w:t>
            </w:r>
            <w:r w:rsidR="005428EA">
              <w:rPr>
                <w:noProof/>
                <w:webHidden/>
              </w:rPr>
              <w:tab/>
            </w:r>
            <w:r w:rsidR="005428EA">
              <w:rPr>
                <w:noProof/>
                <w:webHidden/>
              </w:rPr>
              <w:fldChar w:fldCharType="begin"/>
            </w:r>
            <w:r w:rsidR="005428EA">
              <w:rPr>
                <w:noProof/>
                <w:webHidden/>
              </w:rPr>
              <w:instrText xml:space="preserve"> PAGEREF _Toc523395510 \h </w:instrText>
            </w:r>
            <w:r w:rsidR="005428EA">
              <w:rPr>
                <w:noProof/>
                <w:webHidden/>
              </w:rPr>
            </w:r>
            <w:r w:rsidR="005428EA">
              <w:rPr>
                <w:noProof/>
                <w:webHidden/>
              </w:rPr>
              <w:fldChar w:fldCharType="separate"/>
            </w:r>
            <w:r w:rsidR="005428EA">
              <w:rPr>
                <w:noProof/>
                <w:webHidden/>
              </w:rPr>
              <w:t>4</w:t>
            </w:r>
            <w:r w:rsidR="005428EA">
              <w:rPr>
                <w:noProof/>
                <w:webHidden/>
              </w:rPr>
              <w:fldChar w:fldCharType="end"/>
            </w:r>
          </w:hyperlink>
        </w:p>
        <w:p w14:paraId="12C8C65D" w14:textId="22455931" w:rsidR="005428EA" w:rsidRDefault="00197A17">
          <w:pPr>
            <w:pStyle w:val="TOC1"/>
            <w:tabs>
              <w:tab w:val="left" w:pos="480"/>
              <w:tab w:val="right" w:leader="dot" w:pos="9010"/>
            </w:tabs>
            <w:rPr>
              <w:b w:val="0"/>
              <w:bCs w:val="0"/>
              <w:i w:val="0"/>
              <w:iCs w:val="0"/>
              <w:noProof/>
            </w:rPr>
          </w:pPr>
          <w:hyperlink w:anchor="_Toc523395511" w:history="1">
            <w:r w:rsidR="005428EA" w:rsidRPr="001D2FB1">
              <w:rPr>
                <w:rStyle w:val="Hyperlink"/>
                <w:noProof/>
              </w:rPr>
              <w:t>6.</w:t>
            </w:r>
            <w:r w:rsidR="005428EA">
              <w:rPr>
                <w:b w:val="0"/>
                <w:bCs w:val="0"/>
                <w:i w:val="0"/>
                <w:iCs w:val="0"/>
                <w:noProof/>
              </w:rPr>
              <w:tab/>
            </w:r>
            <w:r w:rsidR="005428EA" w:rsidRPr="001D2FB1">
              <w:rPr>
                <w:rStyle w:val="Hyperlink"/>
                <w:noProof/>
              </w:rPr>
              <w:t>Overall Results</w:t>
            </w:r>
            <w:r w:rsidR="005428EA">
              <w:rPr>
                <w:noProof/>
                <w:webHidden/>
              </w:rPr>
              <w:tab/>
            </w:r>
            <w:r w:rsidR="005428EA">
              <w:rPr>
                <w:noProof/>
                <w:webHidden/>
              </w:rPr>
              <w:fldChar w:fldCharType="begin"/>
            </w:r>
            <w:r w:rsidR="005428EA">
              <w:rPr>
                <w:noProof/>
                <w:webHidden/>
              </w:rPr>
              <w:instrText xml:space="preserve"> PAGEREF _Toc523395511 \h </w:instrText>
            </w:r>
            <w:r w:rsidR="005428EA">
              <w:rPr>
                <w:noProof/>
                <w:webHidden/>
              </w:rPr>
            </w:r>
            <w:r w:rsidR="005428EA">
              <w:rPr>
                <w:noProof/>
                <w:webHidden/>
              </w:rPr>
              <w:fldChar w:fldCharType="separate"/>
            </w:r>
            <w:r w:rsidR="005428EA">
              <w:rPr>
                <w:noProof/>
                <w:webHidden/>
              </w:rPr>
              <w:t>5</w:t>
            </w:r>
            <w:r w:rsidR="005428EA">
              <w:rPr>
                <w:noProof/>
                <w:webHidden/>
              </w:rPr>
              <w:fldChar w:fldCharType="end"/>
            </w:r>
          </w:hyperlink>
        </w:p>
        <w:p w14:paraId="3B6E9D40" w14:textId="044B82E9" w:rsidR="005428EA" w:rsidRDefault="00197A17">
          <w:pPr>
            <w:pStyle w:val="TOC1"/>
            <w:tabs>
              <w:tab w:val="left" w:pos="480"/>
              <w:tab w:val="right" w:leader="dot" w:pos="9010"/>
            </w:tabs>
            <w:rPr>
              <w:b w:val="0"/>
              <w:bCs w:val="0"/>
              <w:i w:val="0"/>
              <w:iCs w:val="0"/>
              <w:noProof/>
            </w:rPr>
          </w:pPr>
          <w:hyperlink w:anchor="_Toc523395512" w:history="1">
            <w:r w:rsidR="005428EA" w:rsidRPr="001D2FB1">
              <w:rPr>
                <w:rStyle w:val="Hyperlink"/>
                <w:noProof/>
              </w:rPr>
              <w:t>7.</w:t>
            </w:r>
            <w:r w:rsidR="005428EA">
              <w:rPr>
                <w:b w:val="0"/>
                <w:bCs w:val="0"/>
                <w:i w:val="0"/>
                <w:iCs w:val="0"/>
                <w:noProof/>
              </w:rPr>
              <w:tab/>
            </w:r>
            <w:r w:rsidR="005428EA" w:rsidRPr="001D2FB1">
              <w:rPr>
                <w:rStyle w:val="Hyperlink"/>
                <w:noProof/>
              </w:rPr>
              <w:t>Software Architecture</w:t>
            </w:r>
            <w:r w:rsidR="005428EA">
              <w:rPr>
                <w:noProof/>
                <w:webHidden/>
              </w:rPr>
              <w:tab/>
            </w:r>
            <w:r w:rsidR="005428EA">
              <w:rPr>
                <w:noProof/>
                <w:webHidden/>
              </w:rPr>
              <w:fldChar w:fldCharType="begin"/>
            </w:r>
            <w:r w:rsidR="005428EA">
              <w:rPr>
                <w:noProof/>
                <w:webHidden/>
              </w:rPr>
              <w:instrText xml:space="preserve"> PAGEREF _Toc523395512 \h </w:instrText>
            </w:r>
            <w:r w:rsidR="005428EA">
              <w:rPr>
                <w:noProof/>
                <w:webHidden/>
              </w:rPr>
            </w:r>
            <w:r w:rsidR="005428EA">
              <w:rPr>
                <w:noProof/>
                <w:webHidden/>
              </w:rPr>
              <w:fldChar w:fldCharType="separate"/>
            </w:r>
            <w:r w:rsidR="005428EA">
              <w:rPr>
                <w:noProof/>
                <w:webHidden/>
              </w:rPr>
              <w:t>6</w:t>
            </w:r>
            <w:r w:rsidR="005428EA">
              <w:rPr>
                <w:noProof/>
                <w:webHidden/>
              </w:rPr>
              <w:fldChar w:fldCharType="end"/>
            </w:r>
          </w:hyperlink>
        </w:p>
        <w:p w14:paraId="1D937452" w14:textId="185268E1" w:rsidR="005428EA" w:rsidRDefault="00197A17">
          <w:pPr>
            <w:pStyle w:val="TOC2"/>
            <w:tabs>
              <w:tab w:val="right" w:leader="dot" w:pos="9010"/>
            </w:tabs>
            <w:rPr>
              <w:b w:val="0"/>
              <w:bCs w:val="0"/>
              <w:noProof/>
              <w:sz w:val="24"/>
              <w:szCs w:val="24"/>
            </w:rPr>
          </w:pPr>
          <w:hyperlink w:anchor="_Toc523395513" w:history="1">
            <w:r w:rsidR="005428EA" w:rsidRPr="001D2FB1">
              <w:rPr>
                <w:rStyle w:val="Hyperlink"/>
                <w:noProof/>
              </w:rPr>
              <w:t>7.1. The Pipeline of tasks</w:t>
            </w:r>
            <w:r w:rsidR="005428EA">
              <w:rPr>
                <w:noProof/>
                <w:webHidden/>
              </w:rPr>
              <w:tab/>
            </w:r>
            <w:r w:rsidR="005428EA">
              <w:rPr>
                <w:noProof/>
                <w:webHidden/>
              </w:rPr>
              <w:fldChar w:fldCharType="begin"/>
            </w:r>
            <w:r w:rsidR="005428EA">
              <w:rPr>
                <w:noProof/>
                <w:webHidden/>
              </w:rPr>
              <w:instrText xml:space="preserve"> PAGEREF _Toc523395513 \h </w:instrText>
            </w:r>
            <w:r w:rsidR="005428EA">
              <w:rPr>
                <w:noProof/>
                <w:webHidden/>
              </w:rPr>
            </w:r>
            <w:r w:rsidR="005428EA">
              <w:rPr>
                <w:noProof/>
                <w:webHidden/>
              </w:rPr>
              <w:fldChar w:fldCharType="separate"/>
            </w:r>
            <w:r w:rsidR="005428EA">
              <w:rPr>
                <w:noProof/>
                <w:webHidden/>
              </w:rPr>
              <w:t>6</w:t>
            </w:r>
            <w:r w:rsidR="005428EA">
              <w:rPr>
                <w:noProof/>
                <w:webHidden/>
              </w:rPr>
              <w:fldChar w:fldCharType="end"/>
            </w:r>
          </w:hyperlink>
        </w:p>
        <w:p w14:paraId="3CE23FFC" w14:textId="3372276C" w:rsidR="005428EA" w:rsidRDefault="00197A17">
          <w:pPr>
            <w:pStyle w:val="TOC2"/>
            <w:tabs>
              <w:tab w:val="right" w:leader="dot" w:pos="9010"/>
            </w:tabs>
            <w:rPr>
              <w:b w:val="0"/>
              <w:bCs w:val="0"/>
              <w:noProof/>
              <w:sz w:val="24"/>
              <w:szCs w:val="24"/>
            </w:rPr>
          </w:pPr>
          <w:hyperlink w:anchor="_Toc523395514" w:history="1">
            <w:r w:rsidR="005428EA" w:rsidRPr="001D2FB1">
              <w:rPr>
                <w:rStyle w:val="Hyperlink"/>
                <w:noProof/>
              </w:rPr>
              <w:t>7.2. Invoke</w:t>
            </w:r>
            <w:r w:rsidR="005428EA">
              <w:rPr>
                <w:noProof/>
                <w:webHidden/>
              </w:rPr>
              <w:tab/>
            </w:r>
            <w:r w:rsidR="005428EA">
              <w:rPr>
                <w:noProof/>
                <w:webHidden/>
              </w:rPr>
              <w:fldChar w:fldCharType="begin"/>
            </w:r>
            <w:r w:rsidR="005428EA">
              <w:rPr>
                <w:noProof/>
                <w:webHidden/>
              </w:rPr>
              <w:instrText xml:space="preserve"> PAGEREF _Toc523395514 \h </w:instrText>
            </w:r>
            <w:r w:rsidR="005428EA">
              <w:rPr>
                <w:noProof/>
                <w:webHidden/>
              </w:rPr>
            </w:r>
            <w:r w:rsidR="005428EA">
              <w:rPr>
                <w:noProof/>
                <w:webHidden/>
              </w:rPr>
              <w:fldChar w:fldCharType="separate"/>
            </w:r>
            <w:r w:rsidR="005428EA">
              <w:rPr>
                <w:noProof/>
                <w:webHidden/>
              </w:rPr>
              <w:t>6</w:t>
            </w:r>
            <w:r w:rsidR="005428EA">
              <w:rPr>
                <w:noProof/>
                <w:webHidden/>
              </w:rPr>
              <w:fldChar w:fldCharType="end"/>
            </w:r>
          </w:hyperlink>
        </w:p>
        <w:p w14:paraId="4EBD8A5A" w14:textId="5E5CBAC7" w:rsidR="005428EA" w:rsidRDefault="00197A17">
          <w:pPr>
            <w:pStyle w:val="TOC2"/>
            <w:tabs>
              <w:tab w:val="right" w:leader="dot" w:pos="9010"/>
            </w:tabs>
            <w:rPr>
              <w:b w:val="0"/>
              <w:bCs w:val="0"/>
              <w:noProof/>
              <w:sz w:val="24"/>
              <w:szCs w:val="24"/>
            </w:rPr>
          </w:pPr>
          <w:hyperlink w:anchor="_Toc523395515" w:history="1">
            <w:r w:rsidR="005428EA" w:rsidRPr="001D2FB1">
              <w:rPr>
                <w:rStyle w:val="Hyperlink"/>
                <w:noProof/>
              </w:rPr>
              <w:t>7.3. Named Entity Downloading</w:t>
            </w:r>
            <w:r w:rsidR="005428EA">
              <w:rPr>
                <w:noProof/>
                <w:webHidden/>
              </w:rPr>
              <w:tab/>
            </w:r>
            <w:r w:rsidR="005428EA">
              <w:rPr>
                <w:noProof/>
                <w:webHidden/>
              </w:rPr>
              <w:fldChar w:fldCharType="begin"/>
            </w:r>
            <w:r w:rsidR="005428EA">
              <w:rPr>
                <w:noProof/>
                <w:webHidden/>
              </w:rPr>
              <w:instrText xml:space="preserve"> PAGEREF _Toc523395515 \h </w:instrText>
            </w:r>
            <w:r w:rsidR="005428EA">
              <w:rPr>
                <w:noProof/>
                <w:webHidden/>
              </w:rPr>
            </w:r>
            <w:r w:rsidR="005428EA">
              <w:rPr>
                <w:noProof/>
                <w:webHidden/>
              </w:rPr>
              <w:fldChar w:fldCharType="separate"/>
            </w:r>
            <w:r w:rsidR="005428EA">
              <w:rPr>
                <w:noProof/>
                <w:webHidden/>
              </w:rPr>
              <w:t>9</w:t>
            </w:r>
            <w:r w:rsidR="005428EA">
              <w:rPr>
                <w:noProof/>
                <w:webHidden/>
              </w:rPr>
              <w:fldChar w:fldCharType="end"/>
            </w:r>
          </w:hyperlink>
        </w:p>
        <w:p w14:paraId="5871766F" w14:textId="212CBA72" w:rsidR="005428EA" w:rsidRDefault="00197A17">
          <w:pPr>
            <w:pStyle w:val="TOC2"/>
            <w:tabs>
              <w:tab w:val="right" w:leader="dot" w:pos="9010"/>
            </w:tabs>
            <w:rPr>
              <w:b w:val="0"/>
              <w:bCs w:val="0"/>
              <w:noProof/>
              <w:sz w:val="24"/>
              <w:szCs w:val="24"/>
            </w:rPr>
          </w:pPr>
          <w:hyperlink w:anchor="_Toc523395516" w:history="1">
            <w:r w:rsidR="005428EA" w:rsidRPr="001D2FB1">
              <w:rPr>
                <w:rStyle w:val="Hyperlink"/>
                <w:noProof/>
              </w:rPr>
              <w:t>7.4. Raw Hansard downloading</w:t>
            </w:r>
            <w:r w:rsidR="005428EA">
              <w:rPr>
                <w:noProof/>
                <w:webHidden/>
              </w:rPr>
              <w:tab/>
            </w:r>
            <w:r w:rsidR="005428EA">
              <w:rPr>
                <w:noProof/>
                <w:webHidden/>
              </w:rPr>
              <w:fldChar w:fldCharType="begin"/>
            </w:r>
            <w:r w:rsidR="005428EA">
              <w:rPr>
                <w:noProof/>
                <w:webHidden/>
              </w:rPr>
              <w:instrText xml:space="preserve"> PAGEREF _Toc523395516 \h </w:instrText>
            </w:r>
            <w:r w:rsidR="005428EA">
              <w:rPr>
                <w:noProof/>
                <w:webHidden/>
              </w:rPr>
            </w:r>
            <w:r w:rsidR="005428EA">
              <w:rPr>
                <w:noProof/>
                <w:webHidden/>
              </w:rPr>
              <w:fldChar w:fldCharType="separate"/>
            </w:r>
            <w:r w:rsidR="005428EA">
              <w:rPr>
                <w:noProof/>
                <w:webHidden/>
              </w:rPr>
              <w:t>9</w:t>
            </w:r>
            <w:r w:rsidR="005428EA">
              <w:rPr>
                <w:noProof/>
                <w:webHidden/>
              </w:rPr>
              <w:fldChar w:fldCharType="end"/>
            </w:r>
          </w:hyperlink>
        </w:p>
        <w:p w14:paraId="13D97511" w14:textId="5864AE3E" w:rsidR="005428EA" w:rsidRDefault="00197A17">
          <w:pPr>
            <w:pStyle w:val="TOC2"/>
            <w:tabs>
              <w:tab w:val="right" w:leader="dot" w:pos="9010"/>
            </w:tabs>
            <w:rPr>
              <w:b w:val="0"/>
              <w:bCs w:val="0"/>
              <w:noProof/>
              <w:sz w:val="24"/>
              <w:szCs w:val="24"/>
            </w:rPr>
          </w:pPr>
          <w:hyperlink w:anchor="_Toc523395517" w:history="1">
            <w:r w:rsidR="005428EA" w:rsidRPr="001D2FB1">
              <w:rPr>
                <w:rStyle w:val="Hyperlink"/>
                <w:noProof/>
              </w:rPr>
              <w:t>7.5. Hansard processing</w:t>
            </w:r>
            <w:r w:rsidR="005428EA">
              <w:rPr>
                <w:noProof/>
                <w:webHidden/>
              </w:rPr>
              <w:tab/>
            </w:r>
            <w:r w:rsidR="005428EA">
              <w:rPr>
                <w:noProof/>
                <w:webHidden/>
              </w:rPr>
              <w:fldChar w:fldCharType="begin"/>
            </w:r>
            <w:r w:rsidR="005428EA">
              <w:rPr>
                <w:noProof/>
                <w:webHidden/>
              </w:rPr>
              <w:instrText xml:space="preserve"> PAGEREF _Toc523395517 \h </w:instrText>
            </w:r>
            <w:r w:rsidR="005428EA">
              <w:rPr>
                <w:noProof/>
                <w:webHidden/>
              </w:rPr>
            </w:r>
            <w:r w:rsidR="005428EA">
              <w:rPr>
                <w:noProof/>
                <w:webHidden/>
              </w:rPr>
              <w:fldChar w:fldCharType="separate"/>
            </w:r>
            <w:r w:rsidR="005428EA">
              <w:rPr>
                <w:noProof/>
                <w:webHidden/>
              </w:rPr>
              <w:t>10</w:t>
            </w:r>
            <w:r w:rsidR="005428EA">
              <w:rPr>
                <w:noProof/>
                <w:webHidden/>
              </w:rPr>
              <w:fldChar w:fldCharType="end"/>
            </w:r>
          </w:hyperlink>
        </w:p>
        <w:p w14:paraId="186CC081" w14:textId="2E8C2362" w:rsidR="005428EA" w:rsidRDefault="00197A17">
          <w:pPr>
            <w:pStyle w:val="TOC2"/>
            <w:tabs>
              <w:tab w:val="right" w:leader="dot" w:pos="9010"/>
            </w:tabs>
            <w:rPr>
              <w:b w:val="0"/>
              <w:bCs w:val="0"/>
              <w:noProof/>
              <w:sz w:val="24"/>
              <w:szCs w:val="24"/>
            </w:rPr>
          </w:pPr>
          <w:hyperlink w:anchor="_Toc523395518" w:history="1">
            <w:r w:rsidR="005428EA" w:rsidRPr="001D2FB1">
              <w:rPr>
                <w:rStyle w:val="Hyperlink"/>
                <w:noProof/>
              </w:rPr>
              <w:t>7.6. Hansard chunking</w:t>
            </w:r>
            <w:r w:rsidR="005428EA">
              <w:rPr>
                <w:noProof/>
                <w:webHidden/>
              </w:rPr>
              <w:tab/>
            </w:r>
            <w:r w:rsidR="005428EA">
              <w:rPr>
                <w:noProof/>
                <w:webHidden/>
              </w:rPr>
              <w:fldChar w:fldCharType="begin"/>
            </w:r>
            <w:r w:rsidR="005428EA">
              <w:rPr>
                <w:noProof/>
                <w:webHidden/>
              </w:rPr>
              <w:instrText xml:space="preserve"> PAGEREF _Toc523395518 \h </w:instrText>
            </w:r>
            <w:r w:rsidR="005428EA">
              <w:rPr>
                <w:noProof/>
                <w:webHidden/>
              </w:rPr>
            </w:r>
            <w:r w:rsidR="005428EA">
              <w:rPr>
                <w:noProof/>
                <w:webHidden/>
              </w:rPr>
              <w:fldChar w:fldCharType="separate"/>
            </w:r>
            <w:r w:rsidR="005428EA">
              <w:rPr>
                <w:noProof/>
                <w:webHidden/>
              </w:rPr>
              <w:t>10</w:t>
            </w:r>
            <w:r w:rsidR="005428EA">
              <w:rPr>
                <w:noProof/>
                <w:webHidden/>
              </w:rPr>
              <w:fldChar w:fldCharType="end"/>
            </w:r>
          </w:hyperlink>
        </w:p>
        <w:p w14:paraId="1F21D89A" w14:textId="5800C2AD" w:rsidR="005428EA" w:rsidRDefault="00197A17">
          <w:pPr>
            <w:pStyle w:val="TOC2"/>
            <w:tabs>
              <w:tab w:val="right" w:leader="dot" w:pos="9010"/>
            </w:tabs>
            <w:rPr>
              <w:b w:val="0"/>
              <w:bCs w:val="0"/>
              <w:noProof/>
              <w:sz w:val="24"/>
              <w:szCs w:val="24"/>
            </w:rPr>
          </w:pPr>
          <w:hyperlink w:anchor="_Toc523395519" w:history="1">
            <w:r w:rsidR="005428EA" w:rsidRPr="001D2FB1">
              <w:rPr>
                <w:rStyle w:val="Hyperlink"/>
                <w:noProof/>
              </w:rPr>
              <w:t>7.7. Hansard interpolation</w:t>
            </w:r>
            <w:r w:rsidR="005428EA">
              <w:rPr>
                <w:noProof/>
                <w:webHidden/>
              </w:rPr>
              <w:tab/>
            </w:r>
            <w:r w:rsidR="005428EA">
              <w:rPr>
                <w:noProof/>
                <w:webHidden/>
              </w:rPr>
              <w:fldChar w:fldCharType="begin"/>
            </w:r>
            <w:r w:rsidR="005428EA">
              <w:rPr>
                <w:noProof/>
                <w:webHidden/>
              </w:rPr>
              <w:instrText xml:space="preserve"> PAGEREF _Toc523395519 \h </w:instrText>
            </w:r>
            <w:r w:rsidR="005428EA">
              <w:rPr>
                <w:noProof/>
                <w:webHidden/>
              </w:rPr>
            </w:r>
            <w:r w:rsidR="005428EA">
              <w:rPr>
                <w:noProof/>
                <w:webHidden/>
              </w:rPr>
              <w:fldChar w:fldCharType="separate"/>
            </w:r>
            <w:r w:rsidR="005428EA">
              <w:rPr>
                <w:noProof/>
                <w:webHidden/>
              </w:rPr>
              <w:t>12</w:t>
            </w:r>
            <w:r w:rsidR="005428EA">
              <w:rPr>
                <w:noProof/>
                <w:webHidden/>
              </w:rPr>
              <w:fldChar w:fldCharType="end"/>
            </w:r>
          </w:hyperlink>
        </w:p>
        <w:p w14:paraId="707F4736" w14:textId="3B52F2DE" w:rsidR="005428EA" w:rsidRDefault="00197A17">
          <w:pPr>
            <w:pStyle w:val="TOC2"/>
            <w:tabs>
              <w:tab w:val="right" w:leader="dot" w:pos="9010"/>
            </w:tabs>
            <w:rPr>
              <w:b w:val="0"/>
              <w:bCs w:val="0"/>
              <w:noProof/>
              <w:sz w:val="24"/>
              <w:szCs w:val="24"/>
            </w:rPr>
          </w:pPr>
          <w:hyperlink w:anchor="_Toc523395520" w:history="1">
            <w:r w:rsidR="005428EA" w:rsidRPr="001D2FB1">
              <w:rPr>
                <w:rStyle w:val="Hyperlink"/>
                <w:noProof/>
              </w:rPr>
              <w:t>7.8. Hansard Numerification</w:t>
            </w:r>
            <w:r w:rsidR="005428EA">
              <w:rPr>
                <w:noProof/>
                <w:webHidden/>
              </w:rPr>
              <w:tab/>
            </w:r>
            <w:r w:rsidR="005428EA">
              <w:rPr>
                <w:noProof/>
                <w:webHidden/>
              </w:rPr>
              <w:fldChar w:fldCharType="begin"/>
            </w:r>
            <w:r w:rsidR="005428EA">
              <w:rPr>
                <w:noProof/>
                <w:webHidden/>
              </w:rPr>
              <w:instrText xml:space="preserve"> PAGEREF _Toc523395520 \h </w:instrText>
            </w:r>
            <w:r w:rsidR="005428EA">
              <w:rPr>
                <w:noProof/>
                <w:webHidden/>
              </w:rPr>
            </w:r>
            <w:r w:rsidR="005428EA">
              <w:rPr>
                <w:noProof/>
                <w:webHidden/>
              </w:rPr>
              <w:fldChar w:fldCharType="separate"/>
            </w:r>
            <w:r w:rsidR="005428EA">
              <w:rPr>
                <w:noProof/>
                <w:webHidden/>
              </w:rPr>
              <w:t>13</w:t>
            </w:r>
            <w:r w:rsidR="005428EA">
              <w:rPr>
                <w:noProof/>
                <w:webHidden/>
              </w:rPr>
              <w:fldChar w:fldCharType="end"/>
            </w:r>
          </w:hyperlink>
        </w:p>
        <w:p w14:paraId="5DDBD674" w14:textId="1AB86401" w:rsidR="005428EA" w:rsidRDefault="00197A17">
          <w:pPr>
            <w:pStyle w:val="TOC2"/>
            <w:tabs>
              <w:tab w:val="right" w:leader="dot" w:pos="9010"/>
            </w:tabs>
            <w:rPr>
              <w:b w:val="0"/>
              <w:bCs w:val="0"/>
              <w:noProof/>
              <w:sz w:val="24"/>
              <w:szCs w:val="24"/>
            </w:rPr>
          </w:pPr>
          <w:hyperlink w:anchor="_Toc523395521" w:history="1">
            <w:r w:rsidR="005428EA" w:rsidRPr="001D2FB1">
              <w:rPr>
                <w:rStyle w:val="Hyperlink"/>
                <w:noProof/>
              </w:rPr>
              <w:t>7.9. Partition into datasets and sizes</w:t>
            </w:r>
            <w:r w:rsidR="005428EA">
              <w:rPr>
                <w:noProof/>
                <w:webHidden/>
              </w:rPr>
              <w:tab/>
            </w:r>
            <w:r w:rsidR="005428EA">
              <w:rPr>
                <w:noProof/>
                <w:webHidden/>
              </w:rPr>
              <w:fldChar w:fldCharType="begin"/>
            </w:r>
            <w:r w:rsidR="005428EA">
              <w:rPr>
                <w:noProof/>
                <w:webHidden/>
              </w:rPr>
              <w:instrText xml:space="preserve"> PAGEREF _Toc523395521 \h </w:instrText>
            </w:r>
            <w:r w:rsidR="005428EA">
              <w:rPr>
                <w:noProof/>
                <w:webHidden/>
              </w:rPr>
            </w:r>
            <w:r w:rsidR="005428EA">
              <w:rPr>
                <w:noProof/>
                <w:webHidden/>
              </w:rPr>
              <w:fldChar w:fldCharType="separate"/>
            </w:r>
            <w:r w:rsidR="005428EA">
              <w:rPr>
                <w:noProof/>
                <w:webHidden/>
              </w:rPr>
              <w:t>15</w:t>
            </w:r>
            <w:r w:rsidR="005428EA">
              <w:rPr>
                <w:noProof/>
                <w:webHidden/>
              </w:rPr>
              <w:fldChar w:fldCharType="end"/>
            </w:r>
          </w:hyperlink>
        </w:p>
        <w:p w14:paraId="55BF1973" w14:textId="02455566" w:rsidR="005428EA" w:rsidRDefault="00197A17">
          <w:pPr>
            <w:pStyle w:val="TOC2"/>
            <w:tabs>
              <w:tab w:val="right" w:leader="dot" w:pos="9010"/>
            </w:tabs>
            <w:rPr>
              <w:b w:val="0"/>
              <w:bCs w:val="0"/>
              <w:noProof/>
              <w:sz w:val="24"/>
              <w:szCs w:val="24"/>
            </w:rPr>
          </w:pPr>
          <w:hyperlink w:anchor="_Toc523395522" w:history="1">
            <w:r w:rsidR="005428EA" w:rsidRPr="001D2FB1">
              <w:rPr>
                <w:rStyle w:val="Hyperlink"/>
                <w:noProof/>
              </w:rPr>
              <w:t>7.10. Formation of Tensors</w:t>
            </w:r>
            <w:r w:rsidR="005428EA">
              <w:rPr>
                <w:noProof/>
                <w:webHidden/>
              </w:rPr>
              <w:tab/>
            </w:r>
            <w:r w:rsidR="005428EA">
              <w:rPr>
                <w:noProof/>
                <w:webHidden/>
              </w:rPr>
              <w:fldChar w:fldCharType="begin"/>
            </w:r>
            <w:r w:rsidR="005428EA">
              <w:rPr>
                <w:noProof/>
                <w:webHidden/>
              </w:rPr>
              <w:instrText xml:space="preserve"> PAGEREF _Toc523395522 \h </w:instrText>
            </w:r>
            <w:r w:rsidR="005428EA">
              <w:rPr>
                <w:noProof/>
                <w:webHidden/>
              </w:rPr>
            </w:r>
            <w:r w:rsidR="005428EA">
              <w:rPr>
                <w:noProof/>
                <w:webHidden/>
              </w:rPr>
              <w:fldChar w:fldCharType="separate"/>
            </w:r>
            <w:r w:rsidR="005428EA">
              <w:rPr>
                <w:noProof/>
                <w:webHidden/>
              </w:rPr>
              <w:t>17</w:t>
            </w:r>
            <w:r w:rsidR="005428EA">
              <w:rPr>
                <w:noProof/>
                <w:webHidden/>
              </w:rPr>
              <w:fldChar w:fldCharType="end"/>
            </w:r>
          </w:hyperlink>
        </w:p>
        <w:p w14:paraId="1F402D8A" w14:textId="63CAE6B8" w:rsidR="005428EA" w:rsidRDefault="00197A17">
          <w:pPr>
            <w:pStyle w:val="TOC1"/>
            <w:tabs>
              <w:tab w:val="left" w:pos="480"/>
              <w:tab w:val="right" w:leader="dot" w:pos="9010"/>
            </w:tabs>
            <w:rPr>
              <w:b w:val="0"/>
              <w:bCs w:val="0"/>
              <w:i w:val="0"/>
              <w:iCs w:val="0"/>
              <w:noProof/>
            </w:rPr>
          </w:pPr>
          <w:hyperlink w:anchor="_Toc523395523" w:history="1">
            <w:r w:rsidR="005428EA" w:rsidRPr="001D2FB1">
              <w:rPr>
                <w:rStyle w:val="Hyperlink"/>
                <w:noProof/>
              </w:rPr>
              <w:t>8.</w:t>
            </w:r>
            <w:r w:rsidR="005428EA">
              <w:rPr>
                <w:b w:val="0"/>
                <w:bCs w:val="0"/>
                <w:i w:val="0"/>
                <w:iCs w:val="0"/>
                <w:noProof/>
              </w:rPr>
              <w:tab/>
            </w:r>
            <w:r w:rsidR="005428EA" w:rsidRPr="001D2FB1">
              <w:rPr>
                <w:rStyle w:val="Hyperlink"/>
                <w:noProof/>
              </w:rPr>
              <w:t>Implementation issues</w:t>
            </w:r>
            <w:r w:rsidR="005428EA">
              <w:rPr>
                <w:noProof/>
                <w:webHidden/>
              </w:rPr>
              <w:tab/>
            </w:r>
            <w:r w:rsidR="005428EA">
              <w:rPr>
                <w:noProof/>
                <w:webHidden/>
              </w:rPr>
              <w:fldChar w:fldCharType="begin"/>
            </w:r>
            <w:r w:rsidR="005428EA">
              <w:rPr>
                <w:noProof/>
                <w:webHidden/>
              </w:rPr>
              <w:instrText xml:space="preserve"> PAGEREF _Toc523395523 \h </w:instrText>
            </w:r>
            <w:r w:rsidR="005428EA">
              <w:rPr>
                <w:noProof/>
                <w:webHidden/>
              </w:rPr>
            </w:r>
            <w:r w:rsidR="005428EA">
              <w:rPr>
                <w:noProof/>
                <w:webHidden/>
              </w:rPr>
              <w:fldChar w:fldCharType="separate"/>
            </w:r>
            <w:r w:rsidR="005428EA">
              <w:rPr>
                <w:noProof/>
                <w:webHidden/>
              </w:rPr>
              <w:t>17</w:t>
            </w:r>
            <w:r w:rsidR="005428EA">
              <w:rPr>
                <w:noProof/>
                <w:webHidden/>
              </w:rPr>
              <w:fldChar w:fldCharType="end"/>
            </w:r>
          </w:hyperlink>
        </w:p>
        <w:p w14:paraId="7C1FDC06" w14:textId="085A4E4F" w:rsidR="005428EA" w:rsidRDefault="00197A17">
          <w:pPr>
            <w:pStyle w:val="TOC2"/>
            <w:tabs>
              <w:tab w:val="right" w:leader="dot" w:pos="9010"/>
            </w:tabs>
            <w:rPr>
              <w:b w:val="0"/>
              <w:bCs w:val="0"/>
              <w:noProof/>
              <w:sz w:val="24"/>
              <w:szCs w:val="24"/>
            </w:rPr>
          </w:pPr>
          <w:hyperlink w:anchor="_Toc523395524" w:history="1">
            <w:r w:rsidR="005428EA" w:rsidRPr="001D2FB1">
              <w:rPr>
                <w:rStyle w:val="Hyperlink"/>
                <w:noProof/>
              </w:rPr>
              <w:t>8.1. Wikipedia data cleanliness</w:t>
            </w:r>
            <w:r w:rsidR="005428EA">
              <w:rPr>
                <w:noProof/>
                <w:webHidden/>
              </w:rPr>
              <w:tab/>
            </w:r>
            <w:r w:rsidR="005428EA">
              <w:rPr>
                <w:noProof/>
                <w:webHidden/>
              </w:rPr>
              <w:fldChar w:fldCharType="begin"/>
            </w:r>
            <w:r w:rsidR="005428EA">
              <w:rPr>
                <w:noProof/>
                <w:webHidden/>
              </w:rPr>
              <w:instrText xml:space="preserve"> PAGEREF _Toc523395524 \h </w:instrText>
            </w:r>
            <w:r w:rsidR="005428EA">
              <w:rPr>
                <w:noProof/>
                <w:webHidden/>
              </w:rPr>
            </w:r>
            <w:r w:rsidR="005428EA">
              <w:rPr>
                <w:noProof/>
                <w:webHidden/>
              </w:rPr>
              <w:fldChar w:fldCharType="separate"/>
            </w:r>
            <w:r w:rsidR="005428EA">
              <w:rPr>
                <w:noProof/>
                <w:webHidden/>
              </w:rPr>
              <w:t>17</w:t>
            </w:r>
            <w:r w:rsidR="005428EA">
              <w:rPr>
                <w:noProof/>
                <w:webHidden/>
              </w:rPr>
              <w:fldChar w:fldCharType="end"/>
            </w:r>
          </w:hyperlink>
        </w:p>
        <w:p w14:paraId="6D48CAA9" w14:textId="5349212A" w:rsidR="005428EA" w:rsidRDefault="00197A17">
          <w:pPr>
            <w:pStyle w:val="TOC2"/>
            <w:tabs>
              <w:tab w:val="right" w:leader="dot" w:pos="9010"/>
            </w:tabs>
            <w:rPr>
              <w:b w:val="0"/>
              <w:bCs w:val="0"/>
              <w:noProof/>
              <w:sz w:val="24"/>
              <w:szCs w:val="24"/>
            </w:rPr>
          </w:pPr>
          <w:hyperlink w:anchor="_Toc523395525" w:history="1">
            <w:r w:rsidR="005428EA" w:rsidRPr="001D2FB1">
              <w:rPr>
                <w:rStyle w:val="Hyperlink"/>
                <w:noProof/>
              </w:rPr>
              <w:t>8.2. Interpolation overlaps</w:t>
            </w:r>
            <w:r w:rsidR="005428EA">
              <w:rPr>
                <w:noProof/>
                <w:webHidden/>
              </w:rPr>
              <w:tab/>
            </w:r>
            <w:r w:rsidR="005428EA">
              <w:rPr>
                <w:noProof/>
                <w:webHidden/>
              </w:rPr>
              <w:fldChar w:fldCharType="begin"/>
            </w:r>
            <w:r w:rsidR="005428EA">
              <w:rPr>
                <w:noProof/>
                <w:webHidden/>
              </w:rPr>
              <w:instrText xml:space="preserve"> PAGEREF _Toc523395525 \h </w:instrText>
            </w:r>
            <w:r w:rsidR="005428EA">
              <w:rPr>
                <w:noProof/>
                <w:webHidden/>
              </w:rPr>
            </w:r>
            <w:r w:rsidR="005428EA">
              <w:rPr>
                <w:noProof/>
                <w:webHidden/>
              </w:rPr>
              <w:fldChar w:fldCharType="separate"/>
            </w:r>
            <w:r w:rsidR="005428EA">
              <w:rPr>
                <w:noProof/>
                <w:webHidden/>
              </w:rPr>
              <w:t>19</w:t>
            </w:r>
            <w:r w:rsidR="005428EA">
              <w:rPr>
                <w:noProof/>
                <w:webHidden/>
              </w:rPr>
              <w:fldChar w:fldCharType="end"/>
            </w:r>
          </w:hyperlink>
        </w:p>
        <w:p w14:paraId="1C93B899" w14:textId="254EEE92" w:rsidR="005428EA" w:rsidRDefault="00197A17">
          <w:pPr>
            <w:pStyle w:val="TOC2"/>
            <w:tabs>
              <w:tab w:val="right" w:leader="dot" w:pos="9010"/>
            </w:tabs>
            <w:rPr>
              <w:b w:val="0"/>
              <w:bCs w:val="0"/>
              <w:noProof/>
              <w:sz w:val="24"/>
              <w:szCs w:val="24"/>
            </w:rPr>
          </w:pPr>
          <w:hyperlink w:anchor="_Toc523395526" w:history="1">
            <w:r w:rsidR="005428EA" w:rsidRPr="001D2FB1">
              <w:rPr>
                <w:rStyle w:val="Hyperlink"/>
                <w:noProof/>
              </w:rPr>
              <w:t>8.3. NLTK Treebank word span_tokenize bugs</w:t>
            </w:r>
            <w:r w:rsidR="005428EA">
              <w:rPr>
                <w:noProof/>
                <w:webHidden/>
              </w:rPr>
              <w:tab/>
            </w:r>
            <w:r w:rsidR="005428EA">
              <w:rPr>
                <w:noProof/>
                <w:webHidden/>
              </w:rPr>
              <w:fldChar w:fldCharType="begin"/>
            </w:r>
            <w:r w:rsidR="005428EA">
              <w:rPr>
                <w:noProof/>
                <w:webHidden/>
              </w:rPr>
              <w:instrText xml:space="preserve"> PAGEREF _Toc523395526 \h </w:instrText>
            </w:r>
            <w:r w:rsidR="005428EA">
              <w:rPr>
                <w:noProof/>
                <w:webHidden/>
              </w:rPr>
            </w:r>
            <w:r w:rsidR="005428EA">
              <w:rPr>
                <w:noProof/>
                <w:webHidden/>
              </w:rPr>
              <w:fldChar w:fldCharType="separate"/>
            </w:r>
            <w:r w:rsidR="005428EA">
              <w:rPr>
                <w:noProof/>
                <w:webHidden/>
              </w:rPr>
              <w:t>19</w:t>
            </w:r>
            <w:r w:rsidR="005428EA">
              <w:rPr>
                <w:noProof/>
                <w:webHidden/>
              </w:rPr>
              <w:fldChar w:fldCharType="end"/>
            </w:r>
          </w:hyperlink>
        </w:p>
        <w:p w14:paraId="6A1D7B27" w14:textId="645292DC" w:rsidR="005428EA" w:rsidRDefault="00197A17">
          <w:pPr>
            <w:pStyle w:val="TOC2"/>
            <w:tabs>
              <w:tab w:val="right" w:leader="dot" w:pos="9010"/>
            </w:tabs>
            <w:rPr>
              <w:b w:val="0"/>
              <w:bCs w:val="0"/>
              <w:noProof/>
              <w:sz w:val="24"/>
              <w:szCs w:val="24"/>
            </w:rPr>
          </w:pPr>
          <w:hyperlink w:anchor="_Toc523395527" w:history="1">
            <w:r w:rsidR="005428EA" w:rsidRPr="001D2FB1">
              <w:rPr>
                <w:rStyle w:val="Hyperlink"/>
                <w:noProof/>
              </w:rPr>
              <w:t>8.4. Toy dataset model – tensor formation</w:t>
            </w:r>
            <w:r w:rsidR="005428EA">
              <w:rPr>
                <w:noProof/>
                <w:webHidden/>
              </w:rPr>
              <w:tab/>
            </w:r>
            <w:r w:rsidR="005428EA">
              <w:rPr>
                <w:noProof/>
                <w:webHidden/>
              </w:rPr>
              <w:fldChar w:fldCharType="begin"/>
            </w:r>
            <w:r w:rsidR="005428EA">
              <w:rPr>
                <w:noProof/>
                <w:webHidden/>
              </w:rPr>
              <w:instrText xml:space="preserve"> PAGEREF _Toc523395527 \h </w:instrText>
            </w:r>
            <w:r w:rsidR="005428EA">
              <w:rPr>
                <w:noProof/>
                <w:webHidden/>
              </w:rPr>
            </w:r>
            <w:r w:rsidR="005428EA">
              <w:rPr>
                <w:noProof/>
                <w:webHidden/>
              </w:rPr>
              <w:fldChar w:fldCharType="separate"/>
            </w:r>
            <w:r w:rsidR="005428EA">
              <w:rPr>
                <w:noProof/>
                <w:webHidden/>
              </w:rPr>
              <w:t>20</w:t>
            </w:r>
            <w:r w:rsidR="005428EA">
              <w:rPr>
                <w:noProof/>
                <w:webHidden/>
              </w:rPr>
              <w:fldChar w:fldCharType="end"/>
            </w:r>
          </w:hyperlink>
        </w:p>
        <w:p w14:paraId="080A8281" w14:textId="334B0A0E" w:rsidR="005428EA" w:rsidRDefault="00197A17">
          <w:pPr>
            <w:pStyle w:val="TOC2"/>
            <w:tabs>
              <w:tab w:val="right" w:leader="dot" w:pos="9010"/>
            </w:tabs>
            <w:rPr>
              <w:b w:val="0"/>
              <w:bCs w:val="0"/>
              <w:noProof/>
              <w:sz w:val="24"/>
              <w:szCs w:val="24"/>
            </w:rPr>
          </w:pPr>
          <w:hyperlink w:anchor="_Toc523395528" w:history="1">
            <w:r w:rsidR="005428EA" w:rsidRPr="001D2FB1">
              <w:rPr>
                <w:rStyle w:val="Hyperlink"/>
                <w:noProof/>
              </w:rPr>
              <w:t>8.5. Hansard Presentation issues</w:t>
            </w:r>
            <w:r w:rsidR="005428EA">
              <w:rPr>
                <w:noProof/>
                <w:webHidden/>
              </w:rPr>
              <w:tab/>
            </w:r>
            <w:r w:rsidR="005428EA">
              <w:rPr>
                <w:noProof/>
                <w:webHidden/>
              </w:rPr>
              <w:fldChar w:fldCharType="begin"/>
            </w:r>
            <w:r w:rsidR="005428EA">
              <w:rPr>
                <w:noProof/>
                <w:webHidden/>
              </w:rPr>
              <w:instrText xml:space="preserve"> PAGEREF _Toc523395528 \h </w:instrText>
            </w:r>
            <w:r w:rsidR="005428EA">
              <w:rPr>
                <w:noProof/>
                <w:webHidden/>
              </w:rPr>
            </w:r>
            <w:r w:rsidR="005428EA">
              <w:rPr>
                <w:noProof/>
                <w:webHidden/>
              </w:rPr>
              <w:fldChar w:fldCharType="separate"/>
            </w:r>
            <w:r w:rsidR="005428EA">
              <w:rPr>
                <w:noProof/>
                <w:webHidden/>
              </w:rPr>
              <w:t>20</w:t>
            </w:r>
            <w:r w:rsidR="005428EA">
              <w:rPr>
                <w:noProof/>
                <w:webHidden/>
              </w:rPr>
              <w:fldChar w:fldCharType="end"/>
            </w:r>
          </w:hyperlink>
        </w:p>
        <w:p w14:paraId="163D4198" w14:textId="2787029D" w:rsidR="005428EA" w:rsidRDefault="00197A17">
          <w:pPr>
            <w:pStyle w:val="TOC1"/>
            <w:tabs>
              <w:tab w:val="left" w:pos="480"/>
              <w:tab w:val="right" w:leader="dot" w:pos="9010"/>
            </w:tabs>
            <w:rPr>
              <w:b w:val="0"/>
              <w:bCs w:val="0"/>
              <w:i w:val="0"/>
              <w:iCs w:val="0"/>
              <w:noProof/>
            </w:rPr>
          </w:pPr>
          <w:hyperlink w:anchor="_Toc523395529" w:history="1">
            <w:r w:rsidR="005428EA" w:rsidRPr="001D2FB1">
              <w:rPr>
                <w:rStyle w:val="Hyperlink"/>
                <w:noProof/>
              </w:rPr>
              <w:t>9.</w:t>
            </w:r>
            <w:r w:rsidR="005428EA">
              <w:rPr>
                <w:b w:val="0"/>
                <w:bCs w:val="0"/>
                <w:i w:val="0"/>
                <w:iCs w:val="0"/>
                <w:noProof/>
              </w:rPr>
              <w:tab/>
            </w:r>
            <w:r w:rsidR="005428EA" w:rsidRPr="001D2FB1">
              <w:rPr>
                <w:rStyle w:val="Hyperlink"/>
                <w:noProof/>
              </w:rPr>
              <w:t>Evaluation and Testing</w:t>
            </w:r>
            <w:r w:rsidR="005428EA">
              <w:rPr>
                <w:noProof/>
                <w:webHidden/>
              </w:rPr>
              <w:tab/>
            </w:r>
            <w:r w:rsidR="005428EA">
              <w:rPr>
                <w:noProof/>
                <w:webHidden/>
              </w:rPr>
              <w:fldChar w:fldCharType="begin"/>
            </w:r>
            <w:r w:rsidR="005428EA">
              <w:rPr>
                <w:noProof/>
                <w:webHidden/>
              </w:rPr>
              <w:instrText xml:space="preserve"> PAGEREF _Toc523395529 \h </w:instrText>
            </w:r>
            <w:r w:rsidR="005428EA">
              <w:rPr>
                <w:noProof/>
                <w:webHidden/>
              </w:rPr>
            </w:r>
            <w:r w:rsidR="005428EA">
              <w:rPr>
                <w:noProof/>
                <w:webHidden/>
              </w:rPr>
              <w:fldChar w:fldCharType="separate"/>
            </w:r>
            <w:r w:rsidR="005428EA">
              <w:rPr>
                <w:noProof/>
                <w:webHidden/>
              </w:rPr>
              <w:t>21</w:t>
            </w:r>
            <w:r w:rsidR="005428EA">
              <w:rPr>
                <w:noProof/>
                <w:webHidden/>
              </w:rPr>
              <w:fldChar w:fldCharType="end"/>
            </w:r>
          </w:hyperlink>
        </w:p>
        <w:p w14:paraId="470A1692" w14:textId="5AA28584" w:rsidR="005428EA" w:rsidRDefault="00197A17">
          <w:pPr>
            <w:pStyle w:val="TOC2"/>
            <w:tabs>
              <w:tab w:val="right" w:leader="dot" w:pos="9010"/>
            </w:tabs>
            <w:rPr>
              <w:b w:val="0"/>
              <w:bCs w:val="0"/>
              <w:noProof/>
              <w:sz w:val="24"/>
              <w:szCs w:val="24"/>
            </w:rPr>
          </w:pPr>
          <w:hyperlink w:anchor="_Toc523395530" w:history="1">
            <w:r w:rsidR="005428EA" w:rsidRPr="001D2FB1">
              <w:rPr>
                <w:rStyle w:val="Hyperlink"/>
                <w:noProof/>
              </w:rPr>
              <w:t>9.1. Model evaluation</w:t>
            </w:r>
            <w:r w:rsidR="005428EA">
              <w:rPr>
                <w:noProof/>
                <w:webHidden/>
              </w:rPr>
              <w:tab/>
            </w:r>
            <w:r w:rsidR="005428EA">
              <w:rPr>
                <w:noProof/>
                <w:webHidden/>
              </w:rPr>
              <w:fldChar w:fldCharType="begin"/>
            </w:r>
            <w:r w:rsidR="005428EA">
              <w:rPr>
                <w:noProof/>
                <w:webHidden/>
              </w:rPr>
              <w:instrText xml:space="preserve"> PAGEREF _Toc523395530 \h </w:instrText>
            </w:r>
            <w:r w:rsidR="005428EA">
              <w:rPr>
                <w:noProof/>
                <w:webHidden/>
              </w:rPr>
            </w:r>
            <w:r w:rsidR="005428EA">
              <w:rPr>
                <w:noProof/>
                <w:webHidden/>
              </w:rPr>
              <w:fldChar w:fldCharType="separate"/>
            </w:r>
            <w:r w:rsidR="005428EA">
              <w:rPr>
                <w:noProof/>
                <w:webHidden/>
              </w:rPr>
              <w:t>21</w:t>
            </w:r>
            <w:r w:rsidR="005428EA">
              <w:rPr>
                <w:noProof/>
                <w:webHidden/>
              </w:rPr>
              <w:fldChar w:fldCharType="end"/>
            </w:r>
          </w:hyperlink>
        </w:p>
        <w:p w14:paraId="6910BB46" w14:textId="52C989EA" w:rsidR="005428EA" w:rsidRDefault="00197A17">
          <w:pPr>
            <w:pStyle w:val="TOC3"/>
            <w:tabs>
              <w:tab w:val="right" w:leader="dot" w:pos="9010"/>
            </w:tabs>
            <w:rPr>
              <w:noProof/>
              <w:sz w:val="24"/>
              <w:szCs w:val="24"/>
            </w:rPr>
          </w:pPr>
          <w:hyperlink w:anchor="_Toc523395531" w:history="1">
            <w:r w:rsidR="005428EA" w:rsidRPr="001D2FB1">
              <w:rPr>
                <w:rStyle w:val="Hyperlink"/>
                <w:noProof/>
              </w:rPr>
              <w:t>9.1.1. Baseline results</w:t>
            </w:r>
            <w:r w:rsidR="005428EA">
              <w:rPr>
                <w:noProof/>
                <w:webHidden/>
              </w:rPr>
              <w:tab/>
            </w:r>
            <w:r w:rsidR="005428EA">
              <w:rPr>
                <w:noProof/>
                <w:webHidden/>
              </w:rPr>
              <w:fldChar w:fldCharType="begin"/>
            </w:r>
            <w:r w:rsidR="005428EA">
              <w:rPr>
                <w:noProof/>
                <w:webHidden/>
              </w:rPr>
              <w:instrText xml:space="preserve"> PAGEREF _Toc523395531 \h </w:instrText>
            </w:r>
            <w:r w:rsidR="005428EA">
              <w:rPr>
                <w:noProof/>
                <w:webHidden/>
              </w:rPr>
            </w:r>
            <w:r w:rsidR="005428EA">
              <w:rPr>
                <w:noProof/>
                <w:webHidden/>
              </w:rPr>
              <w:fldChar w:fldCharType="separate"/>
            </w:r>
            <w:r w:rsidR="005428EA">
              <w:rPr>
                <w:noProof/>
                <w:webHidden/>
              </w:rPr>
              <w:t>22</w:t>
            </w:r>
            <w:r w:rsidR="005428EA">
              <w:rPr>
                <w:noProof/>
                <w:webHidden/>
              </w:rPr>
              <w:fldChar w:fldCharType="end"/>
            </w:r>
          </w:hyperlink>
        </w:p>
        <w:p w14:paraId="41ED5D46" w14:textId="636B3D91" w:rsidR="005428EA" w:rsidRDefault="00197A17">
          <w:pPr>
            <w:pStyle w:val="TOC3"/>
            <w:tabs>
              <w:tab w:val="right" w:leader="dot" w:pos="9010"/>
            </w:tabs>
            <w:rPr>
              <w:noProof/>
              <w:sz w:val="24"/>
              <w:szCs w:val="24"/>
            </w:rPr>
          </w:pPr>
          <w:hyperlink w:anchor="_Toc523395532" w:history="1">
            <w:r w:rsidR="005428EA" w:rsidRPr="001D2FB1">
              <w:rPr>
                <w:rStyle w:val="Hyperlink"/>
                <w:noProof/>
              </w:rPr>
              <w:t>9.1.2. The ‘mini’ dataset</w:t>
            </w:r>
            <w:r w:rsidR="005428EA">
              <w:rPr>
                <w:noProof/>
                <w:webHidden/>
              </w:rPr>
              <w:tab/>
            </w:r>
            <w:r w:rsidR="005428EA">
              <w:rPr>
                <w:noProof/>
                <w:webHidden/>
              </w:rPr>
              <w:fldChar w:fldCharType="begin"/>
            </w:r>
            <w:r w:rsidR="005428EA">
              <w:rPr>
                <w:noProof/>
                <w:webHidden/>
              </w:rPr>
              <w:instrText xml:space="preserve"> PAGEREF _Toc523395532 \h </w:instrText>
            </w:r>
            <w:r w:rsidR="005428EA">
              <w:rPr>
                <w:noProof/>
                <w:webHidden/>
              </w:rPr>
            </w:r>
            <w:r w:rsidR="005428EA">
              <w:rPr>
                <w:noProof/>
                <w:webHidden/>
              </w:rPr>
              <w:fldChar w:fldCharType="separate"/>
            </w:r>
            <w:r w:rsidR="005428EA">
              <w:rPr>
                <w:noProof/>
                <w:webHidden/>
              </w:rPr>
              <w:t>23</w:t>
            </w:r>
            <w:r w:rsidR="005428EA">
              <w:rPr>
                <w:noProof/>
                <w:webHidden/>
              </w:rPr>
              <w:fldChar w:fldCharType="end"/>
            </w:r>
          </w:hyperlink>
        </w:p>
        <w:p w14:paraId="4A200F09" w14:textId="1464038E" w:rsidR="005428EA" w:rsidRDefault="00197A17">
          <w:pPr>
            <w:pStyle w:val="TOC3"/>
            <w:tabs>
              <w:tab w:val="right" w:leader="dot" w:pos="9010"/>
            </w:tabs>
            <w:rPr>
              <w:noProof/>
              <w:sz w:val="24"/>
              <w:szCs w:val="24"/>
            </w:rPr>
          </w:pPr>
          <w:hyperlink w:anchor="_Toc523395533" w:history="1">
            <w:r w:rsidR="005428EA" w:rsidRPr="001D2FB1">
              <w:rPr>
                <w:rStyle w:val="Hyperlink"/>
                <w:noProof/>
              </w:rPr>
              <w:t>9.1.3. The ‘toy’ dataset, version 1</w:t>
            </w:r>
            <w:r w:rsidR="005428EA">
              <w:rPr>
                <w:noProof/>
                <w:webHidden/>
              </w:rPr>
              <w:tab/>
            </w:r>
            <w:r w:rsidR="005428EA">
              <w:rPr>
                <w:noProof/>
                <w:webHidden/>
              </w:rPr>
              <w:fldChar w:fldCharType="begin"/>
            </w:r>
            <w:r w:rsidR="005428EA">
              <w:rPr>
                <w:noProof/>
                <w:webHidden/>
              </w:rPr>
              <w:instrText xml:space="preserve"> PAGEREF _Toc523395533 \h </w:instrText>
            </w:r>
            <w:r w:rsidR="005428EA">
              <w:rPr>
                <w:noProof/>
                <w:webHidden/>
              </w:rPr>
            </w:r>
            <w:r w:rsidR="005428EA">
              <w:rPr>
                <w:noProof/>
                <w:webHidden/>
              </w:rPr>
              <w:fldChar w:fldCharType="separate"/>
            </w:r>
            <w:r w:rsidR="005428EA">
              <w:rPr>
                <w:noProof/>
                <w:webHidden/>
              </w:rPr>
              <w:t>24</w:t>
            </w:r>
            <w:r w:rsidR="005428EA">
              <w:rPr>
                <w:noProof/>
                <w:webHidden/>
              </w:rPr>
              <w:fldChar w:fldCharType="end"/>
            </w:r>
          </w:hyperlink>
        </w:p>
        <w:p w14:paraId="4AEDA67C" w14:textId="333FA678" w:rsidR="005428EA" w:rsidRDefault="00197A17">
          <w:pPr>
            <w:pStyle w:val="TOC3"/>
            <w:tabs>
              <w:tab w:val="right" w:leader="dot" w:pos="9010"/>
            </w:tabs>
            <w:rPr>
              <w:noProof/>
              <w:sz w:val="24"/>
              <w:szCs w:val="24"/>
            </w:rPr>
          </w:pPr>
          <w:hyperlink w:anchor="_Toc523395534" w:history="1">
            <w:r w:rsidR="005428EA" w:rsidRPr="001D2FB1">
              <w:rPr>
                <w:rStyle w:val="Hyperlink"/>
                <w:noProof/>
              </w:rPr>
              <w:t>9.1.4. The ‘toy’ dataset, versions 2 and 3</w:t>
            </w:r>
            <w:r w:rsidR="005428EA">
              <w:rPr>
                <w:noProof/>
                <w:webHidden/>
              </w:rPr>
              <w:tab/>
            </w:r>
            <w:r w:rsidR="005428EA">
              <w:rPr>
                <w:noProof/>
                <w:webHidden/>
              </w:rPr>
              <w:fldChar w:fldCharType="begin"/>
            </w:r>
            <w:r w:rsidR="005428EA">
              <w:rPr>
                <w:noProof/>
                <w:webHidden/>
              </w:rPr>
              <w:instrText xml:space="preserve"> PAGEREF _Toc523395534 \h </w:instrText>
            </w:r>
            <w:r w:rsidR="005428EA">
              <w:rPr>
                <w:noProof/>
                <w:webHidden/>
              </w:rPr>
            </w:r>
            <w:r w:rsidR="005428EA">
              <w:rPr>
                <w:noProof/>
                <w:webHidden/>
              </w:rPr>
              <w:fldChar w:fldCharType="separate"/>
            </w:r>
            <w:r w:rsidR="005428EA">
              <w:rPr>
                <w:noProof/>
                <w:webHidden/>
              </w:rPr>
              <w:t>26</w:t>
            </w:r>
            <w:r w:rsidR="005428EA">
              <w:rPr>
                <w:noProof/>
                <w:webHidden/>
              </w:rPr>
              <w:fldChar w:fldCharType="end"/>
            </w:r>
          </w:hyperlink>
        </w:p>
        <w:p w14:paraId="1A18B133" w14:textId="78E01CEB" w:rsidR="005428EA" w:rsidRDefault="00197A17">
          <w:pPr>
            <w:pStyle w:val="TOC3"/>
            <w:tabs>
              <w:tab w:val="right" w:leader="dot" w:pos="9010"/>
            </w:tabs>
            <w:rPr>
              <w:noProof/>
              <w:sz w:val="24"/>
              <w:szCs w:val="24"/>
            </w:rPr>
          </w:pPr>
          <w:hyperlink w:anchor="_Toc523395535" w:history="1">
            <w:r w:rsidR="005428EA" w:rsidRPr="001D2FB1">
              <w:rPr>
                <w:rStyle w:val="Hyperlink"/>
                <w:noProof/>
              </w:rPr>
              <w:t>9.1.5. The full dataset</w:t>
            </w:r>
            <w:r w:rsidR="005428EA">
              <w:rPr>
                <w:noProof/>
                <w:webHidden/>
              </w:rPr>
              <w:tab/>
            </w:r>
            <w:r w:rsidR="005428EA">
              <w:rPr>
                <w:noProof/>
                <w:webHidden/>
              </w:rPr>
              <w:fldChar w:fldCharType="begin"/>
            </w:r>
            <w:r w:rsidR="005428EA">
              <w:rPr>
                <w:noProof/>
                <w:webHidden/>
              </w:rPr>
              <w:instrText xml:space="preserve"> PAGEREF _Toc523395535 \h </w:instrText>
            </w:r>
            <w:r w:rsidR="005428EA">
              <w:rPr>
                <w:noProof/>
                <w:webHidden/>
              </w:rPr>
            </w:r>
            <w:r w:rsidR="005428EA">
              <w:rPr>
                <w:noProof/>
                <w:webHidden/>
              </w:rPr>
              <w:fldChar w:fldCharType="separate"/>
            </w:r>
            <w:r w:rsidR="005428EA">
              <w:rPr>
                <w:noProof/>
                <w:webHidden/>
              </w:rPr>
              <w:t>29</w:t>
            </w:r>
            <w:r w:rsidR="005428EA">
              <w:rPr>
                <w:noProof/>
                <w:webHidden/>
              </w:rPr>
              <w:fldChar w:fldCharType="end"/>
            </w:r>
          </w:hyperlink>
        </w:p>
        <w:p w14:paraId="4052B650" w14:textId="1E6B11AC" w:rsidR="005428EA" w:rsidRDefault="00197A17">
          <w:pPr>
            <w:pStyle w:val="TOC3"/>
            <w:tabs>
              <w:tab w:val="right" w:leader="dot" w:pos="9010"/>
            </w:tabs>
            <w:rPr>
              <w:noProof/>
              <w:sz w:val="24"/>
              <w:szCs w:val="24"/>
            </w:rPr>
          </w:pPr>
          <w:hyperlink w:anchor="_Toc523395536" w:history="1">
            <w:r w:rsidR="005428EA" w:rsidRPr="001D2FB1">
              <w:rPr>
                <w:rStyle w:val="Hyperlink"/>
                <w:noProof/>
              </w:rPr>
              <w:t>9.1.6. Cross-validation</w:t>
            </w:r>
            <w:r w:rsidR="005428EA">
              <w:rPr>
                <w:noProof/>
                <w:webHidden/>
              </w:rPr>
              <w:tab/>
            </w:r>
            <w:r w:rsidR="005428EA">
              <w:rPr>
                <w:noProof/>
                <w:webHidden/>
              </w:rPr>
              <w:fldChar w:fldCharType="begin"/>
            </w:r>
            <w:r w:rsidR="005428EA">
              <w:rPr>
                <w:noProof/>
                <w:webHidden/>
              </w:rPr>
              <w:instrText xml:space="preserve"> PAGEREF _Toc523395536 \h </w:instrText>
            </w:r>
            <w:r w:rsidR="005428EA">
              <w:rPr>
                <w:noProof/>
                <w:webHidden/>
              </w:rPr>
            </w:r>
            <w:r w:rsidR="005428EA">
              <w:rPr>
                <w:noProof/>
                <w:webHidden/>
              </w:rPr>
              <w:fldChar w:fldCharType="separate"/>
            </w:r>
            <w:r w:rsidR="005428EA">
              <w:rPr>
                <w:noProof/>
                <w:webHidden/>
              </w:rPr>
              <w:t>30</w:t>
            </w:r>
            <w:r w:rsidR="005428EA">
              <w:rPr>
                <w:noProof/>
                <w:webHidden/>
              </w:rPr>
              <w:fldChar w:fldCharType="end"/>
            </w:r>
          </w:hyperlink>
        </w:p>
        <w:p w14:paraId="4028EB29" w14:textId="20515A77" w:rsidR="005428EA" w:rsidRDefault="00197A17">
          <w:pPr>
            <w:pStyle w:val="TOC2"/>
            <w:tabs>
              <w:tab w:val="right" w:leader="dot" w:pos="9010"/>
            </w:tabs>
            <w:rPr>
              <w:b w:val="0"/>
              <w:bCs w:val="0"/>
              <w:noProof/>
              <w:sz w:val="24"/>
              <w:szCs w:val="24"/>
            </w:rPr>
          </w:pPr>
          <w:hyperlink w:anchor="_Toc523395537" w:history="1">
            <w:r w:rsidR="005428EA" w:rsidRPr="001D2FB1">
              <w:rPr>
                <w:rStyle w:val="Hyperlink"/>
                <w:noProof/>
              </w:rPr>
              <w:t>9.2. Unit testing</w:t>
            </w:r>
            <w:r w:rsidR="005428EA">
              <w:rPr>
                <w:noProof/>
                <w:webHidden/>
              </w:rPr>
              <w:tab/>
            </w:r>
            <w:r w:rsidR="005428EA">
              <w:rPr>
                <w:noProof/>
                <w:webHidden/>
              </w:rPr>
              <w:fldChar w:fldCharType="begin"/>
            </w:r>
            <w:r w:rsidR="005428EA">
              <w:rPr>
                <w:noProof/>
                <w:webHidden/>
              </w:rPr>
              <w:instrText xml:space="preserve"> PAGEREF _Toc523395537 \h </w:instrText>
            </w:r>
            <w:r w:rsidR="005428EA">
              <w:rPr>
                <w:noProof/>
                <w:webHidden/>
              </w:rPr>
            </w:r>
            <w:r w:rsidR="005428EA">
              <w:rPr>
                <w:noProof/>
                <w:webHidden/>
              </w:rPr>
              <w:fldChar w:fldCharType="separate"/>
            </w:r>
            <w:r w:rsidR="005428EA">
              <w:rPr>
                <w:noProof/>
                <w:webHidden/>
              </w:rPr>
              <w:t>31</w:t>
            </w:r>
            <w:r w:rsidR="005428EA">
              <w:rPr>
                <w:noProof/>
                <w:webHidden/>
              </w:rPr>
              <w:fldChar w:fldCharType="end"/>
            </w:r>
          </w:hyperlink>
        </w:p>
        <w:p w14:paraId="7CD26466" w14:textId="31F55E6C" w:rsidR="005428EA" w:rsidRDefault="00197A17">
          <w:pPr>
            <w:pStyle w:val="TOC2"/>
            <w:tabs>
              <w:tab w:val="right" w:leader="dot" w:pos="9010"/>
            </w:tabs>
            <w:rPr>
              <w:b w:val="0"/>
              <w:bCs w:val="0"/>
              <w:noProof/>
              <w:sz w:val="24"/>
              <w:szCs w:val="24"/>
            </w:rPr>
          </w:pPr>
          <w:hyperlink w:anchor="_Toc523395538" w:history="1">
            <w:r w:rsidR="005428EA" w:rsidRPr="001D2FB1">
              <w:rPr>
                <w:rStyle w:val="Hyperlink"/>
                <w:noProof/>
              </w:rPr>
              <w:t>9.3. Overall evaluation</w:t>
            </w:r>
            <w:r w:rsidR="005428EA">
              <w:rPr>
                <w:noProof/>
                <w:webHidden/>
              </w:rPr>
              <w:tab/>
            </w:r>
            <w:r w:rsidR="005428EA">
              <w:rPr>
                <w:noProof/>
                <w:webHidden/>
              </w:rPr>
              <w:fldChar w:fldCharType="begin"/>
            </w:r>
            <w:r w:rsidR="005428EA">
              <w:rPr>
                <w:noProof/>
                <w:webHidden/>
              </w:rPr>
              <w:instrText xml:space="preserve"> PAGEREF _Toc523395538 \h </w:instrText>
            </w:r>
            <w:r w:rsidR="005428EA">
              <w:rPr>
                <w:noProof/>
                <w:webHidden/>
              </w:rPr>
            </w:r>
            <w:r w:rsidR="005428EA">
              <w:rPr>
                <w:noProof/>
                <w:webHidden/>
              </w:rPr>
              <w:fldChar w:fldCharType="separate"/>
            </w:r>
            <w:r w:rsidR="005428EA">
              <w:rPr>
                <w:noProof/>
                <w:webHidden/>
              </w:rPr>
              <w:t>32</w:t>
            </w:r>
            <w:r w:rsidR="005428EA">
              <w:rPr>
                <w:noProof/>
                <w:webHidden/>
              </w:rPr>
              <w:fldChar w:fldCharType="end"/>
            </w:r>
          </w:hyperlink>
        </w:p>
        <w:p w14:paraId="2E629B76" w14:textId="6423A702" w:rsidR="005428EA" w:rsidRDefault="00197A17">
          <w:pPr>
            <w:pStyle w:val="TOC1"/>
            <w:tabs>
              <w:tab w:val="left" w:pos="720"/>
              <w:tab w:val="right" w:leader="dot" w:pos="9010"/>
            </w:tabs>
            <w:rPr>
              <w:b w:val="0"/>
              <w:bCs w:val="0"/>
              <w:i w:val="0"/>
              <w:iCs w:val="0"/>
              <w:noProof/>
            </w:rPr>
          </w:pPr>
          <w:hyperlink w:anchor="_Toc523395539" w:history="1">
            <w:r w:rsidR="005428EA" w:rsidRPr="001D2FB1">
              <w:rPr>
                <w:rStyle w:val="Hyperlink"/>
                <w:noProof/>
              </w:rPr>
              <w:t>10.</w:t>
            </w:r>
            <w:r w:rsidR="005428EA">
              <w:rPr>
                <w:b w:val="0"/>
                <w:bCs w:val="0"/>
                <w:i w:val="0"/>
                <w:iCs w:val="0"/>
                <w:noProof/>
              </w:rPr>
              <w:tab/>
            </w:r>
            <w:r w:rsidR="005428EA" w:rsidRPr="001D2FB1">
              <w:rPr>
                <w:rStyle w:val="Hyperlink"/>
                <w:noProof/>
              </w:rPr>
              <w:t>Graphical User Interface</w:t>
            </w:r>
            <w:r w:rsidR="005428EA">
              <w:rPr>
                <w:noProof/>
                <w:webHidden/>
              </w:rPr>
              <w:tab/>
            </w:r>
            <w:r w:rsidR="005428EA">
              <w:rPr>
                <w:noProof/>
                <w:webHidden/>
              </w:rPr>
              <w:fldChar w:fldCharType="begin"/>
            </w:r>
            <w:r w:rsidR="005428EA">
              <w:rPr>
                <w:noProof/>
                <w:webHidden/>
              </w:rPr>
              <w:instrText xml:space="preserve"> PAGEREF _Toc523395539 \h </w:instrText>
            </w:r>
            <w:r w:rsidR="005428EA">
              <w:rPr>
                <w:noProof/>
                <w:webHidden/>
              </w:rPr>
            </w:r>
            <w:r w:rsidR="005428EA">
              <w:rPr>
                <w:noProof/>
                <w:webHidden/>
              </w:rPr>
              <w:fldChar w:fldCharType="separate"/>
            </w:r>
            <w:r w:rsidR="005428EA">
              <w:rPr>
                <w:noProof/>
                <w:webHidden/>
              </w:rPr>
              <w:t>33</w:t>
            </w:r>
            <w:r w:rsidR="005428EA">
              <w:rPr>
                <w:noProof/>
                <w:webHidden/>
              </w:rPr>
              <w:fldChar w:fldCharType="end"/>
            </w:r>
          </w:hyperlink>
        </w:p>
        <w:p w14:paraId="17F2C1D4" w14:textId="59AAC325" w:rsidR="005428EA" w:rsidRDefault="00197A17">
          <w:pPr>
            <w:pStyle w:val="TOC1"/>
            <w:tabs>
              <w:tab w:val="left" w:pos="720"/>
              <w:tab w:val="right" w:leader="dot" w:pos="9010"/>
            </w:tabs>
            <w:rPr>
              <w:b w:val="0"/>
              <w:bCs w:val="0"/>
              <w:i w:val="0"/>
              <w:iCs w:val="0"/>
              <w:noProof/>
            </w:rPr>
          </w:pPr>
          <w:hyperlink w:anchor="_Toc523395540" w:history="1">
            <w:r w:rsidR="005428EA" w:rsidRPr="001D2FB1">
              <w:rPr>
                <w:rStyle w:val="Hyperlink"/>
                <w:noProof/>
              </w:rPr>
              <w:t>11.</w:t>
            </w:r>
            <w:r w:rsidR="005428EA">
              <w:rPr>
                <w:b w:val="0"/>
                <w:bCs w:val="0"/>
                <w:i w:val="0"/>
                <w:iCs w:val="0"/>
                <w:noProof/>
              </w:rPr>
              <w:tab/>
            </w:r>
            <w:r w:rsidR="005428EA" w:rsidRPr="001D2FB1">
              <w:rPr>
                <w:rStyle w:val="Hyperlink"/>
                <w:noProof/>
              </w:rPr>
              <w:t>Planning</w:t>
            </w:r>
            <w:r w:rsidR="005428EA">
              <w:rPr>
                <w:noProof/>
                <w:webHidden/>
              </w:rPr>
              <w:tab/>
            </w:r>
            <w:r w:rsidR="005428EA">
              <w:rPr>
                <w:noProof/>
                <w:webHidden/>
              </w:rPr>
              <w:fldChar w:fldCharType="begin"/>
            </w:r>
            <w:r w:rsidR="005428EA">
              <w:rPr>
                <w:noProof/>
                <w:webHidden/>
              </w:rPr>
              <w:instrText xml:space="preserve"> PAGEREF _Toc523395540 \h </w:instrText>
            </w:r>
            <w:r w:rsidR="005428EA">
              <w:rPr>
                <w:noProof/>
                <w:webHidden/>
              </w:rPr>
            </w:r>
            <w:r w:rsidR="005428EA">
              <w:rPr>
                <w:noProof/>
                <w:webHidden/>
              </w:rPr>
              <w:fldChar w:fldCharType="separate"/>
            </w:r>
            <w:r w:rsidR="005428EA">
              <w:rPr>
                <w:noProof/>
                <w:webHidden/>
              </w:rPr>
              <w:t>35</w:t>
            </w:r>
            <w:r w:rsidR="005428EA">
              <w:rPr>
                <w:noProof/>
                <w:webHidden/>
              </w:rPr>
              <w:fldChar w:fldCharType="end"/>
            </w:r>
          </w:hyperlink>
        </w:p>
        <w:p w14:paraId="5702B230" w14:textId="5E0B0FCC" w:rsidR="005428EA" w:rsidRDefault="00197A17">
          <w:pPr>
            <w:pStyle w:val="TOC1"/>
            <w:tabs>
              <w:tab w:val="left" w:pos="720"/>
              <w:tab w:val="right" w:leader="dot" w:pos="9010"/>
            </w:tabs>
            <w:rPr>
              <w:b w:val="0"/>
              <w:bCs w:val="0"/>
              <w:i w:val="0"/>
              <w:iCs w:val="0"/>
              <w:noProof/>
            </w:rPr>
          </w:pPr>
          <w:hyperlink w:anchor="_Toc523395541" w:history="1">
            <w:r w:rsidR="005428EA" w:rsidRPr="001D2FB1">
              <w:rPr>
                <w:rStyle w:val="Hyperlink"/>
                <w:noProof/>
              </w:rPr>
              <w:t>12.</w:t>
            </w:r>
            <w:r w:rsidR="005428EA">
              <w:rPr>
                <w:b w:val="0"/>
                <w:bCs w:val="0"/>
                <w:i w:val="0"/>
                <w:iCs w:val="0"/>
                <w:noProof/>
              </w:rPr>
              <w:tab/>
            </w:r>
            <w:r w:rsidR="005428EA" w:rsidRPr="001D2FB1">
              <w:rPr>
                <w:rStyle w:val="Hyperlink"/>
                <w:noProof/>
              </w:rPr>
              <w:t>Summary and Conclusions</w:t>
            </w:r>
            <w:r w:rsidR="005428EA">
              <w:rPr>
                <w:noProof/>
                <w:webHidden/>
              </w:rPr>
              <w:tab/>
            </w:r>
            <w:r w:rsidR="005428EA">
              <w:rPr>
                <w:noProof/>
                <w:webHidden/>
              </w:rPr>
              <w:fldChar w:fldCharType="begin"/>
            </w:r>
            <w:r w:rsidR="005428EA">
              <w:rPr>
                <w:noProof/>
                <w:webHidden/>
              </w:rPr>
              <w:instrText xml:space="preserve"> PAGEREF _Toc523395541 \h </w:instrText>
            </w:r>
            <w:r w:rsidR="005428EA">
              <w:rPr>
                <w:noProof/>
                <w:webHidden/>
              </w:rPr>
            </w:r>
            <w:r w:rsidR="005428EA">
              <w:rPr>
                <w:noProof/>
                <w:webHidden/>
              </w:rPr>
              <w:fldChar w:fldCharType="separate"/>
            </w:r>
            <w:r w:rsidR="005428EA">
              <w:rPr>
                <w:noProof/>
                <w:webHidden/>
              </w:rPr>
              <w:t>36</w:t>
            </w:r>
            <w:r w:rsidR="005428EA">
              <w:rPr>
                <w:noProof/>
                <w:webHidden/>
              </w:rPr>
              <w:fldChar w:fldCharType="end"/>
            </w:r>
          </w:hyperlink>
        </w:p>
        <w:p w14:paraId="1D7AC2EA" w14:textId="1331B41D" w:rsidR="005428EA" w:rsidRDefault="00197A17">
          <w:pPr>
            <w:pStyle w:val="TOC2"/>
            <w:tabs>
              <w:tab w:val="right" w:leader="dot" w:pos="9010"/>
            </w:tabs>
            <w:rPr>
              <w:b w:val="0"/>
              <w:bCs w:val="0"/>
              <w:noProof/>
              <w:sz w:val="24"/>
              <w:szCs w:val="24"/>
            </w:rPr>
          </w:pPr>
          <w:hyperlink w:anchor="_Toc523395542" w:history="1">
            <w:r w:rsidR="005428EA" w:rsidRPr="001D2FB1">
              <w:rPr>
                <w:rStyle w:val="Hyperlink"/>
                <w:noProof/>
              </w:rPr>
              <w:t>12.1. Pre-processing is hard</w:t>
            </w:r>
            <w:r w:rsidR="005428EA">
              <w:rPr>
                <w:noProof/>
                <w:webHidden/>
              </w:rPr>
              <w:tab/>
            </w:r>
            <w:r w:rsidR="005428EA">
              <w:rPr>
                <w:noProof/>
                <w:webHidden/>
              </w:rPr>
              <w:fldChar w:fldCharType="begin"/>
            </w:r>
            <w:r w:rsidR="005428EA">
              <w:rPr>
                <w:noProof/>
                <w:webHidden/>
              </w:rPr>
              <w:instrText xml:space="preserve"> PAGEREF _Toc523395542 \h </w:instrText>
            </w:r>
            <w:r w:rsidR="005428EA">
              <w:rPr>
                <w:noProof/>
                <w:webHidden/>
              </w:rPr>
            </w:r>
            <w:r w:rsidR="005428EA">
              <w:rPr>
                <w:noProof/>
                <w:webHidden/>
              </w:rPr>
              <w:fldChar w:fldCharType="separate"/>
            </w:r>
            <w:r w:rsidR="005428EA">
              <w:rPr>
                <w:noProof/>
                <w:webHidden/>
              </w:rPr>
              <w:t>36</w:t>
            </w:r>
            <w:r w:rsidR="005428EA">
              <w:rPr>
                <w:noProof/>
                <w:webHidden/>
              </w:rPr>
              <w:fldChar w:fldCharType="end"/>
            </w:r>
          </w:hyperlink>
        </w:p>
        <w:p w14:paraId="09945EEE" w14:textId="0CE4F717" w:rsidR="005428EA" w:rsidRDefault="00197A17">
          <w:pPr>
            <w:pStyle w:val="TOC2"/>
            <w:tabs>
              <w:tab w:val="right" w:leader="dot" w:pos="9010"/>
            </w:tabs>
            <w:rPr>
              <w:b w:val="0"/>
              <w:bCs w:val="0"/>
              <w:noProof/>
              <w:sz w:val="24"/>
              <w:szCs w:val="24"/>
            </w:rPr>
          </w:pPr>
          <w:hyperlink w:anchor="_Toc523395543" w:history="1">
            <w:r w:rsidR="005428EA" w:rsidRPr="001D2FB1">
              <w:rPr>
                <w:rStyle w:val="Hyperlink"/>
                <w:noProof/>
              </w:rPr>
              <w:t>12.2. Labelling is hard</w:t>
            </w:r>
            <w:r w:rsidR="005428EA">
              <w:rPr>
                <w:noProof/>
                <w:webHidden/>
              </w:rPr>
              <w:tab/>
            </w:r>
            <w:r w:rsidR="005428EA">
              <w:rPr>
                <w:noProof/>
                <w:webHidden/>
              </w:rPr>
              <w:fldChar w:fldCharType="begin"/>
            </w:r>
            <w:r w:rsidR="005428EA">
              <w:rPr>
                <w:noProof/>
                <w:webHidden/>
              </w:rPr>
              <w:instrText xml:space="preserve"> PAGEREF _Toc523395543 \h </w:instrText>
            </w:r>
            <w:r w:rsidR="005428EA">
              <w:rPr>
                <w:noProof/>
                <w:webHidden/>
              </w:rPr>
            </w:r>
            <w:r w:rsidR="005428EA">
              <w:rPr>
                <w:noProof/>
                <w:webHidden/>
              </w:rPr>
              <w:fldChar w:fldCharType="separate"/>
            </w:r>
            <w:r w:rsidR="005428EA">
              <w:rPr>
                <w:noProof/>
                <w:webHidden/>
              </w:rPr>
              <w:t>37</w:t>
            </w:r>
            <w:r w:rsidR="005428EA">
              <w:rPr>
                <w:noProof/>
                <w:webHidden/>
              </w:rPr>
              <w:fldChar w:fldCharType="end"/>
            </w:r>
          </w:hyperlink>
        </w:p>
        <w:p w14:paraId="1C0A94B9" w14:textId="00F2742B" w:rsidR="005428EA" w:rsidRDefault="00197A17">
          <w:pPr>
            <w:pStyle w:val="TOC2"/>
            <w:tabs>
              <w:tab w:val="right" w:leader="dot" w:pos="9010"/>
            </w:tabs>
            <w:rPr>
              <w:b w:val="0"/>
              <w:bCs w:val="0"/>
              <w:noProof/>
              <w:sz w:val="24"/>
              <w:szCs w:val="24"/>
            </w:rPr>
          </w:pPr>
          <w:hyperlink w:anchor="_Toc523395544" w:history="1">
            <w:r w:rsidR="005428EA" w:rsidRPr="001D2FB1">
              <w:rPr>
                <w:rStyle w:val="Hyperlink"/>
                <w:noProof/>
              </w:rPr>
              <w:t>12.3. Sentence tokenization is hard</w:t>
            </w:r>
            <w:r w:rsidR="005428EA">
              <w:rPr>
                <w:noProof/>
                <w:webHidden/>
              </w:rPr>
              <w:tab/>
            </w:r>
            <w:r w:rsidR="005428EA">
              <w:rPr>
                <w:noProof/>
                <w:webHidden/>
              </w:rPr>
              <w:fldChar w:fldCharType="begin"/>
            </w:r>
            <w:r w:rsidR="005428EA">
              <w:rPr>
                <w:noProof/>
                <w:webHidden/>
              </w:rPr>
              <w:instrText xml:space="preserve"> PAGEREF _Toc523395544 \h </w:instrText>
            </w:r>
            <w:r w:rsidR="005428EA">
              <w:rPr>
                <w:noProof/>
                <w:webHidden/>
              </w:rPr>
            </w:r>
            <w:r w:rsidR="005428EA">
              <w:rPr>
                <w:noProof/>
                <w:webHidden/>
              </w:rPr>
              <w:fldChar w:fldCharType="separate"/>
            </w:r>
            <w:r w:rsidR="005428EA">
              <w:rPr>
                <w:noProof/>
                <w:webHidden/>
              </w:rPr>
              <w:t>37</w:t>
            </w:r>
            <w:r w:rsidR="005428EA">
              <w:rPr>
                <w:noProof/>
                <w:webHidden/>
              </w:rPr>
              <w:fldChar w:fldCharType="end"/>
            </w:r>
          </w:hyperlink>
        </w:p>
        <w:p w14:paraId="5CF842E4" w14:textId="07A95FED" w:rsidR="005428EA" w:rsidRDefault="00197A17">
          <w:pPr>
            <w:pStyle w:val="TOC2"/>
            <w:tabs>
              <w:tab w:val="right" w:leader="dot" w:pos="9010"/>
            </w:tabs>
            <w:rPr>
              <w:b w:val="0"/>
              <w:bCs w:val="0"/>
              <w:noProof/>
              <w:sz w:val="24"/>
              <w:szCs w:val="24"/>
            </w:rPr>
          </w:pPr>
          <w:hyperlink w:anchor="_Toc523395545" w:history="1">
            <w:r w:rsidR="005428EA" w:rsidRPr="001D2FB1">
              <w:rPr>
                <w:rStyle w:val="Hyperlink"/>
                <w:noProof/>
              </w:rPr>
              <w:t>12.4. Neural networks are slow and opaque</w:t>
            </w:r>
            <w:r w:rsidR="005428EA">
              <w:rPr>
                <w:noProof/>
                <w:webHidden/>
              </w:rPr>
              <w:tab/>
            </w:r>
            <w:r w:rsidR="005428EA">
              <w:rPr>
                <w:noProof/>
                <w:webHidden/>
              </w:rPr>
              <w:fldChar w:fldCharType="begin"/>
            </w:r>
            <w:r w:rsidR="005428EA">
              <w:rPr>
                <w:noProof/>
                <w:webHidden/>
              </w:rPr>
              <w:instrText xml:space="preserve"> PAGEREF _Toc523395545 \h </w:instrText>
            </w:r>
            <w:r w:rsidR="005428EA">
              <w:rPr>
                <w:noProof/>
                <w:webHidden/>
              </w:rPr>
            </w:r>
            <w:r w:rsidR="005428EA">
              <w:rPr>
                <w:noProof/>
                <w:webHidden/>
              </w:rPr>
              <w:fldChar w:fldCharType="separate"/>
            </w:r>
            <w:r w:rsidR="005428EA">
              <w:rPr>
                <w:noProof/>
                <w:webHidden/>
              </w:rPr>
              <w:t>37</w:t>
            </w:r>
            <w:r w:rsidR="005428EA">
              <w:rPr>
                <w:noProof/>
                <w:webHidden/>
              </w:rPr>
              <w:fldChar w:fldCharType="end"/>
            </w:r>
          </w:hyperlink>
        </w:p>
        <w:p w14:paraId="3B2AFBD2" w14:textId="1C28E61E" w:rsidR="005428EA" w:rsidRDefault="00197A17">
          <w:pPr>
            <w:pStyle w:val="TOC2"/>
            <w:tabs>
              <w:tab w:val="right" w:leader="dot" w:pos="9010"/>
            </w:tabs>
            <w:rPr>
              <w:b w:val="0"/>
              <w:bCs w:val="0"/>
              <w:noProof/>
              <w:sz w:val="24"/>
              <w:szCs w:val="24"/>
            </w:rPr>
          </w:pPr>
          <w:hyperlink w:anchor="_Toc523395546" w:history="1">
            <w:r w:rsidR="005428EA" w:rsidRPr="001D2FB1">
              <w:rPr>
                <w:rStyle w:val="Hyperlink"/>
                <w:noProof/>
              </w:rPr>
              <w:t>12.5. Future work</w:t>
            </w:r>
            <w:r w:rsidR="005428EA">
              <w:rPr>
                <w:noProof/>
                <w:webHidden/>
              </w:rPr>
              <w:tab/>
            </w:r>
            <w:r w:rsidR="005428EA">
              <w:rPr>
                <w:noProof/>
                <w:webHidden/>
              </w:rPr>
              <w:fldChar w:fldCharType="begin"/>
            </w:r>
            <w:r w:rsidR="005428EA">
              <w:rPr>
                <w:noProof/>
                <w:webHidden/>
              </w:rPr>
              <w:instrText xml:space="preserve"> PAGEREF _Toc523395546 \h </w:instrText>
            </w:r>
            <w:r w:rsidR="005428EA">
              <w:rPr>
                <w:noProof/>
                <w:webHidden/>
              </w:rPr>
            </w:r>
            <w:r w:rsidR="005428EA">
              <w:rPr>
                <w:noProof/>
                <w:webHidden/>
              </w:rPr>
              <w:fldChar w:fldCharType="separate"/>
            </w:r>
            <w:r w:rsidR="005428EA">
              <w:rPr>
                <w:noProof/>
                <w:webHidden/>
              </w:rPr>
              <w:t>37</w:t>
            </w:r>
            <w:r w:rsidR="005428EA">
              <w:rPr>
                <w:noProof/>
                <w:webHidden/>
              </w:rPr>
              <w:fldChar w:fldCharType="end"/>
            </w:r>
          </w:hyperlink>
        </w:p>
        <w:p w14:paraId="7B0B7CB4" w14:textId="0F8BF22C" w:rsidR="005428EA" w:rsidRDefault="00197A17">
          <w:pPr>
            <w:pStyle w:val="TOC1"/>
            <w:tabs>
              <w:tab w:val="left" w:pos="720"/>
              <w:tab w:val="right" w:leader="dot" w:pos="9010"/>
            </w:tabs>
            <w:rPr>
              <w:b w:val="0"/>
              <w:bCs w:val="0"/>
              <w:i w:val="0"/>
              <w:iCs w:val="0"/>
              <w:noProof/>
            </w:rPr>
          </w:pPr>
          <w:hyperlink w:anchor="_Toc523395547" w:history="1">
            <w:r w:rsidR="005428EA" w:rsidRPr="001D2FB1">
              <w:rPr>
                <w:rStyle w:val="Hyperlink"/>
                <w:noProof/>
              </w:rPr>
              <w:t>13.</w:t>
            </w:r>
            <w:r w:rsidR="005428EA">
              <w:rPr>
                <w:b w:val="0"/>
                <w:bCs w:val="0"/>
                <w:i w:val="0"/>
                <w:iCs w:val="0"/>
                <w:noProof/>
              </w:rPr>
              <w:tab/>
            </w:r>
            <w:r w:rsidR="005428EA" w:rsidRPr="001D2FB1">
              <w:rPr>
                <w:rStyle w:val="Hyperlink"/>
                <w:noProof/>
              </w:rPr>
              <w:t>References</w:t>
            </w:r>
            <w:r w:rsidR="005428EA">
              <w:rPr>
                <w:noProof/>
                <w:webHidden/>
              </w:rPr>
              <w:tab/>
            </w:r>
            <w:r w:rsidR="005428EA">
              <w:rPr>
                <w:noProof/>
                <w:webHidden/>
              </w:rPr>
              <w:fldChar w:fldCharType="begin"/>
            </w:r>
            <w:r w:rsidR="005428EA">
              <w:rPr>
                <w:noProof/>
                <w:webHidden/>
              </w:rPr>
              <w:instrText xml:space="preserve"> PAGEREF _Toc523395547 \h </w:instrText>
            </w:r>
            <w:r w:rsidR="005428EA">
              <w:rPr>
                <w:noProof/>
                <w:webHidden/>
              </w:rPr>
            </w:r>
            <w:r w:rsidR="005428EA">
              <w:rPr>
                <w:noProof/>
                <w:webHidden/>
              </w:rPr>
              <w:fldChar w:fldCharType="separate"/>
            </w:r>
            <w:r w:rsidR="005428EA">
              <w:rPr>
                <w:noProof/>
                <w:webHidden/>
              </w:rPr>
              <w:t>38</w:t>
            </w:r>
            <w:r w:rsidR="005428EA">
              <w:rPr>
                <w:noProof/>
                <w:webHidden/>
              </w:rPr>
              <w:fldChar w:fldCharType="end"/>
            </w:r>
          </w:hyperlink>
        </w:p>
        <w:p w14:paraId="02BC084B" w14:textId="73FA2CBA" w:rsidR="005428EA" w:rsidRDefault="00197A17">
          <w:pPr>
            <w:pStyle w:val="TOC1"/>
            <w:tabs>
              <w:tab w:val="left" w:pos="720"/>
              <w:tab w:val="right" w:leader="dot" w:pos="9010"/>
            </w:tabs>
            <w:rPr>
              <w:b w:val="0"/>
              <w:bCs w:val="0"/>
              <w:i w:val="0"/>
              <w:iCs w:val="0"/>
              <w:noProof/>
            </w:rPr>
          </w:pPr>
          <w:hyperlink w:anchor="_Toc523395548" w:history="1">
            <w:r w:rsidR="005428EA" w:rsidRPr="001D2FB1">
              <w:rPr>
                <w:rStyle w:val="Hyperlink"/>
                <w:noProof/>
              </w:rPr>
              <w:t>14.</w:t>
            </w:r>
            <w:r w:rsidR="005428EA">
              <w:rPr>
                <w:b w:val="0"/>
                <w:bCs w:val="0"/>
                <w:i w:val="0"/>
                <w:iCs w:val="0"/>
                <w:noProof/>
              </w:rPr>
              <w:tab/>
            </w:r>
            <w:r w:rsidR="005428EA" w:rsidRPr="001D2FB1">
              <w:rPr>
                <w:rStyle w:val="Hyperlink"/>
                <w:noProof/>
              </w:rPr>
              <w:t>User Manual</w:t>
            </w:r>
            <w:r w:rsidR="005428EA">
              <w:rPr>
                <w:noProof/>
                <w:webHidden/>
              </w:rPr>
              <w:tab/>
            </w:r>
            <w:r w:rsidR="005428EA">
              <w:rPr>
                <w:noProof/>
                <w:webHidden/>
              </w:rPr>
              <w:fldChar w:fldCharType="begin"/>
            </w:r>
            <w:r w:rsidR="005428EA">
              <w:rPr>
                <w:noProof/>
                <w:webHidden/>
              </w:rPr>
              <w:instrText xml:space="preserve"> PAGEREF _Toc523395548 \h </w:instrText>
            </w:r>
            <w:r w:rsidR="005428EA">
              <w:rPr>
                <w:noProof/>
                <w:webHidden/>
              </w:rPr>
            </w:r>
            <w:r w:rsidR="005428EA">
              <w:rPr>
                <w:noProof/>
                <w:webHidden/>
              </w:rPr>
              <w:fldChar w:fldCharType="separate"/>
            </w:r>
            <w:r w:rsidR="005428EA">
              <w:rPr>
                <w:noProof/>
                <w:webHidden/>
              </w:rPr>
              <w:t>38</w:t>
            </w:r>
            <w:r w:rsidR="005428EA">
              <w:rPr>
                <w:noProof/>
                <w:webHidden/>
              </w:rPr>
              <w:fldChar w:fldCharType="end"/>
            </w:r>
          </w:hyperlink>
        </w:p>
        <w:p w14:paraId="0296E550" w14:textId="0B6A8BB0" w:rsidR="005428EA" w:rsidRDefault="00197A17">
          <w:pPr>
            <w:pStyle w:val="TOC2"/>
            <w:tabs>
              <w:tab w:val="right" w:leader="dot" w:pos="9010"/>
            </w:tabs>
            <w:rPr>
              <w:b w:val="0"/>
              <w:bCs w:val="0"/>
              <w:noProof/>
              <w:sz w:val="24"/>
              <w:szCs w:val="24"/>
            </w:rPr>
          </w:pPr>
          <w:hyperlink w:anchor="_Toc523395549" w:history="1">
            <w:r w:rsidR="005428EA" w:rsidRPr="001D2FB1">
              <w:rPr>
                <w:rStyle w:val="Hyperlink"/>
                <w:noProof/>
              </w:rPr>
              <w:t>14.1. Data pipeline manual</w:t>
            </w:r>
            <w:r w:rsidR="005428EA">
              <w:rPr>
                <w:noProof/>
                <w:webHidden/>
              </w:rPr>
              <w:tab/>
            </w:r>
            <w:r w:rsidR="005428EA">
              <w:rPr>
                <w:noProof/>
                <w:webHidden/>
              </w:rPr>
              <w:fldChar w:fldCharType="begin"/>
            </w:r>
            <w:r w:rsidR="005428EA">
              <w:rPr>
                <w:noProof/>
                <w:webHidden/>
              </w:rPr>
              <w:instrText xml:space="preserve"> PAGEREF _Toc523395549 \h </w:instrText>
            </w:r>
            <w:r w:rsidR="005428EA">
              <w:rPr>
                <w:noProof/>
                <w:webHidden/>
              </w:rPr>
            </w:r>
            <w:r w:rsidR="005428EA">
              <w:rPr>
                <w:noProof/>
                <w:webHidden/>
              </w:rPr>
              <w:fldChar w:fldCharType="separate"/>
            </w:r>
            <w:r w:rsidR="005428EA">
              <w:rPr>
                <w:noProof/>
                <w:webHidden/>
              </w:rPr>
              <w:t>38</w:t>
            </w:r>
            <w:r w:rsidR="005428EA">
              <w:rPr>
                <w:noProof/>
                <w:webHidden/>
              </w:rPr>
              <w:fldChar w:fldCharType="end"/>
            </w:r>
          </w:hyperlink>
        </w:p>
        <w:p w14:paraId="71E7ED27" w14:textId="04174CE1" w:rsidR="005428EA" w:rsidRDefault="00197A17">
          <w:pPr>
            <w:pStyle w:val="TOC2"/>
            <w:tabs>
              <w:tab w:val="right" w:leader="dot" w:pos="9010"/>
            </w:tabs>
            <w:rPr>
              <w:b w:val="0"/>
              <w:bCs w:val="0"/>
              <w:noProof/>
              <w:sz w:val="24"/>
              <w:szCs w:val="24"/>
            </w:rPr>
          </w:pPr>
          <w:hyperlink w:anchor="_Toc523395550" w:history="1">
            <w:r w:rsidR="005428EA" w:rsidRPr="001D2FB1">
              <w:rPr>
                <w:rStyle w:val="Hyperlink"/>
                <w:noProof/>
              </w:rPr>
              <w:t>14.2. Simple-GUI Manual</w:t>
            </w:r>
            <w:r w:rsidR="005428EA">
              <w:rPr>
                <w:noProof/>
                <w:webHidden/>
              </w:rPr>
              <w:tab/>
            </w:r>
            <w:r w:rsidR="005428EA">
              <w:rPr>
                <w:noProof/>
                <w:webHidden/>
              </w:rPr>
              <w:fldChar w:fldCharType="begin"/>
            </w:r>
            <w:r w:rsidR="005428EA">
              <w:rPr>
                <w:noProof/>
                <w:webHidden/>
              </w:rPr>
              <w:instrText xml:space="preserve"> PAGEREF _Toc523395550 \h </w:instrText>
            </w:r>
            <w:r w:rsidR="005428EA">
              <w:rPr>
                <w:noProof/>
                <w:webHidden/>
              </w:rPr>
            </w:r>
            <w:r w:rsidR="005428EA">
              <w:rPr>
                <w:noProof/>
                <w:webHidden/>
              </w:rPr>
              <w:fldChar w:fldCharType="separate"/>
            </w:r>
            <w:r w:rsidR="005428EA">
              <w:rPr>
                <w:noProof/>
                <w:webHidden/>
              </w:rPr>
              <w:t>39</w:t>
            </w:r>
            <w:r w:rsidR="005428EA">
              <w:rPr>
                <w:noProof/>
                <w:webHidden/>
              </w:rPr>
              <w:fldChar w:fldCharType="end"/>
            </w:r>
          </w:hyperlink>
        </w:p>
        <w:p w14:paraId="6981DFC1" w14:textId="4504FAAB" w:rsidR="005428EA" w:rsidRDefault="00197A17">
          <w:pPr>
            <w:pStyle w:val="TOC1"/>
            <w:tabs>
              <w:tab w:val="left" w:pos="720"/>
              <w:tab w:val="right" w:leader="dot" w:pos="9010"/>
            </w:tabs>
            <w:rPr>
              <w:b w:val="0"/>
              <w:bCs w:val="0"/>
              <w:i w:val="0"/>
              <w:iCs w:val="0"/>
              <w:noProof/>
            </w:rPr>
          </w:pPr>
          <w:hyperlink w:anchor="_Toc523395551" w:history="1">
            <w:r w:rsidR="005428EA" w:rsidRPr="001D2FB1">
              <w:rPr>
                <w:rStyle w:val="Hyperlink"/>
                <w:noProof/>
              </w:rPr>
              <w:t>15.</w:t>
            </w:r>
            <w:r w:rsidR="005428EA">
              <w:rPr>
                <w:b w:val="0"/>
                <w:bCs w:val="0"/>
                <w:i w:val="0"/>
                <w:iCs w:val="0"/>
                <w:noProof/>
              </w:rPr>
              <w:tab/>
            </w:r>
            <w:r w:rsidR="005428EA" w:rsidRPr="001D2FB1">
              <w:rPr>
                <w:rStyle w:val="Hyperlink"/>
                <w:noProof/>
              </w:rPr>
              <w:t>Appendix A: List of Invoke tasks</w:t>
            </w:r>
            <w:r w:rsidR="005428EA">
              <w:rPr>
                <w:noProof/>
                <w:webHidden/>
              </w:rPr>
              <w:tab/>
            </w:r>
            <w:r w:rsidR="005428EA">
              <w:rPr>
                <w:noProof/>
                <w:webHidden/>
              </w:rPr>
              <w:fldChar w:fldCharType="begin"/>
            </w:r>
            <w:r w:rsidR="005428EA">
              <w:rPr>
                <w:noProof/>
                <w:webHidden/>
              </w:rPr>
              <w:instrText xml:space="preserve"> PAGEREF _Toc523395551 \h </w:instrText>
            </w:r>
            <w:r w:rsidR="005428EA">
              <w:rPr>
                <w:noProof/>
                <w:webHidden/>
              </w:rPr>
            </w:r>
            <w:r w:rsidR="005428EA">
              <w:rPr>
                <w:noProof/>
                <w:webHidden/>
              </w:rPr>
              <w:fldChar w:fldCharType="separate"/>
            </w:r>
            <w:r w:rsidR="005428EA">
              <w:rPr>
                <w:noProof/>
                <w:webHidden/>
              </w:rPr>
              <w:t>40</w:t>
            </w:r>
            <w:r w:rsidR="005428EA">
              <w:rPr>
                <w:noProof/>
                <w:webHidden/>
              </w:rPr>
              <w:fldChar w:fldCharType="end"/>
            </w:r>
          </w:hyperlink>
        </w:p>
        <w:p w14:paraId="3671EBB8" w14:textId="26851B30" w:rsidR="005428EA" w:rsidRDefault="00197A17">
          <w:pPr>
            <w:pStyle w:val="TOC1"/>
            <w:tabs>
              <w:tab w:val="left" w:pos="720"/>
              <w:tab w:val="right" w:leader="dot" w:pos="9010"/>
            </w:tabs>
            <w:rPr>
              <w:b w:val="0"/>
              <w:bCs w:val="0"/>
              <w:i w:val="0"/>
              <w:iCs w:val="0"/>
              <w:noProof/>
            </w:rPr>
          </w:pPr>
          <w:hyperlink w:anchor="_Toc523395552" w:history="1">
            <w:r w:rsidR="005428EA" w:rsidRPr="001D2FB1">
              <w:rPr>
                <w:rStyle w:val="Hyperlink"/>
                <w:noProof/>
              </w:rPr>
              <w:t>16.</w:t>
            </w:r>
            <w:r w:rsidR="005428EA">
              <w:rPr>
                <w:b w:val="0"/>
                <w:bCs w:val="0"/>
                <w:i w:val="0"/>
                <w:iCs w:val="0"/>
                <w:noProof/>
              </w:rPr>
              <w:tab/>
            </w:r>
            <w:r w:rsidR="005428EA" w:rsidRPr="001D2FB1">
              <w:rPr>
                <w:rStyle w:val="Hyperlink"/>
                <w:noProof/>
              </w:rPr>
              <w:t>Appendix B: What’s My Work</w:t>
            </w:r>
            <w:r w:rsidR="005428EA">
              <w:rPr>
                <w:noProof/>
                <w:webHidden/>
              </w:rPr>
              <w:tab/>
            </w:r>
            <w:r w:rsidR="005428EA">
              <w:rPr>
                <w:noProof/>
                <w:webHidden/>
              </w:rPr>
              <w:fldChar w:fldCharType="begin"/>
            </w:r>
            <w:r w:rsidR="005428EA">
              <w:rPr>
                <w:noProof/>
                <w:webHidden/>
              </w:rPr>
              <w:instrText xml:space="preserve"> PAGEREF _Toc523395552 \h </w:instrText>
            </w:r>
            <w:r w:rsidR="005428EA">
              <w:rPr>
                <w:noProof/>
                <w:webHidden/>
              </w:rPr>
            </w:r>
            <w:r w:rsidR="005428EA">
              <w:rPr>
                <w:noProof/>
                <w:webHidden/>
              </w:rPr>
              <w:fldChar w:fldCharType="separate"/>
            </w:r>
            <w:r w:rsidR="005428EA">
              <w:rPr>
                <w:noProof/>
                <w:webHidden/>
              </w:rPr>
              <w:t>44</w:t>
            </w:r>
            <w:r w:rsidR="005428EA">
              <w:rPr>
                <w:noProof/>
                <w:webHidden/>
              </w:rPr>
              <w:fldChar w:fldCharType="end"/>
            </w:r>
          </w:hyperlink>
        </w:p>
        <w:p w14:paraId="4B6CCE4E" w14:textId="39F2AC7B" w:rsidR="005428EA" w:rsidRDefault="00197A17">
          <w:pPr>
            <w:pStyle w:val="TOC1"/>
            <w:tabs>
              <w:tab w:val="left" w:pos="720"/>
              <w:tab w:val="right" w:leader="dot" w:pos="9010"/>
            </w:tabs>
            <w:rPr>
              <w:b w:val="0"/>
              <w:bCs w:val="0"/>
              <w:i w:val="0"/>
              <w:iCs w:val="0"/>
              <w:noProof/>
            </w:rPr>
          </w:pPr>
          <w:hyperlink w:anchor="_Toc523395553" w:history="1">
            <w:r w:rsidR="005428EA" w:rsidRPr="001D2FB1">
              <w:rPr>
                <w:rStyle w:val="Hyperlink"/>
                <w:noProof/>
              </w:rPr>
              <w:t>17.</w:t>
            </w:r>
            <w:r w:rsidR="005428EA">
              <w:rPr>
                <w:b w:val="0"/>
                <w:bCs w:val="0"/>
                <w:i w:val="0"/>
                <w:iCs w:val="0"/>
                <w:noProof/>
              </w:rPr>
              <w:tab/>
            </w:r>
            <w:r w:rsidR="005428EA" w:rsidRPr="001D2FB1">
              <w:rPr>
                <w:rStyle w:val="Hyperlink"/>
                <w:noProof/>
              </w:rPr>
              <w:t>Appendix C: Code</w:t>
            </w:r>
            <w:r w:rsidR="005428EA">
              <w:rPr>
                <w:noProof/>
                <w:webHidden/>
              </w:rPr>
              <w:tab/>
            </w:r>
            <w:r w:rsidR="005428EA">
              <w:rPr>
                <w:noProof/>
                <w:webHidden/>
              </w:rPr>
              <w:fldChar w:fldCharType="begin"/>
            </w:r>
            <w:r w:rsidR="005428EA">
              <w:rPr>
                <w:noProof/>
                <w:webHidden/>
              </w:rPr>
              <w:instrText xml:space="preserve"> PAGEREF _Toc523395553 \h </w:instrText>
            </w:r>
            <w:r w:rsidR="005428EA">
              <w:rPr>
                <w:noProof/>
                <w:webHidden/>
              </w:rPr>
            </w:r>
            <w:r w:rsidR="005428EA">
              <w:rPr>
                <w:noProof/>
                <w:webHidden/>
              </w:rPr>
              <w:fldChar w:fldCharType="separate"/>
            </w:r>
            <w:r w:rsidR="005428EA">
              <w:rPr>
                <w:noProof/>
                <w:webHidden/>
              </w:rPr>
              <w:t>46</w:t>
            </w:r>
            <w:r w:rsidR="005428EA">
              <w:rPr>
                <w:noProof/>
                <w:webHidden/>
              </w:rPr>
              <w:fldChar w:fldCharType="end"/>
            </w:r>
          </w:hyperlink>
        </w:p>
        <w:p w14:paraId="37E3B92F" w14:textId="694D4B6E" w:rsidR="00D56F72" w:rsidRDefault="00D56F72">
          <w:r>
            <w:rPr>
              <w:b/>
              <w:bCs/>
              <w:noProof/>
            </w:rPr>
            <w:fldChar w:fldCharType="end"/>
          </w:r>
        </w:p>
      </w:sdtContent>
    </w:sdt>
    <w:p w14:paraId="01737700" w14:textId="4D1B800F" w:rsidR="00540C85" w:rsidRDefault="006F14DB" w:rsidP="008A7D4E">
      <w:pPr>
        <w:pStyle w:val="Heading1"/>
      </w:pPr>
      <w:bookmarkStart w:id="7" w:name="_Toc523395510"/>
      <w:r w:rsidRPr="00FE6F9D">
        <w:t>Introduction</w:t>
      </w:r>
      <w:bookmarkEnd w:id="7"/>
    </w:p>
    <w:p w14:paraId="330C94B8" w14:textId="77777777" w:rsidR="00A7452C" w:rsidRPr="00A7452C" w:rsidRDefault="00A7452C" w:rsidP="00A7452C"/>
    <w:p w14:paraId="621E59CF" w14:textId="1D4EFCAD" w:rsidR="008E62AE" w:rsidRDefault="00540C85" w:rsidP="00540C85">
      <w:r>
        <w:t xml:space="preserve">The brief for this project was to demonstrate Named Entity Recognition, using the approach cited in </w:t>
      </w:r>
      <w:r>
        <w:fldChar w:fldCharType="begin" w:fldLock="1"/>
      </w:r>
      <w: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540C85">
        <w:rPr>
          <w:noProof/>
        </w:rPr>
        <w:t>(Kuru, Arkan Can and Deniz, 2016)</w:t>
      </w:r>
      <w:r>
        <w:fldChar w:fldCharType="end"/>
      </w:r>
      <w:r>
        <w:t>, and the Keras implementation of this provided by GitHub user 0xnurl.</w:t>
      </w:r>
      <w:r>
        <w:rPr>
          <w:rStyle w:val="FootnoteReference"/>
        </w:rPr>
        <w:footnoteReference w:id="1"/>
      </w:r>
      <w:r>
        <w:t xml:space="preserve"> The target dataset was the Hansard, the record of debates in both of the houses of Parliament in the United Kingdom.</w:t>
      </w:r>
      <w:r>
        <w:rPr>
          <w:rStyle w:val="FootnoteReference"/>
        </w:rPr>
        <w:footnoteReference w:id="2"/>
      </w:r>
      <w:r>
        <w:t xml:space="preserve"> This dataset is now available via the Parliament UK Data API,</w:t>
      </w:r>
      <w:r>
        <w:rPr>
          <w:rStyle w:val="FootnoteReference"/>
        </w:rPr>
        <w:footnoteReference w:id="3"/>
      </w:r>
      <w:r>
        <w:t xml:space="preserve"> however this API is largely undocumented and was not available at the start of this project.</w:t>
      </w:r>
      <w:r w:rsidR="00C4045C">
        <w:t xml:space="preserve"> Instead, I used the They Work For You API,</w:t>
      </w:r>
      <w:r w:rsidR="00C4045C">
        <w:rPr>
          <w:rStyle w:val="FootnoteReference"/>
        </w:rPr>
        <w:footnoteReference w:id="4"/>
      </w:r>
      <w:r w:rsidR="00782663">
        <w:t xml:space="preserve"> </w:t>
      </w:r>
      <w:r w:rsidR="008E62AE">
        <w:t>which has all debates from 1919 onwards available for download in a parsed XML format annotated with metadata about the speaker. I did not have time to use this high-qual</w:t>
      </w:r>
      <w:r w:rsidR="00247F7B">
        <w:t>ity metadata during the project</w:t>
      </w:r>
      <w:r w:rsidR="008E62AE">
        <w:t>. However, I am grateful for free use of this API which certainly made data preparation easier for me.</w:t>
      </w:r>
    </w:p>
    <w:p w14:paraId="7882D818" w14:textId="5B95CE74" w:rsidR="006379E7" w:rsidRDefault="006379E7" w:rsidP="00540C85"/>
    <w:p w14:paraId="604B8801" w14:textId="1EC72F0C" w:rsidR="008E62AE" w:rsidRDefault="006379E7" w:rsidP="008E62AE">
      <w:r>
        <w:t>In order to implement the model, I had to produce labelled H</w:t>
      </w:r>
      <w:r w:rsidR="005F3FCD">
        <w:t xml:space="preserve">ansard data. To manually label </w:t>
      </w:r>
      <w:r w:rsidR="00247F7B">
        <w:t>a</w:t>
      </w:r>
      <w:r>
        <w:t xml:space="preserve"> few thousand debate documents</w:t>
      </w:r>
      <w:r w:rsidR="00247F7B">
        <w:t>,</w:t>
      </w:r>
      <w:r w:rsidR="005F3FCD">
        <w:t xml:space="preserve"> required</w:t>
      </w:r>
      <w:r>
        <w:t xml:space="preserve"> t</w:t>
      </w:r>
      <w:r w:rsidR="005F3FCD">
        <w:t>o train even a</w:t>
      </w:r>
      <w:r w:rsidR="00247F7B">
        <w:t xml:space="preserve"> very basic model,</w:t>
      </w:r>
      <w:r>
        <w:t xml:space="preserve"> wo</w:t>
      </w:r>
      <w:r w:rsidR="00247F7B">
        <w:t>uld have been too time-consuming</w:t>
      </w:r>
      <w:r>
        <w:t xml:space="preserve"> for a project of a few months. So, I used a form of</w:t>
      </w:r>
      <w:r w:rsidR="00C441E3">
        <w:t xml:space="preserve"> automatic</w:t>
      </w:r>
      <w:r>
        <w:t xml:space="preserve"> labelling I refer to henceforth as ‘interpolation’, the algorithm for which is explained in section </w:t>
      </w:r>
      <w:r>
        <w:fldChar w:fldCharType="begin"/>
      </w:r>
      <w:r>
        <w:instrText xml:space="preserve"> REF _Ref521059322 \r \h </w:instrText>
      </w:r>
      <w:r>
        <w:fldChar w:fldCharType="separate"/>
      </w:r>
      <w:r w:rsidR="007D66AB">
        <w:t>7.7</w:t>
      </w:r>
      <w:r>
        <w:fldChar w:fldCharType="end"/>
      </w:r>
      <w:r>
        <w:t xml:space="preserve">. </w:t>
      </w:r>
      <w:r w:rsidR="008E62AE">
        <w:t>Interpolation relied on me having a very large set of Named Entities in my chosen categories or locations, organizations and people. I used the DBPedia SPARQL endpoint</w:t>
      </w:r>
      <w:r w:rsidR="008E62AE">
        <w:rPr>
          <w:rStyle w:val="FootnoteReference"/>
        </w:rPr>
        <w:footnoteReference w:id="5"/>
      </w:r>
      <w:r w:rsidR="008E62AE">
        <w:t xml:space="preserve"> and Python’s excellent SPARQLWrapper library</w:t>
      </w:r>
      <w:r w:rsidR="008E62AE">
        <w:rPr>
          <w:rStyle w:val="FootnoteReference"/>
        </w:rPr>
        <w:footnoteReference w:id="6"/>
      </w:r>
      <w:r w:rsidR="008E62AE">
        <w:t xml:space="preserve"> to download all the Named Entities on Wikipedia in these categories. There were some data cleanliness issues</w:t>
      </w:r>
      <w:r w:rsidR="00044F3A">
        <w:t xml:space="preserve"> with this dataset</w:t>
      </w:r>
      <w:r w:rsidR="008E62AE">
        <w:t xml:space="preserve"> that I never</w:t>
      </w:r>
      <w:r w:rsidR="00044F3A">
        <w:t xml:space="preserve"> fully</w:t>
      </w:r>
      <w:r w:rsidR="008E62AE">
        <w:t xml:space="preserve"> overcame, which are detailed in section </w:t>
      </w:r>
      <w:r w:rsidR="008E62AE">
        <w:fldChar w:fldCharType="begin"/>
      </w:r>
      <w:r w:rsidR="008E62AE">
        <w:instrText xml:space="preserve"> REF _Ref521060037 \r \h </w:instrText>
      </w:r>
      <w:r w:rsidR="008E62AE">
        <w:fldChar w:fldCharType="separate"/>
      </w:r>
      <w:r w:rsidR="007D66AB">
        <w:t>8.1</w:t>
      </w:r>
      <w:r w:rsidR="008E62AE">
        <w:fldChar w:fldCharType="end"/>
      </w:r>
      <w:r w:rsidR="008E62AE">
        <w:t>.</w:t>
      </w:r>
    </w:p>
    <w:p w14:paraId="364F245C" w14:textId="77777777" w:rsidR="008E62AE" w:rsidRDefault="008E62AE" w:rsidP="008E62AE"/>
    <w:p w14:paraId="514F0F51" w14:textId="647AFE33" w:rsidR="008E62AE" w:rsidRDefault="008E62AE" w:rsidP="008E62AE">
      <w:r>
        <w:t xml:space="preserve">I used the interpolated (labelled) Hansards to generate a Y tensor. The processed Hansard debates themselves were </w:t>
      </w:r>
      <w:r w:rsidR="00044F3A">
        <w:t>segmented (or, as I refer to it below, “</w:t>
      </w:r>
      <w:r>
        <w:t>chunked</w:t>
      </w:r>
      <w:r w:rsidR="00044F3A">
        <w:t>”)</w:t>
      </w:r>
      <w:r>
        <w:t xml:space="preserve"> into sentences, and then each character was converted to a number, to create the X tensor. I then used the 0xnurl implementation to train the BLSTM model. An overview of results is given in section </w:t>
      </w:r>
      <w:r>
        <w:fldChar w:fldCharType="begin"/>
      </w:r>
      <w:r>
        <w:instrText xml:space="preserve"> REF _Ref521060203 \r \h </w:instrText>
      </w:r>
      <w:r>
        <w:fldChar w:fldCharType="separate"/>
      </w:r>
      <w:r w:rsidR="007D66AB">
        <w:t>6</w:t>
      </w:r>
      <w:r>
        <w:fldChar w:fldCharType="end"/>
      </w:r>
      <w:r>
        <w:t>.</w:t>
      </w:r>
    </w:p>
    <w:p w14:paraId="422D78D1" w14:textId="6580C736" w:rsidR="008E62AE" w:rsidRDefault="008E62AE" w:rsidP="008E62AE"/>
    <w:p w14:paraId="186741EE" w14:textId="7B8BF90E" w:rsidR="008E62AE" w:rsidRDefault="008E62AE" w:rsidP="008E62AE">
      <w:r>
        <w:t xml:space="preserve">I chose this project because of my interest in linguistics and in humanities texts. In my first degree, Classics, I was fortunate to study linguistic change from Classical Greek to </w:t>
      </w:r>
      <w:r>
        <w:rPr>
          <w:i/>
        </w:rPr>
        <w:t>koine</w:t>
      </w:r>
      <w:r>
        <w:t>, the language of the New Testament. I also studied some phenomena of Latin that are markers of a particular gender or class</w:t>
      </w:r>
      <w:r w:rsidR="00117C35">
        <w:t xml:space="preserve">. </w:t>
      </w:r>
      <w:r w:rsidR="00D55299">
        <w:t>This project is a tiny step, greatly helped by the labours of TheyWorkForYou, to</w:t>
      </w:r>
      <w:r w:rsidR="004D15B8">
        <w:t>wards mining</w:t>
      </w:r>
      <w:r w:rsidR="00D55299">
        <w:t xml:space="preserve"> the value of the Hansard records.</w:t>
      </w:r>
    </w:p>
    <w:p w14:paraId="2EAADB96" w14:textId="6BB6CD4D" w:rsidR="00D55299" w:rsidRDefault="00D55299" w:rsidP="008E62AE"/>
    <w:p w14:paraId="5EEEEB92" w14:textId="64F0D403" w:rsidR="00D55299" w:rsidRPr="008E62AE" w:rsidRDefault="00D55299" w:rsidP="008E62AE">
      <w:r>
        <w:t xml:space="preserve">This project is also in part politically motivated. It is vitally important that </w:t>
      </w:r>
      <w:r w:rsidR="008C47E2">
        <w:t>democratic citizens re-engage</w:t>
      </w:r>
      <w:r>
        <w:t xml:space="preserve"> with the task of using factual analysis and solid statistics to make important decisions</w:t>
      </w:r>
      <w:r w:rsidR="006D5D16">
        <w:t>, rather than being emotionally stirred by the language of tyrants.</w:t>
      </w:r>
      <w:r>
        <w:t xml:space="preserve"> </w:t>
      </w:r>
      <w:r w:rsidR="006924A3">
        <w:t xml:space="preserve">This is a far older problem than the Romans and Ancient Greeks. </w:t>
      </w:r>
      <w:r>
        <w:t xml:space="preserve">Learning which companies, places and people we spend most energy talking about as a democracy seems to me, in its own small way, a part of that </w:t>
      </w:r>
      <w:r w:rsidR="0089684E">
        <w:t>enormous and essential task.</w:t>
      </w:r>
    </w:p>
    <w:p w14:paraId="7EEE0CD4" w14:textId="35AAE2F1" w:rsidR="006F14DB" w:rsidRPr="00FE6F9D" w:rsidRDefault="006F14DB" w:rsidP="00FE6F9D">
      <w:pPr>
        <w:pStyle w:val="Heading1"/>
      </w:pPr>
      <w:bookmarkStart w:id="8" w:name="_Ref521060203"/>
      <w:bookmarkStart w:id="9" w:name="_Toc523395511"/>
      <w:r w:rsidRPr="00FE6F9D">
        <w:t>Overall Results</w:t>
      </w:r>
      <w:bookmarkEnd w:id="8"/>
      <w:bookmarkEnd w:id="9"/>
    </w:p>
    <w:p w14:paraId="6157AF6F" w14:textId="77777777" w:rsidR="005821CD" w:rsidRDefault="005821CD" w:rsidP="003522A0">
      <w:pPr>
        <w:rPr>
          <w:b/>
          <w:color w:val="FF0000"/>
        </w:rPr>
      </w:pPr>
    </w:p>
    <w:p w14:paraId="2AF903C6" w14:textId="578D2E5F" w:rsidR="005821CD" w:rsidRDefault="008063B5" w:rsidP="003522A0">
      <w:pPr>
        <w:rPr>
          <w:color w:val="000000" w:themeColor="text1"/>
        </w:rPr>
      </w:pPr>
      <w:r>
        <w:rPr>
          <w:color w:val="000000" w:themeColor="text1"/>
        </w:rPr>
        <w:t xml:space="preserve">The sequence of models described in section </w:t>
      </w:r>
      <w:r>
        <w:rPr>
          <w:color w:val="000000" w:themeColor="text1"/>
        </w:rPr>
        <w:fldChar w:fldCharType="begin"/>
      </w:r>
      <w:r>
        <w:rPr>
          <w:color w:val="000000" w:themeColor="text1"/>
        </w:rPr>
        <w:instrText xml:space="preserve"> REF _Ref522793481 \r \h </w:instrText>
      </w:r>
      <w:r>
        <w:rPr>
          <w:color w:val="000000" w:themeColor="text1"/>
        </w:rPr>
      </w:r>
      <w:r>
        <w:rPr>
          <w:color w:val="000000" w:themeColor="text1"/>
        </w:rPr>
        <w:fldChar w:fldCharType="separate"/>
      </w:r>
      <w:r>
        <w:rPr>
          <w:color w:val="000000" w:themeColor="text1"/>
        </w:rPr>
        <w:t>9.1</w:t>
      </w:r>
      <w:r>
        <w:rPr>
          <w:color w:val="000000" w:themeColor="text1"/>
        </w:rPr>
        <w:fldChar w:fldCharType="end"/>
      </w:r>
      <w:r>
        <w:rPr>
          <w:color w:val="000000" w:themeColor="text1"/>
        </w:rPr>
        <w:t xml:space="preserve"> show a gradual improvement in the model’s capability to recognise Named Entities, peaking at a non-null label accuracy (accuracy for Named Entity labels excluding the null label) of 0.5532. While a far cry from the F1 scores of 0.7-0.8 seen on various languages in </w:t>
      </w:r>
      <w:r>
        <w:rPr>
          <w:color w:val="000000" w:themeColor="text1"/>
        </w:rPr>
        <w:fldChar w:fldCharType="begin" w:fldLock="1"/>
      </w:r>
      <w:r w:rsidR="007F6C6A">
        <w:rPr>
          <w:color w:val="000000" w:themeColor="text1"/>
        </w:rP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rPr>
          <w:color w:val="000000" w:themeColor="text1"/>
        </w:rPr>
        <w:fldChar w:fldCharType="separate"/>
      </w:r>
      <w:r w:rsidRPr="008063B5">
        <w:rPr>
          <w:noProof/>
          <w:color w:val="000000" w:themeColor="text1"/>
        </w:rPr>
        <w:t>(Kuru, Arkan Can and Deniz, 2016)</w:t>
      </w:r>
      <w:r>
        <w:rPr>
          <w:color w:val="000000" w:themeColor="text1"/>
        </w:rPr>
        <w:fldChar w:fldCharType="end"/>
      </w:r>
      <w:r w:rsidR="007F6C6A">
        <w:rPr>
          <w:color w:val="000000" w:themeColor="text1"/>
        </w:rPr>
        <w:t>,</w:t>
      </w:r>
      <w:r w:rsidR="007F6C6A">
        <w:rPr>
          <w:rStyle w:val="FootnoteReference"/>
          <w:color w:val="000000" w:themeColor="text1"/>
        </w:rPr>
        <w:footnoteReference w:id="7"/>
      </w:r>
      <w:r>
        <w:rPr>
          <w:color w:val="000000" w:themeColor="text1"/>
        </w:rPr>
        <w:t xml:space="preserve"> </w:t>
      </w:r>
      <w:r w:rsidR="005A7521">
        <w:rPr>
          <w:color w:val="000000" w:themeColor="text1"/>
        </w:rPr>
        <w:t xml:space="preserve"> </w:t>
      </w:r>
      <w:r w:rsidR="00C71376">
        <w:rPr>
          <w:color w:val="000000" w:themeColor="text1"/>
        </w:rPr>
        <w:t xml:space="preserve">both categorical accuracy and non-null label accuracy in trained models ToyV2 and ToyV3 comfortably beat the ‘baseline’ evaluation scores of always guessing ‘null’, or always guessing one particular NE, as shown in section </w:t>
      </w:r>
      <w:r w:rsidR="00C71376">
        <w:rPr>
          <w:color w:val="000000" w:themeColor="text1"/>
        </w:rPr>
        <w:fldChar w:fldCharType="begin"/>
      </w:r>
      <w:r w:rsidR="00C71376">
        <w:rPr>
          <w:color w:val="000000" w:themeColor="text1"/>
        </w:rPr>
        <w:instrText xml:space="preserve"> REF _Ref522793673 \r \h </w:instrText>
      </w:r>
      <w:r w:rsidR="00C71376">
        <w:rPr>
          <w:color w:val="000000" w:themeColor="text1"/>
        </w:rPr>
      </w:r>
      <w:r w:rsidR="00C71376">
        <w:rPr>
          <w:color w:val="000000" w:themeColor="text1"/>
        </w:rPr>
        <w:fldChar w:fldCharType="separate"/>
      </w:r>
      <w:r w:rsidR="00C71376">
        <w:rPr>
          <w:color w:val="000000" w:themeColor="text1"/>
        </w:rPr>
        <w:t>9.1.1</w:t>
      </w:r>
      <w:r w:rsidR="00C71376">
        <w:rPr>
          <w:color w:val="000000" w:themeColor="text1"/>
        </w:rPr>
        <w:fldChar w:fldCharType="end"/>
      </w:r>
      <w:r w:rsidR="00C71376">
        <w:rPr>
          <w:color w:val="000000" w:themeColor="text1"/>
        </w:rPr>
        <w:t xml:space="preserve"> (section </w:t>
      </w:r>
      <w:r w:rsidR="00C71376">
        <w:rPr>
          <w:color w:val="000000" w:themeColor="text1"/>
        </w:rPr>
        <w:fldChar w:fldCharType="begin"/>
      </w:r>
      <w:r w:rsidR="00C71376">
        <w:rPr>
          <w:color w:val="000000" w:themeColor="text1"/>
        </w:rPr>
        <w:instrText xml:space="preserve"> REF _Ref522793481 \r \h </w:instrText>
      </w:r>
      <w:r w:rsidR="00C71376">
        <w:rPr>
          <w:color w:val="000000" w:themeColor="text1"/>
        </w:rPr>
      </w:r>
      <w:r w:rsidR="00C71376">
        <w:rPr>
          <w:color w:val="000000" w:themeColor="text1"/>
        </w:rPr>
        <w:fldChar w:fldCharType="separate"/>
      </w:r>
      <w:r w:rsidR="00C71376">
        <w:rPr>
          <w:color w:val="000000" w:themeColor="text1"/>
        </w:rPr>
        <w:t>9.1</w:t>
      </w:r>
      <w:r w:rsidR="00C71376">
        <w:rPr>
          <w:color w:val="000000" w:themeColor="text1"/>
        </w:rPr>
        <w:fldChar w:fldCharType="end"/>
      </w:r>
      <w:r w:rsidR="00C71376">
        <w:rPr>
          <w:color w:val="000000" w:themeColor="text1"/>
        </w:rPr>
        <w:t xml:space="preserve"> contains a full description </w:t>
      </w:r>
      <w:r w:rsidR="00C71376">
        <w:rPr>
          <w:color w:val="000000" w:themeColor="text1"/>
        </w:rPr>
        <w:lastRenderedPageBreak/>
        <w:t>of all the trained models)</w:t>
      </w:r>
      <w:r w:rsidR="005A7521">
        <w:rPr>
          <w:color w:val="000000" w:themeColor="text1"/>
        </w:rPr>
        <w:t>.</w:t>
      </w:r>
      <w:r w:rsidR="00BB26B7">
        <w:rPr>
          <w:color w:val="000000" w:themeColor="text1"/>
        </w:rPr>
        <w:t xml:space="preserve"> </w:t>
      </w:r>
      <w:r w:rsidR="005821CD">
        <w:rPr>
          <w:color w:val="000000" w:themeColor="text1"/>
        </w:rPr>
        <w:t>These results are also noteworthy as they depend purely on an automated labelling algorithm which has no human tagging or gold data.</w:t>
      </w:r>
    </w:p>
    <w:p w14:paraId="5D2D6EDD" w14:textId="330306DA" w:rsidR="00BB26B7" w:rsidRDefault="00BB26B7" w:rsidP="003522A0">
      <w:pPr>
        <w:rPr>
          <w:color w:val="000000" w:themeColor="text1"/>
        </w:rPr>
      </w:pPr>
    </w:p>
    <w:p w14:paraId="162AA89F" w14:textId="4BFC1464" w:rsidR="00BB26B7" w:rsidRPr="008063B5" w:rsidRDefault="00BB26B7" w:rsidP="003522A0">
      <w:pPr>
        <w:rPr>
          <w:color w:val="000000" w:themeColor="text1"/>
        </w:rPr>
      </w:pPr>
      <w:r>
        <w:rPr>
          <w:color w:val="000000" w:themeColor="text1"/>
        </w:rPr>
        <w:t>As set out in the proposal, this project also achieves automated downloading</w:t>
      </w:r>
      <w:r w:rsidR="00E929BE">
        <w:rPr>
          <w:color w:val="000000" w:themeColor="text1"/>
        </w:rPr>
        <w:t>,</w:t>
      </w:r>
      <w:r>
        <w:rPr>
          <w:color w:val="000000" w:themeColor="text1"/>
        </w:rPr>
        <w:t xml:space="preserve"> processing </w:t>
      </w:r>
      <w:r w:rsidR="00E929BE">
        <w:rPr>
          <w:color w:val="000000" w:themeColor="text1"/>
        </w:rPr>
        <w:t xml:space="preserve">and labelling </w:t>
      </w:r>
      <w:r>
        <w:rPr>
          <w:color w:val="000000" w:themeColor="text1"/>
        </w:rPr>
        <w:t>of the whole Hansard corpus</w:t>
      </w:r>
      <w:r w:rsidR="00E929BE">
        <w:rPr>
          <w:color w:val="000000" w:themeColor="text1"/>
        </w:rPr>
        <w:t xml:space="preserve"> in an automated, code-driven fashion</w:t>
      </w:r>
      <w:r>
        <w:rPr>
          <w:color w:val="000000" w:themeColor="text1"/>
        </w:rPr>
        <w:t>,</w:t>
      </w:r>
      <w:r>
        <w:rPr>
          <w:rStyle w:val="FootnoteReference"/>
          <w:color w:val="000000" w:themeColor="text1"/>
        </w:rPr>
        <w:footnoteReference w:id="8"/>
      </w:r>
      <w:r>
        <w:rPr>
          <w:color w:val="000000" w:themeColor="text1"/>
        </w:rPr>
        <w:t xml:space="preserve"> and the loading of this dataset into the Birkbeck Samtla system.</w:t>
      </w:r>
      <w:r w:rsidR="00D81BE3">
        <w:rPr>
          <w:color w:val="000000" w:themeColor="text1"/>
        </w:rPr>
        <w:t xml:space="preserve"> Finally, the approach to Graphical User Interface (GUI) integration is proved in a small sample interface called Simple-GUI, before being implemented into Birkbeck’s Samtla interface.</w:t>
      </w:r>
    </w:p>
    <w:p w14:paraId="7C0F4B04" w14:textId="0FC66111" w:rsidR="006F14DB" w:rsidRDefault="006F14DB" w:rsidP="00FE6F9D">
      <w:pPr>
        <w:pStyle w:val="Heading1"/>
      </w:pPr>
      <w:bookmarkStart w:id="10" w:name="_Toc523395512"/>
      <w:r w:rsidRPr="00FE6F9D">
        <w:t>Software Architecture</w:t>
      </w:r>
      <w:bookmarkEnd w:id="10"/>
    </w:p>
    <w:p w14:paraId="0D9B0673" w14:textId="73628D2E" w:rsidR="004C2BA1" w:rsidRDefault="00747A69" w:rsidP="006B43EF">
      <w:pPr>
        <w:pStyle w:val="Heading2"/>
      </w:pPr>
      <w:bookmarkStart w:id="11" w:name="_Ref522279703"/>
      <w:bookmarkStart w:id="12" w:name="_Toc523395513"/>
      <w:r>
        <w:t>The Pipeline of tasks</w:t>
      </w:r>
      <w:bookmarkEnd w:id="11"/>
      <w:bookmarkEnd w:id="12"/>
    </w:p>
    <w:p w14:paraId="7026497F" w14:textId="77777777" w:rsidR="00511850" w:rsidRDefault="00511850" w:rsidP="00427370"/>
    <w:p w14:paraId="65D009BD" w14:textId="363A6C4E" w:rsidR="00E036B1" w:rsidRDefault="00427370" w:rsidP="00427370">
      <w:r>
        <w:t xml:space="preserve">This project </w:t>
      </w:r>
      <w:r w:rsidR="001057A8">
        <w:t>i</w:t>
      </w:r>
      <w:r>
        <w:t xml:space="preserve">s, in essence, a data pipeline. Data </w:t>
      </w:r>
      <w:r w:rsidR="001057A8">
        <w:t>is</w:t>
      </w:r>
      <w:r>
        <w:t xml:space="preserve"> sour</w:t>
      </w:r>
      <w:r w:rsidR="001057A8">
        <w:t>ced from Hansard debates and fro</w:t>
      </w:r>
      <w:r>
        <w:t xml:space="preserve">m Named Entities, combined using a variety of algorithms, and then stored in a format that </w:t>
      </w:r>
      <w:r w:rsidR="001057A8">
        <w:t>can</w:t>
      </w:r>
      <w:r>
        <w:t xml:space="preserve"> then be used to predict unseen named entities. As such, it is best v</w:t>
      </w:r>
      <w:r w:rsidR="004C2BA1">
        <w:t>isualised using a pipeline flow (</w:t>
      </w:r>
      <w:r w:rsidR="00106844">
        <w:t xml:space="preserve">see </w:t>
      </w:r>
      <w:r w:rsidR="00106844">
        <w:fldChar w:fldCharType="begin"/>
      </w:r>
      <w:r w:rsidR="00106844">
        <w:instrText xml:space="preserve"> REF _Ref521056420 \h </w:instrText>
      </w:r>
      <w:r w:rsidR="00106844">
        <w:fldChar w:fldCharType="separate"/>
      </w:r>
      <w:r w:rsidR="007D66AB">
        <w:t xml:space="preserve">Figure </w:t>
      </w:r>
      <w:r w:rsidR="007D66AB">
        <w:rPr>
          <w:noProof/>
        </w:rPr>
        <w:t>1</w:t>
      </w:r>
      <w:r w:rsidR="00106844">
        <w:fldChar w:fldCharType="end"/>
      </w:r>
      <w:r w:rsidR="004C2BA1">
        <w:t>).</w:t>
      </w:r>
      <w:r w:rsidR="00380264">
        <w:t xml:space="preserve"> Each element of the pipeline is introduced in more detail in the sections below, along with details of the algorithms and data storage mechanisms used. Implementation difficulties are discussed in section </w:t>
      </w:r>
      <w:r w:rsidR="00380264">
        <w:fldChar w:fldCharType="begin"/>
      </w:r>
      <w:r w:rsidR="00380264">
        <w:instrText xml:space="preserve"> REF _Ref521058119 \r \h </w:instrText>
      </w:r>
      <w:r w:rsidR="00380264">
        <w:fldChar w:fldCharType="separate"/>
      </w:r>
      <w:r w:rsidR="007D66AB">
        <w:t>8</w:t>
      </w:r>
      <w:r w:rsidR="00380264">
        <w:fldChar w:fldCharType="end"/>
      </w:r>
      <w:r w:rsidR="00380264">
        <w:t>.</w:t>
      </w:r>
      <w:r w:rsidR="00511850">
        <w:t xml:space="preserve"> </w:t>
      </w:r>
    </w:p>
    <w:p w14:paraId="711EDEA3" w14:textId="485003AF" w:rsidR="00E036B1" w:rsidRDefault="00E036B1" w:rsidP="00427370"/>
    <w:p w14:paraId="40AA1CC7" w14:textId="5CE16E63" w:rsidR="00E036B1" w:rsidRDefault="00E036B1" w:rsidP="00427370">
      <w:r>
        <w:t>The outputs of each pipeline step were persisted to disk, either as simple text files, Python pickle objects in binary format, or Keras’ on H5 binary output format. Such persisting is essential when working with a large amount of data, firstly to allow each stage of the output to be validated and checked, and also to ensure the whole pipeline would not need to be run (which takes several days) every time a bug is discovered. As most of the functions in the pip</w:t>
      </w:r>
      <w:r w:rsidR="006C2606">
        <w:t>eline do not return pure values</w:t>
      </w:r>
      <w:r>
        <w:t xml:space="preserve"> but write their results out to disk (using ‘print’ statements only to inform the user of their progress), a unit testing approach was needed that could fake a UNIX filesystem in order to validate the functions were working as expected. This is explained in section </w:t>
      </w:r>
      <w:r>
        <w:fldChar w:fldCharType="begin"/>
      </w:r>
      <w:r>
        <w:instrText xml:space="preserve"> REF _Ref521568905 \r \h </w:instrText>
      </w:r>
      <w:r>
        <w:fldChar w:fldCharType="separate"/>
      </w:r>
      <w:r w:rsidR="007D66AB">
        <w:t>9.2</w:t>
      </w:r>
      <w:r>
        <w:fldChar w:fldCharType="end"/>
      </w:r>
      <w:r>
        <w:t>.</w:t>
      </w:r>
    </w:p>
    <w:p w14:paraId="5605F13D" w14:textId="77777777" w:rsidR="00E036B1" w:rsidRDefault="00E036B1" w:rsidP="00427370"/>
    <w:p w14:paraId="3D4D70E7" w14:textId="791281AE" w:rsidR="00427370" w:rsidRDefault="00511850" w:rsidP="00427370">
      <w:r>
        <w:t>Were this system to be ‘productionised’, then all the stages of this flow would be run through a Continuous Integration system such as Jenkins or GoCD which would run the different</w:t>
      </w:r>
      <w:r w:rsidR="004E6FAA">
        <w:t xml:space="preserve"> stages in the correct sequence;</w:t>
      </w:r>
      <w:r>
        <w:t xml:space="preserve"> </w:t>
      </w:r>
      <w:r w:rsidR="004E6FAA">
        <w:t>in such an arrangement,</w:t>
      </w:r>
      <w:r>
        <w:t xml:space="preserve"> new Named Entity data and newly produced Hansard records</w:t>
      </w:r>
      <w:r w:rsidR="00D27ED9">
        <w:t xml:space="preserve"> could be fed into the pipeline</w:t>
      </w:r>
      <w:r>
        <w:t xml:space="preserve"> and used to</w:t>
      </w:r>
      <w:r w:rsidR="000A6C6D">
        <w:t xml:space="preserve"> continuously</w:t>
      </w:r>
      <w:r>
        <w:t xml:space="preserve"> update the model</w:t>
      </w:r>
      <w:r w:rsidR="005B0648">
        <w:t xml:space="preserve"> to account for new data.</w:t>
      </w:r>
    </w:p>
    <w:p w14:paraId="7F2BFC6C" w14:textId="77777777" w:rsidR="00511850" w:rsidRDefault="00511850" w:rsidP="00427370"/>
    <w:p w14:paraId="5AC5F98C" w14:textId="7BD195BC" w:rsidR="00511850" w:rsidRDefault="00511850" w:rsidP="00511850">
      <w:pPr>
        <w:pStyle w:val="Heading2"/>
      </w:pPr>
      <w:bookmarkStart w:id="13" w:name="_Toc523395514"/>
      <w:r>
        <w:t>Invoke</w:t>
      </w:r>
      <w:bookmarkEnd w:id="13"/>
    </w:p>
    <w:p w14:paraId="2B7E0776" w14:textId="1CF10818" w:rsidR="00554758" w:rsidRDefault="00554758" w:rsidP="00427370"/>
    <w:p w14:paraId="4DF884D4" w14:textId="31CCD56E" w:rsidR="0073251E" w:rsidRDefault="00554758" w:rsidP="00427370">
      <w:r>
        <w:t>As so much of this project’s effort was in collecting data for pre-processing,</w:t>
      </w:r>
      <w:r w:rsidR="0073251E">
        <w:t xml:space="preserve"> a command-line driven front-end was preferred over building a Graphical User Interface (GUI) just for the internal tasks of gathering, processing and aggregating data. Given the pipeline structure of the project, it was essential to have a tool that would allow code execution to start at any point in the pipeline, with all the correct dependencies in place, having run any prerequisite tasks required. Invoke</w:t>
      </w:r>
      <w:r w:rsidR="0073251E">
        <w:rPr>
          <w:rStyle w:val="FootnoteReference"/>
        </w:rPr>
        <w:footnoteReference w:id="9"/>
      </w:r>
      <w:r w:rsidR="0073251E">
        <w:t xml:space="preserve"> was chosen, after some experimentation with Argh, Shovel and Doit. </w:t>
      </w:r>
    </w:p>
    <w:p w14:paraId="486D6197" w14:textId="77777777" w:rsidR="0073251E" w:rsidRDefault="0073251E" w:rsidP="00427370"/>
    <w:p w14:paraId="581D48C0" w14:textId="7387672A" w:rsidR="00BA2C19" w:rsidRDefault="0073251E" w:rsidP="00427370">
      <w:r>
        <w:lastRenderedPageBreak/>
        <w:t xml:space="preserve">Invoke was found to support arbitrary library imports from the Python global library and the current project, whereas Doit manipulated the user’s PYTHONPATH and so could not be integrated with a project </w:t>
      </w:r>
      <w:r w:rsidR="00F97731">
        <w:t>structured into modules</w:t>
      </w:r>
      <w:r>
        <w:t>. Invoke also supports the basic features for which one might use a Makefile – a simple command line front-end providing many possible entrypoints into an application</w:t>
      </w:r>
      <w:r w:rsidR="005332E4">
        <w:t>, with listed prerequisite tasks which could be called with specified, or default, arguments.</w:t>
      </w:r>
      <w:r w:rsidR="00022855">
        <w:t xml:space="preserve"> In contrast to using Make, the task file itself (tasks.py in the code listing, given in section </w:t>
      </w:r>
      <w:r w:rsidR="00022855">
        <w:fldChar w:fldCharType="begin"/>
      </w:r>
      <w:r w:rsidR="00022855">
        <w:instrText xml:space="preserve"> REF _Ref521061060 \r \h </w:instrText>
      </w:r>
      <w:r w:rsidR="00022855">
        <w:fldChar w:fldCharType="separate"/>
      </w:r>
      <w:r w:rsidR="0002029C">
        <w:t>17</w:t>
      </w:r>
      <w:r w:rsidR="00022855">
        <w:fldChar w:fldCharType="end"/>
      </w:r>
      <w:r w:rsidR="00022855">
        <w:t xml:space="preserve">) is in pure python and does not require tab characters for delineation. </w:t>
      </w:r>
      <w:r w:rsidR="00BA2C19">
        <w:t>Most calls were simply Python library imports and function executions, but some required separate command-line invocations e.g. to start PyTest or MyPy (for unit testing and static type analysis, respectively), which Invoke natively supports much more elegantly than Argh or Shovel.</w:t>
      </w:r>
      <w:r w:rsidR="0006349A">
        <w:t xml:space="preserve"> </w:t>
      </w:r>
      <w:r w:rsidR="000152B8">
        <w:t>A full list of Invoke tasks and their descriptions is found in section</w:t>
      </w:r>
      <w:r w:rsidR="00EA355D">
        <w:t xml:space="preserve"> </w:t>
      </w:r>
      <w:r w:rsidR="00EA355D">
        <w:fldChar w:fldCharType="begin"/>
      </w:r>
      <w:r w:rsidR="00EA355D">
        <w:instrText xml:space="preserve"> REF _Ref521568652 \r \h </w:instrText>
      </w:r>
      <w:r w:rsidR="00EA355D">
        <w:fldChar w:fldCharType="separate"/>
      </w:r>
      <w:r w:rsidR="0002029C">
        <w:t>15</w:t>
      </w:r>
      <w:r w:rsidR="00EA355D">
        <w:fldChar w:fldCharType="end"/>
      </w:r>
      <w:r w:rsidR="00EA355D">
        <w:t>.</w:t>
      </w:r>
    </w:p>
    <w:p w14:paraId="089F2EB7" w14:textId="6E936B79" w:rsidR="0006349A" w:rsidRDefault="0006349A" w:rsidP="00427370"/>
    <w:p w14:paraId="288EE417" w14:textId="4473725A" w:rsidR="00742210" w:rsidRDefault="00742210" w:rsidP="00427370">
      <w:r>
        <w:t xml:space="preserve">Step numbers below refer to the blue numbers in </w:t>
      </w:r>
      <w:r>
        <w:fldChar w:fldCharType="begin"/>
      </w:r>
      <w:r>
        <w:instrText xml:space="preserve"> REF _Ref521056420 \h </w:instrText>
      </w:r>
      <w:r>
        <w:fldChar w:fldCharType="separate"/>
      </w:r>
      <w:r w:rsidR="007D66AB">
        <w:t xml:space="preserve">Figure </w:t>
      </w:r>
      <w:r w:rsidR="007D66AB">
        <w:rPr>
          <w:noProof/>
        </w:rPr>
        <w:t>1</w:t>
      </w:r>
      <w:r>
        <w:fldChar w:fldCharType="end"/>
      </w:r>
      <w:r>
        <w:t>.</w:t>
      </w:r>
    </w:p>
    <w:p w14:paraId="0F588AC9" w14:textId="77777777" w:rsidR="004C2BA1" w:rsidRDefault="004C2BA1" w:rsidP="004C2BA1">
      <w:pPr>
        <w:keepNext/>
      </w:pPr>
      <w:r>
        <w:rPr>
          <w:noProof/>
        </w:rPr>
        <w:lastRenderedPageBreak/>
        <w:drawing>
          <wp:inline distT="0" distB="0" distL="0" distR="0" wp14:anchorId="59F92A71" wp14:editId="538B9AAA">
            <wp:extent cx="5530857" cy="720614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peline.png"/>
                    <pic:cNvPicPr/>
                  </pic:nvPicPr>
                  <pic:blipFill>
                    <a:blip r:embed="rId10">
                      <a:extLst>
                        <a:ext uri="{28A0092B-C50C-407E-A947-70E740481C1C}">
                          <a14:useLocalDpi xmlns:a14="http://schemas.microsoft.com/office/drawing/2010/main" val="0"/>
                        </a:ext>
                      </a:extLst>
                    </a:blip>
                    <a:stretch>
                      <a:fillRect/>
                    </a:stretch>
                  </pic:blipFill>
                  <pic:spPr>
                    <a:xfrm>
                      <a:off x="0" y="0"/>
                      <a:ext cx="5558699" cy="7242418"/>
                    </a:xfrm>
                    <a:prstGeom prst="rect">
                      <a:avLst/>
                    </a:prstGeom>
                  </pic:spPr>
                </pic:pic>
              </a:graphicData>
            </a:graphic>
          </wp:inline>
        </w:drawing>
      </w:r>
    </w:p>
    <w:p w14:paraId="6CE752F5" w14:textId="430F6608" w:rsidR="00427370" w:rsidRDefault="004C2BA1" w:rsidP="004C2BA1">
      <w:pPr>
        <w:pStyle w:val="Caption"/>
      </w:pPr>
      <w:bookmarkStart w:id="14" w:name="_Ref521056420"/>
      <w:bookmarkStart w:id="15" w:name="_Ref521056415"/>
      <w:bookmarkStart w:id="16" w:name="_Toc523395446"/>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926F99">
        <w:rPr>
          <w:noProof/>
        </w:rPr>
        <w:t>1</w:t>
      </w:r>
      <w:r w:rsidR="00416EE0">
        <w:rPr>
          <w:noProof/>
        </w:rPr>
        <w:fldChar w:fldCharType="end"/>
      </w:r>
      <w:bookmarkEnd w:id="14"/>
      <w:r>
        <w:t xml:space="preserve"> pipeline data processing model</w:t>
      </w:r>
      <w:bookmarkEnd w:id="15"/>
      <w:bookmarkEnd w:id="16"/>
    </w:p>
    <w:p w14:paraId="3D2EEDC9" w14:textId="4C6514B5" w:rsidR="00EF04C6" w:rsidRDefault="00EF04C6">
      <w:r>
        <w:br w:type="page"/>
      </w:r>
    </w:p>
    <w:p w14:paraId="5CD831AE" w14:textId="77777777" w:rsidR="00EF04C6" w:rsidRPr="00EF04C6" w:rsidRDefault="00EF04C6" w:rsidP="00EF04C6"/>
    <w:p w14:paraId="7F932BD5" w14:textId="44CE6DDB" w:rsidR="00DF6FFD" w:rsidRDefault="00DF6FFD" w:rsidP="00DF6FFD">
      <w:pPr>
        <w:pStyle w:val="Heading2"/>
      </w:pPr>
      <w:bookmarkStart w:id="17" w:name="_Toc523395515"/>
      <w:r>
        <w:t>Named Entity Downloading</w:t>
      </w:r>
      <w:bookmarkEnd w:id="17"/>
    </w:p>
    <w:p w14:paraId="3E595003" w14:textId="035F5AAF" w:rsidR="00754CCA" w:rsidRDefault="00754CCA" w:rsidP="00754CCA"/>
    <w:p w14:paraId="7C26AC02" w14:textId="221A3BF3" w:rsidR="00754CCA" w:rsidRDefault="00702814" w:rsidP="00754CCA">
      <w:r w:rsidRPr="00702814">
        <w:rPr>
          <w:b/>
        </w:rPr>
        <w:t>Step 1.</w:t>
      </w:r>
      <w:r>
        <w:t xml:space="preserve"> </w:t>
      </w:r>
      <w:r w:rsidR="000C32F7">
        <w:t xml:space="preserve">Firstly, named entities must be accrued. This is a prerequisite for any automated labelling approach. </w:t>
      </w:r>
      <w:r w:rsidR="006924A3">
        <w:t>For locations, the CONLL2003 English dataset was used, together with DBPedia resources of type ‘</w:t>
      </w:r>
      <w:r w:rsidR="006924A3" w:rsidRPr="006924A3">
        <w:t>dbo:Place</w:t>
      </w:r>
      <w:r w:rsidR="006924A3">
        <w:t>’. For Organizations, the Amex, Nasdaq and NYSE Stock Exchange company listings were downloaded in Comma Separated Value (CSV) format, as was similar data from the London Stock Exchange, the CONLL2003 English dataset, and DBPedia’s ‘</w:t>
      </w:r>
      <w:r w:rsidR="006924A3" w:rsidRPr="006924A3">
        <w:t>dbo:Organisation</w:t>
      </w:r>
      <w:r w:rsidR="006924A3">
        <w:t>’ type. For people, the CONLL2003 English dataset and DBPedia ‘dbo:Person’ type were used, and the New York City Most Popular Baby Names data from Kaggle.</w:t>
      </w:r>
      <w:r w:rsidR="006924A3">
        <w:rPr>
          <w:rStyle w:val="FootnoteReference"/>
        </w:rPr>
        <w:footnoteReference w:id="10"/>
      </w:r>
      <w:r>
        <w:t xml:space="preserve"> Biography-center.com, which was sugg</w:t>
      </w:r>
      <w:r w:rsidR="00A25397">
        <w:t xml:space="preserve">ested as a naming source by </w:t>
      </w:r>
      <w:r w:rsidR="00A25397">
        <w:fldChar w:fldCharType="begin" w:fldLock="1"/>
      </w:r>
      <w:r w:rsidR="009F0913">
        <w:instrText>ADDIN CSL_CITATION {"citationItems":[{"id":"ITEM-1","itemData":{"DOI":"10.3115/1119176.1119204","ISSN":"2307-387X","abstract":"We discuss two named-entity recognition models which use characters and character n-grams either exclusively or as an important part of their data representation. The first model is a character-level HMM with minimal context information, and the second model is a maximum-entropy conditional markov model with substantially richer context features. Our best model achieves an overall F1 of 86.07% on the English test data (92.31% on the development data). This number represents a 25% error reduction over the same model without word-internal (substring) features.","author":[{"dropping-particle":"","family":"Klein","given":"Dan","non-dropping-particle":"","parse-names":false,"suffix":""},{"dropping-particle":"","family":"Smarr","given":"Joseph","non-dropping-particle":"","parse-names":false,"suffix":""},{"dropping-particle":"","family":"Nguyen","given":"Huy","non-dropping-particle":"","parse-names":false,"suffix":""},{"dropping-particle":"","family":"Manning","given":"Christopher D.","non-dropping-particle":"","parse-names":false,"suffix":""}],"container-title":"Proceedings of the seventh conference on Natural language learning at HLT-NAACL 2003  -","id":"ITEM-1","issued":{"date-parts":[["2003"]]},"page":"180-183","title":"Named entity recognition with character-level models","type":"article-journal","volume":"4"},"uris":["http://www.mendeley.com/documents/?uuid=42b2edd5-1163-405d-a4a2-8dac80be0413"]}],"mendeley":{"formattedCitation":"(Klein &lt;i&gt;et al.&lt;/i&gt;, 2003)","plainTextFormattedCitation":"(Klein et al., 2003)","previouslyFormattedCitation":"(Klein &lt;i&gt;et al.&lt;/i&gt;, 2003)"},"properties":{"noteIndex":0},"schema":"https://github.com/citation-style-language/schema/raw/master/csl-citation.json"}</w:instrText>
      </w:r>
      <w:r w:rsidR="00A25397">
        <w:fldChar w:fldCharType="separate"/>
      </w:r>
      <w:r w:rsidR="00A25397" w:rsidRPr="00A25397">
        <w:rPr>
          <w:noProof/>
        </w:rPr>
        <w:t xml:space="preserve">(Klein </w:t>
      </w:r>
      <w:r w:rsidR="00A25397" w:rsidRPr="00A25397">
        <w:rPr>
          <w:i/>
          <w:noProof/>
        </w:rPr>
        <w:t>et al.</w:t>
      </w:r>
      <w:r w:rsidR="00A25397" w:rsidRPr="00A25397">
        <w:rPr>
          <w:noProof/>
        </w:rPr>
        <w:t>, 2003)</w:t>
      </w:r>
      <w:r w:rsidR="00A25397">
        <w:fldChar w:fldCharType="end"/>
      </w:r>
      <w:r w:rsidR="00A25397">
        <w:t xml:space="preserve">, no longer has lists of names in an easily-parseable format. However, I suspect that the amount of data in DBPedia has hugely increased since 2003. As </w:t>
      </w:r>
      <w:r w:rsidR="00A25397">
        <w:fldChar w:fldCharType="begin"/>
      </w:r>
      <w:r w:rsidR="00A25397">
        <w:instrText xml:space="preserve"> REF _Ref521071131 \h </w:instrText>
      </w:r>
      <w:r w:rsidR="00A25397">
        <w:fldChar w:fldCharType="separate"/>
      </w:r>
      <w:r w:rsidR="007D66AB">
        <w:t xml:space="preserve">Table </w:t>
      </w:r>
      <w:r w:rsidR="007D66AB">
        <w:rPr>
          <w:noProof/>
        </w:rPr>
        <w:t>1</w:t>
      </w:r>
      <w:r w:rsidR="00A25397">
        <w:fldChar w:fldCharType="end"/>
      </w:r>
      <w:r w:rsidR="00A25397">
        <w:t xml:space="preserve"> shows, the size of the DBPedia datasets dwarf the other datasets for all three Named Entity (NE) types.</w:t>
      </w:r>
      <w:r w:rsidR="008F4854">
        <w:t xml:space="preserve"> </w:t>
      </w:r>
    </w:p>
    <w:p w14:paraId="32C305C7" w14:textId="7EC16EF8" w:rsidR="00A25397" w:rsidRDefault="00A25397" w:rsidP="00754CCA"/>
    <w:p w14:paraId="7D7BC6FA" w14:textId="50176C2C" w:rsidR="00A25397" w:rsidRDefault="00A25397" w:rsidP="00A25397">
      <w:pPr>
        <w:pStyle w:val="Caption"/>
        <w:keepNext/>
      </w:pPr>
      <w:bookmarkStart w:id="18" w:name="_Ref521071131"/>
      <w:bookmarkStart w:id="19" w:name="_Toc523395483"/>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F122E9">
        <w:rPr>
          <w:noProof/>
        </w:rPr>
        <w:t>1</w:t>
      </w:r>
      <w:r w:rsidR="00416EE0">
        <w:rPr>
          <w:noProof/>
        </w:rPr>
        <w:fldChar w:fldCharType="end"/>
      </w:r>
      <w:bookmarkEnd w:id="18"/>
      <w:r>
        <w:t xml:space="preserve"> % of NE data from DBPedia</w:t>
      </w:r>
      <w:bookmarkEnd w:id="19"/>
    </w:p>
    <w:tbl>
      <w:tblPr>
        <w:tblStyle w:val="TableGrid"/>
        <w:tblW w:w="0" w:type="auto"/>
        <w:tblLook w:val="04A0" w:firstRow="1" w:lastRow="0" w:firstColumn="1" w:lastColumn="0" w:noHBand="0" w:noVBand="1"/>
      </w:tblPr>
      <w:tblGrid>
        <w:gridCol w:w="4505"/>
        <w:gridCol w:w="4505"/>
      </w:tblGrid>
      <w:tr w:rsidR="00A25397" w14:paraId="055CDABF" w14:textId="77777777" w:rsidTr="00A25397">
        <w:tc>
          <w:tcPr>
            <w:tcW w:w="4505" w:type="dxa"/>
          </w:tcPr>
          <w:p w14:paraId="646B8E9B" w14:textId="3615ADD5" w:rsidR="00A25397" w:rsidRPr="00A25397" w:rsidRDefault="00A25397" w:rsidP="00754CCA">
            <w:pPr>
              <w:rPr>
                <w:b/>
              </w:rPr>
            </w:pPr>
            <w:r w:rsidRPr="00A25397">
              <w:rPr>
                <w:b/>
              </w:rPr>
              <w:t>Dataset</w:t>
            </w:r>
          </w:p>
        </w:tc>
        <w:tc>
          <w:tcPr>
            <w:tcW w:w="4505" w:type="dxa"/>
          </w:tcPr>
          <w:p w14:paraId="0D4AB05F" w14:textId="150F93DE" w:rsidR="00A25397" w:rsidRPr="00A25397" w:rsidRDefault="00A25397" w:rsidP="00754CCA">
            <w:pPr>
              <w:rPr>
                <w:b/>
              </w:rPr>
            </w:pPr>
            <w:r>
              <w:rPr>
                <w:b/>
              </w:rPr>
              <w:t>%</w:t>
            </w:r>
            <w:r w:rsidRPr="00A25397">
              <w:rPr>
                <w:b/>
              </w:rPr>
              <w:t xml:space="preserve"> from DBPedia</w:t>
            </w:r>
          </w:p>
        </w:tc>
      </w:tr>
      <w:tr w:rsidR="00A25397" w14:paraId="12A4555A" w14:textId="77777777" w:rsidTr="00A25397">
        <w:tc>
          <w:tcPr>
            <w:tcW w:w="4505" w:type="dxa"/>
          </w:tcPr>
          <w:p w14:paraId="564087A2" w14:textId="4C00F9B4" w:rsidR="00A25397" w:rsidRDefault="00A25397" w:rsidP="00754CCA">
            <w:r>
              <w:t>Locations</w:t>
            </w:r>
          </w:p>
        </w:tc>
        <w:tc>
          <w:tcPr>
            <w:tcW w:w="4505" w:type="dxa"/>
          </w:tcPr>
          <w:p w14:paraId="04A03F2D" w14:textId="0D77D7BC" w:rsidR="00A25397" w:rsidRDefault="00A25397" w:rsidP="00754CCA">
            <w:r>
              <w:t>99.8</w:t>
            </w:r>
          </w:p>
        </w:tc>
      </w:tr>
      <w:tr w:rsidR="00A25397" w14:paraId="394EC090" w14:textId="77777777" w:rsidTr="00A25397">
        <w:tc>
          <w:tcPr>
            <w:tcW w:w="4505" w:type="dxa"/>
          </w:tcPr>
          <w:p w14:paraId="260EFBD1" w14:textId="49F793D7" w:rsidR="00A25397" w:rsidRDefault="00A25397" w:rsidP="00754CCA">
            <w:r>
              <w:t>Organizations</w:t>
            </w:r>
          </w:p>
        </w:tc>
        <w:tc>
          <w:tcPr>
            <w:tcW w:w="4505" w:type="dxa"/>
          </w:tcPr>
          <w:p w14:paraId="27DF3707" w14:textId="16FC2835" w:rsidR="00A25397" w:rsidRDefault="00A25397" w:rsidP="00754CCA">
            <w:r>
              <w:t>96.8</w:t>
            </w:r>
          </w:p>
        </w:tc>
      </w:tr>
      <w:tr w:rsidR="00A25397" w14:paraId="3B67AC11" w14:textId="77777777" w:rsidTr="00A25397">
        <w:tc>
          <w:tcPr>
            <w:tcW w:w="4505" w:type="dxa"/>
          </w:tcPr>
          <w:p w14:paraId="3CB5E704" w14:textId="425E1ABE" w:rsidR="00A25397" w:rsidRDefault="00A25397" w:rsidP="00754CCA">
            <w:r>
              <w:t>People</w:t>
            </w:r>
          </w:p>
        </w:tc>
        <w:tc>
          <w:tcPr>
            <w:tcW w:w="4505" w:type="dxa"/>
          </w:tcPr>
          <w:p w14:paraId="296C50E2" w14:textId="73DC5C1B" w:rsidR="00A25397" w:rsidRDefault="00A25397" w:rsidP="00754CCA">
            <w:r>
              <w:t>99.7</w:t>
            </w:r>
          </w:p>
        </w:tc>
      </w:tr>
    </w:tbl>
    <w:p w14:paraId="5DCB0B77" w14:textId="4747B23C" w:rsidR="00A25397" w:rsidRDefault="00A25397" w:rsidP="00754CCA"/>
    <w:p w14:paraId="248D762D" w14:textId="7264D807" w:rsidR="00A705AF" w:rsidRDefault="00A705AF" w:rsidP="00754CCA">
      <w:r>
        <w:rPr>
          <w:b/>
        </w:rPr>
        <w:t xml:space="preserve">Step 2. </w:t>
      </w:r>
      <w:r>
        <w:t>The resulting data had to be cleaned to remove stopwords and some of the more obvious</w:t>
      </w:r>
      <w:r w:rsidR="00CB05E2">
        <w:t xml:space="preserve"> junk data. The data quality issues with the NE datasets are discussed in section </w:t>
      </w:r>
      <w:r w:rsidR="00CB05E2">
        <w:fldChar w:fldCharType="begin"/>
      </w:r>
      <w:r w:rsidR="00CB05E2">
        <w:instrText xml:space="preserve"> REF _Ref521071934 \r \h </w:instrText>
      </w:r>
      <w:r w:rsidR="00CB05E2">
        <w:fldChar w:fldCharType="separate"/>
      </w:r>
      <w:r w:rsidR="007D66AB">
        <w:t>8.1</w:t>
      </w:r>
      <w:r w:rsidR="00CB05E2">
        <w:fldChar w:fldCharType="end"/>
      </w:r>
      <w:r w:rsidR="00CB05E2">
        <w:t>.</w:t>
      </w:r>
    </w:p>
    <w:p w14:paraId="15C4E5EA" w14:textId="3DB511E2" w:rsidR="00896DEC" w:rsidRDefault="00896DEC" w:rsidP="00754CCA"/>
    <w:p w14:paraId="667BD6B4" w14:textId="28B0718D" w:rsidR="00896DEC" w:rsidRPr="00896DEC" w:rsidRDefault="00896DEC" w:rsidP="00754CCA">
      <w:r>
        <w:rPr>
          <w:b/>
        </w:rPr>
        <w:t>Step 3.</w:t>
      </w:r>
      <w:r>
        <w:t xml:space="preserve"> Simple UNIX utilities</w:t>
      </w:r>
      <w:r w:rsidR="00EA6076">
        <w:t xml:space="preserve"> ‘cat’ and ‘sort’</w:t>
      </w:r>
      <w:r>
        <w:t xml:space="preserve"> were used to deduplicate the aggregated NE lists, and sort them into a large text file for each NE</w:t>
      </w:r>
      <w:r w:rsidR="000F79AE">
        <w:t xml:space="preserve"> type</w:t>
      </w:r>
      <w:r>
        <w:t>.</w:t>
      </w:r>
    </w:p>
    <w:p w14:paraId="3FE1D17F" w14:textId="77777777" w:rsidR="00754CCA" w:rsidRPr="00754CCA" w:rsidRDefault="00754CCA" w:rsidP="00754CCA"/>
    <w:p w14:paraId="352366C4" w14:textId="1C477E28" w:rsidR="00DF6FFD" w:rsidRDefault="00DF6FFD" w:rsidP="00DF6FFD">
      <w:pPr>
        <w:pStyle w:val="Heading2"/>
      </w:pPr>
      <w:bookmarkStart w:id="20" w:name="_Toc523395516"/>
      <w:r>
        <w:t>Raw Hansard downloading</w:t>
      </w:r>
      <w:bookmarkEnd w:id="20"/>
    </w:p>
    <w:p w14:paraId="7DBF92D4" w14:textId="3970C81A" w:rsidR="00754CCA" w:rsidRDefault="00754CCA" w:rsidP="00754CCA"/>
    <w:p w14:paraId="3A16C148" w14:textId="51EB9211" w:rsidR="00EA6076" w:rsidRDefault="00EA6076" w:rsidP="00754CCA">
      <w:r>
        <w:rPr>
          <w:b/>
        </w:rPr>
        <w:t xml:space="preserve">Step 4. </w:t>
      </w:r>
      <w:r>
        <w:t xml:space="preserve">To download the Hansards in a programmatic manner, the TheyWorkForYou API was chosen. This was on the basis of its </w:t>
      </w:r>
      <w:r w:rsidR="0002029C">
        <w:t>high-quality</w:t>
      </w:r>
      <w:r>
        <w:t xml:space="preserve"> documentation, and the availability of Hansard debates in XML format, with enriched metadata tags (created using a Perl parser which ran over the source PDF Hansard documents originally available on the UK Parliament website) naming each speaker and detailing their constituency and party. Unfortunately, there was not time in this project to make use of this extra metadata.</w:t>
      </w:r>
    </w:p>
    <w:p w14:paraId="5C293A46" w14:textId="77777777" w:rsidR="00EA6076" w:rsidRDefault="00EA6076" w:rsidP="00754CCA"/>
    <w:p w14:paraId="36B9554D" w14:textId="11283CDF" w:rsidR="00754CCA" w:rsidRDefault="00980766" w:rsidP="00754CCA">
      <w:r>
        <w:t>Python’s</w:t>
      </w:r>
      <w:r w:rsidR="00EA6076">
        <w:t xml:space="preserve"> </w:t>
      </w:r>
      <w:r w:rsidR="00F77044">
        <w:t>concurrent.futures.ThreadPoolExecutor</w:t>
      </w:r>
      <w:r>
        <w:t xml:space="preserve"> implementation was chosen</w:t>
      </w:r>
      <w:r w:rsidR="00F77044">
        <w:t xml:space="preserve"> to increase the speed of downloads</w:t>
      </w:r>
      <w:r w:rsidR="004C6070">
        <w:t xml:space="preserve"> as this activity is mainly bound by network I/O</w:t>
      </w:r>
      <w:r w:rsidR="00F77044">
        <w:t xml:space="preserve">. </w:t>
      </w:r>
      <w:r w:rsidR="00565D47">
        <w:t>O</w:t>
      </w:r>
      <w:r w:rsidR="00F77044">
        <w:t>nly function invocations, with their required parameters, need</w:t>
      </w:r>
      <w:r w:rsidR="00565D47">
        <w:t>ed</w:t>
      </w:r>
      <w:r w:rsidR="00DD69D0">
        <w:t xml:space="preserve"> to be provided in order for Python’s concurrent library modul</w:t>
      </w:r>
      <w:r w:rsidR="00DE1F21">
        <w:t>es to parallelise the downloads – no manual thread handling code is needed.</w:t>
      </w:r>
    </w:p>
    <w:p w14:paraId="2A92B3AF" w14:textId="7921E087" w:rsidR="00754CCA" w:rsidRDefault="00754CCA" w:rsidP="00754CCA"/>
    <w:p w14:paraId="23AF93AE" w14:textId="77777777" w:rsidR="00EF04C6" w:rsidRPr="00754CCA" w:rsidRDefault="00EF04C6" w:rsidP="00754CCA"/>
    <w:p w14:paraId="62A85179" w14:textId="2191FD07" w:rsidR="00DF6FFD" w:rsidRDefault="00DF6FFD" w:rsidP="00DF6FFD">
      <w:pPr>
        <w:pStyle w:val="Heading2"/>
      </w:pPr>
      <w:bookmarkStart w:id="21" w:name="_Ref521063227"/>
      <w:bookmarkStart w:id="22" w:name="_Toc523395517"/>
      <w:r>
        <w:lastRenderedPageBreak/>
        <w:t>Hansard processing</w:t>
      </w:r>
      <w:bookmarkEnd w:id="21"/>
      <w:bookmarkEnd w:id="22"/>
    </w:p>
    <w:p w14:paraId="78A4B5AE" w14:textId="61DAC0A1" w:rsidR="00C705A4" w:rsidRDefault="00C705A4" w:rsidP="00C705A4"/>
    <w:p w14:paraId="201CDA66" w14:textId="136AC26C" w:rsidR="00C705A4" w:rsidRDefault="00C705A4" w:rsidP="00C705A4">
      <w:r>
        <w:t xml:space="preserve">The files downloaded from TheyWorkForYou are XML files with a lot of markup and metadata which would distract from the Named-Entity-learning task. After failed </w:t>
      </w:r>
      <w:r w:rsidR="00725562">
        <w:t>attempts with</w:t>
      </w:r>
      <w:r>
        <w:t xml:space="preserve"> bleach.clean,</w:t>
      </w:r>
      <w:r>
        <w:rPr>
          <w:rStyle w:val="FootnoteReference"/>
        </w:rPr>
        <w:footnoteReference w:id="11"/>
      </w:r>
      <w:r w:rsidR="00C57582">
        <w:t xml:space="preserve"> which fails to remove nested HTML tags,</w:t>
      </w:r>
      <w:r>
        <w:t xml:space="preserve"> the lxml library’s etree module</w:t>
      </w:r>
      <w:r w:rsidR="00157476">
        <w:rPr>
          <w:rStyle w:val="FootnoteReference"/>
        </w:rPr>
        <w:footnoteReference w:id="12"/>
      </w:r>
      <w:r>
        <w:t xml:space="preserve"> was successfully used to remove all markup and preserve </w:t>
      </w:r>
      <w:r w:rsidR="00790691">
        <w:t xml:space="preserve">just </w:t>
      </w:r>
      <w:r>
        <w:t>the text</w:t>
      </w:r>
      <w:r w:rsidR="00790691">
        <w:t xml:space="preserve"> of the debates</w:t>
      </w:r>
      <w:r>
        <w:t>.</w:t>
      </w:r>
      <w:r w:rsidR="00BA6678">
        <w:t xml:space="preserve"> In order for lxml to accept the XML files and process </w:t>
      </w:r>
      <w:r w:rsidR="00EC5B22">
        <w:t>them, the encoding of the files and the lxml library’s config</w:t>
      </w:r>
      <w:r w:rsidR="00BA6678">
        <w:t xml:space="preserve"> had to be set to use UTF-8. Hansard debates use a wide range of characters</w:t>
      </w:r>
      <w:r w:rsidR="00F34963">
        <w:t xml:space="preserve">, including accented letters like </w:t>
      </w:r>
      <w:r w:rsidR="00F34963" w:rsidRPr="00F34963">
        <w:t>é</w:t>
      </w:r>
      <w:r w:rsidR="00F34963">
        <w:t xml:space="preserve"> as well as abbreviations like </w:t>
      </w:r>
      <w:r w:rsidR="00F34963" w:rsidRPr="00F34963">
        <w:t>¾</w:t>
      </w:r>
      <w:r w:rsidR="00F34963">
        <w:t>, so it makes sense to pick the most widely-used Unicode encoding standard.</w:t>
      </w:r>
    </w:p>
    <w:p w14:paraId="463F9CB5" w14:textId="77777777" w:rsidR="00F34963" w:rsidRPr="00C705A4" w:rsidRDefault="00F34963" w:rsidP="00C705A4"/>
    <w:p w14:paraId="0AF78D18" w14:textId="687CCA75" w:rsidR="00590453" w:rsidRDefault="00590453" w:rsidP="00590453">
      <w:pPr>
        <w:pStyle w:val="Heading2"/>
      </w:pPr>
      <w:bookmarkStart w:id="23" w:name="_Ref521062547"/>
      <w:bookmarkStart w:id="24" w:name="_Toc523395518"/>
      <w:r>
        <w:t>Hansard chunking</w:t>
      </w:r>
      <w:bookmarkEnd w:id="23"/>
      <w:bookmarkEnd w:id="24"/>
    </w:p>
    <w:p w14:paraId="166FD6B4" w14:textId="1A68241F" w:rsidR="00F913B6" w:rsidRDefault="00F913B6" w:rsidP="00F913B6"/>
    <w:p w14:paraId="283E8970" w14:textId="71698870" w:rsidR="00F913B6" w:rsidRDefault="001F2BE8" w:rsidP="00F913B6">
      <w:r>
        <w:rPr>
          <w:b/>
        </w:rPr>
        <w:t xml:space="preserve">Step 6. </w:t>
      </w:r>
      <w:r w:rsidR="007A715F">
        <w:t xml:space="preserve">I use the term ‘chunking’ throughout this report and the codebase, to refer to the process of sentence-segmentation. This avoids any confusion with the word-segmentation tokenizer, which is used in the interpolation algorithm (see section </w:t>
      </w:r>
      <w:r w:rsidR="007A715F">
        <w:fldChar w:fldCharType="begin"/>
      </w:r>
      <w:r w:rsidR="007A715F">
        <w:instrText xml:space="preserve"> REF _Ref521059322 \r \h </w:instrText>
      </w:r>
      <w:r w:rsidR="007A715F">
        <w:fldChar w:fldCharType="separate"/>
      </w:r>
      <w:r w:rsidR="007D66AB">
        <w:t>7.7</w:t>
      </w:r>
      <w:r w:rsidR="007A715F">
        <w:fldChar w:fldCharType="end"/>
      </w:r>
      <w:r w:rsidR="007A715F">
        <w:t>). The ‘chunker’ used is the NLTK Punkt sentence tokenizer. However, early testing showed that it struggled with the abbreviations used in Hansard, in particular ‘hon.’, which occurs frequently as a shortening of ‘honourable’. The Punkt tokenizer would view this as the end of a sentence, particularly as it often occurred in the context of ‘the hon. Gentleman’, with the following word capitalised.</w:t>
      </w:r>
    </w:p>
    <w:p w14:paraId="407004E0" w14:textId="2477E18A" w:rsidR="007A715F" w:rsidRDefault="007A715F" w:rsidP="00F913B6"/>
    <w:p w14:paraId="26142EA5" w14:textId="4137398E" w:rsidR="007A715F" w:rsidRDefault="007A715F" w:rsidP="00F913B6">
      <w:r>
        <w:t xml:space="preserve">Training a sentence segmenter on Hansard data with sentence markers would be a project in itself, so I merely passed several common abbreviations to the chunker, as shown in </w:t>
      </w:r>
      <w:r w:rsidR="000221BA">
        <w:fldChar w:fldCharType="begin"/>
      </w:r>
      <w:r w:rsidR="000221BA">
        <w:instrText xml:space="preserve"> REF _Ref521572754 \h </w:instrText>
      </w:r>
      <w:r w:rsidR="000221BA">
        <w:fldChar w:fldCharType="separate"/>
      </w:r>
      <w:r w:rsidR="007D66AB">
        <w:t xml:space="preserve">Code Snippet </w:t>
      </w:r>
      <w:r w:rsidR="007D66AB">
        <w:rPr>
          <w:noProof/>
        </w:rPr>
        <w:t>1</w:t>
      </w:r>
      <w:r w:rsidR="000221BA">
        <w:fldChar w:fldCharType="end"/>
      </w:r>
      <w:r w:rsidR="000221BA">
        <w:t>.</w:t>
      </w:r>
    </w:p>
    <w:p w14:paraId="5D0A7497" w14:textId="75279D7E" w:rsidR="000221BA" w:rsidRDefault="000221BA" w:rsidP="00F913B6"/>
    <w:p w14:paraId="1F019949" w14:textId="77777777" w:rsidR="000221BA" w:rsidRDefault="00EE5550" w:rsidP="000221BA">
      <w:pPr>
        <w:keepNext/>
      </w:pPr>
      <w:r>
        <w:rPr>
          <w:noProof/>
        </w:rPr>
        <w:object w:dxaOrig="9020" w:dyaOrig="3480" w14:anchorId="3F5E0F4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7" type="#_x0000_t75" alt="" style="width:451pt;height:174pt;mso-width-percent:0;mso-height-percent:0;mso-width-percent:0;mso-height-percent:0" o:ole="">
            <v:imagedata r:id="rId11" o:title=""/>
          </v:shape>
          <o:OLEObject Type="Embed" ProgID="Word.Document.8" ShapeID="_x0000_i1037" DrawAspect="Content" ObjectID="_1597164177" r:id="rId12">
            <o:FieldCodes>\s</o:FieldCodes>
          </o:OLEObject>
        </w:object>
      </w:r>
    </w:p>
    <w:p w14:paraId="0BD1E669" w14:textId="5563D12C" w:rsidR="000221BA" w:rsidRDefault="000221BA" w:rsidP="000221BA">
      <w:pPr>
        <w:pStyle w:val="Caption"/>
      </w:pPr>
      <w:bookmarkStart w:id="25" w:name="_Ref521572754"/>
      <w:bookmarkStart w:id="26" w:name="_Toc523395494"/>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5A4174">
        <w:rPr>
          <w:noProof/>
        </w:rPr>
        <w:t>1</w:t>
      </w:r>
      <w:r w:rsidR="00416EE0">
        <w:rPr>
          <w:noProof/>
        </w:rPr>
        <w:fldChar w:fldCharType="end"/>
      </w:r>
      <w:bookmarkEnd w:id="25"/>
      <w:r>
        <w:t xml:space="preserve"> NLTK Punkt tokenizer prepared with some common abbreviations.</w:t>
      </w:r>
      <w:bookmarkEnd w:id="26"/>
    </w:p>
    <w:p w14:paraId="6987CA14" w14:textId="19605FE6" w:rsidR="002B3AA2" w:rsidRDefault="002B3AA2" w:rsidP="00F913B6"/>
    <w:p w14:paraId="2CD17FF4" w14:textId="223C2B31" w:rsidR="002B3AA2" w:rsidRPr="000D40BD" w:rsidRDefault="000D40BD" w:rsidP="00F913B6">
      <w:r>
        <w:t>The format chosen for storing sentence-chunks was a separate file, named the same as the original debate file but ending in -spans.txt. This file contained new-line separated tuples of character-offsets for each sentence start and finish.</w:t>
      </w:r>
      <w:r w:rsidR="00E1054A">
        <w:t xml:space="preserve"> The format originally chosen was simply to write out a new file for each sentence of each debate, and to auto-generate file numbers </w:t>
      </w:r>
      <w:r w:rsidR="00E1054A">
        <w:lastRenderedPageBreak/>
        <w:t>such that, if a debate was called ‘Public Sector Pay.txt’, the generated sentences would occupy files called ‘Public Sector Pay-chunk-0.txt’, ‘Public Sector Pay-chunk-1.txt’, etc.</w:t>
      </w:r>
      <w:r w:rsidR="00C83350">
        <w:t xml:space="preserve"> This forma</w:t>
      </w:r>
      <w:r w:rsidR="00280433">
        <w:t>t was just as quick to generate</w:t>
      </w:r>
      <w:r w:rsidR="00C83350">
        <w:t xml:space="preserve"> but used a huge amount of disk space. Indeed, I had only processed debates as far as May 1966 when the 200GB of space allocated for this project on my laptop ran out. On further investigation, it was noted that the Mac OS HFS+ filesystem will allocate 4k for any new file, as this is its minimum block size. Hence, the sentence segmenting algorithm was creating a large number of very small files (there are </w:t>
      </w:r>
      <w:r w:rsidR="00C83350" w:rsidRPr="00C83350">
        <w:t>4</w:t>
      </w:r>
      <w:r w:rsidR="00C83350">
        <w:t>,</w:t>
      </w:r>
      <w:r w:rsidR="00C83350" w:rsidRPr="00C83350">
        <w:t>714</w:t>
      </w:r>
      <w:r w:rsidR="00C83350">
        <w:t>,</w:t>
      </w:r>
      <w:r w:rsidR="00C83350" w:rsidRPr="00C83350">
        <w:t>480</w:t>
      </w:r>
      <w:r w:rsidR="00C83350">
        <w:t xml:space="preserve"> sentences in the total dataset</w:t>
      </w:r>
      <w:r w:rsidR="00393D7E">
        <w:t>). The minimum size of these files was 4KB each</w:t>
      </w:r>
      <w:r w:rsidR="00280433">
        <w:t>, but the maximum was as large as the longest sentence.</w:t>
      </w:r>
      <w:r w:rsidR="00F72112">
        <w:t xml:space="preserve"> I changed approach to use a single file to store just spans, as </w:t>
      </w:r>
      <w:r w:rsidR="00F72112">
        <w:fldChar w:fldCharType="begin"/>
      </w:r>
      <w:r w:rsidR="00F72112">
        <w:instrText xml:space="preserve"> REF _Ref521574643 \h </w:instrText>
      </w:r>
      <w:r w:rsidR="00F72112">
        <w:fldChar w:fldCharType="separate"/>
      </w:r>
      <w:r w:rsidR="007D66AB">
        <w:t xml:space="preserve">Figure </w:t>
      </w:r>
      <w:r w:rsidR="007D66AB">
        <w:rPr>
          <w:noProof/>
        </w:rPr>
        <w:t>2</w:t>
      </w:r>
      <w:r w:rsidR="00F72112">
        <w:fldChar w:fldCharType="end"/>
      </w:r>
      <w:r w:rsidR="00F72112">
        <w:t xml:space="preserve"> shows.</w:t>
      </w:r>
    </w:p>
    <w:p w14:paraId="713BF06F" w14:textId="77777777" w:rsidR="00753E65" w:rsidRDefault="002B3AA2" w:rsidP="00753E65">
      <w:pPr>
        <w:keepNext/>
      </w:pPr>
      <w:r>
        <w:rPr>
          <w:noProof/>
        </w:rPr>
        <w:drawing>
          <wp:inline distT="0" distB="0" distL="0" distR="0" wp14:anchorId="09503E4A" wp14:editId="6A81A952">
            <wp:extent cx="5727700" cy="49542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gs-chunk.png"/>
                    <pic:cNvPicPr/>
                  </pic:nvPicPr>
                  <pic:blipFill>
                    <a:blip r:embed="rId13">
                      <a:extLst>
                        <a:ext uri="{28A0092B-C50C-407E-A947-70E740481C1C}">
                          <a14:useLocalDpi xmlns:a14="http://schemas.microsoft.com/office/drawing/2010/main" val="0"/>
                        </a:ext>
                      </a:extLst>
                    </a:blip>
                    <a:stretch>
                      <a:fillRect/>
                    </a:stretch>
                  </pic:blipFill>
                  <pic:spPr>
                    <a:xfrm>
                      <a:off x="0" y="0"/>
                      <a:ext cx="5727700" cy="4954270"/>
                    </a:xfrm>
                    <a:prstGeom prst="rect">
                      <a:avLst/>
                    </a:prstGeom>
                  </pic:spPr>
                </pic:pic>
              </a:graphicData>
            </a:graphic>
          </wp:inline>
        </w:drawing>
      </w:r>
    </w:p>
    <w:p w14:paraId="6B905610" w14:textId="0289BA1C" w:rsidR="002B3AA2" w:rsidRPr="002B3AA2" w:rsidRDefault="00753E65" w:rsidP="00753E65">
      <w:pPr>
        <w:pStyle w:val="Caption"/>
        <w:rPr>
          <w:b/>
        </w:rPr>
      </w:pPr>
      <w:bookmarkStart w:id="27" w:name="_Ref521574643"/>
      <w:bookmarkStart w:id="28" w:name="_Toc523395447"/>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926F99">
        <w:rPr>
          <w:noProof/>
        </w:rPr>
        <w:t>2</w:t>
      </w:r>
      <w:r w:rsidR="00416EE0">
        <w:rPr>
          <w:noProof/>
        </w:rPr>
        <w:fldChar w:fldCharType="end"/>
      </w:r>
      <w:bookmarkEnd w:id="27"/>
      <w:r>
        <w:t xml:space="preserve"> chunking process</w:t>
      </w:r>
      <w:bookmarkEnd w:id="28"/>
    </w:p>
    <w:p w14:paraId="5E4B2631" w14:textId="5DAC3B84" w:rsidR="00F913B6" w:rsidRDefault="00F913B6" w:rsidP="00F913B6"/>
    <w:p w14:paraId="3374179D" w14:textId="6D785D6C" w:rsidR="00EF04C6" w:rsidRDefault="00EF04C6" w:rsidP="00F913B6"/>
    <w:p w14:paraId="3DA4EA20" w14:textId="39E91D7E" w:rsidR="00EF04C6" w:rsidRDefault="00EF04C6" w:rsidP="00F913B6"/>
    <w:p w14:paraId="3F1D4DD4" w14:textId="12AFEBFF" w:rsidR="00EF04C6" w:rsidRDefault="00EF04C6" w:rsidP="00F913B6"/>
    <w:p w14:paraId="01FD5E52" w14:textId="7B034DB2" w:rsidR="00EF04C6" w:rsidRDefault="00EF04C6" w:rsidP="00F913B6"/>
    <w:p w14:paraId="48C8A63E" w14:textId="1DCFDA10" w:rsidR="00EF04C6" w:rsidRDefault="00EF04C6" w:rsidP="00F913B6"/>
    <w:p w14:paraId="49ED5BB2" w14:textId="771C3D06" w:rsidR="00EF04C6" w:rsidRDefault="00EF04C6" w:rsidP="00F913B6"/>
    <w:p w14:paraId="115DFB4E" w14:textId="77777777" w:rsidR="00EF04C6" w:rsidRPr="00F913B6" w:rsidRDefault="00EF04C6" w:rsidP="00F913B6"/>
    <w:p w14:paraId="60AC4648" w14:textId="1D771AFC" w:rsidR="00DF6FFD" w:rsidRDefault="00DF6FFD" w:rsidP="00DF6FFD">
      <w:pPr>
        <w:pStyle w:val="Heading2"/>
      </w:pPr>
      <w:bookmarkStart w:id="29" w:name="_Ref521059322"/>
      <w:bookmarkStart w:id="30" w:name="_Toc523395519"/>
      <w:r>
        <w:lastRenderedPageBreak/>
        <w:t>Hansard interpolation</w:t>
      </w:r>
      <w:bookmarkEnd w:id="29"/>
      <w:bookmarkEnd w:id="30"/>
    </w:p>
    <w:p w14:paraId="7D52E8CB" w14:textId="70B9BD3D" w:rsidR="0081302E" w:rsidRDefault="0081302E" w:rsidP="0081302E"/>
    <w:p w14:paraId="209DB2FD" w14:textId="10462942" w:rsidR="0081302E" w:rsidRDefault="0092437C" w:rsidP="0081302E">
      <w:r>
        <w:rPr>
          <w:b/>
        </w:rPr>
        <w:t xml:space="preserve">Step 7. </w:t>
      </w:r>
      <w:r>
        <w:t xml:space="preserve">The interpolation algorithm is detailed in </w:t>
      </w:r>
      <w:r>
        <w:fldChar w:fldCharType="begin"/>
      </w:r>
      <w:r>
        <w:instrText xml:space="preserve"> REF _Ref521572082 \h </w:instrText>
      </w:r>
      <w:r>
        <w:fldChar w:fldCharType="separate"/>
      </w:r>
      <w:r w:rsidR="007D66AB">
        <w:t xml:space="preserve">Figure </w:t>
      </w:r>
      <w:r w:rsidR="007D66AB">
        <w:rPr>
          <w:noProof/>
        </w:rPr>
        <w:t>3</w:t>
      </w:r>
      <w:r>
        <w:fldChar w:fldCharType="end"/>
      </w:r>
      <w:r>
        <w:t>.</w:t>
      </w:r>
      <w:r w:rsidR="00274C4A">
        <w:t xml:space="preserve"> </w:t>
      </w:r>
      <w:r>
        <w:t xml:space="preserve">Even though the deep learning model we are using is character-based and has no knowledge of word-boundaries, for the </w:t>
      </w:r>
      <w:r w:rsidR="00274C4A">
        <w:t>interpolation a word tokenizer was used – the NLTK Treebank tokenizer. The reason for this was simply one of performance.</w:t>
      </w:r>
    </w:p>
    <w:p w14:paraId="38BF5A6E" w14:textId="1FFCF525" w:rsidR="00B20458" w:rsidRDefault="00B20458" w:rsidP="0081302E"/>
    <w:p w14:paraId="46555559" w14:textId="19B897BC" w:rsidR="00B20458" w:rsidRDefault="00B20458" w:rsidP="0081302E">
      <w:r>
        <w:t xml:space="preserve">The challenge for interpolation was to find an algorithm that </w:t>
      </w:r>
      <w:r w:rsidR="00434F2A">
        <w:t>could match against a Python set object (to take advantage of the hashing-based implementation of sets in Python and avoid the full scan that a list would require), while also making the longest possible match. For example, as “Tonbridge” and “Tonbridge Wells” are different locations, we want to ensure that the longer match is found even if the shorter match would be found first with a simple scan through the text. Similarly, even though “Paris” is a location, “Paris Hilton” is a person and should be identified first, even though the Named Entity type is different.</w:t>
      </w:r>
    </w:p>
    <w:p w14:paraId="59A1B560" w14:textId="2BB818EA" w:rsidR="004F63BD" w:rsidRDefault="004F63BD" w:rsidP="0081302E"/>
    <w:p w14:paraId="50A09835" w14:textId="0DBEFFAB" w:rsidR="004F63BD" w:rsidRDefault="004F63BD" w:rsidP="0081302E">
      <w:r>
        <w:t xml:space="preserve">An n-grams approach is taken. For each text, all n-grams are generated using Treebank’s span tokenizer (there were bugs found in this approach – see section </w:t>
      </w:r>
      <w:r>
        <w:fldChar w:fldCharType="begin"/>
      </w:r>
      <w:r>
        <w:instrText xml:space="preserve"> REF _Ref521575268 \r \h </w:instrText>
      </w:r>
      <w:r>
        <w:fldChar w:fldCharType="separate"/>
      </w:r>
      <w:r w:rsidR="007D66AB">
        <w:t>8.3</w:t>
      </w:r>
      <w:r>
        <w:fldChar w:fldCharType="end"/>
      </w:r>
      <w:r>
        <w:t>). The default value used for n was 4, and as such 4-word NEs are the longest that we can interpolate.</w:t>
      </w:r>
      <w:r w:rsidR="002356D8">
        <w:t xml:space="preserve"> The n-grams are right-padded with Nones (see the </w:t>
      </w:r>
      <w:r w:rsidR="002356D8">
        <w:fldChar w:fldCharType="begin"/>
      </w:r>
      <w:r w:rsidR="002356D8">
        <w:instrText xml:space="preserve"> REF _Ref521572082 \h </w:instrText>
      </w:r>
      <w:r w:rsidR="002356D8">
        <w:fldChar w:fldCharType="separate"/>
      </w:r>
      <w:r w:rsidR="007D66AB">
        <w:t xml:space="preserve">Figure </w:t>
      </w:r>
      <w:r w:rsidR="007D66AB">
        <w:rPr>
          <w:noProof/>
        </w:rPr>
        <w:t>3</w:t>
      </w:r>
      <w:r w:rsidR="002356D8">
        <w:fldChar w:fldCharType="end"/>
      </w:r>
      <w:r w:rsidR="002356D8">
        <w:t xml:space="preserve">), so that Named Entities that are less than n words from the end of a sentence can still be matched. We then take each possible suffix of the n-gram, starting with the longest, and attempt to match it against all </w:t>
      </w:r>
      <w:r w:rsidR="00C214A1">
        <w:t xml:space="preserve">Named Entity lists </w:t>
      </w:r>
      <w:r w:rsidR="004E1946">
        <w:t>– first locations, then organizations, then people.</w:t>
      </w:r>
    </w:p>
    <w:p w14:paraId="5A273601" w14:textId="2D4FA0D4" w:rsidR="00792D38" w:rsidRDefault="00792D38" w:rsidP="0081302E"/>
    <w:p w14:paraId="49F4B8C7" w14:textId="76EF9474" w:rsidR="00626F4E" w:rsidRDefault="00792D38" w:rsidP="0081302E">
      <w:r>
        <w:t xml:space="preserve">The end result looks like </w:t>
      </w:r>
      <w:r>
        <w:fldChar w:fldCharType="begin"/>
      </w:r>
      <w:r>
        <w:instrText xml:space="preserve"> REF _Ref521575728 \h </w:instrText>
      </w:r>
      <w:r>
        <w:fldChar w:fldCharType="separate"/>
      </w:r>
      <w:r w:rsidR="007D66AB">
        <w:t xml:space="preserve">Code Snippet </w:t>
      </w:r>
      <w:r w:rsidR="007D66AB">
        <w:rPr>
          <w:noProof/>
        </w:rPr>
        <w:t>2</w:t>
      </w:r>
      <w:r>
        <w:fldChar w:fldCharType="end"/>
      </w:r>
      <w:r>
        <w:t xml:space="preserve">. Note how ‘Railtrack’ has been identified as an Organization (represented by integer ‘2’), while the rest of the phrase is assigned the ‘NULL’ label 0. The text is rendered with its interpolated labels underneath it, using a helper function “hansard-display-interpolated-file” to line up the characters. For a complete list of all Invoke tasks written for this project, see Section </w:t>
      </w:r>
      <w:r>
        <w:fldChar w:fldCharType="begin"/>
      </w:r>
      <w:r>
        <w:instrText xml:space="preserve"> REF _Ref521568652 \r \h </w:instrText>
      </w:r>
      <w:r>
        <w:fldChar w:fldCharType="separate"/>
      </w:r>
      <w:r w:rsidR="007D66AB">
        <w:t>15</w:t>
      </w:r>
      <w:r>
        <w:fldChar w:fldCharType="end"/>
      </w:r>
      <w:r>
        <w:t>.</w:t>
      </w:r>
    </w:p>
    <w:p w14:paraId="6A512D83" w14:textId="474BF10D" w:rsidR="00792D38" w:rsidRDefault="00792D38" w:rsidP="0081302E"/>
    <w:p w14:paraId="489E61FC" w14:textId="77777777" w:rsidR="00792D38" w:rsidRDefault="00EE5550" w:rsidP="00792D38">
      <w:pPr>
        <w:keepNext/>
      </w:pPr>
      <w:r>
        <w:rPr>
          <w:noProof/>
        </w:rPr>
        <w:object w:dxaOrig="9360" w:dyaOrig="1560" w14:anchorId="254CF64F">
          <v:shape id="_x0000_i1036" type="#_x0000_t75" alt="" style="width:468pt;height:78pt;mso-width-percent:0;mso-height-percent:0;mso-width-percent:0;mso-height-percent:0" o:ole="">
            <v:imagedata r:id="rId14" o:title=""/>
          </v:shape>
          <o:OLEObject Type="Embed" ProgID="Word.Document.12" ShapeID="_x0000_i1036" DrawAspect="Content" ObjectID="_1597164178" r:id="rId15">
            <o:FieldCodes>\s</o:FieldCodes>
          </o:OLEObject>
        </w:object>
      </w:r>
    </w:p>
    <w:p w14:paraId="476B603B" w14:textId="5D612F28" w:rsidR="00792D38" w:rsidRDefault="00792D38" w:rsidP="00792D38">
      <w:pPr>
        <w:pStyle w:val="Caption"/>
      </w:pPr>
      <w:bookmarkStart w:id="31" w:name="_Ref521575728"/>
      <w:bookmarkStart w:id="32" w:name="_Toc523395495"/>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5A4174">
        <w:rPr>
          <w:noProof/>
        </w:rPr>
        <w:t>2</w:t>
      </w:r>
      <w:r w:rsidR="00416EE0">
        <w:rPr>
          <w:noProof/>
        </w:rPr>
        <w:fldChar w:fldCharType="end"/>
      </w:r>
      <w:bookmarkEnd w:id="31"/>
      <w:r>
        <w:t xml:space="preserve"> Interpolated Hansard text sample</w:t>
      </w:r>
      <w:bookmarkEnd w:id="32"/>
    </w:p>
    <w:p w14:paraId="374D0B8D" w14:textId="25AECC1B" w:rsidR="00753E65" w:rsidRDefault="003F47B1" w:rsidP="0081302E">
      <w:r>
        <w:t xml:space="preserve">The main problem encountered with interpolation was that of overlapping Named Entities. This is described, along with its solution, in section </w:t>
      </w:r>
      <w:r>
        <w:fldChar w:fldCharType="begin"/>
      </w:r>
      <w:r>
        <w:instrText xml:space="preserve"> REF _Ref521585097 \r \h </w:instrText>
      </w:r>
      <w:r>
        <w:fldChar w:fldCharType="separate"/>
      </w:r>
      <w:r w:rsidR="007D66AB">
        <w:t>8.2</w:t>
      </w:r>
      <w:r>
        <w:fldChar w:fldCharType="end"/>
      </w:r>
      <w:r>
        <w:t xml:space="preserve">. </w:t>
      </w:r>
      <w:r w:rsidR="00AC2C13">
        <w:t>Of course, the interpolation algorithm</w:t>
      </w:r>
      <w:r w:rsidR="00202B76">
        <w:t xml:space="preserve"> was merely designed to provide better-than-nothing labelling. For high quality labelling, human work would be required. The problems with this automatic labelling approach are discussed more generally in section </w:t>
      </w:r>
      <w:r w:rsidR="00202B76">
        <w:fldChar w:fldCharType="begin"/>
      </w:r>
      <w:r w:rsidR="00202B76">
        <w:instrText xml:space="preserve"> REF _Ref521576199 \r \h </w:instrText>
      </w:r>
      <w:r w:rsidR="00202B76">
        <w:fldChar w:fldCharType="separate"/>
      </w:r>
      <w:r w:rsidR="007D66AB">
        <w:t>12.2</w:t>
      </w:r>
      <w:r w:rsidR="00202B76">
        <w:fldChar w:fldCharType="end"/>
      </w:r>
      <w:r w:rsidR="00202B76">
        <w:t>.</w:t>
      </w:r>
    </w:p>
    <w:p w14:paraId="4F194254" w14:textId="49A46A7E" w:rsidR="00EF04C6" w:rsidRDefault="00EF04C6" w:rsidP="0081302E"/>
    <w:p w14:paraId="4396452E" w14:textId="76E8D4A4" w:rsidR="00EF04C6" w:rsidRDefault="00EF04C6" w:rsidP="0081302E"/>
    <w:p w14:paraId="5D329D19" w14:textId="79C1BC4B" w:rsidR="00EF04C6" w:rsidRDefault="00EF04C6" w:rsidP="0081302E"/>
    <w:p w14:paraId="18617EE3" w14:textId="77777777" w:rsidR="00EF04C6" w:rsidRDefault="00EF04C6" w:rsidP="0081302E"/>
    <w:p w14:paraId="640B6FCA" w14:textId="7AD80A0E" w:rsidR="00480471" w:rsidRDefault="00480471" w:rsidP="0081302E"/>
    <w:p w14:paraId="4D06A303" w14:textId="34B71043" w:rsidR="00480471" w:rsidRDefault="00480471" w:rsidP="00480471">
      <w:pPr>
        <w:pStyle w:val="Heading2"/>
      </w:pPr>
      <w:bookmarkStart w:id="33" w:name="_Ref521577550"/>
      <w:bookmarkStart w:id="34" w:name="_Toc523395520"/>
      <w:r>
        <w:lastRenderedPageBreak/>
        <w:t>Hansard Numerification</w:t>
      </w:r>
      <w:bookmarkEnd w:id="33"/>
      <w:bookmarkEnd w:id="34"/>
    </w:p>
    <w:p w14:paraId="43DB7FF8" w14:textId="6DF7A856" w:rsidR="00753E65" w:rsidRDefault="00753E65" w:rsidP="0081302E">
      <w:pPr>
        <w:rPr>
          <w:b/>
        </w:rPr>
      </w:pPr>
    </w:p>
    <w:p w14:paraId="7B13666B" w14:textId="4660CEA9" w:rsidR="00427AA2" w:rsidRPr="00427AA2" w:rsidRDefault="00480471" w:rsidP="00427AA2">
      <w:r>
        <w:rPr>
          <w:b/>
        </w:rPr>
        <w:t>Step 8.</w:t>
      </w:r>
      <w:r>
        <w:t xml:space="preserve"> To generate the X tensor</w:t>
      </w:r>
      <w:r w:rsidR="00426D3B">
        <w:t>, the debate texts themselves had to be converted to Numpy arrays of integers.</w:t>
      </w:r>
      <w:r w:rsidR="000B0F28">
        <w:t xml:space="preserve"> A CharBasedNERAlphabet was generated from the debate texts using hashing buckets as described in section </w:t>
      </w:r>
      <w:r w:rsidR="000B0F28">
        <w:fldChar w:fldCharType="begin"/>
      </w:r>
      <w:r w:rsidR="000B0F28">
        <w:instrText xml:space="preserve"> REF _Ref521062388 \r \h </w:instrText>
      </w:r>
      <w:r w:rsidR="000B0F28">
        <w:fldChar w:fldCharType="separate"/>
      </w:r>
      <w:r w:rsidR="007D66AB">
        <w:t>7.9</w:t>
      </w:r>
      <w:r w:rsidR="000B0F28">
        <w:fldChar w:fldCharType="end"/>
      </w:r>
      <w:r w:rsidR="000B0F28">
        <w:t xml:space="preserve">, and then </w:t>
      </w:r>
      <w:r w:rsidR="00E57D4E">
        <w:t>a simple lookup against this alphabet was used to convert individual Unicode codepoints into integers from the alphabet.</w:t>
      </w:r>
      <w:r w:rsidR="008F67D3">
        <w:t xml:space="preserve"> This results in much smaller tensors than simply using the U</w:t>
      </w:r>
      <w:r w:rsidR="00427AA2">
        <w:t xml:space="preserve">nicode codepoint value directly, as Unicode has a total of </w:t>
      </w:r>
      <w:r w:rsidR="00427AA2" w:rsidRPr="00427AA2">
        <w:t>137,374</w:t>
      </w:r>
      <w:r w:rsidR="00427AA2">
        <w:t xml:space="preserve"> characters,</w:t>
      </w:r>
      <w:r w:rsidR="00427AA2">
        <w:rPr>
          <w:rStyle w:val="FootnoteReference"/>
        </w:rPr>
        <w:footnoteReference w:id="13"/>
      </w:r>
      <w:r w:rsidR="00427AA2">
        <w:t xml:space="preserve"> requiring a 3-byte Integer to store. The CharBasedNERAlphabet had only 160 characters so was much more compact.</w:t>
      </w:r>
    </w:p>
    <w:p w14:paraId="5101EED1" w14:textId="214FAE5D" w:rsidR="00480471" w:rsidRPr="00480471" w:rsidRDefault="00480471" w:rsidP="0081302E"/>
    <w:p w14:paraId="375B6D79" w14:textId="77777777" w:rsidR="000870FB" w:rsidRDefault="000870FB" w:rsidP="000870FB">
      <w:pPr>
        <w:keepNext/>
      </w:pPr>
      <w:r>
        <w:rPr>
          <w:noProof/>
        </w:rPr>
        <w:lastRenderedPageBreak/>
        <w:drawing>
          <wp:inline distT="0" distB="0" distL="0" distR="0" wp14:anchorId="2FFBCAD9" wp14:editId="61FA11D4">
            <wp:extent cx="5149516" cy="8610284"/>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iags-interpolate.png"/>
                    <pic:cNvPicPr/>
                  </pic:nvPicPr>
                  <pic:blipFill>
                    <a:blip r:embed="rId16">
                      <a:extLst>
                        <a:ext uri="{28A0092B-C50C-407E-A947-70E740481C1C}">
                          <a14:useLocalDpi xmlns:a14="http://schemas.microsoft.com/office/drawing/2010/main" val="0"/>
                        </a:ext>
                      </a:extLst>
                    </a:blip>
                    <a:stretch>
                      <a:fillRect/>
                    </a:stretch>
                  </pic:blipFill>
                  <pic:spPr>
                    <a:xfrm>
                      <a:off x="0" y="0"/>
                      <a:ext cx="5167012" cy="8639538"/>
                    </a:xfrm>
                    <a:prstGeom prst="rect">
                      <a:avLst/>
                    </a:prstGeom>
                  </pic:spPr>
                </pic:pic>
              </a:graphicData>
            </a:graphic>
          </wp:inline>
        </w:drawing>
      </w:r>
    </w:p>
    <w:p w14:paraId="31FC30F4" w14:textId="5B4CA215" w:rsidR="00753E65" w:rsidRDefault="000870FB" w:rsidP="000870FB">
      <w:pPr>
        <w:pStyle w:val="Caption"/>
      </w:pPr>
      <w:bookmarkStart w:id="35" w:name="_Ref521572082"/>
      <w:bookmarkStart w:id="36" w:name="_Toc523395448"/>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926F99">
        <w:rPr>
          <w:noProof/>
        </w:rPr>
        <w:t>3</w:t>
      </w:r>
      <w:r w:rsidR="00416EE0">
        <w:rPr>
          <w:noProof/>
        </w:rPr>
        <w:fldChar w:fldCharType="end"/>
      </w:r>
      <w:bookmarkEnd w:id="35"/>
      <w:r>
        <w:t xml:space="preserve"> Interpolation algorithm</w:t>
      </w:r>
      <w:bookmarkEnd w:id="36"/>
    </w:p>
    <w:p w14:paraId="27EF7DF2" w14:textId="1EE6C1B0" w:rsidR="00543B93" w:rsidRDefault="00543B93" w:rsidP="00543B93">
      <w:pPr>
        <w:pStyle w:val="Heading2"/>
      </w:pPr>
      <w:bookmarkStart w:id="37" w:name="_Ref521062388"/>
      <w:bookmarkStart w:id="38" w:name="_Toc523395521"/>
      <w:r>
        <w:lastRenderedPageBreak/>
        <w:t>Partition into datasets and sizes</w:t>
      </w:r>
      <w:bookmarkEnd w:id="37"/>
      <w:bookmarkEnd w:id="38"/>
    </w:p>
    <w:p w14:paraId="15A12D32" w14:textId="634F89BD" w:rsidR="00FE14A5" w:rsidRDefault="00FE14A5" w:rsidP="00FE14A5"/>
    <w:p w14:paraId="7D6408CC" w14:textId="427D6BFD" w:rsidR="00FE14A5" w:rsidRDefault="00050DB2" w:rsidP="00FE14A5">
      <w:r>
        <w:t>Any machine learning model requires dataset for training, for configuration of hyperparameters and for validation. In this project, these datasets were named ‘train’, ‘dev’ and ‘test’ respectively.</w:t>
      </w:r>
    </w:p>
    <w:p w14:paraId="6D7ECDB2" w14:textId="6E52C708" w:rsidR="000C2346" w:rsidRDefault="000C2346" w:rsidP="00FE14A5"/>
    <w:p w14:paraId="78AA5EEF" w14:textId="4FFB7EF5" w:rsidR="000C2346" w:rsidRDefault="000C2346" w:rsidP="00FE14A5">
      <w:r>
        <w:t>It is important that the divisions used for these datasets are fairly distributed and do not contain any biases. For instance, if the whole dataset of debates were treated as one linear list from 1919 to the present day, with contiguous segments used for each dataset, this would be a biased distribution, because the use of language changes over time. The model could be trained on early 20</w:t>
      </w:r>
      <w:r w:rsidRPr="000C2346">
        <w:rPr>
          <w:vertAlign w:val="superscript"/>
        </w:rPr>
        <w:t>th</w:t>
      </w:r>
      <w:r w:rsidR="00DE5111">
        <w:t xml:space="preserve"> Century English but then validated on 21</w:t>
      </w:r>
      <w:r w:rsidR="00DE5111" w:rsidRPr="00DE5111">
        <w:rPr>
          <w:vertAlign w:val="superscript"/>
        </w:rPr>
        <w:t>st</w:t>
      </w:r>
      <w:r w:rsidR="00DE5111">
        <w:t xml:space="preserve"> Century English, skewing the results.</w:t>
      </w:r>
    </w:p>
    <w:p w14:paraId="7E426081" w14:textId="537D3D75" w:rsidR="00FB374A" w:rsidRDefault="00FB374A" w:rsidP="00FE14A5"/>
    <w:p w14:paraId="06AB9071" w14:textId="04985FEE" w:rsidR="00FB374A" w:rsidRDefault="00FB374A" w:rsidP="00FE14A5">
      <w:r>
        <w:t>To avoid this, all the debates’ file names (including the date on which they were spoken in parliament and the subject of the debate) were hashed using Python’s built-in hashing implementation. The file names are strings, and Python’s in-built hash() function takes each character, converts to an integer, and then uses exponentiation and addition to combine them.</w:t>
      </w:r>
      <w:r w:rsidR="00DF4CA4">
        <w:t xml:space="preserve"> The modulo of the resulting integer was taken with respect to the number of buckets (which was set at 320), resulting in buckets of equal numbers of debates which are</w:t>
      </w:r>
      <w:r w:rsidR="00FD450F">
        <w:t xml:space="preserve"> evenly spread with respect to </w:t>
      </w:r>
      <w:r w:rsidR="00DF4CA4">
        <w:t>time.</w:t>
      </w:r>
      <w:r w:rsidR="00BA2DD4">
        <w:t xml:space="preserve"> The contents of each bucket are saved in bucket list files in the project, so </w:t>
      </w:r>
      <w:r w:rsidR="00FD450F">
        <w:t>the same datasets can be used consistently (for example, we never want to use data in the “test buckets”, even for manual validation).</w:t>
      </w:r>
    </w:p>
    <w:p w14:paraId="64A4D924" w14:textId="232B3650" w:rsidR="00E17D45" w:rsidRDefault="00E17D45" w:rsidP="00FE14A5"/>
    <w:p w14:paraId="66D47C55" w14:textId="6A79CC92" w:rsidR="00F279E4" w:rsidRDefault="00E17D45" w:rsidP="00F26CB3">
      <w:r>
        <w:t>In order to convert the 320 numbered buckets into datasets, a simple function was used</w:t>
      </w:r>
      <w:r w:rsidR="00E507F3">
        <w:t xml:space="preserve">, which is shown in its entirety in </w:t>
      </w:r>
      <w:r w:rsidR="00E507F3">
        <w:fldChar w:fldCharType="begin"/>
      </w:r>
      <w:r w:rsidR="00E507F3">
        <w:instrText xml:space="preserve"> REF _Ref521576865 \h </w:instrText>
      </w:r>
      <w:r w:rsidR="00E507F3">
        <w:fldChar w:fldCharType="separate"/>
      </w:r>
      <w:r w:rsidR="007D66AB">
        <w:t xml:space="preserve">Code Snippet </w:t>
      </w:r>
      <w:r w:rsidR="007D66AB">
        <w:rPr>
          <w:noProof/>
        </w:rPr>
        <w:t>3</w:t>
      </w:r>
      <w:r w:rsidR="00E507F3">
        <w:fldChar w:fldCharType="end"/>
      </w:r>
      <w:r w:rsidR="00E507F3">
        <w:t>. Note that, while we hashed the whole interpolated dataset (all debates from 1919 to August 2018) into 320 buckets, the function only uses the first 8 buckets. This is because, at this stage of the project, a smaller set of files</w:t>
      </w:r>
      <w:r w:rsidR="00F279E4">
        <w:t xml:space="preserve"> </w:t>
      </w:r>
      <w:r w:rsidR="003135A8">
        <w:t>i</w:t>
      </w:r>
      <w:r w:rsidR="00E507F3">
        <w:t xml:space="preserve">s used to ‘test-drive’ the capabilities of the model. This is referred to as the “Toy” dataset (see section </w:t>
      </w:r>
      <w:r w:rsidR="00E507F3">
        <w:fldChar w:fldCharType="begin"/>
      </w:r>
      <w:r w:rsidR="00E507F3">
        <w:instrText xml:space="preserve"> REF _Ref521576975 \r \h </w:instrText>
      </w:r>
      <w:r w:rsidR="00E507F3">
        <w:fldChar w:fldCharType="separate"/>
      </w:r>
      <w:r w:rsidR="007D66AB">
        <w:t>9.1.3</w:t>
      </w:r>
      <w:r w:rsidR="00E507F3">
        <w:fldChar w:fldCharType="end"/>
      </w:r>
      <w:r w:rsidR="00E507F3">
        <w:t xml:space="preserve"> for an evaluation of this smaller dataset).</w:t>
      </w:r>
    </w:p>
    <w:p w14:paraId="15FC070C" w14:textId="65913CA1" w:rsidR="00512BA2" w:rsidRDefault="00EE5550" w:rsidP="00E507F3">
      <w:pPr>
        <w:keepNext/>
      </w:pPr>
      <w:r>
        <w:rPr>
          <w:noProof/>
        </w:rPr>
        <w:object w:dxaOrig="9020" w:dyaOrig="6400" w14:anchorId="32C16AE5">
          <v:shape id="_x0000_i1035" type="#_x0000_t75" alt="" style="width:451pt;height:320pt;mso-width-percent:0;mso-height-percent:0;mso-width-percent:0;mso-height-percent:0" o:ole="">
            <v:imagedata r:id="rId17" o:title=""/>
          </v:shape>
          <o:OLEObject Type="Embed" ProgID="Word.Document.12" ShapeID="_x0000_i1035" DrawAspect="Content" ObjectID="_1597164179" r:id="rId18">
            <o:FieldCodes>\s</o:FieldCodes>
          </o:OLEObject>
        </w:object>
      </w:r>
    </w:p>
    <w:p w14:paraId="4BCF54AF" w14:textId="4C34B627" w:rsidR="00E17D45" w:rsidRDefault="00E507F3" w:rsidP="00E507F3">
      <w:pPr>
        <w:pStyle w:val="Caption"/>
      </w:pPr>
      <w:bookmarkStart w:id="39" w:name="_Ref521576865"/>
      <w:bookmarkStart w:id="40" w:name="_Toc523395496"/>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5A4174">
        <w:rPr>
          <w:noProof/>
        </w:rPr>
        <w:t>3</w:t>
      </w:r>
      <w:r w:rsidR="00416EE0">
        <w:rPr>
          <w:noProof/>
        </w:rPr>
        <w:fldChar w:fldCharType="end"/>
      </w:r>
      <w:bookmarkEnd w:id="39"/>
      <w:r w:rsidR="005B2133">
        <w:t xml:space="preserve"> Converting</w:t>
      </w:r>
      <w:r>
        <w:t xml:space="preserve"> bucket numbers to datasets</w:t>
      </w:r>
      <w:bookmarkEnd w:id="40"/>
    </w:p>
    <w:p w14:paraId="34A60772" w14:textId="67A705F8" w:rsidR="000C2346" w:rsidRDefault="00880B62" w:rsidP="00FE14A5">
      <w:r>
        <w:t>Note also that the hash-bucketing technique was also used to build an alphabet for the model. When training is started, a set of debates is read in from disk, and the Unicode characters used in those debates are unioned together to make a set which initializes the CharBasedNERAlphabet object used to convert debate texts into a stream of integers for the X tensor (</w:t>
      </w:r>
      <w:r>
        <w:rPr>
          <w:b/>
        </w:rPr>
        <w:t>Step 8</w:t>
      </w:r>
      <w:r>
        <w:t xml:space="preserve"> in </w:t>
      </w:r>
      <w:r>
        <w:fldChar w:fldCharType="begin"/>
      </w:r>
      <w:r>
        <w:instrText xml:space="preserve"> REF _Ref521056420 \h </w:instrText>
      </w:r>
      <w:r>
        <w:fldChar w:fldCharType="separate"/>
      </w:r>
      <w:r w:rsidR="007D66AB">
        <w:t xml:space="preserve">Figure </w:t>
      </w:r>
      <w:r w:rsidR="007D66AB">
        <w:rPr>
          <w:noProof/>
        </w:rPr>
        <w:t>1</w:t>
      </w:r>
      <w:r>
        <w:fldChar w:fldCharType="end"/>
      </w:r>
      <w:r>
        <w:t>, and referred to as ‘numerification’ in the codebase</w:t>
      </w:r>
      <w:r w:rsidR="00426D3B">
        <w:t xml:space="preserve">. See section </w:t>
      </w:r>
      <w:r w:rsidR="00426D3B">
        <w:fldChar w:fldCharType="begin"/>
      </w:r>
      <w:r w:rsidR="00426D3B">
        <w:instrText xml:space="preserve"> REF _Ref521577550 \r \h </w:instrText>
      </w:r>
      <w:r w:rsidR="00426D3B">
        <w:fldChar w:fldCharType="separate"/>
      </w:r>
      <w:r w:rsidR="007D66AB">
        <w:t>7.8</w:t>
      </w:r>
      <w:r w:rsidR="00426D3B">
        <w:fldChar w:fldCharType="end"/>
      </w:r>
      <w:r>
        <w:t>).</w:t>
      </w:r>
      <w:r w:rsidR="00413088">
        <w:t xml:space="preserve"> To read in all 66,459 debate files to generate such an alphabet seems wasteful – characters that are not part of the standard Roman alphabet or common Englis</w:t>
      </w:r>
      <w:r w:rsidR="001B3CB0">
        <w:t>h punctuation occur very rarely</w:t>
      </w:r>
      <w:r w:rsidR="00413088">
        <w:t xml:space="preserve"> and give us very few clues about Named Entities.</w:t>
      </w:r>
      <w:r w:rsidR="00F650A8">
        <w:t xml:space="preserve"> The characters in use, unlike the lexicon, change very little over the decades, so originally the alphabet object was simply built off all the debates from an arbitrary year (1949 to begin with). However, a more principled approach was to use all the debates from one bucket to create the alphabet object. All characters encountered that are not in the alphabet are given the integer for &lt;UNK&gt;, the unknown symbol.</w:t>
      </w:r>
    </w:p>
    <w:p w14:paraId="6919FEA7" w14:textId="254B4E39" w:rsidR="002C09EA" w:rsidRDefault="002C09EA" w:rsidP="00FE14A5"/>
    <w:p w14:paraId="4F37652F" w14:textId="02954540" w:rsidR="00B800C2" w:rsidRDefault="002C09EA" w:rsidP="00FE14A5">
      <w:r>
        <w:t>As hoped for, each buck</w:t>
      </w:r>
      <w:r w:rsidR="00584AE6">
        <w:t>et contains roughly 205 debates, with a standard deviation across all the buckets of 15.5.</w:t>
      </w:r>
      <w:r w:rsidR="00DC1BD0">
        <w:t xml:space="preserve"> One consequence of this approach is that</w:t>
      </w:r>
      <w:r w:rsidR="00201C7D">
        <w:t xml:space="preserve"> all the ‘chunks’ (sentences) in a </w:t>
      </w:r>
      <w:r w:rsidR="003A28A2">
        <w:t>given debate are placed in the same dataset</w:t>
      </w:r>
      <w:r w:rsidR="00BF09C4">
        <w:t>.</w:t>
      </w:r>
      <w:r w:rsidR="008D6348">
        <w:t xml:space="preserve"> That is, for each Hansard debate </w:t>
      </w:r>
      <w:r w:rsidR="00D85EF4" w:rsidRPr="00D85EF4">
        <w:rPr>
          <w:i/>
        </w:rPr>
        <w:t>h</w:t>
      </w:r>
      <w:r w:rsidR="008D6348">
        <w:t xml:space="preserve"> that exists in a dataset </w:t>
      </w:r>
      <w:r w:rsidR="00D85EF4" w:rsidRPr="00D85EF4">
        <w:rPr>
          <w:i/>
        </w:rPr>
        <w:t>d</w:t>
      </w:r>
      <w:r w:rsidR="00490868">
        <w:rPr>
          <w:i/>
        </w:rPr>
        <w:t xml:space="preserve"> </w:t>
      </w:r>
      <w:r w:rsidR="00490868" w:rsidRPr="00490868">
        <w:t>(be it train, test or dev)</w:t>
      </w:r>
      <w:r w:rsidR="008D6348">
        <w:t xml:space="preserve">, </w:t>
      </w:r>
      <w:r w:rsidR="008D6348">
        <w:rPr>
          <w:i/>
        </w:rPr>
        <w:t>all</w:t>
      </w:r>
      <w:r w:rsidR="008D6348">
        <w:t xml:space="preserve"> of </w:t>
      </w:r>
      <w:r w:rsidR="00D85EF4" w:rsidRPr="00D85EF4">
        <w:rPr>
          <w:i/>
        </w:rPr>
        <w:t>h</w:t>
      </w:r>
      <w:r w:rsidR="00021B45">
        <w:t xml:space="preserve">’s sentences are found in dataset </w:t>
      </w:r>
      <w:r w:rsidR="00D85EF4" w:rsidRPr="00D85EF4">
        <w:rPr>
          <w:i/>
        </w:rPr>
        <w:t>d</w:t>
      </w:r>
      <w:r w:rsidR="00021B45">
        <w:t xml:space="preserve"> and none of them are found in a different dataset.</w:t>
      </w:r>
      <w:r w:rsidR="002675A1">
        <w:t xml:space="preserve"> This does not seem to present a problem – the main motivation of the bucket-hashing approach was to ensure the datasets’ textual data is distributed across time.</w:t>
      </w:r>
      <w:r w:rsidR="007035F2">
        <w:t xml:space="preserve"> </w:t>
      </w:r>
    </w:p>
    <w:p w14:paraId="338E57C1" w14:textId="77777777" w:rsidR="005E29DB" w:rsidRDefault="005E29DB" w:rsidP="00FE14A5"/>
    <w:p w14:paraId="5504965B" w14:textId="3A777468" w:rsidR="002C09EA" w:rsidRDefault="007035F2" w:rsidP="00FE14A5">
      <w:r>
        <w:t>One risk, however, is that longer debates have more sentences – so datasets which happen to have longer debates in, will have more data in them.</w:t>
      </w:r>
      <w:r w:rsidR="00DB2F86">
        <w:t xml:space="preserve"> During the course of this project, </w:t>
      </w:r>
      <w:r w:rsidR="00DB2F86">
        <w:lastRenderedPageBreak/>
        <w:t>this did not present itself as a problem, however as the model became more refined</w:t>
      </w:r>
      <w:r w:rsidR="00DD7085">
        <w:t xml:space="preserve"> and usable, the hashing approach would need to be revisited, with hashing done at the sentence level.</w:t>
      </w:r>
    </w:p>
    <w:p w14:paraId="5EF2234E" w14:textId="77777777" w:rsidR="007035F2" w:rsidRPr="008D6348" w:rsidRDefault="007035F2" w:rsidP="00FE14A5"/>
    <w:p w14:paraId="58CF3845" w14:textId="76502091" w:rsidR="00FE14A5" w:rsidRPr="00FE14A5" w:rsidRDefault="00DF6FFD" w:rsidP="00FE14A5">
      <w:pPr>
        <w:pStyle w:val="Heading2"/>
      </w:pPr>
      <w:bookmarkStart w:id="41" w:name="_Toc523395522"/>
      <w:r>
        <w:t>Formation of Tensors</w:t>
      </w:r>
      <w:bookmarkEnd w:id="41"/>
    </w:p>
    <w:p w14:paraId="3951D5A4" w14:textId="137DCC9F" w:rsidR="00554024" w:rsidRDefault="00554024" w:rsidP="00554024"/>
    <w:p w14:paraId="1206844A" w14:textId="62A4410E" w:rsidR="00554024" w:rsidRDefault="00EA1A16" w:rsidP="00554024">
      <w:r>
        <w:rPr>
          <w:b/>
        </w:rPr>
        <w:t>Step 10.</w:t>
      </w:r>
      <w:r>
        <w:t xml:space="preserve"> The X and Y tensors are generated from the numerified and interpolated Hansard data respectively. Both are constructed as native Python nested lists by reading from their respective data sources, and then processed using Keras’ pad_sequences helper function. This accomplishes three things: it left-pads sequences shorter than sentence_maxlen with 0s, it truncates any sequence longer than sentence_maxlen, and it converts the nested list structure to Numpy nested arrays of the correct datatypes.</w:t>
      </w:r>
      <w:r w:rsidR="00193AAE">
        <w:t xml:space="preserve"> The dimension contents for the X and Y tensors are shown in </w:t>
      </w:r>
      <w:r w:rsidR="00193AAE">
        <w:fldChar w:fldCharType="begin"/>
      </w:r>
      <w:r w:rsidR="00193AAE">
        <w:instrText xml:space="preserve"> REF _Ref521578284 \h </w:instrText>
      </w:r>
      <w:r w:rsidR="00193AAE">
        <w:fldChar w:fldCharType="separate"/>
      </w:r>
      <w:r w:rsidR="007D66AB">
        <w:t xml:space="preserve">Table </w:t>
      </w:r>
      <w:r w:rsidR="007D66AB">
        <w:rPr>
          <w:noProof/>
        </w:rPr>
        <w:t>2</w:t>
      </w:r>
      <w:r w:rsidR="00193AAE">
        <w:fldChar w:fldCharType="end"/>
      </w:r>
      <w:r w:rsidR="00193AAE">
        <w:t xml:space="preserve"> and </w:t>
      </w:r>
      <w:r w:rsidR="00193AAE">
        <w:fldChar w:fldCharType="begin"/>
      </w:r>
      <w:r w:rsidR="00193AAE">
        <w:instrText xml:space="preserve"> REF _Ref521578286 \h </w:instrText>
      </w:r>
      <w:r w:rsidR="00193AAE">
        <w:fldChar w:fldCharType="separate"/>
      </w:r>
      <w:r w:rsidR="007D66AB">
        <w:t xml:space="preserve">Table </w:t>
      </w:r>
      <w:r w:rsidR="007D66AB">
        <w:rPr>
          <w:noProof/>
        </w:rPr>
        <w:t>3</w:t>
      </w:r>
      <w:r w:rsidR="00193AAE">
        <w:fldChar w:fldCharType="end"/>
      </w:r>
      <w:r w:rsidR="00193AAE">
        <w:t>.</w:t>
      </w:r>
    </w:p>
    <w:p w14:paraId="26712C7B" w14:textId="5E171690" w:rsidR="00EA1A16" w:rsidRDefault="00EA1A16" w:rsidP="00554024"/>
    <w:p w14:paraId="038191FB" w14:textId="042F56C6" w:rsidR="00193AAE" w:rsidRDefault="00193AAE" w:rsidP="00193AAE">
      <w:pPr>
        <w:pStyle w:val="Caption"/>
        <w:keepNext/>
      </w:pPr>
      <w:bookmarkStart w:id="42" w:name="_Ref521578284"/>
      <w:bookmarkStart w:id="43" w:name="_Toc523395484"/>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F122E9">
        <w:rPr>
          <w:noProof/>
        </w:rPr>
        <w:t>2</w:t>
      </w:r>
      <w:r w:rsidR="00416EE0">
        <w:rPr>
          <w:noProof/>
        </w:rPr>
        <w:fldChar w:fldCharType="end"/>
      </w:r>
      <w:bookmarkEnd w:id="42"/>
      <w:r>
        <w:t xml:space="preserve"> X tensor dimensions</w:t>
      </w:r>
      <w:bookmarkEnd w:id="43"/>
    </w:p>
    <w:tbl>
      <w:tblPr>
        <w:tblStyle w:val="TableGrid"/>
        <w:tblW w:w="0" w:type="auto"/>
        <w:tblLook w:val="04A0" w:firstRow="1" w:lastRow="0" w:firstColumn="1" w:lastColumn="0" w:noHBand="0" w:noVBand="1"/>
      </w:tblPr>
      <w:tblGrid>
        <w:gridCol w:w="3155"/>
        <w:gridCol w:w="3146"/>
        <w:gridCol w:w="2709"/>
      </w:tblGrid>
      <w:tr w:rsidR="00DF57A8" w14:paraId="4A32845B" w14:textId="743AC62D" w:rsidTr="00DF57A8">
        <w:tc>
          <w:tcPr>
            <w:tcW w:w="3155" w:type="dxa"/>
          </w:tcPr>
          <w:p w14:paraId="600D5D22" w14:textId="2B50A0E3" w:rsidR="00DF57A8" w:rsidRPr="00982D8F" w:rsidRDefault="00DF57A8" w:rsidP="00554024">
            <w:pPr>
              <w:rPr>
                <w:b/>
              </w:rPr>
            </w:pPr>
            <w:r w:rsidRPr="00982D8F">
              <w:rPr>
                <w:b/>
              </w:rPr>
              <w:t>Dimension</w:t>
            </w:r>
          </w:p>
        </w:tc>
        <w:tc>
          <w:tcPr>
            <w:tcW w:w="3146" w:type="dxa"/>
          </w:tcPr>
          <w:p w14:paraId="7BBAD962" w14:textId="24FEC0A5" w:rsidR="00DF57A8" w:rsidRPr="00982D8F" w:rsidRDefault="00DF57A8" w:rsidP="00554024">
            <w:pPr>
              <w:rPr>
                <w:b/>
              </w:rPr>
            </w:pPr>
            <w:r w:rsidRPr="00982D8F">
              <w:rPr>
                <w:b/>
              </w:rPr>
              <w:t>Content</w:t>
            </w:r>
          </w:p>
        </w:tc>
        <w:tc>
          <w:tcPr>
            <w:tcW w:w="2709" w:type="dxa"/>
          </w:tcPr>
          <w:p w14:paraId="0DD1A9B5" w14:textId="62205D74" w:rsidR="00DF57A8" w:rsidRPr="00982D8F" w:rsidRDefault="00DF57A8" w:rsidP="00554024">
            <w:pPr>
              <w:rPr>
                <w:b/>
              </w:rPr>
            </w:pPr>
            <w:r>
              <w:rPr>
                <w:b/>
              </w:rPr>
              <w:t>Length</w:t>
            </w:r>
          </w:p>
        </w:tc>
      </w:tr>
      <w:tr w:rsidR="00DF57A8" w14:paraId="39314C4C" w14:textId="3F6833E2" w:rsidTr="00DF57A8">
        <w:tc>
          <w:tcPr>
            <w:tcW w:w="3155" w:type="dxa"/>
          </w:tcPr>
          <w:p w14:paraId="0F0C655D" w14:textId="5C31446B" w:rsidR="00DF57A8" w:rsidRDefault="00DF57A8" w:rsidP="00554024">
            <w:r>
              <w:t>1</w:t>
            </w:r>
          </w:p>
        </w:tc>
        <w:tc>
          <w:tcPr>
            <w:tcW w:w="3146" w:type="dxa"/>
          </w:tcPr>
          <w:p w14:paraId="69994D24" w14:textId="5D2D48C5" w:rsidR="00DF57A8" w:rsidRDefault="004E313E" w:rsidP="00554024">
            <w:r>
              <w:t xml:space="preserve">Text </w:t>
            </w:r>
            <w:r w:rsidR="00DF57A8">
              <w:t>Samples</w:t>
            </w:r>
          </w:p>
        </w:tc>
        <w:tc>
          <w:tcPr>
            <w:tcW w:w="2709" w:type="dxa"/>
          </w:tcPr>
          <w:p w14:paraId="1B9B489C" w14:textId="3F340E34" w:rsidR="00DF57A8" w:rsidRDefault="00DF57A8" w:rsidP="00554024">
            <w:r>
              <w:t>Batch-size</w:t>
            </w:r>
            <w:r w:rsidR="00151DC2">
              <w:t xml:space="preserve"> (varies depending on dataset)</w:t>
            </w:r>
          </w:p>
        </w:tc>
      </w:tr>
      <w:tr w:rsidR="00DF57A8" w14:paraId="30D42AF9" w14:textId="2F3D448A" w:rsidTr="00DF57A8">
        <w:tc>
          <w:tcPr>
            <w:tcW w:w="3155" w:type="dxa"/>
          </w:tcPr>
          <w:p w14:paraId="62D3BF6B" w14:textId="56815E82" w:rsidR="00DF57A8" w:rsidRDefault="00DF57A8" w:rsidP="00554024">
            <w:r>
              <w:t>2</w:t>
            </w:r>
          </w:p>
        </w:tc>
        <w:tc>
          <w:tcPr>
            <w:tcW w:w="3146" w:type="dxa"/>
          </w:tcPr>
          <w:p w14:paraId="70636986" w14:textId="25BCE0E1" w:rsidR="00DF57A8" w:rsidRDefault="00DF57A8" w:rsidP="00554024">
            <w:r>
              <w:t>Characters</w:t>
            </w:r>
          </w:p>
        </w:tc>
        <w:tc>
          <w:tcPr>
            <w:tcW w:w="2709" w:type="dxa"/>
          </w:tcPr>
          <w:p w14:paraId="5C7B40FE" w14:textId="756655C9" w:rsidR="00DF57A8" w:rsidRDefault="00DF57A8" w:rsidP="00554024">
            <w:r>
              <w:t>Sentence_maxlen</w:t>
            </w:r>
            <w:r w:rsidR="00CD06DA">
              <w:t xml:space="preserve"> (200)</w:t>
            </w:r>
          </w:p>
        </w:tc>
      </w:tr>
    </w:tbl>
    <w:p w14:paraId="36C98075" w14:textId="5A0BEBF5" w:rsidR="00AE0B12" w:rsidRDefault="00AE0B12" w:rsidP="00554024"/>
    <w:p w14:paraId="49F21644" w14:textId="2DC03F2F" w:rsidR="00193AAE" w:rsidRDefault="00193AAE" w:rsidP="00193AAE">
      <w:pPr>
        <w:pStyle w:val="Caption"/>
        <w:keepNext/>
      </w:pPr>
      <w:bookmarkStart w:id="44" w:name="_Ref521578286"/>
      <w:bookmarkStart w:id="45" w:name="_Toc523395485"/>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F122E9">
        <w:rPr>
          <w:noProof/>
        </w:rPr>
        <w:t>3</w:t>
      </w:r>
      <w:r w:rsidR="00416EE0">
        <w:rPr>
          <w:noProof/>
        </w:rPr>
        <w:fldChar w:fldCharType="end"/>
      </w:r>
      <w:bookmarkEnd w:id="44"/>
      <w:r>
        <w:t xml:space="preserve"> Y tensor dimensions</w:t>
      </w:r>
      <w:bookmarkEnd w:id="45"/>
    </w:p>
    <w:tbl>
      <w:tblPr>
        <w:tblStyle w:val="TableGrid"/>
        <w:tblW w:w="0" w:type="auto"/>
        <w:tblLook w:val="04A0" w:firstRow="1" w:lastRow="0" w:firstColumn="1" w:lastColumn="0" w:noHBand="0" w:noVBand="1"/>
      </w:tblPr>
      <w:tblGrid>
        <w:gridCol w:w="3155"/>
        <w:gridCol w:w="3146"/>
        <w:gridCol w:w="2709"/>
      </w:tblGrid>
      <w:tr w:rsidR="00DF57A8" w14:paraId="0E15AB1F" w14:textId="7C18CA2C" w:rsidTr="00DF57A8">
        <w:tc>
          <w:tcPr>
            <w:tcW w:w="3155" w:type="dxa"/>
          </w:tcPr>
          <w:p w14:paraId="5DA7FBDA" w14:textId="35223ECE" w:rsidR="00DF57A8" w:rsidRPr="00982D8F" w:rsidRDefault="00DF57A8" w:rsidP="00554024">
            <w:pPr>
              <w:rPr>
                <w:b/>
              </w:rPr>
            </w:pPr>
            <w:r w:rsidRPr="00982D8F">
              <w:rPr>
                <w:b/>
              </w:rPr>
              <w:t>Dimension</w:t>
            </w:r>
          </w:p>
        </w:tc>
        <w:tc>
          <w:tcPr>
            <w:tcW w:w="3146" w:type="dxa"/>
          </w:tcPr>
          <w:p w14:paraId="1075B10B" w14:textId="687E26C4" w:rsidR="00DF57A8" w:rsidRPr="00982D8F" w:rsidRDefault="00DF57A8" w:rsidP="00554024">
            <w:pPr>
              <w:rPr>
                <w:b/>
              </w:rPr>
            </w:pPr>
            <w:r w:rsidRPr="00982D8F">
              <w:rPr>
                <w:b/>
              </w:rPr>
              <w:t>Content</w:t>
            </w:r>
          </w:p>
        </w:tc>
        <w:tc>
          <w:tcPr>
            <w:tcW w:w="2709" w:type="dxa"/>
          </w:tcPr>
          <w:p w14:paraId="5E1101FA" w14:textId="36C2FDDE" w:rsidR="00DF57A8" w:rsidRPr="00982D8F" w:rsidRDefault="00017388" w:rsidP="00554024">
            <w:pPr>
              <w:rPr>
                <w:b/>
              </w:rPr>
            </w:pPr>
            <w:r>
              <w:rPr>
                <w:b/>
              </w:rPr>
              <w:t>Length</w:t>
            </w:r>
          </w:p>
        </w:tc>
      </w:tr>
      <w:tr w:rsidR="00DF57A8" w14:paraId="34DE709C" w14:textId="4D85C7BC" w:rsidTr="00DF57A8">
        <w:tc>
          <w:tcPr>
            <w:tcW w:w="3155" w:type="dxa"/>
          </w:tcPr>
          <w:p w14:paraId="7052799C" w14:textId="4AA22EAE" w:rsidR="00DF57A8" w:rsidRDefault="00DF57A8" w:rsidP="00554024">
            <w:r>
              <w:t>1</w:t>
            </w:r>
          </w:p>
        </w:tc>
        <w:tc>
          <w:tcPr>
            <w:tcW w:w="3146" w:type="dxa"/>
          </w:tcPr>
          <w:p w14:paraId="27103C1A" w14:textId="1AC853C0" w:rsidR="00DF57A8" w:rsidRDefault="00A87CEA" w:rsidP="00554024">
            <w:r>
              <w:t xml:space="preserve">Text </w:t>
            </w:r>
            <w:r w:rsidR="00DF57A8">
              <w:t>Samples</w:t>
            </w:r>
          </w:p>
        </w:tc>
        <w:tc>
          <w:tcPr>
            <w:tcW w:w="2709" w:type="dxa"/>
          </w:tcPr>
          <w:p w14:paraId="204C5110" w14:textId="27E537F4" w:rsidR="00DF57A8" w:rsidRDefault="00DF57A8" w:rsidP="00554024">
            <w:r>
              <w:t>Batch-size</w:t>
            </w:r>
            <w:r w:rsidR="00151DC2">
              <w:t xml:space="preserve"> (varies depending on dataset)</w:t>
            </w:r>
          </w:p>
        </w:tc>
      </w:tr>
      <w:tr w:rsidR="00DF57A8" w14:paraId="5E6273D7" w14:textId="2ACE9D85" w:rsidTr="00DF57A8">
        <w:tc>
          <w:tcPr>
            <w:tcW w:w="3155" w:type="dxa"/>
          </w:tcPr>
          <w:p w14:paraId="5492EF3B" w14:textId="4AE5B542" w:rsidR="00DF57A8" w:rsidRDefault="00DF57A8" w:rsidP="00554024">
            <w:r>
              <w:t>2</w:t>
            </w:r>
          </w:p>
        </w:tc>
        <w:tc>
          <w:tcPr>
            <w:tcW w:w="3146" w:type="dxa"/>
          </w:tcPr>
          <w:p w14:paraId="23F08D1E" w14:textId="4BF47207" w:rsidR="00DF57A8" w:rsidRDefault="00DF57A8" w:rsidP="00554024">
            <w:r>
              <w:t>Characters</w:t>
            </w:r>
          </w:p>
        </w:tc>
        <w:tc>
          <w:tcPr>
            <w:tcW w:w="2709" w:type="dxa"/>
          </w:tcPr>
          <w:p w14:paraId="537DAE76" w14:textId="7F9EFE2F" w:rsidR="00DF57A8" w:rsidRDefault="00DF57A8" w:rsidP="00554024">
            <w:r>
              <w:t>Sentence_maxlen</w:t>
            </w:r>
            <w:r w:rsidR="00CD06DA">
              <w:t xml:space="preserve"> (200)</w:t>
            </w:r>
          </w:p>
        </w:tc>
      </w:tr>
      <w:tr w:rsidR="00DF57A8" w14:paraId="06CBBB65" w14:textId="179AD915" w:rsidTr="00DF57A8">
        <w:tc>
          <w:tcPr>
            <w:tcW w:w="3155" w:type="dxa"/>
          </w:tcPr>
          <w:p w14:paraId="0202E4F0" w14:textId="69677BF7" w:rsidR="00DF57A8" w:rsidRDefault="00DF57A8" w:rsidP="00554024">
            <w:r>
              <w:t>3</w:t>
            </w:r>
          </w:p>
        </w:tc>
        <w:tc>
          <w:tcPr>
            <w:tcW w:w="3146" w:type="dxa"/>
          </w:tcPr>
          <w:p w14:paraId="441578E5" w14:textId="7180806F" w:rsidR="00DF57A8" w:rsidRDefault="00DF57A8" w:rsidP="00554024">
            <w:r>
              <w:t>One-hot array of labels</w:t>
            </w:r>
          </w:p>
        </w:tc>
        <w:tc>
          <w:tcPr>
            <w:tcW w:w="2709" w:type="dxa"/>
          </w:tcPr>
          <w:p w14:paraId="2A86C9E8" w14:textId="6893B0D7" w:rsidR="00DF57A8" w:rsidRDefault="00DF57A8" w:rsidP="00554024">
            <w:r>
              <w:t>Number of labels (4)</w:t>
            </w:r>
          </w:p>
        </w:tc>
      </w:tr>
    </w:tbl>
    <w:p w14:paraId="1667F624" w14:textId="77777777" w:rsidR="00982D8F" w:rsidRDefault="00982D8F" w:rsidP="00554024"/>
    <w:p w14:paraId="3C98B1EA" w14:textId="50C00AA7" w:rsidR="00AE0B12" w:rsidRPr="00EA1A16" w:rsidRDefault="006F7372" w:rsidP="00554024">
      <w:r>
        <w:t>For the toy dataset, the Numpy arrays are pickled to disk. This is so they can be used in multiple model training runs with different hyperparameters, without having to regenerate the tensors. The Keras model used from 0xnurl is modified only slightly, so that the dataset’s get_x_y function calls a function in the ‘matt’ package, representing a package of library files added to the Keras model as part of this project.</w:t>
      </w:r>
      <w:r w:rsidR="004251B1">
        <w:t xml:space="preserve"> My contributions are</w:t>
      </w:r>
      <w:r w:rsidR="00F97924">
        <w:t xml:space="preserve"> mainly</w:t>
      </w:r>
      <w:r w:rsidR="004251B1">
        <w:t xml:space="preserve"> placed in a separate package in order to clarify exactly what is my contribution to 0xnurl’s model. A list of all files</w:t>
      </w:r>
      <w:r w:rsidR="00C32FD7">
        <w:t xml:space="preserve"> in this project</w:t>
      </w:r>
      <w:r w:rsidR="004251B1">
        <w:t xml:space="preserve">, who authored them and what they achieve, is found in section </w:t>
      </w:r>
      <w:r w:rsidR="004251B1">
        <w:fldChar w:fldCharType="begin"/>
      </w:r>
      <w:r w:rsidR="004251B1">
        <w:instrText xml:space="preserve"> REF _Ref521578620 \r \h </w:instrText>
      </w:r>
      <w:r w:rsidR="004251B1">
        <w:fldChar w:fldCharType="separate"/>
      </w:r>
      <w:r w:rsidR="007D66AB">
        <w:t>16</w:t>
      </w:r>
      <w:r w:rsidR="004251B1">
        <w:fldChar w:fldCharType="end"/>
      </w:r>
      <w:r w:rsidR="004251B1">
        <w:t>.</w:t>
      </w:r>
    </w:p>
    <w:p w14:paraId="71BDC8B1" w14:textId="022316CB" w:rsidR="006F14DB" w:rsidRDefault="00FF689D" w:rsidP="00FF689D">
      <w:pPr>
        <w:pStyle w:val="Heading1"/>
      </w:pPr>
      <w:bookmarkStart w:id="46" w:name="_Ref521058119"/>
      <w:bookmarkStart w:id="47" w:name="_Toc523395523"/>
      <w:r w:rsidRPr="00FF689D">
        <w:t>Implementation</w:t>
      </w:r>
      <w:r w:rsidR="00DF6FFD">
        <w:t xml:space="preserve"> issues</w:t>
      </w:r>
      <w:bookmarkEnd w:id="46"/>
      <w:bookmarkEnd w:id="47"/>
    </w:p>
    <w:p w14:paraId="57105BC1" w14:textId="56B29764" w:rsidR="00DF6FFD" w:rsidRDefault="00DF6FFD" w:rsidP="00DF6FFD">
      <w:pPr>
        <w:pStyle w:val="Heading2"/>
      </w:pPr>
      <w:bookmarkStart w:id="48" w:name="_Ref521060037"/>
      <w:bookmarkStart w:id="49" w:name="_Ref521071235"/>
      <w:bookmarkStart w:id="50" w:name="_Ref521071278"/>
      <w:bookmarkStart w:id="51" w:name="_Ref521071934"/>
      <w:bookmarkStart w:id="52" w:name="_Toc523395524"/>
      <w:r>
        <w:t>Wikipedia data cleanliness</w:t>
      </w:r>
      <w:bookmarkEnd w:id="48"/>
      <w:bookmarkEnd w:id="49"/>
      <w:bookmarkEnd w:id="50"/>
      <w:bookmarkEnd w:id="51"/>
      <w:bookmarkEnd w:id="52"/>
    </w:p>
    <w:p w14:paraId="1C66C3C0" w14:textId="2D707039" w:rsidR="00081F39" w:rsidRDefault="00081F39" w:rsidP="00081F39"/>
    <w:p w14:paraId="4D8DFB85" w14:textId="31251D8D" w:rsidR="00081F39" w:rsidRDefault="00081F39" w:rsidP="00081F39">
      <w:r>
        <w:t>The datasets downloaded using the DBPedia SPARQL API</w:t>
      </w:r>
      <w:r w:rsidR="005564F8">
        <w:t xml:space="preserve"> are a result of volunteer contributions to Wikipedia article content and metadata.</w:t>
      </w:r>
      <w:r w:rsidR="00342A4C">
        <w:t xml:space="preserve"> As a result, the data is both voluminous and not very clean.</w:t>
      </w:r>
      <w:r w:rsidR="005B380A">
        <w:t xml:space="preserve"> Duplicates in the data, like the presence of “Ralph Allwood” and “Ralph Allwood MBE”, are not a problem, as they will improve the coverage of interpolation. However, the DBPedia API contains entries like the following which are wrongly listed as people:</w:t>
      </w:r>
    </w:p>
    <w:p w14:paraId="77EB8329" w14:textId="57F4B4E6" w:rsidR="005B380A" w:rsidRDefault="005B380A" w:rsidP="005B380A">
      <w:pPr>
        <w:pStyle w:val="ListParagraph"/>
        <w:numPr>
          <w:ilvl w:val="0"/>
          <w:numId w:val="9"/>
        </w:numPr>
      </w:pPr>
      <w:r>
        <w:lastRenderedPageBreak/>
        <w:t>“</w:t>
      </w:r>
      <w:r w:rsidRPr="005B380A">
        <w:t>(15 July 1914 – 8 November 1927)</w:t>
      </w:r>
      <w:r>
        <w:t>”</w:t>
      </w:r>
    </w:p>
    <w:p w14:paraId="257194F7" w14:textId="142EFA69" w:rsidR="005B380A" w:rsidRDefault="005B380A" w:rsidP="005B380A">
      <w:pPr>
        <w:pStyle w:val="ListParagraph"/>
        <w:numPr>
          <w:ilvl w:val="0"/>
          <w:numId w:val="9"/>
        </w:numPr>
      </w:pPr>
      <w:r>
        <w:t>“</w:t>
      </w:r>
      <w:r w:rsidRPr="005B380A">
        <w:t>(1833-1905)</w:t>
      </w:r>
      <w:r>
        <w:t>”</w:t>
      </w:r>
    </w:p>
    <w:p w14:paraId="45CE8850" w14:textId="1D7F09E8" w:rsidR="005B380A" w:rsidRDefault="005B380A" w:rsidP="00081F39"/>
    <w:p w14:paraId="76979D01" w14:textId="0ABBAB19" w:rsidR="005B380A" w:rsidRDefault="005B380A" w:rsidP="00081F39">
      <w:r>
        <w:t>And the following are listed as organizations:</w:t>
      </w:r>
    </w:p>
    <w:p w14:paraId="104A4452" w14:textId="389DD2E4" w:rsidR="005B380A" w:rsidRDefault="005B380A" w:rsidP="005B380A">
      <w:pPr>
        <w:pStyle w:val="ListParagraph"/>
        <w:numPr>
          <w:ilvl w:val="0"/>
          <w:numId w:val="10"/>
        </w:numPr>
      </w:pPr>
      <w:r>
        <w:t xml:space="preserve">“I” (the </w:t>
      </w:r>
      <w:r w:rsidR="001E3A31">
        <w:t>first-person</w:t>
      </w:r>
      <w:r>
        <w:t xml:space="preserve"> pronoun)</w:t>
      </w:r>
    </w:p>
    <w:p w14:paraId="12176A8B" w14:textId="3C6354C6" w:rsidR="005B380A" w:rsidRDefault="005B380A" w:rsidP="005B380A">
      <w:pPr>
        <w:pStyle w:val="ListParagraph"/>
        <w:numPr>
          <w:ilvl w:val="0"/>
          <w:numId w:val="10"/>
        </w:numPr>
      </w:pPr>
      <w:r>
        <w:t>“.” (a single period)</w:t>
      </w:r>
    </w:p>
    <w:p w14:paraId="49B80E30" w14:textId="5F338148" w:rsidR="002D2C78" w:rsidRDefault="002D2C78" w:rsidP="002D2C78"/>
    <w:p w14:paraId="55F38231" w14:textId="65C04E8A" w:rsidR="002D2C78" w:rsidRDefault="002D2C78" w:rsidP="002D2C78">
      <w:r>
        <w:t>And the following as places:</w:t>
      </w:r>
    </w:p>
    <w:p w14:paraId="4D8B089D" w14:textId="57C2311D" w:rsidR="002D2C78" w:rsidRDefault="002D2C78" w:rsidP="002D2C78">
      <w:pPr>
        <w:pStyle w:val="ListParagraph"/>
        <w:numPr>
          <w:ilvl w:val="0"/>
          <w:numId w:val="11"/>
        </w:numPr>
      </w:pPr>
      <w:r>
        <w:t>“And the”</w:t>
      </w:r>
    </w:p>
    <w:p w14:paraId="4FE2F93B" w14:textId="5C4E87A4" w:rsidR="005041D5" w:rsidRDefault="005041D5" w:rsidP="002D2C78">
      <w:pPr>
        <w:pStyle w:val="ListParagraph"/>
        <w:numPr>
          <w:ilvl w:val="0"/>
          <w:numId w:val="11"/>
        </w:numPr>
      </w:pPr>
      <w:r>
        <w:t>“the”</w:t>
      </w:r>
    </w:p>
    <w:p w14:paraId="073334F6" w14:textId="77777777" w:rsidR="00055418" w:rsidRDefault="00055418" w:rsidP="002D2C78"/>
    <w:p w14:paraId="17BED8CD" w14:textId="14BA20CC" w:rsidR="00055418" w:rsidRDefault="00055418" w:rsidP="00055418">
      <w:r>
        <w:t>In the case of “</w:t>
      </w:r>
      <w:r w:rsidRPr="005B380A">
        <w:t>(15 July 1914 – 8 November 1927)</w:t>
      </w:r>
      <w:r>
        <w:t>”, this would appear to be the birth and death dates of a person, wrongly classified as a person’s name.</w:t>
      </w:r>
      <w:r w:rsidR="00943E8B">
        <w:t xml:space="preserve"> The other examples just seem to be mis-classifications of command words or characters in English.</w:t>
      </w:r>
    </w:p>
    <w:p w14:paraId="1D53FC86" w14:textId="77777777" w:rsidR="00055418" w:rsidRDefault="00055418" w:rsidP="002D2C78"/>
    <w:p w14:paraId="3780709C" w14:textId="48BF16CB" w:rsidR="00F7050E" w:rsidRDefault="005F7FA0" w:rsidP="002D2C78">
      <w:r>
        <w:t>At first, such oddities were manually removed, but it was clear that a more principled filtering approach was needed.</w:t>
      </w:r>
      <w:r w:rsidR="00996E5F">
        <w:t xml:space="preserve"> </w:t>
      </w:r>
      <w:r>
        <w:t>A</w:t>
      </w:r>
      <w:r w:rsidR="00996E5F">
        <w:t xml:space="preserve"> number of processing steps </w:t>
      </w:r>
      <w:r>
        <w:t>were then</w:t>
      </w:r>
      <w:r w:rsidR="00996E5F">
        <w:t xml:space="preserve"> added to the Named Entity lists once they </w:t>
      </w:r>
      <w:r>
        <w:t>were</w:t>
      </w:r>
      <w:r w:rsidR="00996E5F">
        <w:t xml:space="preserve"> downloaded from DB</w:t>
      </w:r>
      <w:r w:rsidR="002053A9">
        <w:t xml:space="preserve">Pedia. These are listed in </w:t>
      </w:r>
      <w:r w:rsidR="002053A9">
        <w:fldChar w:fldCharType="begin"/>
      </w:r>
      <w:r w:rsidR="002053A9">
        <w:instrText xml:space="preserve"> REF _Ref521584123 \h </w:instrText>
      </w:r>
      <w:r w:rsidR="002053A9">
        <w:fldChar w:fldCharType="separate"/>
      </w:r>
      <w:r w:rsidR="007D66AB">
        <w:t xml:space="preserve">Table </w:t>
      </w:r>
      <w:r w:rsidR="007D66AB">
        <w:rPr>
          <w:noProof/>
        </w:rPr>
        <w:t>4</w:t>
      </w:r>
      <w:r w:rsidR="002053A9">
        <w:fldChar w:fldCharType="end"/>
      </w:r>
      <w:r w:rsidR="00996E5F">
        <w:t>.</w:t>
      </w:r>
    </w:p>
    <w:p w14:paraId="71B68DB5" w14:textId="03673B70" w:rsidR="00513162" w:rsidRDefault="00513162" w:rsidP="002D2C78"/>
    <w:p w14:paraId="546F9838" w14:textId="5FDC1EEE" w:rsidR="002053A9" w:rsidRDefault="002053A9" w:rsidP="002053A9">
      <w:pPr>
        <w:pStyle w:val="Caption"/>
        <w:keepNext/>
      </w:pPr>
      <w:bookmarkStart w:id="53" w:name="_Ref521584123"/>
      <w:bookmarkStart w:id="54" w:name="_Toc523395486"/>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F122E9">
        <w:rPr>
          <w:noProof/>
        </w:rPr>
        <w:t>4</w:t>
      </w:r>
      <w:r w:rsidR="00416EE0">
        <w:rPr>
          <w:noProof/>
        </w:rPr>
        <w:fldChar w:fldCharType="end"/>
      </w:r>
      <w:bookmarkEnd w:id="53"/>
      <w:r>
        <w:t xml:space="preserve"> DBPedia post-processing tasks on Named Entities</w:t>
      </w:r>
      <w:bookmarkEnd w:id="54"/>
    </w:p>
    <w:tbl>
      <w:tblPr>
        <w:tblStyle w:val="TableGrid"/>
        <w:tblW w:w="0" w:type="auto"/>
        <w:tblLook w:val="04A0" w:firstRow="1" w:lastRow="0" w:firstColumn="1" w:lastColumn="0" w:noHBand="0" w:noVBand="1"/>
      </w:tblPr>
      <w:tblGrid>
        <w:gridCol w:w="5807"/>
        <w:gridCol w:w="2693"/>
      </w:tblGrid>
      <w:tr w:rsidR="00513162" w14:paraId="295B6F16" w14:textId="77777777" w:rsidTr="002053A9">
        <w:tc>
          <w:tcPr>
            <w:tcW w:w="5807" w:type="dxa"/>
          </w:tcPr>
          <w:p w14:paraId="2E211A0E" w14:textId="54AC2E0A" w:rsidR="00513162" w:rsidRPr="00513162" w:rsidRDefault="00513162" w:rsidP="002D2C78">
            <w:pPr>
              <w:rPr>
                <w:b/>
              </w:rPr>
            </w:pPr>
            <w:r w:rsidRPr="00513162">
              <w:rPr>
                <w:b/>
              </w:rPr>
              <w:t>Task</w:t>
            </w:r>
          </w:p>
        </w:tc>
        <w:tc>
          <w:tcPr>
            <w:tcW w:w="2693" w:type="dxa"/>
          </w:tcPr>
          <w:p w14:paraId="46F14E39" w14:textId="37CEE6C1" w:rsidR="00513162" w:rsidRPr="00513162" w:rsidRDefault="00513162" w:rsidP="002D2C78">
            <w:pPr>
              <w:rPr>
                <w:b/>
              </w:rPr>
            </w:pPr>
            <w:r w:rsidRPr="00513162">
              <w:rPr>
                <w:b/>
              </w:rPr>
              <w:t>Regex (if applicable)</w:t>
            </w:r>
          </w:p>
        </w:tc>
      </w:tr>
      <w:tr w:rsidR="00513162" w14:paraId="58F80497" w14:textId="77777777" w:rsidTr="002053A9">
        <w:tc>
          <w:tcPr>
            <w:tcW w:w="5807" w:type="dxa"/>
          </w:tcPr>
          <w:p w14:paraId="33C16ECB" w14:textId="61FE2C45" w:rsidR="00513162" w:rsidRDefault="00513162" w:rsidP="002D2C78">
            <w:r>
              <w:t>Remove double quotes</w:t>
            </w:r>
          </w:p>
        </w:tc>
        <w:tc>
          <w:tcPr>
            <w:tcW w:w="2693" w:type="dxa"/>
          </w:tcPr>
          <w:p w14:paraId="1EC42662" w14:textId="5CBE5915" w:rsidR="00513162" w:rsidRDefault="00BB212D" w:rsidP="002D2C78">
            <w:r>
              <w:t>N/A</w:t>
            </w:r>
          </w:p>
        </w:tc>
      </w:tr>
      <w:tr w:rsidR="00513162" w14:paraId="5B0E1FD8" w14:textId="77777777" w:rsidTr="002053A9">
        <w:tc>
          <w:tcPr>
            <w:tcW w:w="5807" w:type="dxa"/>
          </w:tcPr>
          <w:p w14:paraId="7D8E15EE" w14:textId="7E65849E" w:rsidR="00513162" w:rsidRDefault="00513162" w:rsidP="002D2C78">
            <w:r>
              <w:t>Left-trim whitespace</w:t>
            </w:r>
          </w:p>
        </w:tc>
        <w:tc>
          <w:tcPr>
            <w:tcW w:w="2693" w:type="dxa"/>
          </w:tcPr>
          <w:p w14:paraId="4EEC51E2" w14:textId="77777777" w:rsidR="00513162" w:rsidRDefault="00513162" w:rsidP="002D2C78"/>
        </w:tc>
      </w:tr>
      <w:tr w:rsidR="00513162" w14:paraId="5DE3C322" w14:textId="77777777" w:rsidTr="002053A9">
        <w:tc>
          <w:tcPr>
            <w:tcW w:w="5807" w:type="dxa"/>
          </w:tcPr>
          <w:p w14:paraId="27BE22E3" w14:textId="0A641A50" w:rsidR="00513162" w:rsidRDefault="00513162" w:rsidP="002D2C78">
            <w:r>
              <w:t>Remove lines that are entirely numbers of symbols</w:t>
            </w:r>
          </w:p>
        </w:tc>
        <w:tc>
          <w:tcPr>
            <w:tcW w:w="2693" w:type="dxa"/>
          </w:tcPr>
          <w:p w14:paraId="61775B7C" w14:textId="77777777" w:rsidR="00513162" w:rsidRPr="00513162" w:rsidRDefault="00513162" w:rsidP="00537B9C">
            <w:pPr>
              <w:rPr>
                <w:rFonts w:eastAsia="Times New Roman"/>
                <w:color w:val="A9B7C6"/>
              </w:rPr>
            </w:pPr>
            <w:r w:rsidRPr="00513162">
              <w:rPr>
                <w:rFonts w:eastAsia="Times New Roman"/>
              </w:rPr>
              <w:t>^[!@£$%^&amp;*()0-9 ]+$</w:t>
            </w:r>
          </w:p>
          <w:p w14:paraId="444D207A" w14:textId="77777777" w:rsidR="00513162" w:rsidRDefault="00513162" w:rsidP="002D2C78"/>
        </w:tc>
      </w:tr>
      <w:tr w:rsidR="00513162" w14:paraId="60E439A8" w14:textId="77777777" w:rsidTr="002053A9">
        <w:tc>
          <w:tcPr>
            <w:tcW w:w="5807" w:type="dxa"/>
          </w:tcPr>
          <w:p w14:paraId="18382BF4" w14:textId="169D8349" w:rsidR="00513162" w:rsidRDefault="00513162" w:rsidP="002D2C78">
            <w:r>
              <w:t>If whole line starts and ends with brackets, remove them</w:t>
            </w:r>
          </w:p>
        </w:tc>
        <w:tc>
          <w:tcPr>
            <w:tcW w:w="2693" w:type="dxa"/>
          </w:tcPr>
          <w:p w14:paraId="3DFAFDB7" w14:textId="77777777" w:rsidR="00513162" w:rsidRPr="00513162" w:rsidRDefault="00513162" w:rsidP="00513162">
            <w:pPr>
              <w:rPr>
                <w:rFonts w:ascii="Menlo" w:eastAsia="Times New Roman" w:hAnsi="Menlo" w:cs="Menlo"/>
                <w:color w:val="6A8759"/>
                <w:sz w:val="21"/>
                <w:szCs w:val="21"/>
              </w:rPr>
            </w:pPr>
          </w:p>
        </w:tc>
      </w:tr>
      <w:tr w:rsidR="00513162" w14:paraId="43F55C27" w14:textId="77777777" w:rsidTr="002053A9">
        <w:tc>
          <w:tcPr>
            <w:tcW w:w="5807" w:type="dxa"/>
          </w:tcPr>
          <w:p w14:paraId="6D5B4299" w14:textId="0381D32A" w:rsidR="00513162" w:rsidRDefault="00513162" w:rsidP="002D2C78">
            <w:r>
              <w:t>If line starts with more than one single quote, remove all single quotes at start of line</w:t>
            </w:r>
          </w:p>
        </w:tc>
        <w:tc>
          <w:tcPr>
            <w:tcW w:w="2693" w:type="dxa"/>
          </w:tcPr>
          <w:p w14:paraId="039FCAE6" w14:textId="77777777" w:rsidR="00513162" w:rsidRDefault="00513162" w:rsidP="00537B9C">
            <w:pPr>
              <w:rPr>
                <w:color w:val="A9B7C6"/>
              </w:rPr>
            </w:pPr>
            <w:r>
              <w:t>(.*)'{2,}$</w:t>
            </w:r>
          </w:p>
          <w:p w14:paraId="6116D4FA" w14:textId="77777777" w:rsidR="00513162" w:rsidRPr="00513162" w:rsidRDefault="00513162" w:rsidP="00537B9C">
            <w:pPr>
              <w:rPr>
                <w:rFonts w:eastAsia="Times New Roman"/>
              </w:rPr>
            </w:pPr>
          </w:p>
        </w:tc>
      </w:tr>
      <w:tr w:rsidR="00513162" w14:paraId="2E9522F2" w14:textId="77777777" w:rsidTr="002053A9">
        <w:tc>
          <w:tcPr>
            <w:tcW w:w="5807" w:type="dxa"/>
          </w:tcPr>
          <w:p w14:paraId="56BD0AE8" w14:textId="7AED0669" w:rsidR="00513162" w:rsidRDefault="00513162" w:rsidP="002D2C78">
            <w:r>
              <w:t>If line starts with just whitespace or asterisks, remove them</w:t>
            </w:r>
          </w:p>
        </w:tc>
        <w:tc>
          <w:tcPr>
            <w:tcW w:w="2693" w:type="dxa"/>
          </w:tcPr>
          <w:p w14:paraId="2E3B47A8" w14:textId="77777777" w:rsidR="00513162" w:rsidRDefault="00513162" w:rsidP="00537B9C">
            <w:pPr>
              <w:rPr>
                <w:color w:val="A9B7C6"/>
              </w:rPr>
            </w:pPr>
            <w:r>
              <w:t>^[* ]+(.*)</w:t>
            </w:r>
          </w:p>
          <w:p w14:paraId="2D58467E" w14:textId="77777777" w:rsidR="00513162" w:rsidRDefault="00513162" w:rsidP="00513162">
            <w:pPr>
              <w:rPr>
                <w:rFonts w:ascii="Menlo" w:hAnsi="Menlo" w:cs="Menlo"/>
                <w:color w:val="6A8759"/>
                <w:sz w:val="21"/>
                <w:szCs w:val="21"/>
              </w:rPr>
            </w:pPr>
          </w:p>
        </w:tc>
      </w:tr>
      <w:tr w:rsidR="00513162" w14:paraId="5FC53126" w14:textId="77777777" w:rsidTr="002053A9">
        <w:tc>
          <w:tcPr>
            <w:tcW w:w="5807" w:type="dxa"/>
          </w:tcPr>
          <w:p w14:paraId="00F40156" w14:textId="26A86B24" w:rsidR="00513162" w:rsidRDefault="002053A9" w:rsidP="002D2C78">
            <w:r>
              <w:t>Remove words shorter than 4 characters</w:t>
            </w:r>
          </w:p>
        </w:tc>
        <w:tc>
          <w:tcPr>
            <w:tcW w:w="2693" w:type="dxa"/>
          </w:tcPr>
          <w:p w14:paraId="2BE3DDEA" w14:textId="7E7C6089" w:rsidR="00513162" w:rsidRDefault="00BB212D" w:rsidP="00513162">
            <w:pPr>
              <w:rPr>
                <w:rFonts w:ascii="Menlo" w:hAnsi="Menlo" w:cs="Menlo"/>
                <w:color w:val="6A8759"/>
                <w:sz w:val="21"/>
                <w:szCs w:val="21"/>
              </w:rPr>
            </w:pPr>
            <w:r>
              <w:rPr>
                <w:rFonts w:ascii="Menlo" w:hAnsi="Menlo" w:cs="Menlo"/>
                <w:color w:val="6A8759"/>
                <w:sz w:val="21"/>
                <w:szCs w:val="21"/>
              </w:rPr>
              <w:t>N/A</w:t>
            </w:r>
          </w:p>
        </w:tc>
      </w:tr>
    </w:tbl>
    <w:p w14:paraId="2A5FF3B5" w14:textId="77777777" w:rsidR="00513162" w:rsidRDefault="00513162" w:rsidP="002D2C78"/>
    <w:p w14:paraId="4E875419" w14:textId="77777777" w:rsidR="00F7050E" w:rsidRDefault="00F7050E" w:rsidP="002D2C78"/>
    <w:p w14:paraId="76658A21" w14:textId="67728EF3" w:rsidR="005B380A" w:rsidRDefault="00996E5F" w:rsidP="00AD188F">
      <w:r>
        <w:t xml:space="preserve">Finally, if after all processing, all the remaining words in a Named Entity are stop-words (taken from the NLTK Corpus of English stop-words), then whole entry is removed. Of course, this </w:t>
      </w:r>
      <w:r w:rsidR="00230F17">
        <w:t>means that some perfectly valid Named Entities like ‘The Who’ cannot be recognised in the interpolation phase.</w:t>
      </w:r>
      <w:r w:rsidR="00CF5D56">
        <w:t xml:space="preserve"> This </w:t>
      </w:r>
      <w:r w:rsidR="00027876">
        <w:t xml:space="preserve">is a necessary trade-off of cleaning up the data </w:t>
      </w:r>
      <w:r w:rsidR="00AD188F">
        <w:t>in an automated fashion.</w:t>
      </w:r>
      <w:r w:rsidR="005412C2">
        <w:t xml:space="preserve"> Note that words shorter than 4 characters are also removed, before the stopwords step. These tend to be strange stub words like ‘ar’ which are low-value and hard to filter.</w:t>
      </w:r>
    </w:p>
    <w:p w14:paraId="641F435B" w14:textId="4739428C" w:rsidR="004B3D94" w:rsidRDefault="004B3D94" w:rsidP="004B3D94"/>
    <w:p w14:paraId="7ABAD07E" w14:textId="33C7C304" w:rsidR="005C0347" w:rsidRDefault="005C0347" w:rsidP="004B3D94">
      <w:r>
        <w:t>DBPedia contains a lot of Chinese, Russian and Arabic names in their respective scripts. This is not a data cleanliness problem, just a phenomenon of Wikipedia’s global reach. There is no principled reason to remove these names from the dataset, but it is unlikely that they would appear in Hansard in their native character-sets.</w:t>
      </w:r>
    </w:p>
    <w:p w14:paraId="11914892" w14:textId="4249AFC8" w:rsidR="00663D0E" w:rsidRDefault="00663D0E" w:rsidP="004B3D94"/>
    <w:p w14:paraId="1FE960ED" w14:textId="77777777" w:rsidR="007E5597" w:rsidRDefault="007E5597" w:rsidP="004B3D94"/>
    <w:p w14:paraId="6162BD46" w14:textId="404FFB77" w:rsidR="00663D0E" w:rsidRDefault="00663D0E" w:rsidP="00663D0E">
      <w:pPr>
        <w:pStyle w:val="Heading2"/>
      </w:pPr>
      <w:bookmarkStart w:id="55" w:name="_Ref521585097"/>
      <w:bookmarkStart w:id="56" w:name="_Toc523395525"/>
      <w:r>
        <w:t>Interpolation overlaps</w:t>
      </w:r>
      <w:bookmarkEnd w:id="55"/>
      <w:bookmarkEnd w:id="56"/>
    </w:p>
    <w:p w14:paraId="576ECD36" w14:textId="50C3674F" w:rsidR="00663D0E" w:rsidRDefault="00663D0E" w:rsidP="00663D0E"/>
    <w:p w14:paraId="23992455" w14:textId="456BF163" w:rsidR="00663D0E" w:rsidRDefault="00663D0E" w:rsidP="00663D0E">
      <w:r>
        <w:t xml:space="preserve">One problem the early incarnation of this algorithm is that earlier Named Entities could be overwritten by later ones. For example, in the phrase ‘The House’, the two-word phrase may be successfully interpolated as a place (referring to the house in which the debate takes place). However, when the algorithm moves on to the word ‘House’, it will label it as an organization (House is the name of two different companies listed on Wikipedia). </w:t>
      </w:r>
      <w:r w:rsidR="00967DB0">
        <w:t>T</w:t>
      </w:r>
      <w:r>
        <w:t xml:space="preserve">he resulting labelling is 111122222, with ‘The’ still labelled as a location even though ‘House’ is re-labelled as an organization. Aside from the ambiguity about what the correct labels for the whole phrase are, ‘The’ is now </w:t>
      </w:r>
      <w:r w:rsidR="00FB4051">
        <w:t xml:space="preserve">definitely </w:t>
      </w:r>
      <w:r>
        <w:t>labelled wrongly.</w:t>
      </w:r>
    </w:p>
    <w:p w14:paraId="45138F72" w14:textId="77777777" w:rsidR="00663D0E" w:rsidRDefault="00663D0E" w:rsidP="00663D0E"/>
    <w:p w14:paraId="1A72D598" w14:textId="61E62120" w:rsidR="00663D0E" w:rsidRDefault="00663D0E" w:rsidP="00663D0E">
      <w:r>
        <w:t xml:space="preserve">The fix for this problem </w:t>
      </w:r>
      <w:r w:rsidR="00347D55">
        <w:t>was to arbitrarily choose the first-matched Named Entity as th</w:t>
      </w:r>
      <w:r w:rsidR="00BB2C0B">
        <w:t>e correct one. I</w:t>
      </w:r>
      <w:r w:rsidR="00347D55">
        <w:t>n the case of ‘The House’, the 2-word phrase is labelled as a location. This labelling is then protected – as the n-grams window slides forward to recognise more Named Entities, we keep track of whether the phrase being examined overlaps with a previously recognised Named Entity (to keep track of this, we store recentest_match_end, the index of the character at the end of the most recent labelling). If it does, we skip over this n-gram without searching for any more Named Entities.</w:t>
      </w:r>
      <w:r w:rsidR="004A0FCE">
        <w:t xml:space="preserve"> </w:t>
      </w:r>
      <w:r w:rsidR="004A0FCE">
        <w:fldChar w:fldCharType="begin"/>
      </w:r>
      <w:r w:rsidR="004A0FCE">
        <w:instrText xml:space="preserve"> REF _Ref521585486 \h </w:instrText>
      </w:r>
      <w:r w:rsidR="004A0FCE">
        <w:fldChar w:fldCharType="separate"/>
      </w:r>
      <w:r w:rsidR="007D66AB">
        <w:t xml:space="preserve">Code Snippet </w:t>
      </w:r>
      <w:r w:rsidR="007D66AB">
        <w:rPr>
          <w:noProof/>
        </w:rPr>
        <w:t>4</w:t>
      </w:r>
      <w:r w:rsidR="004A0FCE">
        <w:fldChar w:fldCharType="end"/>
      </w:r>
      <w:r w:rsidR="004A0FCE">
        <w:t xml:space="preserve"> shows the logic (“overlaps” is a helper function which simply compares the first index of the current ngram with recentest_match_end and returns a Boolean).</w:t>
      </w:r>
    </w:p>
    <w:p w14:paraId="4278DF24" w14:textId="77777777" w:rsidR="00663D0E" w:rsidRDefault="00663D0E" w:rsidP="00663D0E"/>
    <w:p w14:paraId="43064565" w14:textId="608B36B7" w:rsidR="00EC1C33" w:rsidRDefault="00EE5550" w:rsidP="00EC1C33">
      <w:pPr>
        <w:keepNext/>
      </w:pPr>
      <w:r>
        <w:rPr>
          <w:noProof/>
        </w:rPr>
        <w:object w:dxaOrig="9020" w:dyaOrig="4700" w14:anchorId="451548DE">
          <v:shape id="_x0000_i1034" type="#_x0000_t75" alt="" style="width:451pt;height:235pt;mso-width-percent:0;mso-height-percent:0;mso-width-percent:0;mso-height-percent:0" o:ole="">
            <v:imagedata r:id="rId19" o:title=""/>
          </v:shape>
          <o:OLEObject Type="Embed" ProgID="Word.Document.12" ShapeID="_x0000_i1034" DrawAspect="Content" ObjectID="_1597164180" r:id="rId20">
            <o:FieldCodes>\s</o:FieldCodes>
          </o:OLEObject>
        </w:object>
      </w:r>
    </w:p>
    <w:p w14:paraId="735F219B" w14:textId="070E4D0B" w:rsidR="00663D0E" w:rsidRPr="00663D0E" w:rsidRDefault="00EC1C33" w:rsidP="00EC1C33">
      <w:pPr>
        <w:pStyle w:val="Caption"/>
      </w:pPr>
      <w:bookmarkStart w:id="57" w:name="_Ref521585486"/>
      <w:bookmarkStart w:id="58" w:name="_Toc523395497"/>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5A4174">
        <w:rPr>
          <w:noProof/>
        </w:rPr>
        <w:t>4</w:t>
      </w:r>
      <w:r w:rsidR="00416EE0">
        <w:rPr>
          <w:noProof/>
        </w:rPr>
        <w:fldChar w:fldCharType="end"/>
      </w:r>
      <w:bookmarkEnd w:id="57"/>
      <w:r>
        <w:t xml:space="preserve"> logic to avoid re-interpolating overlapping NEs</w:t>
      </w:r>
      <w:bookmarkEnd w:id="58"/>
    </w:p>
    <w:p w14:paraId="3320B6F3" w14:textId="5AF71D13" w:rsidR="004B3D94" w:rsidRPr="004B3D94" w:rsidRDefault="004B3D94" w:rsidP="004B3D94"/>
    <w:p w14:paraId="7DC5E271" w14:textId="6E9CA35C" w:rsidR="00DF6FFD" w:rsidRDefault="00DF6FFD" w:rsidP="00DF6FFD">
      <w:pPr>
        <w:pStyle w:val="Heading2"/>
      </w:pPr>
      <w:bookmarkStart w:id="59" w:name="_Ref521575268"/>
      <w:bookmarkStart w:id="60" w:name="_Toc523395526"/>
      <w:r>
        <w:t>NLTK</w:t>
      </w:r>
      <w:r w:rsidR="00F2435C">
        <w:t xml:space="preserve"> Treebank word</w:t>
      </w:r>
      <w:r>
        <w:t xml:space="preserve"> span_tokenize bugs</w:t>
      </w:r>
      <w:bookmarkEnd w:id="59"/>
      <w:bookmarkEnd w:id="60"/>
    </w:p>
    <w:p w14:paraId="33D76C3E" w14:textId="6A605831" w:rsidR="00AA1A20" w:rsidRDefault="00AA1A20" w:rsidP="00AA1A20"/>
    <w:p w14:paraId="0D244F8F" w14:textId="526925DF" w:rsidR="00AA1A20" w:rsidRDefault="00B064A5" w:rsidP="00AA1A20">
      <w:r>
        <w:t>NLTK’s span_tokenize</w:t>
      </w:r>
      <w:r w:rsidR="008C57C2">
        <w:t xml:space="preserve"> has two open issues on GitHub, one of which was opened only four days ago.</w:t>
      </w:r>
      <w:r w:rsidR="008C57C2">
        <w:rPr>
          <w:rStyle w:val="FootnoteReference"/>
        </w:rPr>
        <w:footnoteReference w:id="14"/>
      </w:r>
      <w:r w:rsidR="008C57C2">
        <w:t xml:space="preserve"> </w:t>
      </w:r>
      <w:r w:rsidR="00A3134B">
        <w:t xml:space="preserve">“Span_tokenize” cannot handle some inputs with unbalanced or nested </w:t>
      </w:r>
      <w:r w:rsidR="00A3134B">
        <w:lastRenderedPageBreak/>
        <w:t>quotation marks. The issue seems to stem from the implementation, which first tokenizes the text into individual words (not offsets), then hunts through the text for each word individually, in order to generate the offsets.</w:t>
      </w:r>
      <w:r w:rsidR="0062088A">
        <w:t xml:space="preserve"> The NLTK community on GitHub has submitted a number of fixes to the code use</w:t>
      </w:r>
      <w:r w:rsidR="00526DCF">
        <w:t>d</w:t>
      </w:r>
      <w:r w:rsidR="0062088A">
        <w:t xml:space="preserve"> to match the text, but the conversation on the issue as a whole concluded</w:t>
      </w:r>
      <w:r w:rsidR="0062088A">
        <w:rPr>
          <w:rStyle w:val="FootnoteReference"/>
        </w:rPr>
        <w:footnoteReference w:id="15"/>
      </w:r>
      <w:r w:rsidR="0062088A">
        <w:t xml:space="preserve"> that the only robust solution was to remove the span_tokenize method completely.</w:t>
      </w:r>
    </w:p>
    <w:p w14:paraId="26DED027" w14:textId="36E91008" w:rsidR="00F2435C" w:rsidRDefault="00F2435C" w:rsidP="00AA1A20"/>
    <w:p w14:paraId="58C2F2DF" w14:textId="58F155D6" w:rsidR="007E5597" w:rsidRDefault="00F2435C" w:rsidP="00AA1A20">
      <w:r>
        <w:t xml:space="preserve">This project is fully reliant on </w:t>
      </w:r>
      <w:r w:rsidR="006164FE">
        <w:t xml:space="preserve">NLTK’s Treebank’s word </w:t>
      </w:r>
      <w:r w:rsidR="0079500D">
        <w:t>span_tokenize to generate offsets</w:t>
      </w:r>
      <w:r w:rsidR="00756306">
        <w:t xml:space="preserve"> used </w:t>
      </w:r>
      <w:r w:rsidR="009C3C88">
        <w:t xml:space="preserve">to create ngrams to scour for Named Entities, as described in detail in section </w:t>
      </w:r>
      <w:r w:rsidR="009C3C88">
        <w:fldChar w:fldCharType="begin"/>
      </w:r>
      <w:r w:rsidR="009C3C88">
        <w:instrText xml:space="preserve"> REF _Ref521059322 \r \h </w:instrText>
      </w:r>
      <w:r w:rsidR="009C3C88">
        <w:fldChar w:fldCharType="separate"/>
      </w:r>
      <w:r w:rsidR="007D66AB">
        <w:t>7.7</w:t>
      </w:r>
      <w:r w:rsidR="009C3C88">
        <w:fldChar w:fldCharType="end"/>
      </w:r>
      <w:r w:rsidR="009C3C88">
        <w:t>. The character-position indices have to be preserved, in order to generate a Y tensor with NE labels in the same positions as the original characters. In order to side-step the NLTK span_tokenize bug, I simply searched for all files that had failed interpolation on the first iteration, replaced all occurrences of double-quotes with single-quotes, and then re-interpolated them</w:t>
      </w:r>
      <w:r w:rsidR="00787F11">
        <w:t xml:space="preserve">, as shown in the top-left of </w:t>
      </w:r>
      <w:r w:rsidR="00787F11">
        <w:fldChar w:fldCharType="begin"/>
      </w:r>
      <w:r w:rsidR="00787F11">
        <w:instrText xml:space="preserve"> REF _Ref521572082 \h </w:instrText>
      </w:r>
      <w:r w:rsidR="00787F11">
        <w:fldChar w:fldCharType="separate"/>
      </w:r>
      <w:r w:rsidR="007D66AB">
        <w:t xml:space="preserve">Figure </w:t>
      </w:r>
      <w:r w:rsidR="007D66AB">
        <w:rPr>
          <w:noProof/>
        </w:rPr>
        <w:t>3</w:t>
      </w:r>
      <w:r w:rsidR="00787F11">
        <w:fldChar w:fldCharType="end"/>
      </w:r>
      <w:r w:rsidR="00787F11">
        <w:t xml:space="preserve">. </w:t>
      </w:r>
    </w:p>
    <w:p w14:paraId="071E583B" w14:textId="77777777" w:rsidR="007E5597" w:rsidRDefault="007E5597" w:rsidP="00AA1A20"/>
    <w:p w14:paraId="2618C632" w14:textId="49EC3E49" w:rsidR="00F2435C" w:rsidRPr="00AA1A20" w:rsidRDefault="00787F11" w:rsidP="00AA1A20">
      <w:r>
        <w:t>This approach is not ideal as it involves changing the raw textual data; given more time, a robust solution to span-tokenizing would be investigated, and relevant code submitted to the NLTK project for review in a Pull Request.</w:t>
      </w:r>
      <w:r w:rsidR="002C4540">
        <w:t xml:space="preserve"> Another approach is to completely exclude word-tokenization from the interpolation process, using a sliding character-window over the text to find and label named entities. This option was excluded because of its poor performance and time constraints.</w:t>
      </w:r>
      <w:r w:rsidR="00D17BF4">
        <w:t xml:space="preserve"> Finally, another library could be used to provide span_tokenize functionality. Spacy.io was </w:t>
      </w:r>
      <w:r w:rsidR="007E5597">
        <w:t>investigated but</w:t>
      </w:r>
      <w:r w:rsidR="00D17BF4">
        <w:t xml:space="preserve"> was not found to have span_tokenize methods that return indices of the start and end of words.</w:t>
      </w:r>
    </w:p>
    <w:p w14:paraId="2AFEF608" w14:textId="12316760" w:rsidR="000177A8" w:rsidRDefault="000177A8" w:rsidP="000177A8"/>
    <w:p w14:paraId="172E14C2" w14:textId="714B2A59" w:rsidR="00DF6FFD" w:rsidRDefault="00DF6FFD" w:rsidP="00DF6FFD">
      <w:pPr>
        <w:pStyle w:val="Heading2"/>
      </w:pPr>
      <w:bookmarkStart w:id="61" w:name="_Toc523395527"/>
      <w:r>
        <w:t xml:space="preserve">Toy dataset model – tensor </w:t>
      </w:r>
      <w:r w:rsidR="00F95818">
        <w:t>formation</w:t>
      </w:r>
      <w:bookmarkEnd w:id="61"/>
    </w:p>
    <w:p w14:paraId="38799339" w14:textId="77777777" w:rsidR="00FD28B3" w:rsidRDefault="00FD28B3" w:rsidP="00FD28B3"/>
    <w:p w14:paraId="76B9F5E9" w14:textId="466931A6" w:rsidR="00AD58F4" w:rsidRDefault="007E5597" w:rsidP="00FD28B3">
      <w:pPr>
        <w:rPr>
          <w:color w:val="000000" w:themeColor="text1"/>
        </w:rPr>
      </w:pPr>
      <w:r>
        <w:rPr>
          <w:color w:val="000000" w:themeColor="text1"/>
        </w:rPr>
        <w:t>Sentences, segmented by the NLTK Punkt sentence segmenter with some customisation, are used as the default unit for each tensor. This has the advantage that each tensor (if correctly ‘chunked’ into a sentence) is guaranteed to be a single, cohesive utterance, as opposed to tensors represented by a fixed number of characters.</w:t>
      </w:r>
      <w:r w:rsidR="00AD58F4">
        <w:rPr>
          <w:color w:val="000000" w:themeColor="text1"/>
        </w:rPr>
        <w:t xml:space="preserve"> At the other extreme, it is much more tractable than using a whole debate as one tensor (the longest debate in the collection was 1.13m characters long).</w:t>
      </w:r>
      <w:r>
        <w:rPr>
          <w:color w:val="000000" w:themeColor="text1"/>
        </w:rPr>
        <w:t xml:space="preserve"> However, sentences in human </w:t>
      </w:r>
      <w:r w:rsidR="00AD58F4">
        <w:rPr>
          <w:color w:val="000000" w:themeColor="text1"/>
        </w:rPr>
        <w:t>language greatly vary in length, yet the BLSTM requires tensors of uniform length.</w:t>
      </w:r>
    </w:p>
    <w:p w14:paraId="627EF4D2" w14:textId="77777777" w:rsidR="00AD58F4" w:rsidRDefault="00AD58F4" w:rsidP="00FD28B3">
      <w:pPr>
        <w:rPr>
          <w:color w:val="000000" w:themeColor="text1"/>
        </w:rPr>
      </w:pPr>
    </w:p>
    <w:p w14:paraId="497AFFA1" w14:textId="63FA8118" w:rsidR="007E5597" w:rsidRPr="007E5597" w:rsidRDefault="00972B17" w:rsidP="00FD28B3">
      <w:pPr>
        <w:rPr>
          <w:color w:val="000000" w:themeColor="text1"/>
        </w:rPr>
      </w:pPr>
      <w:r>
        <w:rPr>
          <w:color w:val="000000" w:themeColor="text1"/>
        </w:rPr>
        <w:t xml:space="preserve">A max sentence length of 200 was chosen for the model. Any sentences longer than this are truncated, even if truncation occurs mid-way through a word. Any sentences shorter than this are left-padded with null characters, using Keras’ pad_sequences helper method, which also takes care </w:t>
      </w:r>
      <w:r w:rsidR="00F76F99">
        <w:rPr>
          <w:color w:val="000000" w:themeColor="text1"/>
        </w:rPr>
        <w:t>of converting the python lists t</w:t>
      </w:r>
      <w:r>
        <w:rPr>
          <w:color w:val="000000" w:themeColor="text1"/>
        </w:rPr>
        <w:t>o Numpy arrays</w:t>
      </w:r>
      <w:r w:rsidR="00F76F99">
        <w:rPr>
          <w:color w:val="000000" w:themeColor="text1"/>
        </w:rPr>
        <w:t>. The value of 200 was chosen by taking the median sentence length of the ‘ToyV1’ dataset, which was 111, and then rounding up.</w:t>
      </w:r>
      <w:r w:rsidR="0078024C">
        <w:rPr>
          <w:color w:val="000000" w:themeColor="text1"/>
        </w:rPr>
        <w:t xml:space="preserve"> Of course, this still means that a majority of sentences will have padding – the decision to use variable-length sentences to form tensors necessitates a certain sparseness in the tensors.</w:t>
      </w:r>
    </w:p>
    <w:p w14:paraId="25714035" w14:textId="77777777" w:rsidR="00FD28B3" w:rsidRPr="00FD28B3" w:rsidRDefault="00FD28B3" w:rsidP="00FD28B3"/>
    <w:p w14:paraId="300E4C6A" w14:textId="67074BDE" w:rsidR="00540C85" w:rsidRDefault="00540C85" w:rsidP="00540C85">
      <w:pPr>
        <w:pStyle w:val="Heading2"/>
      </w:pPr>
      <w:bookmarkStart w:id="62" w:name="_Toc523395528"/>
      <w:r>
        <w:t>Hansard Presentation issues</w:t>
      </w:r>
      <w:bookmarkEnd w:id="62"/>
    </w:p>
    <w:p w14:paraId="1DF6643C" w14:textId="77777777" w:rsidR="00343898" w:rsidRPr="00343898" w:rsidRDefault="00343898" w:rsidP="00343898"/>
    <w:p w14:paraId="22E463E2" w14:textId="09A53FFB" w:rsidR="00F95818" w:rsidRDefault="00F95818" w:rsidP="00540C85">
      <w:pPr>
        <w:rPr>
          <w:color w:val="000000" w:themeColor="text1"/>
        </w:rPr>
      </w:pPr>
      <w:r>
        <w:rPr>
          <w:color w:val="000000" w:themeColor="text1"/>
        </w:rPr>
        <w:lastRenderedPageBreak/>
        <w:t>When the debates were downloaded from the TheyWorkForYou API, all speaker information was retained in XML metadata tags. So as not to</w:t>
      </w:r>
      <w:r w:rsidR="00D85C71">
        <w:rPr>
          <w:color w:val="000000" w:themeColor="text1"/>
        </w:rPr>
        <w:t xml:space="preserve"> label or</w:t>
      </w:r>
      <w:r>
        <w:rPr>
          <w:color w:val="000000" w:themeColor="text1"/>
        </w:rPr>
        <w:t xml:space="preserve"> train on these tags, they were removed from the raw data.</w:t>
      </w:r>
      <w:r w:rsidR="00D85C71">
        <w:rPr>
          <w:color w:val="000000" w:themeColor="text1"/>
        </w:rPr>
        <w:t xml:space="preserve"> The difference is illustrated by comparison of </w:t>
      </w:r>
      <w:r w:rsidR="00D85C71">
        <w:rPr>
          <w:color w:val="000000" w:themeColor="text1"/>
        </w:rPr>
        <w:fldChar w:fldCharType="begin"/>
      </w:r>
      <w:r w:rsidR="00D85C71">
        <w:rPr>
          <w:color w:val="000000" w:themeColor="text1"/>
        </w:rPr>
        <w:instrText xml:space="preserve"> REF _Ref522735939 \h </w:instrText>
      </w:r>
      <w:r w:rsidR="00D85C71">
        <w:rPr>
          <w:color w:val="000000" w:themeColor="text1"/>
        </w:rPr>
      </w:r>
      <w:r w:rsidR="00D85C71">
        <w:rPr>
          <w:color w:val="000000" w:themeColor="text1"/>
        </w:rPr>
        <w:fldChar w:fldCharType="separate"/>
      </w:r>
      <w:r w:rsidR="007D66AB">
        <w:t xml:space="preserve">Figure </w:t>
      </w:r>
      <w:r w:rsidR="007D66AB">
        <w:rPr>
          <w:noProof/>
        </w:rPr>
        <w:t>4</w:t>
      </w:r>
      <w:r w:rsidR="00D85C71">
        <w:rPr>
          <w:color w:val="000000" w:themeColor="text1"/>
        </w:rPr>
        <w:fldChar w:fldCharType="end"/>
      </w:r>
      <w:r w:rsidR="00D85C71">
        <w:rPr>
          <w:color w:val="000000" w:themeColor="text1"/>
        </w:rPr>
        <w:t xml:space="preserve"> and </w:t>
      </w:r>
      <w:r w:rsidR="00D85C71">
        <w:rPr>
          <w:color w:val="000000" w:themeColor="text1"/>
        </w:rPr>
        <w:fldChar w:fldCharType="begin"/>
      </w:r>
      <w:r w:rsidR="00D85C71">
        <w:rPr>
          <w:color w:val="000000" w:themeColor="text1"/>
        </w:rPr>
        <w:instrText xml:space="preserve"> REF _Ref522735940 \h </w:instrText>
      </w:r>
      <w:r w:rsidR="00D85C71">
        <w:rPr>
          <w:color w:val="000000" w:themeColor="text1"/>
        </w:rPr>
      </w:r>
      <w:r w:rsidR="00D85C71">
        <w:rPr>
          <w:color w:val="000000" w:themeColor="text1"/>
        </w:rPr>
        <w:fldChar w:fldCharType="separate"/>
      </w:r>
      <w:r w:rsidR="007D66AB">
        <w:t xml:space="preserve">Figure </w:t>
      </w:r>
      <w:r w:rsidR="007D66AB">
        <w:rPr>
          <w:noProof/>
        </w:rPr>
        <w:t>5</w:t>
      </w:r>
      <w:r w:rsidR="00D85C71">
        <w:rPr>
          <w:color w:val="000000" w:themeColor="text1"/>
        </w:rPr>
        <w:fldChar w:fldCharType="end"/>
      </w:r>
      <w:r w:rsidR="00D85C71">
        <w:rPr>
          <w:color w:val="000000" w:themeColor="text1"/>
        </w:rPr>
        <w:t>, both taken from Hansard debate “Flying Bomb</w:t>
      </w:r>
      <w:r w:rsidR="00D85C71" w:rsidRPr="00D85C71">
        <w:rPr>
          <w:color w:val="000000" w:themeColor="text1"/>
        </w:rPr>
        <w:t xml:space="preserve"> Attac</w:t>
      </w:r>
      <w:r w:rsidR="00D85C71">
        <w:rPr>
          <w:color w:val="000000" w:themeColor="text1"/>
        </w:rPr>
        <w:t>ks (Meetings with Ministers” from the 7</w:t>
      </w:r>
      <w:r w:rsidR="00D85C71" w:rsidRPr="00D85C71">
        <w:rPr>
          <w:color w:val="000000" w:themeColor="text1"/>
          <w:vertAlign w:val="superscript"/>
        </w:rPr>
        <w:t>th</w:t>
      </w:r>
      <w:r w:rsidR="009E6780">
        <w:rPr>
          <w:color w:val="000000" w:themeColor="text1"/>
        </w:rPr>
        <w:t xml:space="preserve"> July</w:t>
      </w:r>
      <w:r w:rsidR="00D85C71">
        <w:rPr>
          <w:color w:val="000000" w:themeColor="text1"/>
        </w:rPr>
        <w:t xml:space="preserve"> 1944.</w:t>
      </w:r>
    </w:p>
    <w:p w14:paraId="272D1D1D" w14:textId="08C2BBE7" w:rsidR="00F95818" w:rsidRDefault="00F95818" w:rsidP="00540C85">
      <w:pPr>
        <w:rPr>
          <w:color w:val="000000" w:themeColor="text1"/>
        </w:rPr>
      </w:pPr>
    </w:p>
    <w:bookmarkStart w:id="63" w:name="_MON_1596477743"/>
    <w:bookmarkEnd w:id="63"/>
    <w:p w14:paraId="71D451A1" w14:textId="5A2697D5" w:rsidR="00D85C71" w:rsidRDefault="00EE5550" w:rsidP="00D85C71">
      <w:pPr>
        <w:keepNext/>
      </w:pPr>
      <w:r>
        <w:rPr>
          <w:noProof/>
          <w:color w:val="000000" w:themeColor="text1"/>
        </w:rPr>
        <w:object w:dxaOrig="6980" w:dyaOrig="2390" w14:anchorId="03A9E161">
          <v:shape id="_x0000_i1033" type="#_x0000_t75" alt="" style="width:349pt;height:119pt;mso-width-percent:0;mso-height-percent:0;mso-width-percent:0;mso-height-percent:0" o:ole="">
            <v:imagedata r:id="rId21" o:title=""/>
          </v:shape>
          <o:OLEObject Type="Embed" ProgID="Word.Document.12" ShapeID="_x0000_i1033" DrawAspect="Content" ObjectID="_1597164181" r:id="rId22">
            <o:FieldCodes>\s</o:FieldCodes>
          </o:OLEObject>
        </w:object>
      </w:r>
    </w:p>
    <w:p w14:paraId="31AF42A5" w14:textId="2B8E025B" w:rsidR="00F95818" w:rsidRPr="00F95818" w:rsidRDefault="00D85C71" w:rsidP="00D85C71">
      <w:pPr>
        <w:pStyle w:val="Caption"/>
        <w:rPr>
          <w:color w:val="000000" w:themeColor="text1"/>
        </w:rPr>
      </w:pPr>
      <w:bookmarkStart w:id="64" w:name="_Ref522735939"/>
      <w:bookmarkStart w:id="65" w:name="_Toc523395449"/>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4</w:t>
      </w:r>
      <w:r w:rsidR="00A571E0">
        <w:rPr>
          <w:noProof/>
        </w:rPr>
        <w:fldChar w:fldCharType="end"/>
      </w:r>
      <w:bookmarkEnd w:id="64"/>
      <w:r>
        <w:t xml:space="preserve"> Hansard debate, XML format</w:t>
      </w:r>
      <w:bookmarkEnd w:id="65"/>
    </w:p>
    <w:p w14:paraId="19818FDC" w14:textId="042F7D2D" w:rsidR="00B1174A" w:rsidRDefault="00B1174A" w:rsidP="00540C85"/>
    <w:bookmarkStart w:id="66" w:name="_MON_1596477849"/>
    <w:bookmarkEnd w:id="66"/>
    <w:p w14:paraId="0B76C33E" w14:textId="28267CF3" w:rsidR="00D85C71" w:rsidRDefault="00EE5550" w:rsidP="00D85C71">
      <w:pPr>
        <w:keepNext/>
      </w:pPr>
      <w:r>
        <w:rPr>
          <w:noProof/>
        </w:rPr>
        <w:object w:dxaOrig="6970" w:dyaOrig="1370" w14:anchorId="69803D3B">
          <v:shape id="_x0000_i1032" type="#_x0000_t75" alt="" style="width:349pt;height:69pt;mso-width-percent:0;mso-height-percent:0;mso-width-percent:0;mso-height-percent:0" o:ole="">
            <v:imagedata r:id="rId23" o:title=""/>
          </v:shape>
          <o:OLEObject Type="Embed" ProgID="Word.Document.12" ShapeID="_x0000_i1032" DrawAspect="Content" ObjectID="_1597164182" r:id="rId24">
            <o:FieldCodes>\s</o:FieldCodes>
          </o:OLEObject>
        </w:object>
      </w:r>
    </w:p>
    <w:p w14:paraId="2CE1EB3C" w14:textId="447A05B4" w:rsidR="00D85C71" w:rsidRDefault="00D85C71" w:rsidP="00D85C71">
      <w:pPr>
        <w:pStyle w:val="Caption"/>
      </w:pPr>
      <w:bookmarkStart w:id="67" w:name="_Ref522735940"/>
      <w:bookmarkStart w:id="68" w:name="_Toc523395450"/>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5</w:t>
      </w:r>
      <w:r w:rsidR="00A571E0">
        <w:rPr>
          <w:noProof/>
        </w:rPr>
        <w:fldChar w:fldCharType="end"/>
      </w:r>
      <w:bookmarkEnd w:id="67"/>
      <w:r>
        <w:t xml:space="preserve"> Hansard debate, processed TXT format</w:t>
      </w:r>
      <w:bookmarkEnd w:id="68"/>
    </w:p>
    <w:p w14:paraId="5B01D146" w14:textId="52F7222B" w:rsidR="00E4435F" w:rsidRDefault="00E4435F" w:rsidP="00E4435F">
      <w:r>
        <w:t>Removing all XML tags presents a metadata problem, as all indication of the speaker, originally in the “speech” XML tag, has now been removed. A better processing pipeline would download the debates in two formats, stripping the tags to train the model, but then re-instating them to display the metadata to the end-user. The tags could be stripped again whenever the model is used to predict Named Entities, so that only the texts of the debates themselves are annotated with Named Entity prediction.</w:t>
      </w:r>
    </w:p>
    <w:p w14:paraId="2407AE4D" w14:textId="7FBFED22" w:rsidR="002500A2" w:rsidRDefault="002500A2" w:rsidP="002500A2">
      <w:pPr>
        <w:pStyle w:val="Heading1"/>
      </w:pPr>
      <w:bookmarkStart w:id="69" w:name="_Toc523395529"/>
      <w:r>
        <w:t xml:space="preserve">Evaluation and </w:t>
      </w:r>
      <w:r w:rsidRPr="00FE6F9D">
        <w:t>Testing</w:t>
      </w:r>
      <w:bookmarkEnd w:id="69"/>
    </w:p>
    <w:p w14:paraId="49D0A4A6" w14:textId="77777777" w:rsidR="002500A2" w:rsidRPr="00590453" w:rsidRDefault="002500A2" w:rsidP="002500A2"/>
    <w:p w14:paraId="64494454" w14:textId="77777777" w:rsidR="002500A2" w:rsidRDefault="002500A2" w:rsidP="002500A2">
      <w:pPr>
        <w:pStyle w:val="Heading2"/>
      </w:pPr>
      <w:bookmarkStart w:id="70" w:name="_Ref522793481"/>
      <w:bookmarkStart w:id="71" w:name="_Toc523395530"/>
      <w:r>
        <w:t>Model evaluation</w:t>
      </w:r>
      <w:bookmarkEnd w:id="70"/>
      <w:bookmarkEnd w:id="71"/>
    </w:p>
    <w:p w14:paraId="69CF240D" w14:textId="77777777" w:rsidR="002500A2" w:rsidRDefault="002500A2" w:rsidP="002500A2"/>
    <w:p w14:paraId="4AA7093F" w14:textId="08C23E3B" w:rsidR="002500A2" w:rsidRDefault="002500A2" w:rsidP="002500A2">
      <w:r>
        <w:t xml:space="preserve">The Keras model was evaluated using the Keras ‘evaluate’ method. Of course, the labelled data used to fit the model was both limited by the contents of its data sources, and by the non-human manner of the labelling – the labels were ‘interpolated’ using the algorithm described in detail in section </w:t>
      </w:r>
      <w:r>
        <w:fldChar w:fldCharType="begin"/>
      </w:r>
      <w:r>
        <w:instrText xml:space="preserve"> REF _Ref521059322 \r \h </w:instrText>
      </w:r>
      <w:r>
        <w:fldChar w:fldCharType="separate"/>
      </w:r>
      <w:r w:rsidR="007D66AB">
        <w:t>7.7</w:t>
      </w:r>
      <w:r>
        <w:fldChar w:fldCharType="end"/>
      </w:r>
      <w:r>
        <w:t>.</w:t>
      </w:r>
    </w:p>
    <w:p w14:paraId="051A9FC4" w14:textId="77777777" w:rsidR="002500A2" w:rsidRDefault="002500A2" w:rsidP="002500A2"/>
    <w:p w14:paraId="3379F719" w14:textId="02A537EE" w:rsidR="00A54A3F" w:rsidRDefault="002500A2" w:rsidP="002500A2">
      <w:r>
        <w:t>Th</w:t>
      </w:r>
      <w:r w:rsidR="00E913E8">
        <w:t>e various different datasets,</w:t>
      </w:r>
      <w:r>
        <w:t xml:space="preserve"> their sizes</w:t>
      </w:r>
      <w:r w:rsidR="006301DD">
        <w:t xml:space="preserve"> (number of sentences, which equals </w:t>
      </w:r>
      <w:r w:rsidR="002868FA">
        <w:t>the length of the first dimension of the X and Y tensors</w:t>
      </w:r>
      <w:r w:rsidR="006301DD">
        <w:t>),</w:t>
      </w:r>
      <w:r>
        <w:t xml:space="preserve"> </w:t>
      </w:r>
      <w:r w:rsidR="00E913E8">
        <w:t xml:space="preserve">and the number of epochs of training used </w:t>
      </w:r>
      <w:r>
        <w:t xml:space="preserve">are listed in </w:t>
      </w:r>
      <w:r>
        <w:fldChar w:fldCharType="begin"/>
      </w:r>
      <w:r>
        <w:instrText xml:space="preserve"> REF _Ref522298476 \h </w:instrText>
      </w:r>
      <w:r>
        <w:fldChar w:fldCharType="separate"/>
      </w:r>
      <w:r w:rsidR="007D66AB">
        <w:t xml:space="preserve">Table </w:t>
      </w:r>
      <w:r w:rsidR="007D66AB">
        <w:rPr>
          <w:noProof/>
        </w:rPr>
        <w:t>5</w:t>
      </w:r>
      <w:r>
        <w:fldChar w:fldCharType="end"/>
      </w:r>
      <w:r>
        <w:t>.</w:t>
      </w:r>
      <w:r w:rsidR="00E76742">
        <w:t xml:space="preserve"> Baseline accuracy is shown in </w:t>
      </w:r>
      <w:r w:rsidR="00E76742">
        <w:fldChar w:fldCharType="begin"/>
      </w:r>
      <w:r w:rsidR="00E76742">
        <w:instrText xml:space="preserve"> REF _Ref522790826 \h </w:instrText>
      </w:r>
      <w:r w:rsidR="00E76742">
        <w:fldChar w:fldCharType="separate"/>
      </w:r>
      <w:r w:rsidR="00E76742">
        <w:t xml:space="preserve">Table </w:t>
      </w:r>
      <w:r w:rsidR="00E76742">
        <w:rPr>
          <w:noProof/>
        </w:rPr>
        <w:t>6</w:t>
      </w:r>
      <w:r w:rsidR="00E76742">
        <w:fldChar w:fldCharType="end"/>
      </w:r>
      <w:r w:rsidR="00E76742">
        <w:t xml:space="preserve"> and described in section </w:t>
      </w:r>
      <w:r w:rsidR="00E76742">
        <w:fldChar w:fldCharType="begin"/>
      </w:r>
      <w:r w:rsidR="00E76742">
        <w:instrText xml:space="preserve"> REF _Ref523394856 \r \h </w:instrText>
      </w:r>
      <w:r w:rsidR="00E76742">
        <w:fldChar w:fldCharType="separate"/>
      </w:r>
      <w:r w:rsidR="00E76742">
        <w:t>9.1.1</w:t>
      </w:r>
      <w:r w:rsidR="00E76742">
        <w:fldChar w:fldCharType="end"/>
      </w:r>
      <w:r w:rsidR="00E76742">
        <w:t xml:space="preserve">. Evaluation of all the models trained is shown in </w:t>
      </w:r>
      <w:r w:rsidR="00E76742">
        <w:fldChar w:fldCharType="begin"/>
      </w:r>
      <w:r w:rsidR="00E76742">
        <w:instrText xml:space="preserve"> REF _Ref522791343 \h </w:instrText>
      </w:r>
      <w:r w:rsidR="00E76742">
        <w:fldChar w:fldCharType="separate"/>
      </w:r>
      <w:r w:rsidR="00E76742">
        <w:t xml:space="preserve">Table </w:t>
      </w:r>
      <w:r w:rsidR="00E76742">
        <w:rPr>
          <w:noProof/>
        </w:rPr>
        <w:t>7</w:t>
      </w:r>
      <w:r w:rsidR="00E76742">
        <w:fldChar w:fldCharType="end"/>
      </w:r>
      <w:r w:rsidR="00E76742">
        <w:t xml:space="preserve"> and analysed in the rest of this section below.</w:t>
      </w:r>
    </w:p>
    <w:p w14:paraId="25193F97" w14:textId="77777777" w:rsidR="00A54A3F" w:rsidRDefault="00A54A3F" w:rsidP="002500A2"/>
    <w:p w14:paraId="006E3C85" w14:textId="77777777" w:rsidR="002500A2" w:rsidRDefault="002500A2" w:rsidP="002500A2"/>
    <w:p w14:paraId="201465A1" w14:textId="08D2F725" w:rsidR="002500A2" w:rsidRDefault="002500A2" w:rsidP="002500A2">
      <w:pPr>
        <w:pStyle w:val="Caption"/>
        <w:keepNext/>
      </w:pPr>
      <w:bookmarkStart w:id="72" w:name="_Ref522298476"/>
      <w:bookmarkStart w:id="73" w:name="_Toc523395487"/>
      <w:r>
        <w:lastRenderedPageBreak/>
        <w:t xml:space="preserve">Table </w:t>
      </w:r>
      <w:r>
        <w:rPr>
          <w:noProof/>
        </w:rPr>
        <w:fldChar w:fldCharType="begin"/>
      </w:r>
      <w:r>
        <w:rPr>
          <w:noProof/>
        </w:rPr>
        <w:instrText xml:space="preserve"> SEQ Table \* ARABIC </w:instrText>
      </w:r>
      <w:r>
        <w:rPr>
          <w:noProof/>
        </w:rPr>
        <w:fldChar w:fldCharType="separate"/>
      </w:r>
      <w:r w:rsidR="00F122E9">
        <w:rPr>
          <w:noProof/>
        </w:rPr>
        <w:t>5</w:t>
      </w:r>
      <w:r>
        <w:rPr>
          <w:noProof/>
        </w:rPr>
        <w:fldChar w:fldCharType="end"/>
      </w:r>
      <w:bookmarkEnd w:id="72"/>
      <w:r>
        <w:t xml:space="preserve"> Model datasets used</w:t>
      </w:r>
      <w:bookmarkEnd w:id="73"/>
    </w:p>
    <w:tbl>
      <w:tblPr>
        <w:tblStyle w:val="TableGrid"/>
        <w:tblW w:w="0" w:type="auto"/>
        <w:tblLook w:val="04A0" w:firstRow="1" w:lastRow="0" w:firstColumn="1" w:lastColumn="0" w:noHBand="0" w:noVBand="1"/>
      </w:tblPr>
      <w:tblGrid>
        <w:gridCol w:w="901"/>
        <w:gridCol w:w="1309"/>
        <w:gridCol w:w="1309"/>
        <w:gridCol w:w="1309"/>
        <w:gridCol w:w="1079"/>
        <w:gridCol w:w="3103"/>
      </w:tblGrid>
      <w:tr w:rsidR="002500A2" w14:paraId="2252E5F9" w14:textId="77777777" w:rsidTr="000D28FF">
        <w:tc>
          <w:tcPr>
            <w:tcW w:w="912" w:type="dxa"/>
          </w:tcPr>
          <w:p w14:paraId="498B8484" w14:textId="77777777" w:rsidR="002500A2" w:rsidRPr="00EF04CB" w:rsidRDefault="002500A2" w:rsidP="00A63FB5">
            <w:pPr>
              <w:rPr>
                <w:b/>
              </w:rPr>
            </w:pPr>
            <w:r w:rsidRPr="00EF04CB">
              <w:rPr>
                <w:b/>
              </w:rPr>
              <w:t>Model name</w:t>
            </w:r>
          </w:p>
        </w:tc>
        <w:tc>
          <w:tcPr>
            <w:tcW w:w="1188" w:type="dxa"/>
          </w:tcPr>
          <w:p w14:paraId="086795AF" w14:textId="77777777" w:rsidR="002500A2" w:rsidRPr="00EF04CB" w:rsidRDefault="002500A2" w:rsidP="00A63FB5">
            <w:pPr>
              <w:rPr>
                <w:b/>
              </w:rPr>
            </w:pPr>
            <w:r w:rsidRPr="00EF04CB">
              <w:rPr>
                <w:b/>
              </w:rPr>
              <w:t>Training dataset size</w:t>
            </w:r>
          </w:p>
        </w:tc>
        <w:tc>
          <w:tcPr>
            <w:tcW w:w="1188" w:type="dxa"/>
          </w:tcPr>
          <w:p w14:paraId="08E60E94" w14:textId="77777777" w:rsidR="002500A2" w:rsidRPr="00EF04CB" w:rsidRDefault="002500A2" w:rsidP="00A63FB5">
            <w:pPr>
              <w:rPr>
                <w:b/>
              </w:rPr>
            </w:pPr>
            <w:r w:rsidRPr="00EF04CB">
              <w:rPr>
                <w:b/>
              </w:rPr>
              <w:t>Dev dataset size</w:t>
            </w:r>
          </w:p>
        </w:tc>
        <w:tc>
          <w:tcPr>
            <w:tcW w:w="1188" w:type="dxa"/>
          </w:tcPr>
          <w:p w14:paraId="7CC9F97C" w14:textId="77777777" w:rsidR="002500A2" w:rsidRPr="00EF04CB" w:rsidRDefault="002500A2" w:rsidP="00A63FB5">
            <w:pPr>
              <w:rPr>
                <w:b/>
              </w:rPr>
            </w:pPr>
            <w:r w:rsidRPr="00EF04CB">
              <w:rPr>
                <w:b/>
              </w:rPr>
              <w:t>Test dataset size</w:t>
            </w:r>
          </w:p>
        </w:tc>
        <w:tc>
          <w:tcPr>
            <w:tcW w:w="916" w:type="dxa"/>
          </w:tcPr>
          <w:p w14:paraId="6B751350" w14:textId="2465BD52" w:rsidR="002500A2" w:rsidRPr="00EF04CB" w:rsidRDefault="002500A2" w:rsidP="00A63FB5">
            <w:pPr>
              <w:rPr>
                <w:b/>
              </w:rPr>
            </w:pPr>
            <w:r>
              <w:rPr>
                <w:b/>
              </w:rPr>
              <w:t>Epochs</w:t>
            </w:r>
            <w:r w:rsidR="00E95AC3">
              <w:rPr>
                <w:rStyle w:val="FootnoteReference"/>
              </w:rPr>
              <w:footnoteReference w:id="16"/>
            </w:r>
          </w:p>
        </w:tc>
        <w:tc>
          <w:tcPr>
            <w:tcW w:w="3618" w:type="dxa"/>
          </w:tcPr>
          <w:p w14:paraId="0572DB47" w14:textId="77777777" w:rsidR="002500A2" w:rsidRPr="00EF04CB" w:rsidRDefault="002500A2" w:rsidP="00A63FB5">
            <w:pPr>
              <w:rPr>
                <w:b/>
              </w:rPr>
            </w:pPr>
            <w:r w:rsidRPr="00EF04CB">
              <w:rPr>
                <w:b/>
              </w:rPr>
              <w:t>Notes</w:t>
            </w:r>
          </w:p>
        </w:tc>
      </w:tr>
      <w:tr w:rsidR="002500A2" w14:paraId="430DA873" w14:textId="77777777" w:rsidTr="000D28FF">
        <w:tc>
          <w:tcPr>
            <w:tcW w:w="912" w:type="dxa"/>
          </w:tcPr>
          <w:p w14:paraId="614D3741" w14:textId="77777777" w:rsidR="002500A2" w:rsidRDefault="002500A2" w:rsidP="00A63FB5">
            <w:r>
              <w:t>Mini</w:t>
            </w:r>
          </w:p>
        </w:tc>
        <w:tc>
          <w:tcPr>
            <w:tcW w:w="1188" w:type="dxa"/>
          </w:tcPr>
          <w:p w14:paraId="6A4DA27C" w14:textId="77777777" w:rsidR="002500A2" w:rsidRDefault="002500A2" w:rsidP="00A63FB5">
            <w:r>
              <w:t>4000</w:t>
            </w:r>
          </w:p>
        </w:tc>
        <w:tc>
          <w:tcPr>
            <w:tcW w:w="1188" w:type="dxa"/>
          </w:tcPr>
          <w:p w14:paraId="3F5F6223" w14:textId="77777777" w:rsidR="002500A2" w:rsidRDefault="002500A2" w:rsidP="00A63FB5">
            <w:r>
              <w:t>4000</w:t>
            </w:r>
          </w:p>
        </w:tc>
        <w:tc>
          <w:tcPr>
            <w:tcW w:w="1188" w:type="dxa"/>
          </w:tcPr>
          <w:p w14:paraId="4944B28E" w14:textId="77777777" w:rsidR="002500A2" w:rsidRDefault="002500A2" w:rsidP="00A63FB5">
            <w:r>
              <w:t>4000</w:t>
            </w:r>
          </w:p>
        </w:tc>
        <w:tc>
          <w:tcPr>
            <w:tcW w:w="916" w:type="dxa"/>
          </w:tcPr>
          <w:p w14:paraId="6B82C341" w14:textId="77777777" w:rsidR="002500A2" w:rsidRDefault="002500A2" w:rsidP="00A63FB5">
            <w:r>
              <w:t>2</w:t>
            </w:r>
          </w:p>
        </w:tc>
        <w:tc>
          <w:tcPr>
            <w:tcW w:w="3618" w:type="dxa"/>
          </w:tcPr>
          <w:p w14:paraId="1289945E" w14:textId="77777777" w:rsidR="002500A2" w:rsidRDefault="002500A2" w:rsidP="00A63FB5">
            <w:r>
              <w:t>Takes first 4000 sentences from ToyV1.</w:t>
            </w:r>
          </w:p>
        </w:tc>
      </w:tr>
      <w:tr w:rsidR="002500A2" w14:paraId="7A9A25A5" w14:textId="77777777" w:rsidTr="000D28FF">
        <w:tc>
          <w:tcPr>
            <w:tcW w:w="912" w:type="dxa"/>
          </w:tcPr>
          <w:p w14:paraId="7E04167F" w14:textId="77777777" w:rsidR="002500A2" w:rsidRDefault="002500A2" w:rsidP="00A63FB5">
            <w:r>
              <w:t>ToyV1</w:t>
            </w:r>
          </w:p>
        </w:tc>
        <w:tc>
          <w:tcPr>
            <w:tcW w:w="1188" w:type="dxa"/>
          </w:tcPr>
          <w:p w14:paraId="7DDFF45A" w14:textId="77777777" w:rsidR="002500A2" w:rsidRDefault="002500A2" w:rsidP="00A63FB5">
            <w:r w:rsidRPr="00C9416A">
              <w:t>2</w:t>
            </w:r>
            <w:r>
              <w:t>,</w:t>
            </w:r>
            <w:r w:rsidRPr="00C9416A">
              <w:t>323</w:t>
            </w:r>
            <w:r>
              <w:t>,</w:t>
            </w:r>
            <w:r w:rsidRPr="00C9416A">
              <w:t>451</w:t>
            </w:r>
          </w:p>
        </w:tc>
        <w:tc>
          <w:tcPr>
            <w:tcW w:w="1188" w:type="dxa"/>
          </w:tcPr>
          <w:p w14:paraId="13AE2865" w14:textId="77777777" w:rsidR="002500A2" w:rsidRDefault="002500A2" w:rsidP="00A63FB5">
            <w:r w:rsidRPr="00C9416A">
              <w:t>1</w:t>
            </w:r>
            <w:r>
              <w:t>,</w:t>
            </w:r>
            <w:r w:rsidRPr="00C9416A">
              <w:t>233</w:t>
            </w:r>
            <w:r>
              <w:t>,</w:t>
            </w:r>
            <w:r w:rsidRPr="00C9416A">
              <w:t>720</w:t>
            </w:r>
          </w:p>
        </w:tc>
        <w:tc>
          <w:tcPr>
            <w:tcW w:w="1188" w:type="dxa"/>
          </w:tcPr>
          <w:p w14:paraId="1B505C5F" w14:textId="77777777" w:rsidR="002500A2" w:rsidRDefault="002500A2" w:rsidP="00A63FB5">
            <w:r w:rsidRPr="00C9416A">
              <w:t>1</w:t>
            </w:r>
            <w:r>
              <w:t>,</w:t>
            </w:r>
            <w:r w:rsidRPr="00C9416A">
              <w:t>157</w:t>
            </w:r>
            <w:r>
              <w:t>,</w:t>
            </w:r>
            <w:r w:rsidRPr="00C9416A">
              <w:t>309</w:t>
            </w:r>
          </w:p>
        </w:tc>
        <w:tc>
          <w:tcPr>
            <w:tcW w:w="916" w:type="dxa"/>
          </w:tcPr>
          <w:p w14:paraId="74F46C65" w14:textId="77777777" w:rsidR="002500A2" w:rsidRDefault="002500A2" w:rsidP="00A63FB5">
            <w:r>
              <w:t>7</w:t>
            </w:r>
          </w:p>
        </w:tc>
        <w:tc>
          <w:tcPr>
            <w:tcW w:w="3618" w:type="dxa"/>
          </w:tcPr>
          <w:p w14:paraId="5FEF4E42" w14:textId="74B67BFE" w:rsidR="002500A2" w:rsidRDefault="002500A2" w:rsidP="00A63FB5">
            <w:r>
              <w:t>All validations on Dev</w:t>
            </w:r>
            <w:r w:rsidR="00E95AC3">
              <w:t xml:space="preserve"> and Test</w:t>
            </w:r>
            <w:r>
              <w:t xml:space="preserve"> dataset</w:t>
            </w:r>
            <w:r w:rsidR="00E95AC3">
              <w:t>s</w:t>
            </w:r>
            <w:r>
              <w:t xml:space="preserve"> returned NaN.</w:t>
            </w:r>
          </w:p>
        </w:tc>
      </w:tr>
      <w:tr w:rsidR="002500A2" w14:paraId="1EC41040" w14:textId="77777777" w:rsidTr="000D28FF">
        <w:tc>
          <w:tcPr>
            <w:tcW w:w="912" w:type="dxa"/>
          </w:tcPr>
          <w:p w14:paraId="06A32BD2" w14:textId="77777777" w:rsidR="002500A2" w:rsidRDefault="002500A2" w:rsidP="00A63FB5">
            <w:r>
              <w:t>ToyV2</w:t>
            </w:r>
          </w:p>
        </w:tc>
        <w:tc>
          <w:tcPr>
            <w:tcW w:w="1188" w:type="dxa"/>
          </w:tcPr>
          <w:p w14:paraId="3CD4DAF3" w14:textId="77777777" w:rsidR="002500A2" w:rsidRDefault="002500A2" w:rsidP="00A63FB5">
            <w:r>
              <w:t>500,000</w:t>
            </w:r>
          </w:p>
        </w:tc>
        <w:tc>
          <w:tcPr>
            <w:tcW w:w="1188" w:type="dxa"/>
          </w:tcPr>
          <w:p w14:paraId="4CE076F1" w14:textId="77777777" w:rsidR="002500A2" w:rsidRDefault="002500A2" w:rsidP="00A63FB5">
            <w:r>
              <w:t>6000</w:t>
            </w:r>
          </w:p>
        </w:tc>
        <w:tc>
          <w:tcPr>
            <w:tcW w:w="1188" w:type="dxa"/>
          </w:tcPr>
          <w:p w14:paraId="5A3FCD25" w14:textId="77777777" w:rsidR="002500A2" w:rsidRDefault="002500A2" w:rsidP="00A63FB5">
            <w:r>
              <w:t>6000</w:t>
            </w:r>
          </w:p>
        </w:tc>
        <w:tc>
          <w:tcPr>
            <w:tcW w:w="916" w:type="dxa"/>
          </w:tcPr>
          <w:p w14:paraId="5CADFD39" w14:textId="77777777" w:rsidR="002500A2" w:rsidRDefault="002500A2" w:rsidP="00A63FB5">
            <w:r>
              <w:t>6</w:t>
            </w:r>
          </w:p>
        </w:tc>
        <w:tc>
          <w:tcPr>
            <w:tcW w:w="3618" w:type="dxa"/>
          </w:tcPr>
          <w:p w14:paraId="19D86C6B" w14:textId="77777777" w:rsidR="002500A2" w:rsidRDefault="002500A2" w:rsidP="00A63FB5">
            <w:r>
              <w:t>Uses same data as ToyV1, but with arrays clipped at the limits shown.</w:t>
            </w:r>
          </w:p>
        </w:tc>
      </w:tr>
      <w:tr w:rsidR="000D28FF" w14:paraId="4B57F8F4" w14:textId="77777777" w:rsidTr="000D28FF">
        <w:tc>
          <w:tcPr>
            <w:tcW w:w="912" w:type="dxa"/>
          </w:tcPr>
          <w:p w14:paraId="004654AC" w14:textId="4BDAAB49" w:rsidR="000D28FF" w:rsidRDefault="000D28FF" w:rsidP="000D28FF">
            <w:r>
              <w:t>ToyV3</w:t>
            </w:r>
          </w:p>
        </w:tc>
        <w:tc>
          <w:tcPr>
            <w:tcW w:w="1188" w:type="dxa"/>
          </w:tcPr>
          <w:p w14:paraId="252B0275" w14:textId="51CE002D" w:rsidR="000D28FF" w:rsidRDefault="000D28FF" w:rsidP="000D28FF">
            <w:r>
              <w:t>1,000,000</w:t>
            </w:r>
          </w:p>
        </w:tc>
        <w:tc>
          <w:tcPr>
            <w:tcW w:w="1188" w:type="dxa"/>
          </w:tcPr>
          <w:p w14:paraId="7E0A1047" w14:textId="6540E946" w:rsidR="000D28FF" w:rsidRDefault="000D28FF" w:rsidP="000D28FF">
            <w:r>
              <w:t>60,000</w:t>
            </w:r>
          </w:p>
        </w:tc>
        <w:tc>
          <w:tcPr>
            <w:tcW w:w="1188" w:type="dxa"/>
          </w:tcPr>
          <w:p w14:paraId="631F70D9" w14:textId="2F6BB2BA" w:rsidR="000D28FF" w:rsidRDefault="000D28FF" w:rsidP="000D28FF">
            <w:r>
              <w:t>60,000</w:t>
            </w:r>
          </w:p>
        </w:tc>
        <w:tc>
          <w:tcPr>
            <w:tcW w:w="916" w:type="dxa"/>
          </w:tcPr>
          <w:p w14:paraId="483914D1" w14:textId="2E8E4E7C" w:rsidR="000D28FF" w:rsidRDefault="008760A4" w:rsidP="000D28FF">
            <w:r>
              <w:t>7</w:t>
            </w:r>
          </w:p>
        </w:tc>
        <w:tc>
          <w:tcPr>
            <w:tcW w:w="3618" w:type="dxa"/>
          </w:tcPr>
          <w:p w14:paraId="50E0638D" w14:textId="3EB775E5" w:rsidR="000D28FF" w:rsidRDefault="000D28FF" w:rsidP="000D28FF">
            <w:r>
              <w:t>Uses same data as ToyV1, but with arrays clipped at the limits shown.</w:t>
            </w:r>
          </w:p>
        </w:tc>
      </w:tr>
      <w:tr w:rsidR="00F97924" w14:paraId="7507FA00" w14:textId="77777777" w:rsidTr="000D28FF">
        <w:tc>
          <w:tcPr>
            <w:tcW w:w="912" w:type="dxa"/>
          </w:tcPr>
          <w:p w14:paraId="4C6351BE" w14:textId="69A5DBD4" w:rsidR="00F97924" w:rsidRDefault="00F97924" w:rsidP="000D28FF">
            <w:r>
              <w:t>Full</w:t>
            </w:r>
          </w:p>
        </w:tc>
        <w:tc>
          <w:tcPr>
            <w:tcW w:w="1188" w:type="dxa"/>
          </w:tcPr>
          <w:p w14:paraId="1943D5F8" w14:textId="7A5C99E1" w:rsidR="00F97924" w:rsidRDefault="00371822" w:rsidP="000D28FF">
            <w:r w:rsidRPr="00371822">
              <w:t>91</w:t>
            </w:r>
            <w:r>
              <w:t>,</w:t>
            </w:r>
            <w:r w:rsidRPr="00371822">
              <w:t>233</w:t>
            </w:r>
            <w:r>
              <w:t>,</w:t>
            </w:r>
            <w:r w:rsidRPr="00371822">
              <w:t>214</w:t>
            </w:r>
          </w:p>
        </w:tc>
        <w:tc>
          <w:tcPr>
            <w:tcW w:w="1188" w:type="dxa"/>
          </w:tcPr>
          <w:p w14:paraId="5A744CCE" w14:textId="7F624D65" w:rsidR="00F97924" w:rsidRDefault="00371822" w:rsidP="000D28FF">
            <w:r w:rsidRPr="00371822">
              <w:t>45</w:t>
            </w:r>
            <w:r>
              <w:t>,</w:t>
            </w:r>
            <w:r w:rsidRPr="00371822">
              <w:t>205</w:t>
            </w:r>
            <w:r>
              <w:t>,</w:t>
            </w:r>
            <w:r w:rsidRPr="00371822">
              <w:t>262</w:t>
            </w:r>
          </w:p>
        </w:tc>
        <w:tc>
          <w:tcPr>
            <w:tcW w:w="1188" w:type="dxa"/>
          </w:tcPr>
          <w:p w14:paraId="3AB36024" w14:textId="28841415" w:rsidR="00F97924" w:rsidRDefault="00371822" w:rsidP="000D28FF">
            <w:r w:rsidRPr="00371822">
              <w:t>46</w:t>
            </w:r>
            <w:r>
              <w:t>,</w:t>
            </w:r>
            <w:r w:rsidRPr="00371822">
              <w:t>136</w:t>
            </w:r>
            <w:r>
              <w:t>,</w:t>
            </w:r>
            <w:r w:rsidRPr="00371822">
              <w:t>596</w:t>
            </w:r>
          </w:p>
        </w:tc>
        <w:tc>
          <w:tcPr>
            <w:tcW w:w="916" w:type="dxa"/>
          </w:tcPr>
          <w:p w14:paraId="0E7C0EBC" w14:textId="1AEF544C" w:rsidR="00F97924" w:rsidRDefault="00F97924" w:rsidP="000D28FF">
            <w:r>
              <w:t>0</w:t>
            </w:r>
          </w:p>
        </w:tc>
        <w:tc>
          <w:tcPr>
            <w:tcW w:w="3618" w:type="dxa"/>
          </w:tcPr>
          <w:p w14:paraId="484E0AFA" w14:textId="3FFD001C" w:rsidR="00F97924" w:rsidRDefault="00F97924" w:rsidP="000D28FF">
            <w:r>
              <w:t xml:space="preserve">This dataset was not trained on – see section </w:t>
            </w:r>
            <w:r>
              <w:fldChar w:fldCharType="begin"/>
            </w:r>
            <w:r>
              <w:instrText xml:space="preserve"> REF _Ref522276945 \r \h </w:instrText>
            </w:r>
            <w:r>
              <w:fldChar w:fldCharType="separate"/>
            </w:r>
            <w:r>
              <w:t>9.1.5</w:t>
            </w:r>
            <w:r>
              <w:fldChar w:fldCharType="end"/>
            </w:r>
            <w:r>
              <w:t>.</w:t>
            </w:r>
          </w:p>
        </w:tc>
      </w:tr>
    </w:tbl>
    <w:p w14:paraId="62B036BF" w14:textId="7CF283A7" w:rsidR="002500A2" w:rsidRDefault="002500A2" w:rsidP="002500A2"/>
    <w:p w14:paraId="71509DB2" w14:textId="77777777" w:rsidR="002B79DB" w:rsidRDefault="002B79DB" w:rsidP="002B79DB">
      <w:pPr>
        <w:pStyle w:val="Caption"/>
        <w:keepNext/>
      </w:pPr>
      <w:bookmarkStart w:id="74" w:name="_Ref522790826"/>
      <w:bookmarkStart w:id="75" w:name="_Toc523395488"/>
      <w:r>
        <w:t xml:space="preserve">Table </w:t>
      </w:r>
      <w:r>
        <w:rPr>
          <w:noProof/>
        </w:rPr>
        <w:fldChar w:fldCharType="begin"/>
      </w:r>
      <w:r>
        <w:rPr>
          <w:noProof/>
        </w:rPr>
        <w:instrText xml:space="preserve"> SEQ Table \* ARABIC </w:instrText>
      </w:r>
      <w:r>
        <w:rPr>
          <w:noProof/>
        </w:rPr>
        <w:fldChar w:fldCharType="separate"/>
      </w:r>
      <w:r>
        <w:rPr>
          <w:noProof/>
        </w:rPr>
        <w:t>6</w:t>
      </w:r>
      <w:r>
        <w:rPr>
          <w:noProof/>
        </w:rPr>
        <w:fldChar w:fldCharType="end"/>
      </w:r>
      <w:bookmarkEnd w:id="74"/>
      <w:r>
        <w:t xml:space="preserve"> Baseline accuracy</w:t>
      </w:r>
      <w:bookmarkEnd w:id="75"/>
    </w:p>
    <w:tbl>
      <w:tblPr>
        <w:tblStyle w:val="TableGrid"/>
        <w:tblW w:w="0" w:type="auto"/>
        <w:tblLook w:val="04A0" w:firstRow="1" w:lastRow="0" w:firstColumn="1" w:lastColumn="0" w:noHBand="0" w:noVBand="1"/>
      </w:tblPr>
      <w:tblGrid>
        <w:gridCol w:w="1501"/>
        <w:gridCol w:w="1501"/>
        <w:gridCol w:w="1502"/>
        <w:gridCol w:w="1502"/>
        <w:gridCol w:w="1502"/>
      </w:tblGrid>
      <w:tr w:rsidR="002B79DB" w:rsidRPr="00B95C77" w14:paraId="6C31C436" w14:textId="77777777" w:rsidTr="005428EA">
        <w:tc>
          <w:tcPr>
            <w:tcW w:w="1501" w:type="dxa"/>
          </w:tcPr>
          <w:p w14:paraId="3CBEAADA" w14:textId="77777777" w:rsidR="002B79DB" w:rsidRPr="00B95C77" w:rsidRDefault="002B79DB" w:rsidP="005428EA">
            <w:pPr>
              <w:rPr>
                <w:b/>
                <w:color w:val="000000" w:themeColor="text1"/>
              </w:rPr>
            </w:pPr>
            <w:r w:rsidRPr="00B95C77">
              <w:rPr>
                <w:b/>
                <w:color w:val="000000" w:themeColor="text1"/>
              </w:rPr>
              <w:t>Dataset used</w:t>
            </w:r>
          </w:p>
        </w:tc>
        <w:tc>
          <w:tcPr>
            <w:tcW w:w="1501" w:type="dxa"/>
          </w:tcPr>
          <w:p w14:paraId="79AD4A54" w14:textId="77777777" w:rsidR="002B79DB" w:rsidRPr="00B95C77" w:rsidRDefault="002B79DB" w:rsidP="005428EA">
            <w:pPr>
              <w:rPr>
                <w:b/>
                <w:color w:val="000000" w:themeColor="text1"/>
              </w:rPr>
            </w:pPr>
            <w:r w:rsidRPr="00B95C77">
              <w:rPr>
                <w:b/>
                <w:color w:val="000000" w:themeColor="text1"/>
              </w:rPr>
              <w:t>Dataset size</w:t>
            </w:r>
          </w:p>
        </w:tc>
        <w:tc>
          <w:tcPr>
            <w:tcW w:w="1502" w:type="dxa"/>
          </w:tcPr>
          <w:p w14:paraId="08097041" w14:textId="77777777" w:rsidR="002B79DB" w:rsidRPr="00B95C77" w:rsidRDefault="002B79DB" w:rsidP="005428EA">
            <w:pPr>
              <w:rPr>
                <w:b/>
                <w:color w:val="000000" w:themeColor="text1"/>
              </w:rPr>
            </w:pPr>
            <w:r>
              <w:rPr>
                <w:b/>
                <w:color w:val="000000" w:themeColor="text1"/>
              </w:rPr>
              <w:t xml:space="preserve">Baseline prediction </w:t>
            </w:r>
          </w:p>
        </w:tc>
        <w:tc>
          <w:tcPr>
            <w:tcW w:w="1502" w:type="dxa"/>
          </w:tcPr>
          <w:p w14:paraId="6D242B47" w14:textId="77777777" w:rsidR="002B79DB" w:rsidRPr="00B95C77" w:rsidRDefault="002B79DB" w:rsidP="005428EA">
            <w:pPr>
              <w:rPr>
                <w:b/>
                <w:color w:val="000000" w:themeColor="text1"/>
              </w:rPr>
            </w:pPr>
            <w:r w:rsidRPr="00B95C77">
              <w:rPr>
                <w:b/>
                <w:color w:val="000000" w:themeColor="text1"/>
              </w:rPr>
              <w:t>Categorical accuracy</w:t>
            </w:r>
          </w:p>
        </w:tc>
        <w:tc>
          <w:tcPr>
            <w:tcW w:w="1502" w:type="dxa"/>
          </w:tcPr>
          <w:p w14:paraId="1F9D2F71" w14:textId="77777777" w:rsidR="002B79DB" w:rsidRPr="00B95C77" w:rsidRDefault="002B79DB" w:rsidP="005428EA">
            <w:pPr>
              <w:rPr>
                <w:b/>
                <w:color w:val="000000" w:themeColor="text1"/>
              </w:rPr>
            </w:pPr>
            <w:r w:rsidRPr="00B95C77">
              <w:rPr>
                <w:b/>
                <w:color w:val="000000" w:themeColor="text1"/>
              </w:rPr>
              <w:t>Non-Null Label Accuracy</w:t>
            </w:r>
          </w:p>
        </w:tc>
      </w:tr>
      <w:tr w:rsidR="002B79DB" w14:paraId="2900133A" w14:textId="77777777" w:rsidTr="005428EA">
        <w:tc>
          <w:tcPr>
            <w:tcW w:w="1501" w:type="dxa"/>
          </w:tcPr>
          <w:p w14:paraId="4C41345E" w14:textId="77777777" w:rsidR="002B79DB" w:rsidRPr="00B95C77" w:rsidRDefault="002B79DB" w:rsidP="005428EA">
            <w:pPr>
              <w:rPr>
                <w:color w:val="000000" w:themeColor="text1"/>
              </w:rPr>
            </w:pPr>
            <w:r>
              <w:rPr>
                <w:color w:val="000000" w:themeColor="text1"/>
              </w:rPr>
              <w:t>Test</w:t>
            </w:r>
          </w:p>
        </w:tc>
        <w:tc>
          <w:tcPr>
            <w:tcW w:w="1501" w:type="dxa"/>
          </w:tcPr>
          <w:p w14:paraId="7C82D196" w14:textId="77777777" w:rsidR="002B79DB" w:rsidRDefault="002B79DB" w:rsidP="005428EA">
            <w:pPr>
              <w:rPr>
                <w:color w:val="000000" w:themeColor="text1"/>
              </w:rPr>
            </w:pPr>
            <w:r>
              <w:rPr>
                <w:color w:val="000000" w:themeColor="text1"/>
              </w:rPr>
              <w:t>Toyv2</w:t>
            </w:r>
          </w:p>
        </w:tc>
        <w:tc>
          <w:tcPr>
            <w:tcW w:w="1502" w:type="dxa"/>
          </w:tcPr>
          <w:p w14:paraId="41AF66B8" w14:textId="77777777" w:rsidR="002B79DB" w:rsidRPr="00A84874" w:rsidRDefault="002B79DB" w:rsidP="005428EA">
            <w:pPr>
              <w:rPr>
                <w:color w:val="000000" w:themeColor="text1"/>
              </w:rPr>
            </w:pPr>
            <w:r>
              <w:rPr>
                <w:color w:val="000000" w:themeColor="text1"/>
              </w:rPr>
              <w:t>Always null</w:t>
            </w:r>
          </w:p>
        </w:tc>
        <w:tc>
          <w:tcPr>
            <w:tcW w:w="1502" w:type="dxa"/>
          </w:tcPr>
          <w:p w14:paraId="01048B2C" w14:textId="77777777" w:rsidR="002B79DB" w:rsidRPr="00B95C77" w:rsidRDefault="002B79DB" w:rsidP="005428EA">
            <w:pPr>
              <w:rPr>
                <w:color w:val="000000" w:themeColor="text1"/>
              </w:rPr>
            </w:pPr>
            <w:r w:rsidRPr="00A84874">
              <w:rPr>
                <w:color w:val="000000" w:themeColor="text1"/>
              </w:rPr>
              <w:t>0.9035</w:t>
            </w:r>
          </w:p>
        </w:tc>
        <w:tc>
          <w:tcPr>
            <w:tcW w:w="1502" w:type="dxa"/>
          </w:tcPr>
          <w:p w14:paraId="265BC0CC" w14:textId="77777777" w:rsidR="002B79DB" w:rsidRDefault="002B79DB" w:rsidP="005428EA">
            <w:pPr>
              <w:rPr>
                <w:color w:val="000000" w:themeColor="text1"/>
              </w:rPr>
            </w:pPr>
            <w:r>
              <w:rPr>
                <w:color w:val="000000" w:themeColor="text1"/>
              </w:rPr>
              <w:t>0.0</w:t>
            </w:r>
          </w:p>
        </w:tc>
      </w:tr>
      <w:tr w:rsidR="002B79DB" w14:paraId="3B05B953" w14:textId="77777777" w:rsidTr="005428EA">
        <w:tc>
          <w:tcPr>
            <w:tcW w:w="1501" w:type="dxa"/>
          </w:tcPr>
          <w:p w14:paraId="02EE5122" w14:textId="77777777" w:rsidR="002B79DB" w:rsidRDefault="002B79DB" w:rsidP="005428EA">
            <w:pPr>
              <w:rPr>
                <w:color w:val="000000" w:themeColor="text1"/>
              </w:rPr>
            </w:pPr>
            <w:r>
              <w:rPr>
                <w:color w:val="000000" w:themeColor="text1"/>
              </w:rPr>
              <w:t>Test</w:t>
            </w:r>
          </w:p>
        </w:tc>
        <w:tc>
          <w:tcPr>
            <w:tcW w:w="1501" w:type="dxa"/>
          </w:tcPr>
          <w:p w14:paraId="0BAB31E6" w14:textId="77777777" w:rsidR="002B79DB" w:rsidRDefault="002B79DB" w:rsidP="005428EA">
            <w:pPr>
              <w:rPr>
                <w:color w:val="000000" w:themeColor="text1"/>
              </w:rPr>
            </w:pPr>
            <w:r>
              <w:rPr>
                <w:color w:val="000000" w:themeColor="text1"/>
              </w:rPr>
              <w:t>Toyv2</w:t>
            </w:r>
          </w:p>
        </w:tc>
        <w:tc>
          <w:tcPr>
            <w:tcW w:w="1502" w:type="dxa"/>
          </w:tcPr>
          <w:p w14:paraId="41A60AA7" w14:textId="77777777" w:rsidR="002B79DB" w:rsidRDefault="002B79DB" w:rsidP="005428EA">
            <w:pPr>
              <w:rPr>
                <w:color w:val="000000" w:themeColor="text1"/>
              </w:rPr>
            </w:pPr>
            <w:r>
              <w:rPr>
                <w:color w:val="000000" w:themeColor="text1"/>
              </w:rPr>
              <w:t>Always “location”</w:t>
            </w:r>
          </w:p>
        </w:tc>
        <w:tc>
          <w:tcPr>
            <w:tcW w:w="1502" w:type="dxa"/>
          </w:tcPr>
          <w:p w14:paraId="19F38370" w14:textId="77777777" w:rsidR="002B79DB" w:rsidRPr="00A84874" w:rsidRDefault="002B79DB" w:rsidP="005428EA">
            <w:pPr>
              <w:rPr>
                <w:color w:val="000000" w:themeColor="text1"/>
              </w:rPr>
            </w:pPr>
            <w:r>
              <w:rPr>
                <w:color w:val="000000" w:themeColor="text1"/>
              </w:rPr>
              <w:t>0.05775</w:t>
            </w:r>
          </w:p>
        </w:tc>
        <w:tc>
          <w:tcPr>
            <w:tcW w:w="1502" w:type="dxa"/>
          </w:tcPr>
          <w:p w14:paraId="2E06194F" w14:textId="77777777" w:rsidR="002B79DB" w:rsidRDefault="002B79DB" w:rsidP="005428EA">
            <w:pPr>
              <w:rPr>
                <w:color w:val="000000" w:themeColor="text1"/>
              </w:rPr>
            </w:pPr>
            <w:r>
              <w:rPr>
                <w:color w:val="000000" w:themeColor="text1"/>
              </w:rPr>
              <w:t>0.05775</w:t>
            </w:r>
          </w:p>
        </w:tc>
      </w:tr>
    </w:tbl>
    <w:p w14:paraId="60CABEBC" w14:textId="77777777" w:rsidR="00465353" w:rsidRDefault="00465353" w:rsidP="002500A2"/>
    <w:p w14:paraId="3DCBBB1C" w14:textId="0FCA4798" w:rsidR="002B79DB" w:rsidRDefault="002B79DB" w:rsidP="002B79DB">
      <w:pPr>
        <w:pStyle w:val="Caption"/>
        <w:keepNext/>
      </w:pPr>
      <w:bookmarkStart w:id="76" w:name="_Ref522791343"/>
      <w:bookmarkStart w:id="77" w:name="_Toc523395489"/>
      <w:r>
        <w:t xml:space="preserve">Table </w:t>
      </w:r>
      <w:r>
        <w:rPr>
          <w:noProof/>
        </w:rPr>
        <w:fldChar w:fldCharType="begin"/>
      </w:r>
      <w:r>
        <w:rPr>
          <w:noProof/>
        </w:rPr>
        <w:instrText xml:space="preserve"> SEQ Table \* ARABIC </w:instrText>
      </w:r>
      <w:r>
        <w:rPr>
          <w:noProof/>
        </w:rPr>
        <w:fldChar w:fldCharType="separate"/>
      </w:r>
      <w:r>
        <w:rPr>
          <w:noProof/>
        </w:rPr>
        <w:t>7</w:t>
      </w:r>
      <w:r>
        <w:rPr>
          <w:noProof/>
        </w:rPr>
        <w:fldChar w:fldCharType="end"/>
      </w:r>
      <w:bookmarkEnd w:id="76"/>
      <w:r>
        <w:t xml:space="preserve"> Evaluation</w:t>
      </w:r>
      <w:r w:rsidR="00E76742">
        <w:t>s</w:t>
      </w:r>
      <w:r>
        <w:t xml:space="preserve"> of </w:t>
      </w:r>
      <w:r w:rsidR="00E76742">
        <w:t>trained models</w:t>
      </w:r>
      <w:bookmarkEnd w:id="77"/>
    </w:p>
    <w:tbl>
      <w:tblPr>
        <w:tblStyle w:val="TableGrid"/>
        <w:tblW w:w="0" w:type="auto"/>
        <w:tblLook w:val="04A0" w:firstRow="1" w:lastRow="0" w:firstColumn="1" w:lastColumn="0" w:noHBand="0" w:noVBand="1"/>
      </w:tblPr>
      <w:tblGrid>
        <w:gridCol w:w="1402"/>
        <w:gridCol w:w="1402"/>
        <w:gridCol w:w="1727"/>
        <w:gridCol w:w="1418"/>
        <w:gridCol w:w="1559"/>
        <w:gridCol w:w="885"/>
      </w:tblGrid>
      <w:tr w:rsidR="007C01C7" w:rsidRPr="00B95C77" w14:paraId="50CE22B5" w14:textId="0E73EA97" w:rsidTr="007C01C7">
        <w:tc>
          <w:tcPr>
            <w:tcW w:w="1402" w:type="dxa"/>
          </w:tcPr>
          <w:p w14:paraId="0B94D1C3" w14:textId="1E7F1E29" w:rsidR="007C01C7" w:rsidRPr="00B95C77" w:rsidRDefault="007C01C7" w:rsidP="007C01C7">
            <w:pPr>
              <w:rPr>
                <w:b/>
                <w:color w:val="000000" w:themeColor="text1"/>
              </w:rPr>
            </w:pPr>
            <w:r>
              <w:rPr>
                <w:b/>
                <w:color w:val="000000" w:themeColor="text1"/>
              </w:rPr>
              <w:t>Trained model under evaluation</w:t>
            </w:r>
          </w:p>
        </w:tc>
        <w:tc>
          <w:tcPr>
            <w:tcW w:w="1402" w:type="dxa"/>
          </w:tcPr>
          <w:p w14:paraId="4BD60966" w14:textId="1AA4F79B" w:rsidR="007C01C7" w:rsidRPr="00B95C77" w:rsidRDefault="007C01C7" w:rsidP="007C01C7">
            <w:pPr>
              <w:rPr>
                <w:b/>
                <w:color w:val="000000" w:themeColor="text1"/>
              </w:rPr>
            </w:pPr>
            <w:r w:rsidRPr="00B95C77">
              <w:rPr>
                <w:b/>
                <w:color w:val="000000" w:themeColor="text1"/>
              </w:rPr>
              <w:t>Dataset used</w:t>
            </w:r>
            <w:r>
              <w:rPr>
                <w:b/>
                <w:color w:val="000000" w:themeColor="text1"/>
              </w:rPr>
              <w:t xml:space="preserve"> for evaluation</w:t>
            </w:r>
          </w:p>
        </w:tc>
        <w:tc>
          <w:tcPr>
            <w:tcW w:w="1727" w:type="dxa"/>
          </w:tcPr>
          <w:p w14:paraId="6D335AEE" w14:textId="77777777" w:rsidR="007C01C7" w:rsidRPr="00B95C77" w:rsidRDefault="007C01C7" w:rsidP="007C01C7">
            <w:pPr>
              <w:rPr>
                <w:b/>
                <w:color w:val="000000" w:themeColor="text1"/>
              </w:rPr>
            </w:pPr>
            <w:r w:rsidRPr="00B95C77">
              <w:rPr>
                <w:b/>
                <w:color w:val="000000" w:themeColor="text1"/>
              </w:rPr>
              <w:t>Dataset size</w:t>
            </w:r>
          </w:p>
        </w:tc>
        <w:tc>
          <w:tcPr>
            <w:tcW w:w="1418" w:type="dxa"/>
          </w:tcPr>
          <w:p w14:paraId="7E2AA1A9" w14:textId="77777777" w:rsidR="007C01C7" w:rsidRPr="00B95C77" w:rsidRDefault="007C01C7" w:rsidP="007C01C7">
            <w:pPr>
              <w:rPr>
                <w:b/>
                <w:color w:val="000000" w:themeColor="text1"/>
              </w:rPr>
            </w:pPr>
            <w:r w:rsidRPr="00B95C77">
              <w:rPr>
                <w:b/>
                <w:color w:val="000000" w:themeColor="text1"/>
              </w:rPr>
              <w:t>Categorical accuracy</w:t>
            </w:r>
          </w:p>
        </w:tc>
        <w:tc>
          <w:tcPr>
            <w:tcW w:w="1559" w:type="dxa"/>
          </w:tcPr>
          <w:p w14:paraId="4488D7DD" w14:textId="77777777" w:rsidR="007C01C7" w:rsidRPr="00B95C77" w:rsidRDefault="007C01C7" w:rsidP="007C01C7">
            <w:pPr>
              <w:rPr>
                <w:b/>
                <w:color w:val="000000" w:themeColor="text1"/>
              </w:rPr>
            </w:pPr>
            <w:r w:rsidRPr="00B95C77">
              <w:rPr>
                <w:b/>
                <w:color w:val="000000" w:themeColor="text1"/>
              </w:rPr>
              <w:t>Non-Null Label Accuracy</w:t>
            </w:r>
          </w:p>
        </w:tc>
        <w:tc>
          <w:tcPr>
            <w:tcW w:w="885" w:type="dxa"/>
          </w:tcPr>
          <w:p w14:paraId="3C07BA1E" w14:textId="1E72D99E" w:rsidR="007C01C7" w:rsidRPr="00B95C77" w:rsidRDefault="007C01C7" w:rsidP="007C01C7">
            <w:pPr>
              <w:rPr>
                <w:b/>
                <w:color w:val="000000" w:themeColor="text1"/>
              </w:rPr>
            </w:pPr>
            <w:r w:rsidRPr="00B95C77">
              <w:rPr>
                <w:b/>
                <w:color w:val="000000" w:themeColor="text1"/>
              </w:rPr>
              <w:t>Loss</w:t>
            </w:r>
          </w:p>
        </w:tc>
      </w:tr>
      <w:tr w:rsidR="007C01C7" w:rsidRPr="00B95C77" w14:paraId="6FF9067F" w14:textId="384E4B00" w:rsidTr="007C01C7">
        <w:tc>
          <w:tcPr>
            <w:tcW w:w="1402" w:type="dxa"/>
          </w:tcPr>
          <w:p w14:paraId="18751F1C" w14:textId="45533C82" w:rsidR="007C01C7" w:rsidRPr="00B95C77" w:rsidRDefault="007C01C7" w:rsidP="007C01C7">
            <w:pPr>
              <w:rPr>
                <w:color w:val="000000" w:themeColor="text1"/>
              </w:rPr>
            </w:pPr>
            <w:r>
              <w:rPr>
                <w:color w:val="000000" w:themeColor="text1"/>
              </w:rPr>
              <w:t>Mini</w:t>
            </w:r>
          </w:p>
        </w:tc>
        <w:tc>
          <w:tcPr>
            <w:tcW w:w="1402" w:type="dxa"/>
          </w:tcPr>
          <w:p w14:paraId="0F166966" w14:textId="673FDFAF" w:rsidR="007C01C7" w:rsidRPr="00B95C77" w:rsidRDefault="007C01C7" w:rsidP="007C01C7">
            <w:pPr>
              <w:rPr>
                <w:color w:val="000000" w:themeColor="text1"/>
              </w:rPr>
            </w:pPr>
            <w:r w:rsidRPr="00B95C77">
              <w:rPr>
                <w:color w:val="000000" w:themeColor="text1"/>
              </w:rPr>
              <w:t>Test</w:t>
            </w:r>
          </w:p>
        </w:tc>
        <w:tc>
          <w:tcPr>
            <w:tcW w:w="1727" w:type="dxa"/>
          </w:tcPr>
          <w:p w14:paraId="69D63A41" w14:textId="77777777" w:rsidR="007C01C7" w:rsidRPr="00B95C77" w:rsidRDefault="007C01C7" w:rsidP="007C01C7">
            <w:pPr>
              <w:rPr>
                <w:color w:val="000000" w:themeColor="text1"/>
              </w:rPr>
            </w:pPr>
            <w:r>
              <w:rPr>
                <w:color w:val="000000" w:themeColor="text1"/>
              </w:rPr>
              <w:t>Mini</w:t>
            </w:r>
          </w:p>
        </w:tc>
        <w:tc>
          <w:tcPr>
            <w:tcW w:w="1418" w:type="dxa"/>
          </w:tcPr>
          <w:p w14:paraId="58F2C893" w14:textId="77777777" w:rsidR="007C01C7" w:rsidRPr="00B95C77" w:rsidRDefault="007C01C7" w:rsidP="007C01C7">
            <w:pPr>
              <w:rPr>
                <w:color w:val="000000" w:themeColor="text1"/>
              </w:rPr>
            </w:pPr>
            <w:r w:rsidRPr="00052CB8">
              <w:rPr>
                <w:color w:val="000000" w:themeColor="text1"/>
              </w:rPr>
              <w:t>0.8792</w:t>
            </w:r>
          </w:p>
        </w:tc>
        <w:tc>
          <w:tcPr>
            <w:tcW w:w="1559" w:type="dxa"/>
          </w:tcPr>
          <w:p w14:paraId="7505862B" w14:textId="77777777" w:rsidR="007C01C7" w:rsidRPr="00B95C77" w:rsidRDefault="007C01C7" w:rsidP="007C01C7">
            <w:pPr>
              <w:rPr>
                <w:color w:val="000000" w:themeColor="text1"/>
              </w:rPr>
            </w:pPr>
            <w:r>
              <w:rPr>
                <w:color w:val="000000" w:themeColor="text1"/>
              </w:rPr>
              <w:t>0.0</w:t>
            </w:r>
          </w:p>
        </w:tc>
        <w:tc>
          <w:tcPr>
            <w:tcW w:w="885" w:type="dxa"/>
          </w:tcPr>
          <w:p w14:paraId="1F8A4A9A" w14:textId="6DF0912D" w:rsidR="007C01C7" w:rsidRDefault="007C01C7" w:rsidP="007C01C7">
            <w:pPr>
              <w:rPr>
                <w:color w:val="000000" w:themeColor="text1"/>
              </w:rPr>
            </w:pPr>
            <w:r w:rsidRPr="00052CB8">
              <w:rPr>
                <w:color w:val="000000" w:themeColor="text1"/>
              </w:rPr>
              <w:t>0.394</w:t>
            </w:r>
            <w:r>
              <w:rPr>
                <w:color w:val="000000" w:themeColor="text1"/>
              </w:rPr>
              <w:t>7</w:t>
            </w:r>
          </w:p>
        </w:tc>
      </w:tr>
      <w:tr w:rsidR="007C01C7" w:rsidRPr="00B95C77" w14:paraId="0903D429" w14:textId="77777777" w:rsidTr="007C01C7">
        <w:tc>
          <w:tcPr>
            <w:tcW w:w="1402" w:type="dxa"/>
          </w:tcPr>
          <w:p w14:paraId="0F0DBAD6" w14:textId="0272D145" w:rsidR="007C01C7" w:rsidRDefault="007C01C7" w:rsidP="007C01C7">
            <w:pPr>
              <w:rPr>
                <w:color w:val="000000" w:themeColor="text1"/>
              </w:rPr>
            </w:pPr>
            <w:r>
              <w:rPr>
                <w:color w:val="000000" w:themeColor="text1"/>
              </w:rPr>
              <w:t>ToyV1</w:t>
            </w:r>
          </w:p>
        </w:tc>
        <w:tc>
          <w:tcPr>
            <w:tcW w:w="1402" w:type="dxa"/>
          </w:tcPr>
          <w:p w14:paraId="1CC550A0" w14:textId="643C3CCF" w:rsidR="007C01C7" w:rsidRPr="00B95C77" w:rsidRDefault="007C01C7" w:rsidP="007C01C7">
            <w:pPr>
              <w:rPr>
                <w:color w:val="000000" w:themeColor="text1"/>
              </w:rPr>
            </w:pPr>
            <w:r>
              <w:rPr>
                <w:color w:val="000000" w:themeColor="text1"/>
              </w:rPr>
              <w:t>Test</w:t>
            </w:r>
          </w:p>
        </w:tc>
        <w:tc>
          <w:tcPr>
            <w:tcW w:w="1727" w:type="dxa"/>
          </w:tcPr>
          <w:p w14:paraId="58B2DC65" w14:textId="75F5AD82" w:rsidR="007C01C7" w:rsidRDefault="007C01C7" w:rsidP="007C01C7">
            <w:pPr>
              <w:rPr>
                <w:color w:val="000000" w:themeColor="text1"/>
              </w:rPr>
            </w:pPr>
            <w:r>
              <w:rPr>
                <w:color w:val="000000" w:themeColor="text1"/>
              </w:rPr>
              <w:t>Toyv1</w:t>
            </w:r>
          </w:p>
        </w:tc>
        <w:tc>
          <w:tcPr>
            <w:tcW w:w="1418" w:type="dxa"/>
          </w:tcPr>
          <w:p w14:paraId="60BDF976" w14:textId="6D0E4C09" w:rsidR="007C01C7" w:rsidRPr="00B95C77" w:rsidRDefault="007C01C7" w:rsidP="007C01C7">
            <w:pPr>
              <w:rPr>
                <w:color w:val="000000" w:themeColor="text1"/>
              </w:rPr>
            </w:pPr>
            <w:r w:rsidRPr="00EE5CB0">
              <w:rPr>
                <w:color w:val="000000" w:themeColor="text1"/>
              </w:rPr>
              <w:t>0.9726</w:t>
            </w:r>
          </w:p>
        </w:tc>
        <w:tc>
          <w:tcPr>
            <w:tcW w:w="1559" w:type="dxa"/>
          </w:tcPr>
          <w:p w14:paraId="73181DD9" w14:textId="5887E031" w:rsidR="007C01C7" w:rsidRDefault="007C01C7" w:rsidP="007C01C7">
            <w:pPr>
              <w:rPr>
                <w:color w:val="000000" w:themeColor="text1"/>
              </w:rPr>
            </w:pPr>
            <w:r>
              <w:rPr>
                <w:color w:val="000000" w:themeColor="text1"/>
              </w:rPr>
              <w:t>N</w:t>
            </w:r>
            <w:r w:rsidRPr="00EE5CB0">
              <w:rPr>
                <w:color w:val="000000" w:themeColor="text1"/>
              </w:rPr>
              <w:t>a</w:t>
            </w:r>
            <w:r>
              <w:rPr>
                <w:color w:val="000000" w:themeColor="text1"/>
              </w:rPr>
              <w:t>N</w:t>
            </w:r>
          </w:p>
        </w:tc>
        <w:tc>
          <w:tcPr>
            <w:tcW w:w="885" w:type="dxa"/>
          </w:tcPr>
          <w:p w14:paraId="7F3E02F1" w14:textId="6FB0996E" w:rsidR="007C01C7" w:rsidRDefault="007C01C7" w:rsidP="007C01C7">
            <w:pPr>
              <w:rPr>
                <w:color w:val="000000" w:themeColor="text1"/>
              </w:rPr>
            </w:pPr>
            <w:r w:rsidRPr="00EE5CB0">
              <w:rPr>
                <w:color w:val="000000" w:themeColor="text1"/>
              </w:rPr>
              <w:t>0.0885</w:t>
            </w:r>
          </w:p>
        </w:tc>
      </w:tr>
      <w:tr w:rsidR="007C01C7" w:rsidRPr="00B95C77" w14:paraId="1A0751B4" w14:textId="4D2B15B1" w:rsidTr="007C01C7">
        <w:tc>
          <w:tcPr>
            <w:tcW w:w="1402" w:type="dxa"/>
          </w:tcPr>
          <w:p w14:paraId="7398F88A" w14:textId="5EEF5142" w:rsidR="007C01C7" w:rsidRDefault="007C01C7" w:rsidP="007C01C7">
            <w:pPr>
              <w:rPr>
                <w:color w:val="000000" w:themeColor="text1"/>
              </w:rPr>
            </w:pPr>
            <w:r>
              <w:rPr>
                <w:color w:val="000000" w:themeColor="text1"/>
              </w:rPr>
              <w:t>ToyV1</w:t>
            </w:r>
          </w:p>
        </w:tc>
        <w:tc>
          <w:tcPr>
            <w:tcW w:w="1402" w:type="dxa"/>
          </w:tcPr>
          <w:p w14:paraId="4E83CE94" w14:textId="3C811EA9" w:rsidR="007C01C7" w:rsidRPr="00B95C77" w:rsidRDefault="007C01C7" w:rsidP="007C01C7">
            <w:pPr>
              <w:rPr>
                <w:color w:val="000000" w:themeColor="text1"/>
              </w:rPr>
            </w:pPr>
            <w:r w:rsidRPr="00B95C77">
              <w:rPr>
                <w:color w:val="000000" w:themeColor="text1"/>
              </w:rPr>
              <w:t>Test</w:t>
            </w:r>
          </w:p>
        </w:tc>
        <w:tc>
          <w:tcPr>
            <w:tcW w:w="1727" w:type="dxa"/>
          </w:tcPr>
          <w:p w14:paraId="3198D4C4" w14:textId="45BBC7A8" w:rsidR="007C01C7" w:rsidRDefault="007C01C7" w:rsidP="007C01C7">
            <w:pPr>
              <w:rPr>
                <w:color w:val="000000" w:themeColor="text1"/>
              </w:rPr>
            </w:pPr>
            <w:r>
              <w:rPr>
                <w:color w:val="000000" w:themeColor="text1"/>
              </w:rPr>
              <w:t>Mini</w:t>
            </w:r>
            <w:r>
              <w:rPr>
                <w:rStyle w:val="FootnoteReference"/>
                <w:color w:val="000000" w:themeColor="text1"/>
              </w:rPr>
              <w:footnoteReference w:id="17"/>
            </w:r>
          </w:p>
        </w:tc>
        <w:tc>
          <w:tcPr>
            <w:tcW w:w="1418" w:type="dxa"/>
          </w:tcPr>
          <w:p w14:paraId="2BA62B7A" w14:textId="41CA58E6" w:rsidR="007C01C7" w:rsidRPr="00052CB8" w:rsidRDefault="007C01C7" w:rsidP="007C01C7">
            <w:pPr>
              <w:rPr>
                <w:color w:val="000000" w:themeColor="text1"/>
              </w:rPr>
            </w:pPr>
            <w:r w:rsidRPr="00B95C77">
              <w:rPr>
                <w:color w:val="000000" w:themeColor="text1"/>
              </w:rPr>
              <w:t>0.9570</w:t>
            </w:r>
          </w:p>
        </w:tc>
        <w:tc>
          <w:tcPr>
            <w:tcW w:w="1559" w:type="dxa"/>
          </w:tcPr>
          <w:p w14:paraId="20DEAFB4" w14:textId="0AC1449A" w:rsidR="007C01C7" w:rsidRDefault="007C01C7" w:rsidP="007C01C7">
            <w:pPr>
              <w:rPr>
                <w:color w:val="000000" w:themeColor="text1"/>
              </w:rPr>
            </w:pPr>
            <w:r>
              <w:rPr>
                <w:color w:val="000000" w:themeColor="text1"/>
              </w:rPr>
              <w:t>0.5270</w:t>
            </w:r>
          </w:p>
        </w:tc>
        <w:tc>
          <w:tcPr>
            <w:tcW w:w="885" w:type="dxa"/>
          </w:tcPr>
          <w:p w14:paraId="5BED2299" w14:textId="40FE6016" w:rsidR="007C01C7" w:rsidRDefault="007C01C7" w:rsidP="007C01C7">
            <w:pPr>
              <w:rPr>
                <w:color w:val="000000" w:themeColor="text1"/>
              </w:rPr>
            </w:pPr>
            <w:r>
              <w:rPr>
                <w:color w:val="000000" w:themeColor="text1"/>
              </w:rPr>
              <w:t>0.1386</w:t>
            </w:r>
          </w:p>
        </w:tc>
      </w:tr>
      <w:tr w:rsidR="007C01C7" w:rsidRPr="00B95C77" w14:paraId="2E0D4080" w14:textId="056E9876" w:rsidTr="007C01C7">
        <w:tc>
          <w:tcPr>
            <w:tcW w:w="1402" w:type="dxa"/>
          </w:tcPr>
          <w:p w14:paraId="7E740A56" w14:textId="12A3D330" w:rsidR="007C01C7" w:rsidRDefault="007C01C7" w:rsidP="007C01C7">
            <w:pPr>
              <w:rPr>
                <w:color w:val="000000" w:themeColor="text1"/>
              </w:rPr>
            </w:pPr>
            <w:r>
              <w:rPr>
                <w:color w:val="000000" w:themeColor="text1"/>
              </w:rPr>
              <w:t>ToyV2</w:t>
            </w:r>
          </w:p>
        </w:tc>
        <w:tc>
          <w:tcPr>
            <w:tcW w:w="1402" w:type="dxa"/>
          </w:tcPr>
          <w:p w14:paraId="44BD89A4" w14:textId="6F357364" w:rsidR="007C01C7" w:rsidRDefault="007C01C7" w:rsidP="007C01C7">
            <w:pPr>
              <w:rPr>
                <w:color w:val="000000" w:themeColor="text1"/>
              </w:rPr>
            </w:pPr>
            <w:r>
              <w:rPr>
                <w:color w:val="000000" w:themeColor="text1"/>
              </w:rPr>
              <w:t>Test</w:t>
            </w:r>
          </w:p>
        </w:tc>
        <w:tc>
          <w:tcPr>
            <w:tcW w:w="1727" w:type="dxa"/>
          </w:tcPr>
          <w:p w14:paraId="36563C75" w14:textId="25F7A6FA" w:rsidR="007C01C7" w:rsidRDefault="007C01C7" w:rsidP="007C01C7">
            <w:pPr>
              <w:rPr>
                <w:color w:val="000000" w:themeColor="text1"/>
              </w:rPr>
            </w:pPr>
            <w:r>
              <w:rPr>
                <w:color w:val="000000" w:themeColor="text1"/>
              </w:rPr>
              <w:t>ToyV2</w:t>
            </w:r>
          </w:p>
        </w:tc>
        <w:tc>
          <w:tcPr>
            <w:tcW w:w="1418" w:type="dxa"/>
          </w:tcPr>
          <w:p w14:paraId="106B8F3D" w14:textId="6DD1CA2D" w:rsidR="007C01C7" w:rsidRPr="00EE5CB0" w:rsidRDefault="007C01C7" w:rsidP="007C01C7">
            <w:pPr>
              <w:rPr>
                <w:color w:val="000000" w:themeColor="text1"/>
              </w:rPr>
            </w:pPr>
            <w:r w:rsidRPr="00416EE0">
              <w:rPr>
                <w:color w:val="000000" w:themeColor="text1"/>
              </w:rPr>
              <w:t>0.953</w:t>
            </w:r>
            <w:r>
              <w:rPr>
                <w:color w:val="000000" w:themeColor="text1"/>
              </w:rPr>
              <w:t>8</w:t>
            </w:r>
          </w:p>
        </w:tc>
        <w:tc>
          <w:tcPr>
            <w:tcW w:w="1559" w:type="dxa"/>
          </w:tcPr>
          <w:p w14:paraId="0962CADD" w14:textId="244609EC" w:rsidR="007C01C7" w:rsidRDefault="007C01C7" w:rsidP="007C01C7">
            <w:pPr>
              <w:rPr>
                <w:color w:val="000000" w:themeColor="text1"/>
              </w:rPr>
            </w:pPr>
            <w:r w:rsidRPr="00416EE0">
              <w:rPr>
                <w:color w:val="000000" w:themeColor="text1"/>
              </w:rPr>
              <w:t>0.5532</w:t>
            </w:r>
          </w:p>
        </w:tc>
        <w:tc>
          <w:tcPr>
            <w:tcW w:w="885" w:type="dxa"/>
          </w:tcPr>
          <w:p w14:paraId="53057772" w14:textId="4A218E0D" w:rsidR="007C01C7" w:rsidRPr="00416EE0" w:rsidRDefault="007C01C7" w:rsidP="007C01C7">
            <w:pPr>
              <w:rPr>
                <w:color w:val="000000" w:themeColor="text1"/>
              </w:rPr>
            </w:pPr>
            <w:r w:rsidRPr="00416EE0">
              <w:rPr>
                <w:color w:val="000000" w:themeColor="text1"/>
              </w:rPr>
              <w:t>0.1564</w:t>
            </w:r>
          </w:p>
        </w:tc>
      </w:tr>
      <w:tr w:rsidR="007C01C7" w:rsidRPr="00B95C77" w14:paraId="1823DBBA" w14:textId="47CE89E2" w:rsidTr="007C01C7">
        <w:tc>
          <w:tcPr>
            <w:tcW w:w="1402" w:type="dxa"/>
          </w:tcPr>
          <w:p w14:paraId="38727EA7" w14:textId="092E0112" w:rsidR="007C01C7" w:rsidRDefault="007C01C7" w:rsidP="007C01C7">
            <w:pPr>
              <w:rPr>
                <w:color w:val="000000" w:themeColor="text1"/>
              </w:rPr>
            </w:pPr>
            <w:r>
              <w:rPr>
                <w:color w:val="000000" w:themeColor="text1"/>
              </w:rPr>
              <w:t>ToyV</w:t>
            </w:r>
            <w:r w:rsidR="00476142">
              <w:rPr>
                <w:color w:val="000000" w:themeColor="text1"/>
              </w:rPr>
              <w:t>3</w:t>
            </w:r>
          </w:p>
        </w:tc>
        <w:tc>
          <w:tcPr>
            <w:tcW w:w="1402" w:type="dxa"/>
          </w:tcPr>
          <w:p w14:paraId="1B71B0A0" w14:textId="240B0233" w:rsidR="007C01C7" w:rsidRDefault="007C01C7" w:rsidP="007C01C7">
            <w:pPr>
              <w:rPr>
                <w:color w:val="000000" w:themeColor="text1"/>
              </w:rPr>
            </w:pPr>
            <w:r>
              <w:rPr>
                <w:color w:val="000000" w:themeColor="text1"/>
              </w:rPr>
              <w:t>Test</w:t>
            </w:r>
          </w:p>
        </w:tc>
        <w:tc>
          <w:tcPr>
            <w:tcW w:w="1727" w:type="dxa"/>
          </w:tcPr>
          <w:p w14:paraId="7391A970" w14:textId="34D1A02A" w:rsidR="007C01C7" w:rsidRDefault="007C01C7" w:rsidP="007C01C7">
            <w:pPr>
              <w:rPr>
                <w:color w:val="000000" w:themeColor="text1"/>
              </w:rPr>
            </w:pPr>
            <w:r>
              <w:rPr>
                <w:color w:val="000000" w:themeColor="text1"/>
              </w:rPr>
              <w:t>ToyV3</w:t>
            </w:r>
          </w:p>
        </w:tc>
        <w:tc>
          <w:tcPr>
            <w:tcW w:w="1418" w:type="dxa"/>
          </w:tcPr>
          <w:p w14:paraId="3BDF5783" w14:textId="64566075" w:rsidR="007C01C7" w:rsidRPr="00EE5CB0" w:rsidRDefault="007C01C7" w:rsidP="007C01C7">
            <w:pPr>
              <w:rPr>
                <w:color w:val="000000" w:themeColor="text1"/>
              </w:rPr>
            </w:pPr>
            <w:r w:rsidRPr="00D92013">
              <w:rPr>
                <w:color w:val="000000" w:themeColor="text1"/>
              </w:rPr>
              <w:t>0.959</w:t>
            </w:r>
            <w:r>
              <w:rPr>
                <w:color w:val="000000" w:themeColor="text1"/>
              </w:rPr>
              <w:t>4</w:t>
            </w:r>
          </w:p>
        </w:tc>
        <w:tc>
          <w:tcPr>
            <w:tcW w:w="1559" w:type="dxa"/>
          </w:tcPr>
          <w:p w14:paraId="022D1FA6" w14:textId="60BF6568" w:rsidR="007C01C7" w:rsidRDefault="007C01C7" w:rsidP="007C01C7">
            <w:pPr>
              <w:rPr>
                <w:color w:val="000000" w:themeColor="text1"/>
              </w:rPr>
            </w:pPr>
            <w:r>
              <w:rPr>
                <w:color w:val="000000" w:themeColor="text1"/>
              </w:rPr>
              <w:t>0.5454</w:t>
            </w:r>
          </w:p>
        </w:tc>
        <w:tc>
          <w:tcPr>
            <w:tcW w:w="885" w:type="dxa"/>
          </w:tcPr>
          <w:p w14:paraId="6A89CF45" w14:textId="04536244" w:rsidR="007C01C7" w:rsidRDefault="007C01C7" w:rsidP="007C01C7">
            <w:pPr>
              <w:rPr>
                <w:color w:val="000000" w:themeColor="text1"/>
              </w:rPr>
            </w:pPr>
            <w:r>
              <w:rPr>
                <w:color w:val="000000" w:themeColor="text1"/>
              </w:rPr>
              <w:t>0.1364</w:t>
            </w:r>
          </w:p>
        </w:tc>
      </w:tr>
    </w:tbl>
    <w:p w14:paraId="01FD586A" w14:textId="29A23F1E" w:rsidR="002B79DB" w:rsidRPr="004F6421" w:rsidRDefault="002B79DB" w:rsidP="002500A2"/>
    <w:p w14:paraId="1D3132E0" w14:textId="77777777" w:rsidR="002500A2" w:rsidRDefault="002500A2" w:rsidP="00621C4B">
      <w:pPr>
        <w:pStyle w:val="Heading3"/>
      </w:pPr>
      <w:bookmarkStart w:id="78" w:name="_Ref522793673"/>
      <w:bookmarkStart w:id="79" w:name="_Ref523394856"/>
      <w:bookmarkStart w:id="80" w:name="_Toc523395531"/>
      <w:r>
        <w:t>Baseline results</w:t>
      </w:r>
      <w:bookmarkEnd w:id="78"/>
      <w:bookmarkEnd w:id="79"/>
      <w:bookmarkEnd w:id="80"/>
    </w:p>
    <w:p w14:paraId="03798E06" w14:textId="77777777" w:rsidR="002500A2" w:rsidRDefault="002500A2" w:rsidP="002500A2">
      <w:pPr>
        <w:rPr>
          <w:b/>
          <w:color w:val="FF0000"/>
        </w:rPr>
      </w:pPr>
    </w:p>
    <w:p w14:paraId="694A3D11" w14:textId="0E5BC03E" w:rsidR="002500A2" w:rsidRDefault="002500A2" w:rsidP="002500A2">
      <w:pPr>
        <w:rPr>
          <w:color w:val="000000" w:themeColor="text1"/>
        </w:rPr>
      </w:pPr>
      <w:r>
        <w:rPr>
          <w:color w:val="000000" w:themeColor="text1"/>
        </w:rPr>
        <w:t xml:space="preserve">When evaluation any model it makes sense to first calculate the score of the common-sense baseline. In a Named Entity task where Null is the most frequent label, the obvious baseline </w:t>
      </w:r>
      <w:r>
        <w:rPr>
          <w:color w:val="000000" w:themeColor="text1"/>
        </w:rPr>
        <w:lastRenderedPageBreak/>
        <w:t xml:space="preserve">is to declare every word as Null, i.e. not a Named Entity. Of course, in practice such a classifier is useless. However, in terms of pure accuracy, it gains quite high results. Fortunately, 0xnurl’s Keras implementation of the model defines a custom metric for non-null-label-accuracy, the accuracy of NE labels excluding the null label. For this metric, the only baseline is to pick one NE label and apply it all the time, say, ‘location’. In this case, the non-null label accuracy will match the categorical accuracy, as in each case we are picking a non-null label. Of course, if we guess the ‘null’ label each time, then the non-null label accuracy will be zero, as shown in </w:t>
      </w:r>
      <w:r>
        <w:rPr>
          <w:color w:val="000000" w:themeColor="text1"/>
        </w:rPr>
        <w:fldChar w:fldCharType="begin"/>
      </w:r>
      <w:r>
        <w:rPr>
          <w:color w:val="000000" w:themeColor="text1"/>
        </w:rPr>
        <w:instrText xml:space="preserve"> REF _Ref522790826 \h </w:instrText>
      </w:r>
      <w:r>
        <w:rPr>
          <w:color w:val="000000" w:themeColor="text1"/>
        </w:rPr>
      </w:r>
      <w:r>
        <w:rPr>
          <w:color w:val="000000" w:themeColor="text1"/>
        </w:rPr>
        <w:fldChar w:fldCharType="separate"/>
      </w:r>
      <w:r w:rsidR="007D66AB">
        <w:t xml:space="preserve">Table </w:t>
      </w:r>
      <w:r w:rsidR="007D66AB">
        <w:rPr>
          <w:noProof/>
        </w:rPr>
        <w:t>6</w:t>
      </w:r>
      <w:r>
        <w:rPr>
          <w:color w:val="000000" w:themeColor="text1"/>
        </w:rPr>
        <w:fldChar w:fldCharType="end"/>
      </w:r>
      <w:r>
        <w:rPr>
          <w:color w:val="000000" w:themeColor="text1"/>
        </w:rPr>
        <w:t>.</w:t>
      </w:r>
    </w:p>
    <w:p w14:paraId="60159A8D" w14:textId="77777777" w:rsidR="002500A2" w:rsidRDefault="002500A2" w:rsidP="002500A2">
      <w:pPr>
        <w:rPr>
          <w:color w:val="000000" w:themeColor="text1"/>
        </w:rPr>
      </w:pPr>
    </w:p>
    <w:p w14:paraId="691652BC" w14:textId="77777777" w:rsidR="002500A2" w:rsidRDefault="002500A2" w:rsidP="002500A2">
      <w:pPr>
        <w:pStyle w:val="Heading3"/>
      </w:pPr>
      <w:bookmarkStart w:id="81" w:name="_Toc523395532"/>
      <w:r>
        <w:t>The ‘mini’ dataset</w:t>
      </w:r>
      <w:bookmarkEnd w:id="81"/>
    </w:p>
    <w:p w14:paraId="1870D383" w14:textId="77777777" w:rsidR="002500A2" w:rsidRDefault="002500A2" w:rsidP="002500A2"/>
    <w:p w14:paraId="3B6EFA91" w14:textId="78963706" w:rsidR="002500A2" w:rsidRDefault="002500A2" w:rsidP="002500A2">
      <w:r>
        <w:t xml:space="preserve">In order to test out a complete run of the Keras model and verify saving of its state and tracking of its loss scores across epochs, the ‘mini’ dataset was generated. The mini dataset is derived from the ‘toy’ dataset (for which see section </w:t>
      </w:r>
      <w:r>
        <w:fldChar w:fldCharType="begin"/>
      </w:r>
      <w:r>
        <w:instrText xml:space="preserve"> REF _Ref521576975 \r \h </w:instrText>
      </w:r>
      <w:r>
        <w:fldChar w:fldCharType="separate"/>
      </w:r>
      <w:r w:rsidR="007D66AB">
        <w:t>9.1.3</w:t>
      </w:r>
      <w:r>
        <w:fldChar w:fldCharType="end"/>
      </w:r>
      <w:r>
        <w:t xml:space="preserve">), but in the first dimension of the X and Y tensors, only the first 4000 samples are taken for each dataset. So only 4000 sentences are used for train, dev and test. The below figures show the predictably appalling behaviour of this dataset, in terms of accuracy, loss and non-null label accuracy (i.e. accuracy when </w:t>
      </w:r>
      <w:r>
        <w:rPr>
          <w:i/>
        </w:rPr>
        <w:t>not</w:t>
      </w:r>
      <w:r>
        <w:t xml:space="preserve"> using the null label, ‘0’, meaning ‘Not a Named Entity).</w:t>
      </w:r>
    </w:p>
    <w:p w14:paraId="2B8F6C70" w14:textId="77777777" w:rsidR="002500A2" w:rsidRDefault="002500A2" w:rsidP="002500A2"/>
    <w:p w14:paraId="383FBD69" w14:textId="77777777" w:rsidR="002500A2" w:rsidRDefault="002500A2" w:rsidP="002500A2">
      <w:r>
        <w:t>Note that the ‘mini’ model was only run for two epochs. We can see that accuracy rose and loss decreased. However, the non-null label accuracy also decreased – it appears that in the early epochs of the model, the most efficient way to minimise loss is to label every character as 0, the null label. This observation was also borne out in the ‘toy’ dataset, where non-null label accuracy fell for the first 100k samples or so, before starting to rise.</w:t>
      </w:r>
    </w:p>
    <w:p w14:paraId="00522BE2" w14:textId="77777777" w:rsidR="002500A2" w:rsidRDefault="002500A2" w:rsidP="002500A2"/>
    <w:p w14:paraId="6B6A1C32" w14:textId="3A2ED236" w:rsidR="002500A2" w:rsidRPr="00557602" w:rsidRDefault="002500A2" w:rsidP="002500A2">
      <w:r>
        <w:t xml:space="preserve">Attempts to ‘predict’ using the mini dataset also matched this observation. The model has a marked preference for the NULL label. Indeed, all manual validation done using the mini model returned all NULL labels, see </w:t>
      </w:r>
      <w:r>
        <w:fldChar w:fldCharType="begin"/>
      </w:r>
      <w:r>
        <w:instrText xml:space="preserve"> REF _Ref522791343 \h </w:instrText>
      </w:r>
      <w:r>
        <w:fldChar w:fldCharType="separate"/>
      </w:r>
      <w:r w:rsidR="007D66AB">
        <w:t xml:space="preserve">Table </w:t>
      </w:r>
      <w:r w:rsidR="007D66AB">
        <w:rPr>
          <w:noProof/>
        </w:rPr>
        <w:t>7</w:t>
      </w:r>
      <w:r>
        <w:fldChar w:fldCharType="end"/>
      </w:r>
      <w:r>
        <w:t>.</w:t>
      </w:r>
    </w:p>
    <w:p w14:paraId="60C8929D" w14:textId="77777777" w:rsidR="002500A2" w:rsidRDefault="002500A2" w:rsidP="002500A2">
      <w:pPr>
        <w:keepNext/>
      </w:pPr>
      <w:r>
        <w:rPr>
          <w:noProof/>
        </w:rPr>
        <w:drawing>
          <wp:inline distT="0" distB="0" distL="0" distR="0" wp14:anchorId="02E77109" wp14:editId="03E828A9">
            <wp:extent cx="3312695" cy="2484521"/>
            <wp:effectExtent l="0" t="0" r="254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ini-acc.png"/>
                    <pic:cNvPicPr/>
                  </pic:nvPicPr>
                  <pic:blipFill>
                    <a:blip r:embed="rId25">
                      <a:extLst>
                        <a:ext uri="{28A0092B-C50C-407E-A947-70E740481C1C}">
                          <a14:useLocalDpi xmlns:a14="http://schemas.microsoft.com/office/drawing/2010/main" val="0"/>
                        </a:ext>
                      </a:extLst>
                    </a:blip>
                    <a:stretch>
                      <a:fillRect/>
                    </a:stretch>
                  </pic:blipFill>
                  <pic:spPr>
                    <a:xfrm>
                      <a:off x="0" y="0"/>
                      <a:ext cx="3319260" cy="2489445"/>
                    </a:xfrm>
                    <a:prstGeom prst="rect">
                      <a:avLst/>
                    </a:prstGeom>
                  </pic:spPr>
                </pic:pic>
              </a:graphicData>
            </a:graphic>
          </wp:inline>
        </w:drawing>
      </w:r>
    </w:p>
    <w:p w14:paraId="09AD8135" w14:textId="44B7F566" w:rsidR="002500A2" w:rsidRDefault="002500A2" w:rsidP="002500A2">
      <w:pPr>
        <w:pStyle w:val="Caption"/>
      </w:pPr>
      <w:bookmarkStart w:id="82" w:name="_Toc523395451"/>
      <w:r>
        <w:t xml:space="preserve">Figure </w:t>
      </w:r>
      <w:r>
        <w:rPr>
          <w:noProof/>
        </w:rPr>
        <w:fldChar w:fldCharType="begin"/>
      </w:r>
      <w:r>
        <w:rPr>
          <w:noProof/>
        </w:rPr>
        <w:instrText xml:space="preserve"> SEQ Figure \* ARABIC </w:instrText>
      </w:r>
      <w:r>
        <w:rPr>
          <w:noProof/>
        </w:rPr>
        <w:fldChar w:fldCharType="separate"/>
      </w:r>
      <w:r w:rsidR="00926F99">
        <w:rPr>
          <w:noProof/>
        </w:rPr>
        <w:t>6</w:t>
      </w:r>
      <w:r>
        <w:rPr>
          <w:noProof/>
        </w:rPr>
        <w:fldChar w:fldCharType="end"/>
      </w:r>
      <w:r>
        <w:t xml:space="preserve"> Mini dataset accuracy</w:t>
      </w:r>
      <w:bookmarkEnd w:id="82"/>
    </w:p>
    <w:p w14:paraId="60427E82" w14:textId="77777777" w:rsidR="002500A2" w:rsidRDefault="002500A2" w:rsidP="002500A2">
      <w:pPr>
        <w:keepNext/>
      </w:pPr>
      <w:r>
        <w:rPr>
          <w:noProof/>
        </w:rPr>
        <w:lastRenderedPageBreak/>
        <w:drawing>
          <wp:inline distT="0" distB="0" distL="0" distR="0" wp14:anchorId="7C6C8C52" wp14:editId="6B502E12">
            <wp:extent cx="3342773" cy="25070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ini-loss.png"/>
                    <pic:cNvPicPr/>
                  </pic:nvPicPr>
                  <pic:blipFill>
                    <a:blip r:embed="rId26">
                      <a:extLst>
                        <a:ext uri="{28A0092B-C50C-407E-A947-70E740481C1C}">
                          <a14:useLocalDpi xmlns:a14="http://schemas.microsoft.com/office/drawing/2010/main" val="0"/>
                        </a:ext>
                      </a:extLst>
                    </a:blip>
                    <a:stretch>
                      <a:fillRect/>
                    </a:stretch>
                  </pic:blipFill>
                  <pic:spPr>
                    <a:xfrm>
                      <a:off x="0" y="0"/>
                      <a:ext cx="3349508" cy="2512131"/>
                    </a:xfrm>
                    <a:prstGeom prst="rect">
                      <a:avLst/>
                    </a:prstGeom>
                  </pic:spPr>
                </pic:pic>
              </a:graphicData>
            </a:graphic>
          </wp:inline>
        </w:drawing>
      </w:r>
    </w:p>
    <w:p w14:paraId="71FC1A2A" w14:textId="654593D8" w:rsidR="002500A2" w:rsidRDefault="002500A2" w:rsidP="002500A2">
      <w:pPr>
        <w:pStyle w:val="Caption"/>
      </w:pPr>
      <w:bookmarkStart w:id="83" w:name="_Toc523395452"/>
      <w:r>
        <w:t xml:space="preserve">Figure </w:t>
      </w:r>
      <w:r>
        <w:rPr>
          <w:noProof/>
        </w:rPr>
        <w:fldChar w:fldCharType="begin"/>
      </w:r>
      <w:r>
        <w:rPr>
          <w:noProof/>
        </w:rPr>
        <w:instrText xml:space="preserve"> SEQ Figure \* ARABIC </w:instrText>
      </w:r>
      <w:r>
        <w:rPr>
          <w:noProof/>
        </w:rPr>
        <w:fldChar w:fldCharType="separate"/>
      </w:r>
      <w:r w:rsidR="00926F99">
        <w:rPr>
          <w:noProof/>
        </w:rPr>
        <w:t>7</w:t>
      </w:r>
      <w:r>
        <w:rPr>
          <w:noProof/>
        </w:rPr>
        <w:fldChar w:fldCharType="end"/>
      </w:r>
      <w:r>
        <w:t xml:space="preserve"> Mini dataset loss</w:t>
      </w:r>
      <w:bookmarkEnd w:id="83"/>
    </w:p>
    <w:p w14:paraId="6F84AE66" w14:textId="77777777" w:rsidR="002500A2" w:rsidRDefault="002500A2" w:rsidP="002500A2">
      <w:pPr>
        <w:keepNext/>
      </w:pPr>
      <w:r>
        <w:rPr>
          <w:noProof/>
        </w:rPr>
        <w:drawing>
          <wp:inline distT="0" distB="0" distL="0" distR="0" wp14:anchorId="7E04690A" wp14:editId="0A3E9242">
            <wp:extent cx="3144253" cy="2358190"/>
            <wp:effectExtent l="0" t="0" r="571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ni-non-null-label-acc.png"/>
                    <pic:cNvPicPr/>
                  </pic:nvPicPr>
                  <pic:blipFill>
                    <a:blip r:embed="rId27">
                      <a:extLst>
                        <a:ext uri="{28A0092B-C50C-407E-A947-70E740481C1C}">
                          <a14:useLocalDpi xmlns:a14="http://schemas.microsoft.com/office/drawing/2010/main" val="0"/>
                        </a:ext>
                      </a:extLst>
                    </a:blip>
                    <a:stretch>
                      <a:fillRect/>
                    </a:stretch>
                  </pic:blipFill>
                  <pic:spPr>
                    <a:xfrm>
                      <a:off x="0" y="0"/>
                      <a:ext cx="3154368" cy="2365776"/>
                    </a:xfrm>
                    <a:prstGeom prst="rect">
                      <a:avLst/>
                    </a:prstGeom>
                  </pic:spPr>
                </pic:pic>
              </a:graphicData>
            </a:graphic>
          </wp:inline>
        </w:drawing>
      </w:r>
    </w:p>
    <w:p w14:paraId="502363AF" w14:textId="75C85858" w:rsidR="002500A2" w:rsidRDefault="002500A2" w:rsidP="002500A2">
      <w:pPr>
        <w:pStyle w:val="Caption"/>
      </w:pPr>
      <w:bookmarkStart w:id="84" w:name="_Toc523395453"/>
      <w:r>
        <w:t xml:space="preserve">Figure </w:t>
      </w:r>
      <w:r>
        <w:rPr>
          <w:noProof/>
        </w:rPr>
        <w:fldChar w:fldCharType="begin"/>
      </w:r>
      <w:r>
        <w:rPr>
          <w:noProof/>
        </w:rPr>
        <w:instrText xml:space="preserve"> SEQ Figure \* ARABIC </w:instrText>
      </w:r>
      <w:r>
        <w:rPr>
          <w:noProof/>
        </w:rPr>
        <w:fldChar w:fldCharType="separate"/>
      </w:r>
      <w:r w:rsidR="00926F99">
        <w:rPr>
          <w:noProof/>
        </w:rPr>
        <w:t>8</w:t>
      </w:r>
      <w:r>
        <w:rPr>
          <w:noProof/>
        </w:rPr>
        <w:fldChar w:fldCharType="end"/>
      </w:r>
      <w:r>
        <w:t xml:space="preserve"> Mini dataset </w:t>
      </w:r>
      <w:r w:rsidR="0017547C">
        <w:t>non-null</w:t>
      </w:r>
      <w:r>
        <w:t xml:space="preserve"> label accuracy</w:t>
      </w:r>
      <w:bookmarkEnd w:id="84"/>
    </w:p>
    <w:p w14:paraId="207F253B" w14:textId="77777777" w:rsidR="002500A2" w:rsidRDefault="002500A2" w:rsidP="002500A2"/>
    <w:p w14:paraId="48C41B4E" w14:textId="77777777" w:rsidR="002500A2" w:rsidRDefault="002500A2" w:rsidP="002500A2"/>
    <w:p w14:paraId="26585521" w14:textId="77777777" w:rsidR="002500A2" w:rsidRDefault="002500A2" w:rsidP="002500A2">
      <w:pPr>
        <w:pStyle w:val="Heading3"/>
      </w:pPr>
      <w:bookmarkStart w:id="85" w:name="_Ref521576975"/>
      <w:bookmarkStart w:id="86" w:name="_Toc523395533"/>
      <w:r>
        <w:t>The ‘toy’ dataset</w:t>
      </w:r>
      <w:bookmarkEnd w:id="85"/>
      <w:r>
        <w:t>, version 1</w:t>
      </w:r>
      <w:bookmarkEnd w:id="86"/>
    </w:p>
    <w:p w14:paraId="25C6AC01" w14:textId="77777777" w:rsidR="002500A2" w:rsidRDefault="002500A2" w:rsidP="002500A2"/>
    <w:p w14:paraId="51C1741C" w14:textId="5CECCAF2" w:rsidR="002500A2" w:rsidRPr="008C0B81" w:rsidRDefault="002500A2" w:rsidP="002500A2">
      <w:r>
        <w:t xml:space="preserve">The toy dataset was constructed with 8 buckets of the 320 in the dataset, roughly 1600 debates in total. Half of these were used for training, and a quarter each for test and dev. After two epochs, the model stopped training due to a bug discussed below. After this, </w:t>
      </w:r>
      <w:r w:rsidR="00C12C88">
        <w:t>the model was trained for a further five epochs.</w:t>
      </w:r>
    </w:p>
    <w:p w14:paraId="05903689" w14:textId="77777777" w:rsidR="002500A2" w:rsidRDefault="002500A2" w:rsidP="002500A2">
      <w:pPr>
        <w:rPr>
          <w:b/>
          <w:color w:val="FF0000"/>
        </w:rPr>
      </w:pPr>
      <w:r>
        <w:rPr>
          <w:noProof/>
          <w:color w:val="000000" w:themeColor="text1"/>
        </w:rPr>
        <w:lastRenderedPageBreak/>
        <w:drawing>
          <wp:inline distT="0" distB="0" distL="0" distR="0" wp14:anchorId="1D7D9790" wp14:editId="762C41E1">
            <wp:extent cx="3517188" cy="2637891"/>
            <wp:effectExtent l="0" t="0" r="127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toy-acc.png"/>
                    <pic:cNvPicPr/>
                  </pic:nvPicPr>
                  <pic:blipFill>
                    <a:blip r:embed="rId28">
                      <a:extLst>
                        <a:ext uri="{28A0092B-C50C-407E-A947-70E740481C1C}">
                          <a14:useLocalDpi xmlns:a14="http://schemas.microsoft.com/office/drawing/2010/main" val="0"/>
                        </a:ext>
                      </a:extLst>
                    </a:blip>
                    <a:stretch>
                      <a:fillRect/>
                    </a:stretch>
                  </pic:blipFill>
                  <pic:spPr>
                    <a:xfrm>
                      <a:off x="0" y="0"/>
                      <a:ext cx="3523554" cy="2642666"/>
                    </a:xfrm>
                    <a:prstGeom prst="rect">
                      <a:avLst/>
                    </a:prstGeom>
                  </pic:spPr>
                </pic:pic>
              </a:graphicData>
            </a:graphic>
          </wp:inline>
        </w:drawing>
      </w:r>
    </w:p>
    <w:p w14:paraId="0888C984" w14:textId="54852F87" w:rsidR="002500A2" w:rsidRDefault="002500A2" w:rsidP="002500A2">
      <w:pPr>
        <w:pStyle w:val="Caption"/>
      </w:pPr>
      <w:bookmarkStart w:id="87" w:name="_Ref522354845"/>
      <w:bookmarkStart w:id="88" w:name="_Toc523395454"/>
      <w:r>
        <w:t xml:space="preserve">Figure </w:t>
      </w:r>
      <w:r>
        <w:rPr>
          <w:noProof/>
        </w:rPr>
        <w:fldChar w:fldCharType="begin"/>
      </w:r>
      <w:r>
        <w:rPr>
          <w:noProof/>
        </w:rPr>
        <w:instrText xml:space="preserve"> SEQ Figure \* ARABIC </w:instrText>
      </w:r>
      <w:r>
        <w:rPr>
          <w:noProof/>
        </w:rPr>
        <w:fldChar w:fldCharType="separate"/>
      </w:r>
      <w:r w:rsidR="00926F99">
        <w:rPr>
          <w:noProof/>
        </w:rPr>
        <w:t>9</w:t>
      </w:r>
      <w:r>
        <w:rPr>
          <w:noProof/>
        </w:rPr>
        <w:fldChar w:fldCharType="end"/>
      </w:r>
      <w:bookmarkEnd w:id="87"/>
      <w:r>
        <w:t xml:space="preserve"> Toy dataset NaN validation accuracy</w:t>
      </w:r>
      <w:bookmarkEnd w:id="88"/>
    </w:p>
    <w:p w14:paraId="02A772B9" w14:textId="77777777" w:rsidR="002500A2" w:rsidRDefault="002500A2" w:rsidP="002500A2">
      <w:pPr>
        <w:rPr>
          <w:b/>
          <w:color w:val="FF0000"/>
        </w:rPr>
      </w:pPr>
    </w:p>
    <w:p w14:paraId="6CE8C54C" w14:textId="77777777" w:rsidR="002500A2" w:rsidRDefault="002500A2" w:rsidP="002500A2">
      <w:pPr>
        <w:rPr>
          <w:b/>
          <w:color w:val="FF0000"/>
        </w:rPr>
      </w:pPr>
      <w:r>
        <w:rPr>
          <w:noProof/>
          <w:color w:val="000000" w:themeColor="text1"/>
        </w:rPr>
        <w:drawing>
          <wp:inline distT="0" distB="0" distL="0" distR="0" wp14:anchorId="1AE85B63" wp14:editId="5F06A82D">
            <wp:extent cx="3254902" cy="2441177"/>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toy-loss.png"/>
                    <pic:cNvPicPr/>
                  </pic:nvPicPr>
                  <pic:blipFill>
                    <a:blip r:embed="rId29">
                      <a:extLst>
                        <a:ext uri="{28A0092B-C50C-407E-A947-70E740481C1C}">
                          <a14:useLocalDpi xmlns:a14="http://schemas.microsoft.com/office/drawing/2010/main" val="0"/>
                        </a:ext>
                      </a:extLst>
                    </a:blip>
                    <a:stretch>
                      <a:fillRect/>
                    </a:stretch>
                  </pic:blipFill>
                  <pic:spPr>
                    <a:xfrm>
                      <a:off x="0" y="0"/>
                      <a:ext cx="3273813" cy="2455360"/>
                    </a:xfrm>
                    <a:prstGeom prst="rect">
                      <a:avLst/>
                    </a:prstGeom>
                  </pic:spPr>
                </pic:pic>
              </a:graphicData>
            </a:graphic>
          </wp:inline>
        </w:drawing>
      </w:r>
    </w:p>
    <w:p w14:paraId="38E5E741" w14:textId="68F920DB" w:rsidR="002500A2" w:rsidRDefault="002500A2" w:rsidP="002500A2">
      <w:pPr>
        <w:pStyle w:val="Caption"/>
      </w:pPr>
      <w:bookmarkStart w:id="89" w:name="_Ref522354846"/>
      <w:bookmarkStart w:id="90" w:name="_Toc523395455"/>
      <w:r>
        <w:t xml:space="preserve">Figure </w:t>
      </w:r>
      <w:r>
        <w:rPr>
          <w:noProof/>
        </w:rPr>
        <w:fldChar w:fldCharType="begin"/>
      </w:r>
      <w:r>
        <w:rPr>
          <w:noProof/>
        </w:rPr>
        <w:instrText xml:space="preserve"> SEQ Figure \* ARABIC </w:instrText>
      </w:r>
      <w:r>
        <w:rPr>
          <w:noProof/>
        </w:rPr>
        <w:fldChar w:fldCharType="separate"/>
      </w:r>
      <w:r w:rsidR="00926F99">
        <w:rPr>
          <w:noProof/>
        </w:rPr>
        <w:t>10</w:t>
      </w:r>
      <w:r>
        <w:rPr>
          <w:noProof/>
        </w:rPr>
        <w:fldChar w:fldCharType="end"/>
      </w:r>
      <w:bookmarkEnd w:id="89"/>
      <w:r>
        <w:t xml:space="preserve"> Toy dataset NaN validation loss</w:t>
      </w:r>
      <w:bookmarkEnd w:id="90"/>
    </w:p>
    <w:p w14:paraId="66E56FB8" w14:textId="77777777" w:rsidR="002500A2" w:rsidRDefault="002500A2" w:rsidP="002500A2">
      <w:pPr>
        <w:rPr>
          <w:b/>
          <w:color w:val="FF0000"/>
        </w:rPr>
      </w:pPr>
    </w:p>
    <w:p w14:paraId="0AFBCE26" w14:textId="77777777" w:rsidR="002500A2" w:rsidRDefault="002500A2" w:rsidP="002500A2">
      <w:pPr>
        <w:rPr>
          <w:b/>
          <w:color w:val="FF0000"/>
        </w:rPr>
      </w:pPr>
      <w:r>
        <w:rPr>
          <w:noProof/>
          <w:color w:val="000000" w:themeColor="text1"/>
        </w:rPr>
        <w:drawing>
          <wp:inline distT="0" distB="0" distL="0" distR="0" wp14:anchorId="1D6E9D91" wp14:editId="379F87A3">
            <wp:extent cx="3323483" cy="2492612"/>
            <wp:effectExtent l="0" t="0" r="444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toy-non-null-label-acc.png"/>
                    <pic:cNvPicPr/>
                  </pic:nvPicPr>
                  <pic:blipFill>
                    <a:blip r:embed="rId30">
                      <a:extLst>
                        <a:ext uri="{28A0092B-C50C-407E-A947-70E740481C1C}">
                          <a14:useLocalDpi xmlns:a14="http://schemas.microsoft.com/office/drawing/2010/main" val="0"/>
                        </a:ext>
                      </a:extLst>
                    </a:blip>
                    <a:stretch>
                      <a:fillRect/>
                    </a:stretch>
                  </pic:blipFill>
                  <pic:spPr>
                    <a:xfrm>
                      <a:off x="0" y="0"/>
                      <a:ext cx="3335200" cy="2501400"/>
                    </a:xfrm>
                    <a:prstGeom prst="rect">
                      <a:avLst/>
                    </a:prstGeom>
                  </pic:spPr>
                </pic:pic>
              </a:graphicData>
            </a:graphic>
          </wp:inline>
        </w:drawing>
      </w:r>
    </w:p>
    <w:p w14:paraId="79203548" w14:textId="383036A4" w:rsidR="002500A2" w:rsidRDefault="002500A2" w:rsidP="002500A2">
      <w:pPr>
        <w:pStyle w:val="Caption"/>
        <w:rPr>
          <w:color w:val="000000" w:themeColor="text1"/>
        </w:rPr>
      </w:pPr>
      <w:bookmarkStart w:id="91" w:name="_Ref522354847"/>
      <w:bookmarkStart w:id="92" w:name="_Toc523395456"/>
      <w:r>
        <w:t xml:space="preserve">Figure </w:t>
      </w:r>
      <w:r>
        <w:rPr>
          <w:noProof/>
        </w:rPr>
        <w:fldChar w:fldCharType="begin"/>
      </w:r>
      <w:r>
        <w:rPr>
          <w:noProof/>
        </w:rPr>
        <w:instrText xml:space="preserve"> SEQ Figure \* ARABIC </w:instrText>
      </w:r>
      <w:r>
        <w:rPr>
          <w:noProof/>
        </w:rPr>
        <w:fldChar w:fldCharType="separate"/>
      </w:r>
      <w:r w:rsidR="00926F99">
        <w:rPr>
          <w:noProof/>
        </w:rPr>
        <w:t>11</w:t>
      </w:r>
      <w:r>
        <w:rPr>
          <w:noProof/>
        </w:rPr>
        <w:fldChar w:fldCharType="end"/>
      </w:r>
      <w:bookmarkEnd w:id="91"/>
      <w:r>
        <w:t xml:space="preserve"> Toy Dataset NaN Validation Non-Null Label Accuracy</w:t>
      </w:r>
      <w:bookmarkEnd w:id="92"/>
    </w:p>
    <w:p w14:paraId="63A9152C" w14:textId="77777777" w:rsidR="002500A2" w:rsidRDefault="002500A2" w:rsidP="002500A2">
      <w:pPr>
        <w:rPr>
          <w:color w:val="000000" w:themeColor="text1"/>
        </w:rPr>
      </w:pPr>
      <w:r>
        <w:rPr>
          <w:color w:val="000000" w:themeColor="text1"/>
        </w:rPr>
        <w:lastRenderedPageBreak/>
        <w:t xml:space="preserve">The graphs above do not show validation accuracy. This is because of a bug encountered with the Toy dataset, where after each epoch, evaluation done against the ‘dev’ dataset leads to a result of NaN (Not a Number). Because of this bug, it was not possible to track the model’s performance on a dataset other than ‘train’ during the fitting process, and hence impossible to detect and avoid overfitting. This was also the reason why the model originally stopped training after two epochs – the Keras EarlyStopping callback was called after two epochs with no improvement in the validation score. In order to train for more epochs, the EarlyStopping configuration had to be removed from the model. </w:t>
      </w:r>
    </w:p>
    <w:p w14:paraId="689E294D" w14:textId="77777777" w:rsidR="002500A2" w:rsidRDefault="002500A2" w:rsidP="002500A2">
      <w:pPr>
        <w:rPr>
          <w:color w:val="000000" w:themeColor="text1"/>
        </w:rPr>
      </w:pPr>
    </w:p>
    <w:p w14:paraId="12C832BE" w14:textId="0BDAFFEE" w:rsidR="002500A2" w:rsidRPr="00175D7B" w:rsidRDefault="002500A2" w:rsidP="002500A2">
      <w:pPr>
        <w:rPr>
          <w:color w:val="000000" w:themeColor="text1"/>
        </w:rPr>
      </w:pPr>
      <w:r>
        <w:rPr>
          <w:color w:val="000000" w:themeColor="text1"/>
        </w:rPr>
        <w:t xml:space="preserve">While attempting to fix the NaN validation problem, the NumPy arrays used in all datasets were searched for NaN values, infinity values and other non-numeric values, without success. It is noted that this problem was not encountered in the mini dataset. Hence, it may be related to the batch-size used in the toy dataset. This trained model, named ToyV1 in </w:t>
      </w:r>
      <w:r>
        <w:rPr>
          <w:color w:val="000000" w:themeColor="text1"/>
        </w:rPr>
        <w:fldChar w:fldCharType="begin"/>
      </w:r>
      <w:r>
        <w:rPr>
          <w:color w:val="000000" w:themeColor="text1"/>
        </w:rPr>
        <w:instrText xml:space="preserve"> REF _Ref522298476 \h </w:instrText>
      </w:r>
      <w:r>
        <w:rPr>
          <w:color w:val="000000" w:themeColor="text1"/>
        </w:rPr>
      </w:r>
      <w:r>
        <w:rPr>
          <w:color w:val="000000" w:themeColor="text1"/>
        </w:rPr>
        <w:fldChar w:fldCharType="separate"/>
      </w:r>
      <w:r w:rsidR="007D66AB">
        <w:t xml:space="preserve">Table </w:t>
      </w:r>
      <w:r w:rsidR="007D66AB">
        <w:rPr>
          <w:noProof/>
        </w:rPr>
        <w:t>5</w:t>
      </w:r>
      <w:r>
        <w:rPr>
          <w:color w:val="000000" w:themeColor="text1"/>
        </w:rPr>
        <w:fldChar w:fldCharType="end"/>
      </w:r>
      <w:r>
        <w:rPr>
          <w:color w:val="000000" w:themeColor="text1"/>
        </w:rPr>
        <w:t xml:space="preserve">, did indeed exhibit signs of over-fitting. In all manual testing done, it only ever returned the Null label. Its evaluation metrics are shown in </w:t>
      </w:r>
      <w:r w:rsidR="00C12C88">
        <w:rPr>
          <w:color w:val="000000" w:themeColor="text1"/>
        </w:rPr>
        <w:fldChar w:fldCharType="begin"/>
      </w:r>
      <w:r w:rsidR="00C12C88">
        <w:rPr>
          <w:color w:val="000000" w:themeColor="text1"/>
        </w:rPr>
        <w:instrText xml:space="preserve"> REF _Ref522791343 \h </w:instrText>
      </w:r>
      <w:r w:rsidR="00C12C88">
        <w:rPr>
          <w:color w:val="000000" w:themeColor="text1"/>
        </w:rPr>
      </w:r>
      <w:r w:rsidR="00C12C88">
        <w:rPr>
          <w:color w:val="000000" w:themeColor="text1"/>
        </w:rPr>
        <w:fldChar w:fldCharType="separate"/>
      </w:r>
      <w:r w:rsidR="00C12C88">
        <w:t xml:space="preserve">Table </w:t>
      </w:r>
      <w:r w:rsidR="00C12C88">
        <w:rPr>
          <w:noProof/>
        </w:rPr>
        <w:t>7</w:t>
      </w:r>
      <w:r w:rsidR="00C12C88">
        <w:rPr>
          <w:color w:val="000000" w:themeColor="text1"/>
        </w:rPr>
        <w:fldChar w:fldCharType="end"/>
      </w:r>
      <w:r w:rsidR="00C12C88">
        <w:rPr>
          <w:color w:val="000000" w:themeColor="text1"/>
        </w:rPr>
        <w:t xml:space="preserve"> </w:t>
      </w:r>
      <w:r>
        <w:rPr>
          <w:color w:val="000000" w:themeColor="text1"/>
        </w:rPr>
        <w:t>(as the ToyV1 non-null label-accuracy score was NaN, we also evaluated the model against the ‘mini’ dataset to provide some indicative score).</w:t>
      </w:r>
    </w:p>
    <w:p w14:paraId="4891076A" w14:textId="77777777" w:rsidR="002500A2" w:rsidRDefault="002500A2" w:rsidP="002500A2">
      <w:pPr>
        <w:rPr>
          <w:color w:val="000000" w:themeColor="text1"/>
        </w:rPr>
      </w:pPr>
    </w:p>
    <w:p w14:paraId="7ED64F70" w14:textId="087241D4" w:rsidR="002500A2" w:rsidRDefault="002500A2" w:rsidP="002500A2">
      <w:pPr>
        <w:rPr>
          <w:color w:val="000000" w:themeColor="text1"/>
        </w:rPr>
      </w:pPr>
      <w:r>
        <w:rPr>
          <w:color w:val="000000" w:themeColor="text1"/>
        </w:rPr>
        <w:t xml:space="preserve">As non-null label accuracy is so much lower than the categorical accuracy, it is no surprise that the model had such a marked preference for returning the Null label. </w:t>
      </w:r>
      <w:r>
        <w:rPr>
          <w:color w:val="000000" w:themeColor="text1"/>
        </w:rPr>
        <w:fldChar w:fldCharType="begin"/>
      </w:r>
      <w:r>
        <w:rPr>
          <w:color w:val="000000" w:themeColor="text1"/>
        </w:rPr>
        <w:instrText xml:space="preserve"> REF _Ref522354845 \h </w:instrText>
      </w:r>
      <w:r>
        <w:rPr>
          <w:color w:val="000000" w:themeColor="text1"/>
        </w:rPr>
      </w:r>
      <w:r>
        <w:rPr>
          <w:color w:val="000000" w:themeColor="text1"/>
        </w:rPr>
        <w:fldChar w:fldCharType="separate"/>
      </w:r>
      <w:r w:rsidR="007D66AB">
        <w:t xml:space="preserve">Figure </w:t>
      </w:r>
      <w:r w:rsidR="007D66AB">
        <w:rPr>
          <w:noProof/>
        </w:rPr>
        <w:t>9</w:t>
      </w:r>
      <w:r>
        <w:rPr>
          <w:color w:val="000000" w:themeColor="text1"/>
        </w:rPr>
        <w:fldChar w:fldCharType="end"/>
      </w:r>
      <w:r>
        <w:rPr>
          <w:color w:val="000000" w:themeColor="text1"/>
        </w:rPr>
        <w:t xml:space="preserve">, </w:t>
      </w:r>
      <w:r>
        <w:rPr>
          <w:color w:val="000000" w:themeColor="text1"/>
        </w:rPr>
        <w:fldChar w:fldCharType="begin"/>
      </w:r>
      <w:r>
        <w:rPr>
          <w:color w:val="000000" w:themeColor="text1"/>
        </w:rPr>
        <w:instrText xml:space="preserve"> REF _Ref522354846 \h </w:instrText>
      </w:r>
      <w:r>
        <w:rPr>
          <w:color w:val="000000" w:themeColor="text1"/>
        </w:rPr>
      </w:r>
      <w:r>
        <w:rPr>
          <w:color w:val="000000" w:themeColor="text1"/>
        </w:rPr>
        <w:fldChar w:fldCharType="separate"/>
      </w:r>
      <w:r w:rsidR="007D66AB">
        <w:t xml:space="preserve">Figure </w:t>
      </w:r>
      <w:r w:rsidR="007D66AB">
        <w:rPr>
          <w:noProof/>
        </w:rPr>
        <w:t>10</w:t>
      </w:r>
      <w:r>
        <w:rPr>
          <w:color w:val="000000" w:themeColor="text1"/>
        </w:rPr>
        <w:fldChar w:fldCharType="end"/>
      </w:r>
      <w:r>
        <w:rPr>
          <w:color w:val="000000" w:themeColor="text1"/>
        </w:rPr>
        <w:t xml:space="preserve"> and </w:t>
      </w:r>
      <w:r>
        <w:rPr>
          <w:color w:val="000000" w:themeColor="text1"/>
        </w:rPr>
        <w:fldChar w:fldCharType="begin"/>
      </w:r>
      <w:r>
        <w:rPr>
          <w:color w:val="000000" w:themeColor="text1"/>
        </w:rPr>
        <w:instrText xml:space="preserve"> REF _Ref522354847 \h </w:instrText>
      </w:r>
      <w:r>
        <w:rPr>
          <w:color w:val="000000" w:themeColor="text1"/>
        </w:rPr>
      </w:r>
      <w:r>
        <w:rPr>
          <w:color w:val="000000" w:themeColor="text1"/>
        </w:rPr>
        <w:fldChar w:fldCharType="separate"/>
      </w:r>
      <w:r w:rsidR="007D66AB">
        <w:t xml:space="preserve">Figure </w:t>
      </w:r>
      <w:r w:rsidR="007D66AB">
        <w:rPr>
          <w:noProof/>
        </w:rPr>
        <w:t>11</w:t>
      </w:r>
      <w:r>
        <w:rPr>
          <w:color w:val="000000" w:themeColor="text1"/>
        </w:rPr>
        <w:fldChar w:fldCharType="end"/>
      </w:r>
      <w:r>
        <w:rPr>
          <w:color w:val="000000" w:themeColor="text1"/>
        </w:rPr>
        <w:t xml:space="preserve"> show no validation scores because of these NaN return values.</w:t>
      </w:r>
    </w:p>
    <w:p w14:paraId="7EB26508" w14:textId="77777777" w:rsidR="002500A2" w:rsidRDefault="002500A2" w:rsidP="002500A2">
      <w:pPr>
        <w:rPr>
          <w:color w:val="000000" w:themeColor="text1"/>
        </w:rPr>
      </w:pPr>
    </w:p>
    <w:p w14:paraId="1CDAF319" w14:textId="11ABD140" w:rsidR="002500A2" w:rsidRDefault="002500A2" w:rsidP="002500A2">
      <w:pPr>
        <w:pStyle w:val="Heading3"/>
      </w:pPr>
      <w:bookmarkStart w:id="93" w:name="_Toc523395534"/>
      <w:r>
        <w:t>The ‘toy’ dataset, version</w:t>
      </w:r>
      <w:r w:rsidR="008760A4">
        <w:t>s</w:t>
      </w:r>
      <w:r>
        <w:t xml:space="preserve"> 2</w:t>
      </w:r>
      <w:r w:rsidR="008760A4">
        <w:t xml:space="preserve"> and 3</w:t>
      </w:r>
      <w:bookmarkEnd w:id="93"/>
    </w:p>
    <w:p w14:paraId="16ACBE0E" w14:textId="77777777" w:rsidR="002500A2" w:rsidRDefault="002500A2" w:rsidP="002500A2">
      <w:pPr>
        <w:rPr>
          <w:color w:val="000000" w:themeColor="text1"/>
        </w:rPr>
      </w:pPr>
    </w:p>
    <w:p w14:paraId="7C03ECDC" w14:textId="77777777" w:rsidR="002500A2" w:rsidRDefault="002500A2" w:rsidP="002500A2">
      <w:pPr>
        <w:rPr>
          <w:color w:val="000000" w:themeColor="text1"/>
        </w:rPr>
      </w:pPr>
      <w:r>
        <w:rPr>
          <w:color w:val="000000" w:themeColor="text1"/>
        </w:rPr>
        <w:t>Comparing the Mini and ToyV1 datasets, it is clear that the Mini dataset at least returned validation data, a signal that could be used to detect overfitting during the training epochs. This understanding led to ToyV2, which caps the training data to 500,000 sentences, and test and dev to 6,000 sentences each. The values were picked empirically based on the successful validation feedback from the Mini dataset.</w:t>
      </w:r>
    </w:p>
    <w:p w14:paraId="3DA2A297" w14:textId="77777777" w:rsidR="002500A2" w:rsidRDefault="002500A2" w:rsidP="002500A2">
      <w:pPr>
        <w:rPr>
          <w:color w:val="000000" w:themeColor="text1"/>
        </w:rPr>
      </w:pPr>
    </w:p>
    <w:p w14:paraId="23445FA3" w14:textId="4840446C" w:rsidR="002500A2" w:rsidRDefault="002500A2" w:rsidP="002500A2">
      <w:pPr>
        <w:rPr>
          <w:color w:val="000000" w:themeColor="text1"/>
        </w:rPr>
      </w:pPr>
      <w:r>
        <w:rPr>
          <w:color w:val="000000" w:themeColor="text1"/>
        </w:rPr>
        <w:t>Restricting the size of the ‘dev’ dataset solved the problem of NaN scores during training, as the graphs below show. Thanks to this feedback, it was possible to identify that the ToyV2 dataset started to overfit after the 5</w:t>
      </w:r>
      <w:r w:rsidRPr="00585C7A">
        <w:rPr>
          <w:color w:val="000000" w:themeColor="text1"/>
          <w:vertAlign w:val="superscript"/>
        </w:rPr>
        <w:t>th</w:t>
      </w:r>
      <w:r>
        <w:rPr>
          <w:color w:val="000000" w:themeColor="text1"/>
        </w:rPr>
        <w:t xml:space="preserve"> epoch (see </w:t>
      </w:r>
      <w:r>
        <w:rPr>
          <w:color w:val="000000" w:themeColor="text1"/>
        </w:rPr>
        <w:fldChar w:fldCharType="begin"/>
      </w:r>
      <w:r>
        <w:rPr>
          <w:color w:val="000000" w:themeColor="text1"/>
        </w:rPr>
        <w:instrText xml:space="preserve"> REF _Ref522705180 \h </w:instrText>
      </w:r>
      <w:r>
        <w:rPr>
          <w:color w:val="000000" w:themeColor="text1"/>
        </w:rPr>
      </w:r>
      <w:r>
        <w:rPr>
          <w:color w:val="000000" w:themeColor="text1"/>
        </w:rPr>
        <w:fldChar w:fldCharType="separate"/>
      </w:r>
      <w:r w:rsidR="007D66AB">
        <w:t xml:space="preserve">Figure </w:t>
      </w:r>
      <w:r w:rsidR="007D66AB">
        <w:rPr>
          <w:noProof/>
        </w:rPr>
        <w:t>12</w:t>
      </w:r>
      <w:r>
        <w:rPr>
          <w:color w:val="000000" w:themeColor="text1"/>
        </w:rPr>
        <w:fldChar w:fldCharType="end"/>
      </w:r>
      <w:r>
        <w:rPr>
          <w:color w:val="000000" w:themeColor="text1"/>
        </w:rPr>
        <w:t xml:space="preserve">, </w:t>
      </w:r>
      <w:r>
        <w:rPr>
          <w:color w:val="000000" w:themeColor="text1"/>
        </w:rPr>
        <w:fldChar w:fldCharType="begin"/>
      </w:r>
      <w:r>
        <w:rPr>
          <w:color w:val="000000" w:themeColor="text1"/>
        </w:rPr>
        <w:instrText xml:space="preserve"> REF _Ref522705181 \h </w:instrText>
      </w:r>
      <w:r>
        <w:rPr>
          <w:color w:val="000000" w:themeColor="text1"/>
        </w:rPr>
      </w:r>
      <w:r>
        <w:rPr>
          <w:color w:val="000000" w:themeColor="text1"/>
        </w:rPr>
        <w:fldChar w:fldCharType="separate"/>
      </w:r>
      <w:r w:rsidR="007D66AB">
        <w:t xml:space="preserve">Figure </w:t>
      </w:r>
      <w:r w:rsidR="007D66AB">
        <w:rPr>
          <w:noProof/>
        </w:rPr>
        <w:t>13</w:t>
      </w:r>
      <w:r>
        <w:rPr>
          <w:color w:val="000000" w:themeColor="text1"/>
        </w:rPr>
        <w:fldChar w:fldCharType="end"/>
      </w:r>
      <w:r>
        <w:rPr>
          <w:color w:val="000000" w:themeColor="text1"/>
        </w:rPr>
        <w:t xml:space="preserve"> and </w:t>
      </w:r>
      <w:r>
        <w:rPr>
          <w:color w:val="000000" w:themeColor="text1"/>
        </w:rPr>
        <w:fldChar w:fldCharType="begin"/>
      </w:r>
      <w:r>
        <w:rPr>
          <w:color w:val="000000" w:themeColor="text1"/>
        </w:rPr>
        <w:instrText xml:space="preserve"> REF _Ref522705182 \h </w:instrText>
      </w:r>
      <w:r>
        <w:rPr>
          <w:color w:val="000000" w:themeColor="text1"/>
        </w:rPr>
      </w:r>
      <w:r>
        <w:rPr>
          <w:color w:val="000000" w:themeColor="text1"/>
        </w:rPr>
        <w:fldChar w:fldCharType="separate"/>
      </w:r>
      <w:r w:rsidR="007D66AB">
        <w:t xml:space="preserve">Figure </w:t>
      </w:r>
      <w:r w:rsidR="007D66AB">
        <w:rPr>
          <w:noProof/>
        </w:rPr>
        <w:t>14</w:t>
      </w:r>
      <w:r>
        <w:rPr>
          <w:color w:val="000000" w:themeColor="text1"/>
        </w:rPr>
        <w:fldChar w:fldCharType="end"/>
      </w:r>
      <w:r>
        <w:rPr>
          <w:color w:val="000000" w:themeColor="text1"/>
        </w:rPr>
        <w:t>).</w:t>
      </w:r>
    </w:p>
    <w:p w14:paraId="1115AF75" w14:textId="77777777" w:rsidR="002500A2" w:rsidRDefault="002500A2" w:rsidP="002500A2">
      <w:pPr>
        <w:keepNext/>
      </w:pPr>
      <w:r>
        <w:rPr>
          <w:noProof/>
          <w:color w:val="000000" w:themeColor="text1"/>
        </w:rPr>
        <w:lastRenderedPageBreak/>
        <w:drawing>
          <wp:inline distT="0" distB="0" distL="0" distR="0" wp14:anchorId="7E234862" wp14:editId="2A9CE571">
            <wp:extent cx="3493770" cy="262032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oyv2-acc.png"/>
                    <pic:cNvPicPr/>
                  </pic:nvPicPr>
                  <pic:blipFill>
                    <a:blip r:embed="rId31">
                      <a:extLst>
                        <a:ext uri="{28A0092B-C50C-407E-A947-70E740481C1C}">
                          <a14:useLocalDpi xmlns:a14="http://schemas.microsoft.com/office/drawing/2010/main" val="0"/>
                        </a:ext>
                      </a:extLst>
                    </a:blip>
                    <a:stretch>
                      <a:fillRect/>
                    </a:stretch>
                  </pic:blipFill>
                  <pic:spPr>
                    <a:xfrm>
                      <a:off x="0" y="0"/>
                      <a:ext cx="3503418" cy="2627563"/>
                    </a:xfrm>
                    <a:prstGeom prst="rect">
                      <a:avLst/>
                    </a:prstGeom>
                  </pic:spPr>
                </pic:pic>
              </a:graphicData>
            </a:graphic>
          </wp:inline>
        </w:drawing>
      </w:r>
    </w:p>
    <w:p w14:paraId="07F8DAAC" w14:textId="65690D85" w:rsidR="002500A2" w:rsidRDefault="002500A2" w:rsidP="002500A2">
      <w:pPr>
        <w:pStyle w:val="Caption"/>
      </w:pPr>
      <w:bookmarkStart w:id="94" w:name="_Ref522705180"/>
      <w:bookmarkStart w:id="95" w:name="_Toc523395457"/>
      <w:r>
        <w:t xml:space="preserve">Figure </w:t>
      </w:r>
      <w:r>
        <w:rPr>
          <w:noProof/>
        </w:rPr>
        <w:fldChar w:fldCharType="begin"/>
      </w:r>
      <w:r>
        <w:rPr>
          <w:noProof/>
        </w:rPr>
        <w:instrText xml:space="preserve"> SEQ Figure \* ARABIC </w:instrText>
      </w:r>
      <w:r>
        <w:rPr>
          <w:noProof/>
        </w:rPr>
        <w:fldChar w:fldCharType="separate"/>
      </w:r>
      <w:r w:rsidR="00926F99">
        <w:rPr>
          <w:noProof/>
        </w:rPr>
        <w:t>12</w:t>
      </w:r>
      <w:r>
        <w:rPr>
          <w:noProof/>
        </w:rPr>
        <w:fldChar w:fldCharType="end"/>
      </w:r>
      <w:bookmarkEnd w:id="94"/>
      <w:r>
        <w:t xml:space="preserve"> ToyV2 dataset accuracy</w:t>
      </w:r>
      <w:bookmarkEnd w:id="95"/>
    </w:p>
    <w:p w14:paraId="70E9B0AE" w14:textId="77777777" w:rsidR="002500A2" w:rsidRDefault="002500A2" w:rsidP="002500A2">
      <w:pPr>
        <w:keepNext/>
      </w:pPr>
      <w:r>
        <w:rPr>
          <w:noProof/>
          <w:color w:val="000000" w:themeColor="text1"/>
        </w:rPr>
        <w:drawing>
          <wp:inline distT="0" distB="0" distL="0" distR="0" wp14:anchorId="601AF40B" wp14:editId="05113B97">
            <wp:extent cx="3732977" cy="2799733"/>
            <wp:effectExtent l="0" t="0" r="127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oyv2-loss.png"/>
                    <pic:cNvPicPr/>
                  </pic:nvPicPr>
                  <pic:blipFill>
                    <a:blip r:embed="rId32">
                      <a:extLst>
                        <a:ext uri="{28A0092B-C50C-407E-A947-70E740481C1C}">
                          <a14:useLocalDpi xmlns:a14="http://schemas.microsoft.com/office/drawing/2010/main" val="0"/>
                        </a:ext>
                      </a:extLst>
                    </a:blip>
                    <a:stretch>
                      <a:fillRect/>
                    </a:stretch>
                  </pic:blipFill>
                  <pic:spPr>
                    <a:xfrm>
                      <a:off x="0" y="0"/>
                      <a:ext cx="3753325" cy="2814994"/>
                    </a:xfrm>
                    <a:prstGeom prst="rect">
                      <a:avLst/>
                    </a:prstGeom>
                  </pic:spPr>
                </pic:pic>
              </a:graphicData>
            </a:graphic>
          </wp:inline>
        </w:drawing>
      </w:r>
    </w:p>
    <w:p w14:paraId="502BE5E4" w14:textId="193D32CE" w:rsidR="002500A2" w:rsidRDefault="002500A2" w:rsidP="002500A2">
      <w:pPr>
        <w:pStyle w:val="Caption"/>
      </w:pPr>
      <w:bookmarkStart w:id="96" w:name="_Ref522705181"/>
      <w:bookmarkStart w:id="97" w:name="_Toc523395458"/>
      <w:r>
        <w:t xml:space="preserve">Figure </w:t>
      </w:r>
      <w:r>
        <w:rPr>
          <w:noProof/>
        </w:rPr>
        <w:fldChar w:fldCharType="begin"/>
      </w:r>
      <w:r>
        <w:rPr>
          <w:noProof/>
        </w:rPr>
        <w:instrText xml:space="preserve"> SEQ Figure \* ARABIC </w:instrText>
      </w:r>
      <w:r>
        <w:rPr>
          <w:noProof/>
        </w:rPr>
        <w:fldChar w:fldCharType="separate"/>
      </w:r>
      <w:r w:rsidR="00926F99">
        <w:rPr>
          <w:noProof/>
        </w:rPr>
        <w:t>13</w:t>
      </w:r>
      <w:r>
        <w:rPr>
          <w:noProof/>
        </w:rPr>
        <w:fldChar w:fldCharType="end"/>
      </w:r>
      <w:bookmarkEnd w:id="96"/>
      <w:r>
        <w:t xml:space="preserve"> ToyV2 dataset loss</w:t>
      </w:r>
      <w:bookmarkEnd w:id="97"/>
    </w:p>
    <w:p w14:paraId="3F1F3E36" w14:textId="77777777" w:rsidR="002500A2" w:rsidRDefault="002500A2" w:rsidP="002500A2">
      <w:pPr>
        <w:keepNext/>
      </w:pPr>
      <w:r>
        <w:rPr>
          <w:noProof/>
          <w:color w:val="000000" w:themeColor="text1"/>
        </w:rPr>
        <w:drawing>
          <wp:inline distT="0" distB="0" distL="0" distR="0" wp14:anchorId="0127D16C" wp14:editId="6F99CD3C">
            <wp:extent cx="3494399" cy="262079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oyv2-non-null-label-acc.png"/>
                    <pic:cNvPicPr/>
                  </pic:nvPicPr>
                  <pic:blipFill>
                    <a:blip r:embed="rId33">
                      <a:extLst>
                        <a:ext uri="{28A0092B-C50C-407E-A947-70E740481C1C}">
                          <a14:useLocalDpi xmlns:a14="http://schemas.microsoft.com/office/drawing/2010/main" val="0"/>
                        </a:ext>
                      </a:extLst>
                    </a:blip>
                    <a:stretch>
                      <a:fillRect/>
                    </a:stretch>
                  </pic:blipFill>
                  <pic:spPr>
                    <a:xfrm>
                      <a:off x="0" y="0"/>
                      <a:ext cx="3504674" cy="2628505"/>
                    </a:xfrm>
                    <a:prstGeom prst="rect">
                      <a:avLst/>
                    </a:prstGeom>
                  </pic:spPr>
                </pic:pic>
              </a:graphicData>
            </a:graphic>
          </wp:inline>
        </w:drawing>
      </w:r>
    </w:p>
    <w:p w14:paraId="2CA2640D" w14:textId="29DBD827" w:rsidR="002500A2" w:rsidRPr="00A34810" w:rsidRDefault="002500A2" w:rsidP="002500A2">
      <w:pPr>
        <w:pStyle w:val="Caption"/>
        <w:rPr>
          <w:color w:val="000000" w:themeColor="text1"/>
        </w:rPr>
      </w:pPr>
      <w:bookmarkStart w:id="98" w:name="_Ref522705182"/>
      <w:bookmarkStart w:id="99" w:name="_Toc523395459"/>
      <w:r>
        <w:t xml:space="preserve">Figure </w:t>
      </w:r>
      <w:r>
        <w:rPr>
          <w:noProof/>
        </w:rPr>
        <w:fldChar w:fldCharType="begin"/>
      </w:r>
      <w:r>
        <w:rPr>
          <w:noProof/>
        </w:rPr>
        <w:instrText xml:space="preserve"> SEQ Figure \* ARABIC </w:instrText>
      </w:r>
      <w:r>
        <w:rPr>
          <w:noProof/>
        </w:rPr>
        <w:fldChar w:fldCharType="separate"/>
      </w:r>
      <w:r w:rsidR="00926F99">
        <w:rPr>
          <w:noProof/>
        </w:rPr>
        <w:t>14</w:t>
      </w:r>
      <w:r>
        <w:rPr>
          <w:noProof/>
        </w:rPr>
        <w:fldChar w:fldCharType="end"/>
      </w:r>
      <w:bookmarkEnd w:id="98"/>
      <w:r>
        <w:t xml:space="preserve"> ToyV2 dataset non-null label accuracy</w:t>
      </w:r>
      <w:bookmarkEnd w:id="99"/>
    </w:p>
    <w:p w14:paraId="4916C0F1" w14:textId="77777777" w:rsidR="002500A2" w:rsidRDefault="002500A2" w:rsidP="002500A2"/>
    <w:p w14:paraId="612C7501" w14:textId="77777777" w:rsidR="00FB202A" w:rsidRDefault="002500A2" w:rsidP="002500A2">
      <w:r>
        <w:t>Note that the non-null label accuracy for ToyV2 is higher than that achieved from ToyV1 against the ‘mini’ test-set, which is in turn higher than the ‘mini’ dataset’s non-null label accuracy of 0.0.</w:t>
      </w:r>
      <w:r w:rsidR="00FB202A">
        <w:t xml:space="preserve"> </w:t>
      </w:r>
    </w:p>
    <w:p w14:paraId="4647575D" w14:textId="77777777" w:rsidR="00FB202A" w:rsidRDefault="00FB202A" w:rsidP="002500A2"/>
    <w:p w14:paraId="08F4C268" w14:textId="554BBD1D" w:rsidR="002500A2" w:rsidRDefault="00FB202A" w:rsidP="002500A2">
      <w:r>
        <w:t>Following</w:t>
      </w:r>
      <w:r w:rsidR="002500A2">
        <w:t xml:space="preserve"> these results, a ToyV3 dataset </w:t>
      </w:r>
      <w:r>
        <w:t>was</w:t>
      </w:r>
      <w:r w:rsidR="002500A2">
        <w:t xml:space="preserve"> trained, using more training data and test/dev sets of the same size, to see if this score could be further improved.</w:t>
      </w:r>
      <w:r>
        <w:t xml:space="preserve"> As </w:t>
      </w:r>
      <w:r w:rsidR="00C12C88">
        <w:fldChar w:fldCharType="begin"/>
      </w:r>
      <w:r w:rsidR="00C12C88">
        <w:instrText xml:space="preserve"> REF _Ref522791343 \h </w:instrText>
      </w:r>
      <w:r w:rsidR="00C12C88">
        <w:fldChar w:fldCharType="separate"/>
      </w:r>
      <w:r w:rsidR="00C12C88">
        <w:t xml:space="preserve">Table </w:t>
      </w:r>
      <w:r w:rsidR="00C12C88">
        <w:rPr>
          <w:noProof/>
        </w:rPr>
        <w:t>7</w:t>
      </w:r>
      <w:r w:rsidR="00C12C88">
        <w:fldChar w:fldCharType="end"/>
      </w:r>
      <w:r w:rsidR="00C12C88">
        <w:t xml:space="preserve"> </w:t>
      </w:r>
      <w:r>
        <w:t>shows, while it had smaller loss than ToyV2, its non-null label accuracy was in fact lower.</w:t>
      </w:r>
      <w:r w:rsidR="00926F99">
        <w:t xml:space="preserve"> Its graphs are given below for reference, in </w:t>
      </w:r>
      <w:r w:rsidR="00926F99">
        <w:fldChar w:fldCharType="begin"/>
      </w:r>
      <w:r w:rsidR="00926F99">
        <w:instrText xml:space="preserve"> REF _Ref523154452 \h </w:instrText>
      </w:r>
      <w:r w:rsidR="00926F99">
        <w:fldChar w:fldCharType="separate"/>
      </w:r>
      <w:r w:rsidR="00926F99">
        <w:t xml:space="preserve">Figure </w:t>
      </w:r>
      <w:r w:rsidR="00926F99">
        <w:rPr>
          <w:noProof/>
        </w:rPr>
        <w:t>15</w:t>
      </w:r>
      <w:r w:rsidR="00926F99">
        <w:fldChar w:fldCharType="end"/>
      </w:r>
      <w:r w:rsidR="00926F99">
        <w:t xml:space="preserve">, </w:t>
      </w:r>
      <w:r w:rsidR="00926F99">
        <w:fldChar w:fldCharType="begin"/>
      </w:r>
      <w:r w:rsidR="00926F99">
        <w:instrText xml:space="preserve"> REF _Ref523154453 \h </w:instrText>
      </w:r>
      <w:r w:rsidR="00926F99">
        <w:fldChar w:fldCharType="separate"/>
      </w:r>
      <w:r w:rsidR="00926F99">
        <w:t xml:space="preserve">Figure </w:t>
      </w:r>
      <w:r w:rsidR="00926F99">
        <w:rPr>
          <w:noProof/>
        </w:rPr>
        <w:t>16</w:t>
      </w:r>
      <w:r w:rsidR="00926F99">
        <w:fldChar w:fldCharType="end"/>
      </w:r>
      <w:r w:rsidR="00926F99">
        <w:t xml:space="preserve"> and </w:t>
      </w:r>
      <w:r w:rsidR="00926F99">
        <w:fldChar w:fldCharType="begin"/>
      </w:r>
      <w:r w:rsidR="00926F99">
        <w:instrText xml:space="preserve"> REF _Ref523154455 \h </w:instrText>
      </w:r>
      <w:r w:rsidR="00926F99">
        <w:fldChar w:fldCharType="separate"/>
      </w:r>
      <w:r w:rsidR="00926F99">
        <w:t xml:space="preserve">Figure </w:t>
      </w:r>
      <w:r w:rsidR="00926F99">
        <w:rPr>
          <w:noProof/>
        </w:rPr>
        <w:t>17</w:t>
      </w:r>
      <w:r w:rsidR="00926F99">
        <w:fldChar w:fldCharType="end"/>
      </w:r>
      <w:r w:rsidR="00926F99">
        <w:t xml:space="preserve">. On the assumption that non-null labels are those of most utility to the user, the ToyV2 model was used in the Simple-GUI described in section </w:t>
      </w:r>
      <w:r w:rsidR="00926F99">
        <w:fldChar w:fldCharType="begin"/>
      </w:r>
      <w:r w:rsidR="00926F99">
        <w:instrText xml:space="preserve"> REF _Ref523154527 \r \h </w:instrText>
      </w:r>
      <w:r w:rsidR="00926F99">
        <w:fldChar w:fldCharType="separate"/>
      </w:r>
      <w:r w:rsidR="00926F99">
        <w:t>10</w:t>
      </w:r>
      <w:r w:rsidR="00926F99">
        <w:fldChar w:fldCharType="end"/>
      </w:r>
      <w:r w:rsidR="00926F99">
        <w:t>.</w:t>
      </w:r>
    </w:p>
    <w:p w14:paraId="1F7E2D25" w14:textId="46969572" w:rsidR="00926F99" w:rsidRDefault="00926F99" w:rsidP="002500A2"/>
    <w:p w14:paraId="79032E31" w14:textId="77777777" w:rsidR="00926F99" w:rsidRDefault="00926F99" w:rsidP="00926F99">
      <w:pPr>
        <w:keepNext/>
      </w:pPr>
      <w:r>
        <w:rPr>
          <w:noProof/>
        </w:rPr>
        <w:drawing>
          <wp:inline distT="0" distB="0" distL="0" distR="0" wp14:anchorId="05140629" wp14:editId="39F9F591">
            <wp:extent cx="3729567" cy="2797175"/>
            <wp:effectExtent l="0" t="0" r="444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toyv3-acc.png"/>
                    <pic:cNvPicPr/>
                  </pic:nvPicPr>
                  <pic:blipFill>
                    <a:blip r:embed="rId34">
                      <a:extLst>
                        <a:ext uri="{28A0092B-C50C-407E-A947-70E740481C1C}">
                          <a14:useLocalDpi xmlns:a14="http://schemas.microsoft.com/office/drawing/2010/main" val="0"/>
                        </a:ext>
                      </a:extLst>
                    </a:blip>
                    <a:stretch>
                      <a:fillRect/>
                    </a:stretch>
                  </pic:blipFill>
                  <pic:spPr>
                    <a:xfrm>
                      <a:off x="0" y="0"/>
                      <a:ext cx="3733802" cy="2800351"/>
                    </a:xfrm>
                    <a:prstGeom prst="rect">
                      <a:avLst/>
                    </a:prstGeom>
                  </pic:spPr>
                </pic:pic>
              </a:graphicData>
            </a:graphic>
          </wp:inline>
        </w:drawing>
      </w:r>
    </w:p>
    <w:p w14:paraId="19F00850" w14:textId="6E59FF4B" w:rsidR="00926F99" w:rsidRDefault="00926F99" w:rsidP="00926F99">
      <w:pPr>
        <w:pStyle w:val="Caption"/>
      </w:pPr>
      <w:bookmarkStart w:id="100" w:name="_Ref523154452"/>
      <w:bookmarkStart w:id="101" w:name="_Toc523395460"/>
      <w:r>
        <w:t xml:space="preserve">Figure </w:t>
      </w:r>
      <w:r w:rsidR="00116B3C">
        <w:rPr>
          <w:noProof/>
        </w:rPr>
        <w:fldChar w:fldCharType="begin"/>
      </w:r>
      <w:r w:rsidR="00116B3C">
        <w:rPr>
          <w:noProof/>
        </w:rPr>
        <w:instrText xml:space="preserve"> SEQ Figure \* ARABIC </w:instrText>
      </w:r>
      <w:r w:rsidR="00116B3C">
        <w:rPr>
          <w:noProof/>
        </w:rPr>
        <w:fldChar w:fldCharType="separate"/>
      </w:r>
      <w:r>
        <w:rPr>
          <w:noProof/>
        </w:rPr>
        <w:t>15</w:t>
      </w:r>
      <w:r w:rsidR="00116B3C">
        <w:rPr>
          <w:noProof/>
        </w:rPr>
        <w:fldChar w:fldCharType="end"/>
      </w:r>
      <w:bookmarkEnd w:id="100"/>
      <w:r>
        <w:t xml:space="preserve"> ToyV3 dataset accuracy</w:t>
      </w:r>
      <w:bookmarkEnd w:id="101"/>
    </w:p>
    <w:p w14:paraId="6DDEB768" w14:textId="77777777" w:rsidR="00926F99" w:rsidRDefault="00926F99" w:rsidP="00926F99">
      <w:pPr>
        <w:keepNext/>
      </w:pPr>
      <w:r>
        <w:rPr>
          <w:noProof/>
        </w:rPr>
        <w:drawing>
          <wp:inline distT="0" distB="0" distL="0" distR="0" wp14:anchorId="455FEBE9" wp14:editId="5A6240F3">
            <wp:extent cx="3352800" cy="25146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toyv3-loss.png"/>
                    <pic:cNvPicPr/>
                  </pic:nvPicPr>
                  <pic:blipFill>
                    <a:blip r:embed="rId35">
                      <a:extLst>
                        <a:ext uri="{28A0092B-C50C-407E-A947-70E740481C1C}">
                          <a14:useLocalDpi xmlns:a14="http://schemas.microsoft.com/office/drawing/2010/main" val="0"/>
                        </a:ext>
                      </a:extLst>
                    </a:blip>
                    <a:stretch>
                      <a:fillRect/>
                    </a:stretch>
                  </pic:blipFill>
                  <pic:spPr>
                    <a:xfrm>
                      <a:off x="0" y="0"/>
                      <a:ext cx="3359228" cy="2519421"/>
                    </a:xfrm>
                    <a:prstGeom prst="rect">
                      <a:avLst/>
                    </a:prstGeom>
                  </pic:spPr>
                </pic:pic>
              </a:graphicData>
            </a:graphic>
          </wp:inline>
        </w:drawing>
      </w:r>
    </w:p>
    <w:p w14:paraId="6B1B191A" w14:textId="0D2C615D" w:rsidR="008760A4" w:rsidRDefault="00926F99" w:rsidP="00926F99">
      <w:pPr>
        <w:pStyle w:val="Caption"/>
      </w:pPr>
      <w:bookmarkStart w:id="102" w:name="_Ref523154453"/>
      <w:bookmarkStart w:id="103" w:name="_Toc523395461"/>
      <w:r>
        <w:t xml:space="preserve">Figure </w:t>
      </w:r>
      <w:r w:rsidR="00116B3C">
        <w:rPr>
          <w:noProof/>
        </w:rPr>
        <w:fldChar w:fldCharType="begin"/>
      </w:r>
      <w:r w:rsidR="00116B3C">
        <w:rPr>
          <w:noProof/>
        </w:rPr>
        <w:instrText xml:space="preserve"> SEQ Figure \* ARABIC </w:instrText>
      </w:r>
      <w:r w:rsidR="00116B3C">
        <w:rPr>
          <w:noProof/>
        </w:rPr>
        <w:fldChar w:fldCharType="separate"/>
      </w:r>
      <w:r>
        <w:rPr>
          <w:noProof/>
        </w:rPr>
        <w:t>16</w:t>
      </w:r>
      <w:r w:rsidR="00116B3C">
        <w:rPr>
          <w:noProof/>
        </w:rPr>
        <w:fldChar w:fldCharType="end"/>
      </w:r>
      <w:bookmarkEnd w:id="102"/>
      <w:r>
        <w:t xml:space="preserve"> ToyV3 dataset loss</w:t>
      </w:r>
      <w:bookmarkEnd w:id="103"/>
    </w:p>
    <w:p w14:paraId="2DC70052" w14:textId="77777777" w:rsidR="008760A4" w:rsidRDefault="008760A4" w:rsidP="002500A2"/>
    <w:p w14:paraId="3DB8AF7E" w14:textId="77777777" w:rsidR="00926F99" w:rsidRDefault="00926F99" w:rsidP="00926F99">
      <w:pPr>
        <w:keepNext/>
      </w:pPr>
      <w:r>
        <w:rPr>
          <w:noProof/>
        </w:rPr>
        <w:lastRenderedPageBreak/>
        <w:drawing>
          <wp:inline distT="0" distB="0" distL="0" distR="0" wp14:anchorId="1541A6E6" wp14:editId="669FCB2F">
            <wp:extent cx="3560233" cy="267017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toyv3-non-null-label-acc.png"/>
                    <pic:cNvPicPr/>
                  </pic:nvPicPr>
                  <pic:blipFill>
                    <a:blip r:embed="rId36">
                      <a:extLst>
                        <a:ext uri="{28A0092B-C50C-407E-A947-70E740481C1C}">
                          <a14:useLocalDpi xmlns:a14="http://schemas.microsoft.com/office/drawing/2010/main" val="0"/>
                        </a:ext>
                      </a:extLst>
                    </a:blip>
                    <a:stretch>
                      <a:fillRect/>
                    </a:stretch>
                  </pic:blipFill>
                  <pic:spPr>
                    <a:xfrm>
                      <a:off x="0" y="0"/>
                      <a:ext cx="3564531" cy="2673398"/>
                    </a:xfrm>
                    <a:prstGeom prst="rect">
                      <a:avLst/>
                    </a:prstGeom>
                  </pic:spPr>
                </pic:pic>
              </a:graphicData>
            </a:graphic>
          </wp:inline>
        </w:drawing>
      </w:r>
    </w:p>
    <w:p w14:paraId="23682C52" w14:textId="02BA1B41" w:rsidR="002500A2" w:rsidRDefault="00926F99" w:rsidP="00926F99">
      <w:pPr>
        <w:pStyle w:val="Caption"/>
      </w:pPr>
      <w:bookmarkStart w:id="104" w:name="_Ref523154455"/>
      <w:bookmarkStart w:id="105" w:name="_Toc523395462"/>
      <w:r>
        <w:t xml:space="preserve">Figure </w:t>
      </w:r>
      <w:r w:rsidR="00116B3C">
        <w:rPr>
          <w:noProof/>
        </w:rPr>
        <w:fldChar w:fldCharType="begin"/>
      </w:r>
      <w:r w:rsidR="00116B3C">
        <w:rPr>
          <w:noProof/>
        </w:rPr>
        <w:instrText xml:space="preserve"> SEQ Figure \* ARABIC </w:instrText>
      </w:r>
      <w:r w:rsidR="00116B3C">
        <w:rPr>
          <w:noProof/>
        </w:rPr>
        <w:fldChar w:fldCharType="separate"/>
      </w:r>
      <w:r>
        <w:rPr>
          <w:noProof/>
        </w:rPr>
        <w:t>17</w:t>
      </w:r>
      <w:r w:rsidR="00116B3C">
        <w:rPr>
          <w:noProof/>
        </w:rPr>
        <w:fldChar w:fldCharType="end"/>
      </w:r>
      <w:bookmarkEnd w:id="104"/>
      <w:r>
        <w:t xml:space="preserve"> ToyV3 dataset non-null label accuracy</w:t>
      </w:r>
      <w:bookmarkEnd w:id="105"/>
    </w:p>
    <w:p w14:paraId="6E78FE5B" w14:textId="77777777" w:rsidR="002500A2" w:rsidRDefault="002500A2" w:rsidP="002500A2">
      <w:pPr>
        <w:pStyle w:val="Heading3"/>
      </w:pPr>
      <w:bookmarkStart w:id="106" w:name="_Ref522276945"/>
      <w:bookmarkStart w:id="107" w:name="_Toc523395535"/>
      <w:r>
        <w:t>The full dataset</w:t>
      </w:r>
      <w:bookmarkEnd w:id="106"/>
      <w:bookmarkEnd w:id="107"/>
    </w:p>
    <w:p w14:paraId="32C2EE95" w14:textId="77777777" w:rsidR="002500A2" w:rsidRDefault="002500A2" w:rsidP="002500A2"/>
    <w:p w14:paraId="6FE19437" w14:textId="77777777" w:rsidR="004F5DDB" w:rsidRDefault="002500A2" w:rsidP="002500A2">
      <w:r>
        <w:t xml:space="preserve">To train the toy dataset for seven epochs on Birkbeck’s deep Machine Learning server took about 36 hours per epoch, or about eleven days. With </w:t>
      </w:r>
      <w:r w:rsidRPr="00B97C55">
        <w:t>2</w:t>
      </w:r>
      <w:r>
        <w:t>,</w:t>
      </w:r>
      <w:r w:rsidRPr="00B97C55">
        <w:t>323</w:t>
      </w:r>
      <w:r>
        <w:t>,</w:t>
      </w:r>
      <w:r w:rsidRPr="00B97C55">
        <w:t>449</w:t>
      </w:r>
      <w:r>
        <w:t xml:space="preserve"> sentences of data trained every epoch, it is clear that the ToyV1 dataset actually represents a significant amount of data.</w:t>
      </w:r>
      <w:r w:rsidR="004F5DDB">
        <w:t xml:space="preserve"> </w:t>
      </w:r>
      <w:r>
        <w:t xml:space="preserve">As the ToyV1 dataset required 18GB just to load the tensors into memory, it is anticipated that the full dataset would require 720GB or thereabouts. </w:t>
      </w:r>
    </w:p>
    <w:p w14:paraId="6752378A" w14:textId="77777777" w:rsidR="004F5DDB" w:rsidRDefault="004F5DDB" w:rsidP="002500A2"/>
    <w:p w14:paraId="4728343C" w14:textId="63F7FC1A" w:rsidR="002500A2" w:rsidRDefault="002500A2" w:rsidP="002500A2">
      <w:r>
        <w:t>Clearly, to use all the interpolated Hansards into the model (divided into train, test and dev sets) require</w:t>
      </w:r>
      <w:r w:rsidR="004F5DDB">
        <w:t>s</w:t>
      </w:r>
      <w:r>
        <w:t xml:space="preserve"> using Keras’ fit-generator methods, to generate the tensors on the fly as they </w:t>
      </w:r>
      <w:r w:rsidR="004F5DDB">
        <w:t>are</w:t>
      </w:r>
      <w:r>
        <w:t xml:space="preserve"> needed, and a large amount of time. It is possible that the NaN validation problems described in </w:t>
      </w:r>
      <w:r>
        <w:fldChar w:fldCharType="begin"/>
      </w:r>
      <w:r>
        <w:instrText xml:space="preserve"> REF _Ref521576975 \r \h </w:instrText>
      </w:r>
      <w:r>
        <w:fldChar w:fldCharType="separate"/>
      </w:r>
      <w:r w:rsidR="007D66AB">
        <w:t>9.1.3</w:t>
      </w:r>
      <w:r>
        <w:fldChar w:fldCharType="end"/>
      </w:r>
      <w:r>
        <w:t xml:space="preserve"> would recur, given the much larger dataset (</w:t>
      </w:r>
      <w:r w:rsidRPr="00914DFE">
        <w:t>182</w:t>
      </w:r>
      <w:r>
        <w:t>,</w:t>
      </w:r>
      <w:r w:rsidRPr="00914DFE">
        <w:t>575</w:t>
      </w:r>
      <w:r>
        <w:t>,</w:t>
      </w:r>
      <w:r w:rsidRPr="00914DFE">
        <w:t>072</w:t>
      </w:r>
      <w:r>
        <w:t xml:space="preserve"> sentences in total). Or, it is possible that, with a suitably chosen batch-size for the generator, the NaN validation problem could be avoided. It is not clear how long such a model could take to train – if the time taken scaled linearly from the ToyV1 dataset, which used 8 of the 320 buckets, it could take 1440 hours per epoch, or 60 days. It is hoped that the time taken would not scale linearly, given that the batch size, and the required stochastic gradient descent calculations per batch, would be much smaller.</w:t>
      </w:r>
    </w:p>
    <w:p w14:paraId="6BE31577" w14:textId="01BB67FA" w:rsidR="005D751E" w:rsidRDefault="005D751E" w:rsidP="002500A2"/>
    <w:p w14:paraId="4C57B10C" w14:textId="73A9B3A9" w:rsidR="002500A2" w:rsidRDefault="005D751E" w:rsidP="002500A2">
      <w:r>
        <w:t>While the full dataset was not used for training as part of this project, the code to do so was added to model_integration.py</w:t>
      </w:r>
      <w:r w:rsidR="00E07EB5">
        <w:t>, train.py and tasks.py.</w:t>
      </w:r>
      <w:r w:rsidR="005A4174">
        <w:t xml:space="preserve"> The main addition is the nested loops required to generate the data in the batch-size requested. As </w:t>
      </w:r>
      <w:r w:rsidR="005A4174">
        <w:fldChar w:fldCharType="begin"/>
      </w:r>
      <w:r w:rsidR="005A4174">
        <w:instrText xml:space="preserve"> REF _Ref523392529 \h </w:instrText>
      </w:r>
      <w:r w:rsidR="005A4174">
        <w:fldChar w:fldCharType="separate"/>
      </w:r>
      <w:r w:rsidR="005A4174">
        <w:t xml:space="preserve">Code Snippet </w:t>
      </w:r>
      <w:r w:rsidR="005A4174">
        <w:rPr>
          <w:noProof/>
        </w:rPr>
        <w:t>5</w:t>
      </w:r>
      <w:r w:rsidR="005A4174">
        <w:fldChar w:fldCharType="end"/>
      </w:r>
      <w:r w:rsidR="005A4174">
        <w:t xml:space="preserve"> shows, the generators originally used to create the X and Y tensors are first created. Then, the X and Y generators are called together inside a pair of nested loops. The inner loop creates a tensor for each item in the current batch, while the outer loop handles the batch size and creation of a new list for each X and Y, for each batch. Once a given batch has been created, its X and Y tensors padded and converted to Numpy arrays, before being yielded out.</w:t>
      </w:r>
    </w:p>
    <w:p w14:paraId="37980ED4" w14:textId="0A27C244" w:rsidR="005A4174" w:rsidRDefault="005A4174" w:rsidP="002500A2"/>
    <w:bookmarkStart w:id="108" w:name="_MON_1597134365"/>
    <w:bookmarkEnd w:id="108"/>
    <w:p w14:paraId="5677D73A" w14:textId="72D1737E" w:rsidR="005A4174" w:rsidRDefault="00EE5550" w:rsidP="005A4174">
      <w:pPr>
        <w:keepNext/>
      </w:pPr>
      <w:r>
        <w:rPr>
          <w:noProof/>
        </w:rPr>
        <w:object w:dxaOrig="6970" w:dyaOrig="4020" w14:anchorId="67BCF420">
          <v:shape id="_x0000_i1031" type="#_x0000_t75" alt="" style="width:349pt;height:201pt;mso-width-percent:0;mso-height-percent:0;mso-width-percent:0;mso-height-percent:0" o:ole="">
            <v:imagedata r:id="rId37" o:title=""/>
          </v:shape>
          <o:OLEObject Type="Embed" ProgID="Word.Document.12" ShapeID="_x0000_i1031" DrawAspect="Content" ObjectID="_1597164183" r:id="rId38">
            <o:FieldCodes>\s</o:FieldCodes>
          </o:OLEObject>
        </w:object>
      </w:r>
    </w:p>
    <w:p w14:paraId="32546393" w14:textId="3AB5391B" w:rsidR="005A4174" w:rsidRDefault="005A4174" w:rsidP="005A4174">
      <w:pPr>
        <w:pStyle w:val="Caption"/>
      </w:pPr>
      <w:bookmarkStart w:id="109" w:name="_Ref523392529"/>
      <w:bookmarkStart w:id="110" w:name="_Toc523395498"/>
      <w:r>
        <w:t xml:space="preserve">Code Snippet </w:t>
      </w:r>
      <w:r>
        <w:fldChar w:fldCharType="begin"/>
      </w:r>
      <w:r>
        <w:instrText xml:space="preserve"> SEQ Code_Snippet \* ARABIC </w:instrText>
      </w:r>
      <w:r>
        <w:fldChar w:fldCharType="separate"/>
      </w:r>
      <w:r>
        <w:rPr>
          <w:noProof/>
        </w:rPr>
        <w:t>5</w:t>
      </w:r>
      <w:r>
        <w:fldChar w:fldCharType="end"/>
      </w:r>
      <w:bookmarkEnd w:id="109"/>
      <w:r>
        <w:t xml:space="preserve"> Training on the Full dataset</w:t>
      </w:r>
      <w:bookmarkEnd w:id="110"/>
    </w:p>
    <w:p w14:paraId="3C1B5D58" w14:textId="5C096CA1" w:rsidR="005D751E" w:rsidRDefault="004F5DDB" w:rsidP="002500A2">
      <w:r>
        <w:t>Unfortunately, attempting to train the model using the full dataset resulted in out-of-memory errors from the underlying Tensorflow library.</w:t>
      </w:r>
      <w:r w:rsidR="0004418E">
        <w:t xml:space="preserve"> Completing training on the full dataset is a logical extension</w:t>
      </w:r>
      <w:r w:rsidR="00C12C88">
        <w:t xml:space="preserve"> to this project</w:t>
      </w:r>
      <w:r w:rsidR="0004418E">
        <w:t xml:space="preserve"> and is discussed in section </w:t>
      </w:r>
      <w:r w:rsidR="0004418E">
        <w:fldChar w:fldCharType="begin"/>
      </w:r>
      <w:r w:rsidR="0004418E">
        <w:instrText xml:space="preserve"> REF _Ref523392855 \r \h </w:instrText>
      </w:r>
      <w:r w:rsidR="0004418E">
        <w:fldChar w:fldCharType="separate"/>
      </w:r>
      <w:r w:rsidR="0004418E">
        <w:t>12.5</w:t>
      </w:r>
      <w:r w:rsidR="0004418E">
        <w:fldChar w:fldCharType="end"/>
      </w:r>
      <w:r w:rsidR="0004418E">
        <w:t>.</w:t>
      </w:r>
    </w:p>
    <w:p w14:paraId="18A8DA28" w14:textId="77777777" w:rsidR="0004418E" w:rsidRDefault="0004418E" w:rsidP="002500A2"/>
    <w:p w14:paraId="5B30015C" w14:textId="77777777" w:rsidR="002500A2" w:rsidRPr="00E67CD5" w:rsidRDefault="002500A2" w:rsidP="002500A2">
      <w:pPr>
        <w:pStyle w:val="Heading3"/>
      </w:pPr>
      <w:bookmarkStart w:id="111" w:name="_Toc523395536"/>
      <w:r w:rsidRPr="00E67CD5">
        <w:t>Cross-validation</w:t>
      </w:r>
      <w:bookmarkEnd w:id="111"/>
    </w:p>
    <w:p w14:paraId="5BB104C1" w14:textId="77777777" w:rsidR="002500A2" w:rsidRDefault="002500A2" w:rsidP="002500A2"/>
    <w:p w14:paraId="31105441" w14:textId="57F62822" w:rsidR="002500A2" w:rsidRDefault="002500A2" w:rsidP="002500A2">
      <w:r>
        <w:t xml:space="preserve">Fortunately, thanks to the hash-bucketing approach to datasets, the Hansard debates are already scrambled, so I could just use contiguous pieces of the NumPy arrays to generate segments. I used Scikit-Learn’s KFold class to generate ten folds. In each case, a fold was one tenth of the data, used for validation. The other nine tenths were used for training. </w:t>
      </w:r>
      <w:r>
        <w:fldChar w:fldCharType="begin"/>
      </w:r>
      <w:r>
        <w:instrText xml:space="preserve"> REF _Ref522705764 \h </w:instrText>
      </w:r>
      <w:r>
        <w:fldChar w:fldCharType="separate"/>
      </w:r>
      <w:r w:rsidR="007D66AB">
        <w:t xml:space="preserve">Code Snippet </w:t>
      </w:r>
      <w:r w:rsidR="007D66AB">
        <w:rPr>
          <w:noProof/>
        </w:rPr>
        <w:t>5</w:t>
      </w:r>
      <w:r>
        <w:fldChar w:fldCharType="end"/>
      </w:r>
      <w:r>
        <w:t xml:space="preserve"> shows how the Scikit-Learn’s KFold class is used to provide indices for the dataset splits, and then methods manual_fit and manual_evaluate are called. These methods are added to the Keras model class using Python subclassing – this approach is required because 0xnurl’s Keras implementation provides its own implementation of the fit() and evaluate() methods, which are not designed for use in cross-validation. </w:t>
      </w:r>
      <w:r>
        <w:fldChar w:fldCharType="begin"/>
      </w:r>
      <w:r>
        <w:instrText xml:space="preserve"> REF _Ref522705956 \h </w:instrText>
      </w:r>
      <w:r>
        <w:fldChar w:fldCharType="separate"/>
      </w:r>
      <w:r w:rsidR="007D66AB">
        <w:t xml:space="preserve">Code Snippet </w:t>
      </w:r>
      <w:r w:rsidR="007D66AB">
        <w:rPr>
          <w:noProof/>
        </w:rPr>
        <w:t>6</w:t>
      </w:r>
      <w:r>
        <w:fldChar w:fldCharType="end"/>
      </w:r>
      <w:r>
        <w:t xml:space="preserve"> shows an example of this approach.</w:t>
      </w:r>
    </w:p>
    <w:p w14:paraId="5A7D09EB" w14:textId="77777777" w:rsidR="002500A2" w:rsidRDefault="002500A2" w:rsidP="002500A2"/>
    <w:p w14:paraId="09F26114" w14:textId="36D40105" w:rsidR="002500A2" w:rsidRDefault="002500A2" w:rsidP="002500A2">
      <w:r>
        <w:t>Because of issues mentioned with using the full dataset</w:t>
      </w:r>
      <w:r w:rsidR="00C12C88">
        <w:t xml:space="preserve"> explored</w:t>
      </w:r>
      <w:r>
        <w:t xml:space="preserve"> in</w:t>
      </w:r>
      <w:r w:rsidR="00C12C88">
        <w:t xml:space="preserve"> section</w:t>
      </w:r>
      <w:r>
        <w:t xml:space="preserve"> </w:t>
      </w:r>
      <w:r>
        <w:fldChar w:fldCharType="begin"/>
      </w:r>
      <w:r>
        <w:instrText xml:space="preserve"> REF _Ref522276945 \r \h </w:instrText>
      </w:r>
      <w:r>
        <w:fldChar w:fldCharType="separate"/>
      </w:r>
      <w:r w:rsidR="007D66AB">
        <w:t>9.1.5</w:t>
      </w:r>
      <w:r>
        <w:fldChar w:fldCharType="end"/>
      </w:r>
      <w:r>
        <w:t>, I used the dataset or</w:t>
      </w:r>
      <w:r w:rsidR="008E0066">
        <w:t>iginally used to train the ToyV2</w:t>
      </w:r>
      <w:r>
        <w:t xml:space="preserve"> model. As a fresh model was used for cross-validation evaluation, this was a fair evaluation on a manageable amount of data.</w:t>
      </w:r>
    </w:p>
    <w:p w14:paraId="3282F48A" w14:textId="77777777" w:rsidR="002500A2" w:rsidRDefault="002500A2" w:rsidP="002500A2"/>
    <w:bookmarkStart w:id="112" w:name="_MON_1596479652"/>
    <w:bookmarkEnd w:id="112"/>
    <w:p w14:paraId="64EC156B" w14:textId="229C195F" w:rsidR="002500A2" w:rsidRDefault="00EE5550" w:rsidP="002500A2">
      <w:pPr>
        <w:keepNext/>
      </w:pPr>
      <w:r>
        <w:rPr>
          <w:noProof/>
        </w:rPr>
        <w:object w:dxaOrig="6970" w:dyaOrig="1400" w14:anchorId="7C8A89D9">
          <v:shape id="_x0000_i1030" type="#_x0000_t75" alt="" style="width:349pt;height:70pt;mso-width-percent:0;mso-height-percent:0;mso-width-percent:0;mso-height-percent:0" o:ole="">
            <v:imagedata r:id="rId39" o:title=""/>
          </v:shape>
          <o:OLEObject Type="Embed" ProgID="Word.Document.12" ShapeID="_x0000_i1030" DrawAspect="Content" ObjectID="_1597164184" r:id="rId40">
            <o:FieldCodes>\s</o:FieldCodes>
          </o:OLEObject>
        </w:object>
      </w:r>
    </w:p>
    <w:p w14:paraId="4FFE880E" w14:textId="3EC80ACC" w:rsidR="002500A2" w:rsidRPr="00600C78" w:rsidRDefault="002500A2" w:rsidP="002500A2">
      <w:pPr>
        <w:pStyle w:val="Caption"/>
      </w:pPr>
      <w:bookmarkStart w:id="113" w:name="_Ref522705764"/>
      <w:bookmarkStart w:id="114" w:name="_Toc523395499"/>
      <w:r>
        <w:t xml:space="preserve">Code Snippet </w:t>
      </w:r>
      <w:r>
        <w:rPr>
          <w:noProof/>
        </w:rPr>
        <w:fldChar w:fldCharType="begin"/>
      </w:r>
      <w:r>
        <w:rPr>
          <w:noProof/>
        </w:rPr>
        <w:instrText xml:space="preserve"> SEQ Code_Snippet \* ARABIC </w:instrText>
      </w:r>
      <w:r>
        <w:rPr>
          <w:noProof/>
        </w:rPr>
        <w:fldChar w:fldCharType="separate"/>
      </w:r>
      <w:r w:rsidR="005A4174">
        <w:rPr>
          <w:noProof/>
        </w:rPr>
        <w:t>6</w:t>
      </w:r>
      <w:r>
        <w:rPr>
          <w:noProof/>
        </w:rPr>
        <w:fldChar w:fldCharType="end"/>
      </w:r>
      <w:bookmarkEnd w:id="113"/>
      <w:r>
        <w:t xml:space="preserve"> k-fold cross validation</w:t>
      </w:r>
      <w:bookmarkEnd w:id="114"/>
    </w:p>
    <w:bookmarkStart w:id="115" w:name="_MON_1596479664"/>
    <w:bookmarkEnd w:id="115"/>
    <w:p w14:paraId="72B66749" w14:textId="287E7AC9" w:rsidR="002500A2" w:rsidRDefault="00EE5550" w:rsidP="002500A2">
      <w:pPr>
        <w:keepNext/>
      </w:pPr>
      <w:r>
        <w:rPr>
          <w:noProof/>
        </w:rPr>
        <w:object w:dxaOrig="6970" w:dyaOrig="3220" w14:anchorId="35F89CAB">
          <v:shape id="_x0000_i1029" type="#_x0000_t75" alt="" style="width:349pt;height:161pt;mso-width-percent:0;mso-height-percent:0;mso-width-percent:0;mso-height-percent:0" o:ole="">
            <v:imagedata r:id="rId41" o:title=""/>
          </v:shape>
          <o:OLEObject Type="Embed" ProgID="Word.Document.12" ShapeID="_x0000_i1029" DrawAspect="Content" ObjectID="_1597164185" r:id="rId42">
            <o:FieldCodes>\s</o:FieldCodes>
          </o:OLEObject>
        </w:object>
      </w:r>
    </w:p>
    <w:p w14:paraId="5AA5526E" w14:textId="5F188D2E" w:rsidR="002500A2" w:rsidRDefault="002500A2" w:rsidP="002500A2">
      <w:pPr>
        <w:pStyle w:val="Caption"/>
      </w:pPr>
      <w:bookmarkStart w:id="116" w:name="_Ref522705956"/>
      <w:bookmarkStart w:id="117" w:name="_Toc523395500"/>
      <w:r>
        <w:t xml:space="preserve">Code Snippet </w:t>
      </w:r>
      <w:r>
        <w:rPr>
          <w:noProof/>
        </w:rPr>
        <w:fldChar w:fldCharType="begin"/>
      </w:r>
      <w:r>
        <w:rPr>
          <w:noProof/>
        </w:rPr>
        <w:instrText xml:space="preserve"> SEQ Code_Snippet \* ARABIC </w:instrText>
      </w:r>
      <w:r>
        <w:rPr>
          <w:noProof/>
        </w:rPr>
        <w:fldChar w:fldCharType="separate"/>
      </w:r>
      <w:r w:rsidR="005A4174">
        <w:rPr>
          <w:noProof/>
        </w:rPr>
        <w:t>7</w:t>
      </w:r>
      <w:r>
        <w:rPr>
          <w:noProof/>
        </w:rPr>
        <w:fldChar w:fldCharType="end"/>
      </w:r>
      <w:bookmarkEnd w:id="116"/>
      <w:r>
        <w:t xml:space="preserve"> Python subclassing to add model evaluate</w:t>
      </w:r>
      <w:bookmarkEnd w:id="117"/>
    </w:p>
    <w:p w14:paraId="135829FE" w14:textId="77777777" w:rsidR="002500A2" w:rsidRDefault="002500A2" w:rsidP="002500A2">
      <w:pPr>
        <w:rPr>
          <w:b/>
          <w:color w:val="FF0000"/>
        </w:rPr>
      </w:pPr>
      <w:r w:rsidRPr="00A7558F">
        <w:rPr>
          <w:b/>
          <w:color w:val="FF0000"/>
        </w:rPr>
        <w:t>Cross-validation results</w:t>
      </w:r>
      <w:r>
        <w:rPr>
          <w:b/>
          <w:color w:val="FF0000"/>
        </w:rPr>
        <w:t xml:space="preserve"> when they’ve run</w:t>
      </w:r>
    </w:p>
    <w:p w14:paraId="384FBB8F" w14:textId="77777777" w:rsidR="002500A2" w:rsidRDefault="002500A2" w:rsidP="002500A2">
      <w:pPr>
        <w:rPr>
          <w:b/>
          <w:color w:val="FF0000"/>
        </w:rPr>
      </w:pPr>
    </w:p>
    <w:p w14:paraId="65DB1EF6" w14:textId="1B4961B8" w:rsidR="002500A2" w:rsidRDefault="002500A2" w:rsidP="002500A2">
      <w:pPr>
        <w:pStyle w:val="Caption"/>
        <w:keepNext/>
      </w:pPr>
      <w:bookmarkStart w:id="118" w:name="_Toc523395490"/>
      <w:r>
        <w:t xml:space="preserve">Table </w:t>
      </w:r>
      <w:r>
        <w:rPr>
          <w:noProof/>
        </w:rPr>
        <w:fldChar w:fldCharType="begin"/>
      </w:r>
      <w:r>
        <w:rPr>
          <w:noProof/>
        </w:rPr>
        <w:instrText xml:space="preserve"> SEQ Table \* ARABIC </w:instrText>
      </w:r>
      <w:r>
        <w:rPr>
          <w:noProof/>
        </w:rPr>
        <w:fldChar w:fldCharType="separate"/>
      </w:r>
      <w:r w:rsidR="005428EA">
        <w:rPr>
          <w:noProof/>
        </w:rPr>
        <w:t>8</w:t>
      </w:r>
      <w:r>
        <w:rPr>
          <w:noProof/>
        </w:rPr>
        <w:fldChar w:fldCharType="end"/>
      </w:r>
      <w:r>
        <w:t xml:space="preserve"> k-fold cross</w:t>
      </w:r>
      <w:r>
        <w:rPr>
          <w:noProof/>
        </w:rPr>
        <w:t>-validation results</w:t>
      </w:r>
      <w:bookmarkEnd w:id="118"/>
    </w:p>
    <w:tbl>
      <w:tblPr>
        <w:tblStyle w:val="TableGrid"/>
        <w:tblW w:w="0" w:type="auto"/>
        <w:tblLook w:val="04A0" w:firstRow="1" w:lastRow="0" w:firstColumn="1" w:lastColumn="0" w:noHBand="0" w:noVBand="1"/>
      </w:tblPr>
      <w:tblGrid>
        <w:gridCol w:w="1380"/>
        <w:gridCol w:w="1309"/>
        <w:gridCol w:w="1327"/>
        <w:gridCol w:w="1023"/>
        <w:gridCol w:w="1178"/>
        <w:gridCol w:w="1438"/>
        <w:gridCol w:w="1355"/>
      </w:tblGrid>
      <w:tr w:rsidR="002500A2" w:rsidRPr="00B95C77" w14:paraId="1BC5B847" w14:textId="77777777" w:rsidTr="00A63FB5">
        <w:tc>
          <w:tcPr>
            <w:tcW w:w="1380" w:type="dxa"/>
          </w:tcPr>
          <w:p w14:paraId="223F9E2F" w14:textId="77777777" w:rsidR="002500A2" w:rsidRPr="00B95C77" w:rsidRDefault="002500A2" w:rsidP="00A63FB5">
            <w:pPr>
              <w:rPr>
                <w:b/>
                <w:color w:val="000000" w:themeColor="text1"/>
              </w:rPr>
            </w:pPr>
            <w:r w:rsidRPr="00B95C77">
              <w:rPr>
                <w:b/>
                <w:color w:val="000000" w:themeColor="text1"/>
              </w:rPr>
              <w:t>Dataset used</w:t>
            </w:r>
          </w:p>
        </w:tc>
        <w:tc>
          <w:tcPr>
            <w:tcW w:w="1309" w:type="dxa"/>
          </w:tcPr>
          <w:p w14:paraId="7DA42A3E" w14:textId="77777777" w:rsidR="002500A2" w:rsidRPr="00B95C77" w:rsidRDefault="002500A2" w:rsidP="00A63FB5">
            <w:pPr>
              <w:rPr>
                <w:b/>
                <w:color w:val="000000" w:themeColor="text1"/>
              </w:rPr>
            </w:pPr>
            <w:r w:rsidRPr="00B95C77">
              <w:rPr>
                <w:b/>
                <w:color w:val="000000" w:themeColor="text1"/>
              </w:rPr>
              <w:t>Dataset size</w:t>
            </w:r>
          </w:p>
        </w:tc>
        <w:tc>
          <w:tcPr>
            <w:tcW w:w="1327" w:type="dxa"/>
          </w:tcPr>
          <w:p w14:paraId="1DF57D11" w14:textId="77777777" w:rsidR="002500A2" w:rsidRPr="00B95C77" w:rsidRDefault="002500A2" w:rsidP="00A63FB5">
            <w:pPr>
              <w:rPr>
                <w:b/>
                <w:color w:val="000000" w:themeColor="text1"/>
              </w:rPr>
            </w:pPr>
            <w:r>
              <w:rPr>
                <w:b/>
                <w:color w:val="000000" w:themeColor="text1"/>
              </w:rPr>
              <w:t>Number of folds (test = 1 fold)</w:t>
            </w:r>
          </w:p>
        </w:tc>
        <w:tc>
          <w:tcPr>
            <w:tcW w:w="1023" w:type="dxa"/>
          </w:tcPr>
          <w:p w14:paraId="6DCBC86B" w14:textId="335B6D21" w:rsidR="002500A2" w:rsidRPr="00B95C77" w:rsidRDefault="002500A2" w:rsidP="00A63FB5">
            <w:pPr>
              <w:rPr>
                <w:b/>
                <w:color w:val="000000" w:themeColor="text1"/>
              </w:rPr>
            </w:pPr>
            <w:r>
              <w:rPr>
                <w:b/>
                <w:color w:val="000000" w:themeColor="text1"/>
              </w:rPr>
              <w:t>Epochs</w:t>
            </w:r>
            <w:r w:rsidR="00B55239">
              <w:rPr>
                <w:b/>
                <w:color w:val="000000" w:themeColor="text1"/>
              </w:rPr>
              <w:t xml:space="preserve"> per fold</w:t>
            </w:r>
          </w:p>
        </w:tc>
        <w:tc>
          <w:tcPr>
            <w:tcW w:w="1178" w:type="dxa"/>
          </w:tcPr>
          <w:p w14:paraId="3DD4A982" w14:textId="77777777" w:rsidR="002500A2" w:rsidRPr="00B95C77" w:rsidRDefault="002500A2" w:rsidP="00A63FB5">
            <w:pPr>
              <w:rPr>
                <w:b/>
                <w:color w:val="000000" w:themeColor="text1"/>
              </w:rPr>
            </w:pPr>
            <w:r w:rsidRPr="00B95C77">
              <w:rPr>
                <w:b/>
                <w:color w:val="000000" w:themeColor="text1"/>
              </w:rPr>
              <w:t>Loss</w:t>
            </w:r>
          </w:p>
        </w:tc>
        <w:tc>
          <w:tcPr>
            <w:tcW w:w="1438" w:type="dxa"/>
          </w:tcPr>
          <w:p w14:paraId="2277A4CA" w14:textId="77777777" w:rsidR="002500A2" w:rsidRPr="00B95C77" w:rsidRDefault="002500A2" w:rsidP="00A63FB5">
            <w:pPr>
              <w:rPr>
                <w:b/>
                <w:color w:val="000000" w:themeColor="text1"/>
              </w:rPr>
            </w:pPr>
            <w:r w:rsidRPr="00B95C77">
              <w:rPr>
                <w:b/>
                <w:color w:val="000000" w:themeColor="text1"/>
              </w:rPr>
              <w:t>Categorical accuracy</w:t>
            </w:r>
          </w:p>
        </w:tc>
        <w:tc>
          <w:tcPr>
            <w:tcW w:w="1355" w:type="dxa"/>
          </w:tcPr>
          <w:p w14:paraId="62F99493" w14:textId="77777777" w:rsidR="002500A2" w:rsidRPr="00B95C77" w:rsidRDefault="002500A2" w:rsidP="00A63FB5">
            <w:pPr>
              <w:rPr>
                <w:b/>
                <w:color w:val="000000" w:themeColor="text1"/>
              </w:rPr>
            </w:pPr>
            <w:r w:rsidRPr="00B95C77">
              <w:rPr>
                <w:b/>
                <w:color w:val="000000" w:themeColor="text1"/>
              </w:rPr>
              <w:t>Non-Null Label Accuracy</w:t>
            </w:r>
          </w:p>
        </w:tc>
      </w:tr>
      <w:tr w:rsidR="002500A2" w14:paraId="334C8396" w14:textId="77777777" w:rsidTr="00A63FB5">
        <w:tc>
          <w:tcPr>
            <w:tcW w:w="1380" w:type="dxa"/>
          </w:tcPr>
          <w:p w14:paraId="0B3B2C5A" w14:textId="77777777" w:rsidR="002500A2" w:rsidRPr="00B95C77" w:rsidRDefault="002500A2" w:rsidP="00A63FB5">
            <w:pPr>
              <w:rPr>
                <w:color w:val="000000" w:themeColor="text1"/>
              </w:rPr>
            </w:pPr>
            <w:r>
              <w:rPr>
                <w:color w:val="000000" w:themeColor="text1"/>
              </w:rPr>
              <w:t>Cross-validation</w:t>
            </w:r>
          </w:p>
        </w:tc>
        <w:tc>
          <w:tcPr>
            <w:tcW w:w="1309" w:type="dxa"/>
          </w:tcPr>
          <w:p w14:paraId="782120C7" w14:textId="3F51F5F8" w:rsidR="002500A2" w:rsidRDefault="002500A2" w:rsidP="00A63FB5">
            <w:pPr>
              <w:rPr>
                <w:color w:val="000000" w:themeColor="text1"/>
              </w:rPr>
            </w:pPr>
            <w:r>
              <w:rPr>
                <w:color w:val="000000" w:themeColor="text1"/>
              </w:rPr>
              <w:t>ToyV2</w:t>
            </w:r>
            <w:r w:rsidR="00B353BD">
              <w:rPr>
                <w:rStyle w:val="FootnoteReference"/>
                <w:color w:val="000000" w:themeColor="text1"/>
              </w:rPr>
              <w:footnoteReference w:id="18"/>
            </w:r>
          </w:p>
        </w:tc>
        <w:tc>
          <w:tcPr>
            <w:tcW w:w="1327" w:type="dxa"/>
          </w:tcPr>
          <w:p w14:paraId="29F37951" w14:textId="77777777" w:rsidR="002500A2" w:rsidRDefault="002500A2" w:rsidP="00A63FB5">
            <w:pPr>
              <w:rPr>
                <w:color w:val="000000" w:themeColor="text1"/>
              </w:rPr>
            </w:pPr>
            <w:r>
              <w:rPr>
                <w:color w:val="000000" w:themeColor="text1"/>
              </w:rPr>
              <w:t>10</w:t>
            </w:r>
          </w:p>
        </w:tc>
        <w:tc>
          <w:tcPr>
            <w:tcW w:w="1023" w:type="dxa"/>
          </w:tcPr>
          <w:p w14:paraId="7C81D830" w14:textId="77777777" w:rsidR="002500A2" w:rsidRDefault="002500A2" w:rsidP="00A63FB5">
            <w:pPr>
              <w:rPr>
                <w:color w:val="000000" w:themeColor="text1"/>
              </w:rPr>
            </w:pPr>
            <w:r>
              <w:rPr>
                <w:color w:val="000000" w:themeColor="text1"/>
              </w:rPr>
              <w:t>3</w:t>
            </w:r>
          </w:p>
        </w:tc>
        <w:tc>
          <w:tcPr>
            <w:tcW w:w="1178" w:type="dxa"/>
          </w:tcPr>
          <w:p w14:paraId="1C4F9962" w14:textId="77777777" w:rsidR="002500A2" w:rsidRDefault="002500A2" w:rsidP="00A63FB5">
            <w:pPr>
              <w:rPr>
                <w:color w:val="000000" w:themeColor="text1"/>
              </w:rPr>
            </w:pPr>
          </w:p>
        </w:tc>
        <w:tc>
          <w:tcPr>
            <w:tcW w:w="1438" w:type="dxa"/>
          </w:tcPr>
          <w:p w14:paraId="34BC0677" w14:textId="77777777" w:rsidR="002500A2" w:rsidRPr="00B95C77" w:rsidRDefault="002500A2" w:rsidP="00A63FB5">
            <w:pPr>
              <w:rPr>
                <w:color w:val="000000" w:themeColor="text1"/>
              </w:rPr>
            </w:pPr>
          </w:p>
        </w:tc>
        <w:tc>
          <w:tcPr>
            <w:tcW w:w="1355" w:type="dxa"/>
          </w:tcPr>
          <w:p w14:paraId="2C50D01C" w14:textId="77777777" w:rsidR="002500A2" w:rsidRDefault="002500A2" w:rsidP="00A63FB5">
            <w:pPr>
              <w:rPr>
                <w:color w:val="000000" w:themeColor="text1"/>
              </w:rPr>
            </w:pPr>
          </w:p>
        </w:tc>
      </w:tr>
    </w:tbl>
    <w:p w14:paraId="1960DAED" w14:textId="77777777" w:rsidR="002500A2" w:rsidRPr="00A7558F" w:rsidRDefault="002500A2" w:rsidP="002500A2">
      <w:pPr>
        <w:rPr>
          <w:b/>
          <w:color w:val="FF0000"/>
        </w:rPr>
      </w:pPr>
    </w:p>
    <w:p w14:paraId="56F0BA55" w14:textId="77777777" w:rsidR="002500A2" w:rsidRPr="003A262B" w:rsidRDefault="002500A2" w:rsidP="003A262B">
      <w:pPr>
        <w:pStyle w:val="Heading2"/>
      </w:pPr>
      <w:bookmarkStart w:id="119" w:name="_Ref521568905"/>
      <w:bookmarkStart w:id="120" w:name="_Toc523395537"/>
      <w:r w:rsidRPr="003A262B">
        <w:t>Unit testing</w:t>
      </w:r>
      <w:bookmarkEnd w:id="119"/>
      <w:bookmarkEnd w:id="120"/>
    </w:p>
    <w:p w14:paraId="6C292C50" w14:textId="77777777" w:rsidR="002500A2" w:rsidRDefault="002500A2" w:rsidP="002500A2"/>
    <w:p w14:paraId="0295E650" w14:textId="1029D2FF" w:rsidR="002500A2" w:rsidRDefault="002500A2" w:rsidP="002500A2">
      <w:r>
        <w:t xml:space="preserve">For all the pre-processing code submitted for this project, the Pytest framework was used to run simple unit tests, validating that functions return expected outputs for given inputs. In this project, most of the main functions used did not return values directly to the caller, but wrote values out to disk, either as text files, as binary Python pickled data, or as Keras h5 database-files. Similarly, many functions expected their input to be a path to a file on disk, from which they would read either text or binary data to continue processing. This approach was taken to support the ‘pipeline’ concept outlined in section </w:t>
      </w:r>
      <w:r>
        <w:fldChar w:fldCharType="begin"/>
      </w:r>
      <w:r>
        <w:instrText xml:space="preserve"> REF _Ref522279703 \r \h </w:instrText>
      </w:r>
      <w:r>
        <w:fldChar w:fldCharType="separate"/>
      </w:r>
      <w:r w:rsidR="007D66AB">
        <w:t>7.1</w:t>
      </w:r>
      <w:r>
        <w:fldChar w:fldCharType="end"/>
      </w:r>
      <w:r>
        <w:t>.</w:t>
      </w:r>
    </w:p>
    <w:p w14:paraId="4BB1383E" w14:textId="77777777" w:rsidR="002500A2" w:rsidRDefault="002500A2" w:rsidP="002500A2"/>
    <w:p w14:paraId="68C790AB" w14:textId="77777777" w:rsidR="002500A2" w:rsidRDefault="002500A2" w:rsidP="002500A2">
      <w:r>
        <w:t>In order to validate that a function was writing out expected values to disk, Pyfakefs</w:t>
      </w:r>
      <w:r>
        <w:rPr>
          <w:rStyle w:val="FootnoteReference"/>
        </w:rPr>
        <w:footnoteReference w:id="19"/>
      </w:r>
      <w:r>
        <w:t xml:space="preserve"> was used to create a fake filesystem in the context of the unit test. Then the function was run, and the dummy file on the fake file-system was then examined to ensure it had the expected context. Given Pyfakefs’ native integration with Pytest, the written tests do not have to bear much complexity for this setup.</w:t>
      </w:r>
    </w:p>
    <w:p w14:paraId="4B05E16A" w14:textId="77777777" w:rsidR="002500A2" w:rsidRDefault="002500A2" w:rsidP="002500A2"/>
    <w:p w14:paraId="3BA56B90" w14:textId="08A9A571" w:rsidR="002500A2" w:rsidRDefault="002500A2" w:rsidP="002500A2">
      <w:r>
        <w:t xml:space="preserve">To illustrate this approach, </w:t>
      </w:r>
      <w:r>
        <w:fldChar w:fldCharType="begin"/>
      </w:r>
      <w:r>
        <w:instrText xml:space="preserve"> REF _Ref522279574 \h </w:instrText>
      </w:r>
      <w:r>
        <w:fldChar w:fldCharType="separate"/>
      </w:r>
      <w:r w:rsidR="007D66AB">
        <w:t xml:space="preserve">Code Snippet </w:t>
      </w:r>
      <w:r w:rsidR="007D66AB">
        <w:rPr>
          <w:noProof/>
        </w:rPr>
        <w:t>7</w:t>
      </w:r>
      <w:r>
        <w:fldChar w:fldCharType="end"/>
      </w:r>
      <w:r>
        <w:t xml:space="preserve"> shows a regular unit test written in Pytest. A value is passed into the ‘onehot’ function, and its output is compared against an expected value in a simple equality assertion. </w:t>
      </w:r>
      <w:r>
        <w:fldChar w:fldCharType="begin"/>
      </w:r>
      <w:r>
        <w:instrText xml:space="preserve"> REF _Ref522279575 \h </w:instrText>
      </w:r>
      <w:r>
        <w:fldChar w:fldCharType="separate"/>
      </w:r>
      <w:r w:rsidR="007D66AB">
        <w:t xml:space="preserve">Code Snippet </w:t>
      </w:r>
      <w:r w:rsidR="007D66AB">
        <w:rPr>
          <w:noProof/>
        </w:rPr>
        <w:t>8</w:t>
      </w:r>
      <w:r>
        <w:fldChar w:fldCharType="end"/>
      </w:r>
      <w:r>
        <w:t xml:space="preserve">, by contrast, shows a Pytest unit test with Pyfakefs. The argument passed into test_interpolate_one, ‘fs’, is the fake filesystem. The fs.create_file call is used to create a dummy file in the fake filesystem to feed into the function under test, and an empty dummy file to accept the function’s written output. Once </w:t>
      </w:r>
      <w:r>
        <w:lastRenderedPageBreak/>
        <w:t>the function (interpolate_one in this test) is called, the resulting output file is read from the dummy filesystem, and its contents compared to their expected result.</w:t>
      </w:r>
    </w:p>
    <w:p w14:paraId="541C34CD" w14:textId="77777777" w:rsidR="002500A2" w:rsidRDefault="002500A2" w:rsidP="002500A2"/>
    <w:bookmarkStart w:id="121" w:name="_MON_1596479284"/>
    <w:bookmarkEnd w:id="121"/>
    <w:p w14:paraId="59226CDF" w14:textId="77777777" w:rsidR="002500A2" w:rsidRDefault="00EE5550" w:rsidP="002500A2">
      <w:pPr>
        <w:keepNext/>
      </w:pPr>
      <w:r>
        <w:rPr>
          <w:noProof/>
        </w:rPr>
        <w:object w:dxaOrig="6970" w:dyaOrig="1430" w14:anchorId="5179C56D">
          <v:shape id="_x0000_i1028" type="#_x0000_t75" alt="" style="width:349pt;height:71pt;mso-width-percent:0;mso-height-percent:0;mso-width-percent:0;mso-height-percent:0" o:ole="">
            <v:imagedata r:id="rId43" o:title=""/>
          </v:shape>
          <o:OLEObject Type="Embed" ProgID="Word.Document.12" ShapeID="_x0000_i1028" DrawAspect="Content" ObjectID="_1597164186" r:id="rId44">
            <o:FieldCodes>\s</o:FieldCodes>
          </o:OLEObject>
        </w:object>
      </w:r>
    </w:p>
    <w:p w14:paraId="18B77D08" w14:textId="05E1C7F5" w:rsidR="002500A2" w:rsidRDefault="002500A2" w:rsidP="002500A2">
      <w:pPr>
        <w:pStyle w:val="Caption"/>
      </w:pPr>
      <w:bookmarkStart w:id="122" w:name="_Ref522279574"/>
      <w:bookmarkStart w:id="123" w:name="_Toc523395501"/>
      <w:r>
        <w:t xml:space="preserve">Code Snippet </w:t>
      </w:r>
      <w:r>
        <w:rPr>
          <w:noProof/>
        </w:rPr>
        <w:fldChar w:fldCharType="begin"/>
      </w:r>
      <w:r>
        <w:rPr>
          <w:noProof/>
        </w:rPr>
        <w:instrText xml:space="preserve"> SEQ Code_Snippet \* ARABIC </w:instrText>
      </w:r>
      <w:r>
        <w:rPr>
          <w:noProof/>
        </w:rPr>
        <w:fldChar w:fldCharType="separate"/>
      </w:r>
      <w:r w:rsidR="005A4174">
        <w:rPr>
          <w:noProof/>
        </w:rPr>
        <w:t>8</w:t>
      </w:r>
      <w:r>
        <w:rPr>
          <w:noProof/>
        </w:rPr>
        <w:fldChar w:fldCharType="end"/>
      </w:r>
      <w:bookmarkEnd w:id="122"/>
      <w:r>
        <w:t xml:space="preserve"> a regular Pytest unit test</w:t>
      </w:r>
      <w:bookmarkEnd w:id="123"/>
    </w:p>
    <w:bookmarkStart w:id="124" w:name="_MON_1596479304"/>
    <w:bookmarkEnd w:id="124"/>
    <w:p w14:paraId="52446376" w14:textId="5AFFE1F3" w:rsidR="002500A2" w:rsidRDefault="00EE5550" w:rsidP="002500A2">
      <w:r>
        <w:rPr>
          <w:noProof/>
        </w:rPr>
        <w:object w:dxaOrig="6980" w:dyaOrig="3920" w14:anchorId="1C8948A3">
          <v:shape id="_x0000_i1027" type="#_x0000_t75" alt="" style="width:349pt;height:196pt;mso-width-percent:0;mso-height-percent:0;mso-width-percent:0;mso-height-percent:0" o:ole="">
            <v:imagedata r:id="rId45" o:title=""/>
          </v:shape>
          <o:OLEObject Type="Embed" ProgID="Word.Document.12" ShapeID="_x0000_i1027" DrawAspect="Content" ObjectID="_1597164187" r:id="rId46">
            <o:FieldCodes>\s</o:FieldCodes>
          </o:OLEObject>
        </w:object>
      </w:r>
    </w:p>
    <w:p w14:paraId="24A8919E" w14:textId="2CADA170" w:rsidR="002500A2" w:rsidRPr="00D84065" w:rsidRDefault="002500A2" w:rsidP="002500A2">
      <w:pPr>
        <w:pStyle w:val="Caption"/>
      </w:pPr>
      <w:bookmarkStart w:id="125" w:name="_Ref522279575"/>
      <w:bookmarkStart w:id="126" w:name="_Toc523395502"/>
      <w:r>
        <w:t xml:space="preserve">Code Snippet </w:t>
      </w:r>
      <w:r>
        <w:rPr>
          <w:noProof/>
        </w:rPr>
        <w:fldChar w:fldCharType="begin"/>
      </w:r>
      <w:r>
        <w:rPr>
          <w:noProof/>
        </w:rPr>
        <w:instrText xml:space="preserve"> SEQ Code_Snippet \* ARABIC </w:instrText>
      </w:r>
      <w:r>
        <w:rPr>
          <w:noProof/>
        </w:rPr>
        <w:fldChar w:fldCharType="separate"/>
      </w:r>
      <w:r w:rsidR="005A4174">
        <w:rPr>
          <w:noProof/>
        </w:rPr>
        <w:t>9</w:t>
      </w:r>
      <w:r>
        <w:rPr>
          <w:noProof/>
        </w:rPr>
        <w:fldChar w:fldCharType="end"/>
      </w:r>
      <w:bookmarkEnd w:id="125"/>
      <w:r>
        <w:t xml:space="preserve"> A Pyfakefs Pytest unit test</w:t>
      </w:r>
      <w:bookmarkEnd w:id="126"/>
    </w:p>
    <w:p w14:paraId="33BB69E0" w14:textId="77777777" w:rsidR="002500A2" w:rsidRPr="00A8382A" w:rsidRDefault="002500A2" w:rsidP="002500A2"/>
    <w:p w14:paraId="37D97D8F" w14:textId="77777777" w:rsidR="002500A2" w:rsidRDefault="002500A2" w:rsidP="003A262B">
      <w:pPr>
        <w:pStyle w:val="Heading2"/>
      </w:pPr>
      <w:bookmarkStart w:id="127" w:name="_Toc523395538"/>
      <w:r>
        <w:t>Overall evaluation</w:t>
      </w:r>
      <w:bookmarkEnd w:id="127"/>
    </w:p>
    <w:p w14:paraId="2DB29FDB" w14:textId="77777777" w:rsidR="002500A2" w:rsidRDefault="002500A2" w:rsidP="002500A2"/>
    <w:p w14:paraId="38AB6448" w14:textId="16F98108" w:rsidR="002500A2" w:rsidRDefault="002500A2" w:rsidP="002500A2">
      <w:pPr>
        <w:rPr>
          <w:color w:val="000000" w:themeColor="text1"/>
        </w:rPr>
      </w:pPr>
      <w:r w:rsidRPr="000A31D1">
        <w:rPr>
          <w:color w:val="000000" w:themeColor="text1"/>
        </w:rPr>
        <w:t>The</w:t>
      </w:r>
      <w:r>
        <w:rPr>
          <w:color w:val="000000" w:themeColor="text1"/>
        </w:rPr>
        <w:t xml:space="preserve"> user experience was </w:t>
      </w:r>
      <w:r w:rsidR="0017547C">
        <w:rPr>
          <w:color w:val="000000" w:themeColor="text1"/>
        </w:rPr>
        <w:t>manually validated using Simple-</w:t>
      </w:r>
      <w:r>
        <w:rPr>
          <w:color w:val="000000" w:themeColor="text1"/>
        </w:rPr>
        <w:t>GUI</w:t>
      </w:r>
      <w:r w:rsidR="0017547C">
        <w:rPr>
          <w:color w:val="000000" w:themeColor="text1"/>
        </w:rPr>
        <w:t xml:space="preserve"> (see section </w:t>
      </w:r>
      <w:r w:rsidR="0017547C">
        <w:rPr>
          <w:color w:val="000000" w:themeColor="text1"/>
        </w:rPr>
        <w:fldChar w:fldCharType="begin"/>
      </w:r>
      <w:r w:rsidR="0017547C">
        <w:rPr>
          <w:color w:val="000000" w:themeColor="text1"/>
        </w:rPr>
        <w:instrText xml:space="preserve"> REF _Ref522794036 \r \h </w:instrText>
      </w:r>
      <w:r w:rsidR="0017547C">
        <w:rPr>
          <w:color w:val="000000" w:themeColor="text1"/>
        </w:rPr>
      </w:r>
      <w:r w:rsidR="0017547C">
        <w:rPr>
          <w:color w:val="000000" w:themeColor="text1"/>
        </w:rPr>
        <w:fldChar w:fldCharType="separate"/>
      </w:r>
      <w:r w:rsidR="0017547C">
        <w:rPr>
          <w:color w:val="000000" w:themeColor="text1"/>
        </w:rPr>
        <w:t>10</w:t>
      </w:r>
      <w:r w:rsidR="0017547C">
        <w:rPr>
          <w:color w:val="000000" w:themeColor="text1"/>
        </w:rPr>
        <w:fldChar w:fldCharType="end"/>
      </w:r>
      <w:r w:rsidR="0017547C">
        <w:rPr>
          <w:color w:val="000000" w:themeColor="text1"/>
        </w:rPr>
        <w:t>)</w:t>
      </w:r>
      <w:r>
        <w:rPr>
          <w:color w:val="000000" w:themeColor="text1"/>
        </w:rPr>
        <w:t>. It was noted that there are many errors in NE recognition, as the non-null label accuracy of just over 0.5 would suggest. However, given the low quality of the input labelled data, the NEs that are successfully recognised are impressive and useful.</w:t>
      </w:r>
    </w:p>
    <w:p w14:paraId="22330230" w14:textId="77777777" w:rsidR="002500A2" w:rsidRDefault="002500A2" w:rsidP="002500A2">
      <w:pPr>
        <w:rPr>
          <w:color w:val="000000" w:themeColor="text1"/>
        </w:rPr>
      </w:pPr>
    </w:p>
    <w:p w14:paraId="19E7B1B9" w14:textId="62173C63" w:rsidR="002500A2" w:rsidRPr="000A31D1" w:rsidRDefault="002500A2" w:rsidP="002500A2">
      <w:pPr>
        <w:rPr>
          <w:color w:val="000000" w:themeColor="text1"/>
        </w:rPr>
      </w:pPr>
      <w:r>
        <w:rPr>
          <w:color w:val="000000" w:themeColor="text1"/>
        </w:rPr>
        <w:t xml:space="preserve">One major problem found with the GUI experience was that it was easy to re-submit a paragraph for Named Entity recognition, which had been processed already. This would result in tags such as ‘&lt;loc&gt;…&lt;/loc&gt;’ being submitted to the model to be predicted, and these tags themselves being registered as the unknown character ‘&lt;UNK&gt;’. To avoid this problem, the GUI was corrected so that on click, a paragraph has a ‘bounce’ effect so it is obvious to the user that it is being processed; paragraphs that had already been predicted are coloured in blue, so even if it has all null labels, a user can still see it has been processed; and the click handler is removed from processed paragraphs in the JQuery callback, so they cannot be re-submitted for NE prediction. An example is given in </w:t>
      </w:r>
      <w:r>
        <w:rPr>
          <w:color w:val="000000" w:themeColor="text1"/>
        </w:rPr>
        <w:fldChar w:fldCharType="begin"/>
      </w:r>
      <w:r>
        <w:rPr>
          <w:color w:val="000000" w:themeColor="text1"/>
        </w:rPr>
        <w:instrText xml:space="preserve"> REF _Ref522791592 \h </w:instrText>
      </w:r>
      <w:r>
        <w:rPr>
          <w:color w:val="000000" w:themeColor="text1"/>
        </w:rPr>
      </w:r>
      <w:r>
        <w:rPr>
          <w:color w:val="000000" w:themeColor="text1"/>
        </w:rPr>
        <w:fldChar w:fldCharType="separate"/>
      </w:r>
      <w:r w:rsidR="007D66AB">
        <w:t xml:space="preserve">Figure </w:t>
      </w:r>
      <w:r w:rsidR="007D66AB">
        <w:rPr>
          <w:noProof/>
        </w:rPr>
        <w:t>15</w:t>
      </w:r>
      <w:r>
        <w:rPr>
          <w:color w:val="000000" w:themeColor="text1"/>
        </w:rPr>
        <w:fldChar w:fldCharType="end"/>
      </w:r>
      <w:r>
        <w:rPr>
          <w:color w:val="000000" w:themeColor="text1"/>
        </w:rPr>
        <w:t xml:space="preserve"> of the view pre-NE annotation, and in </w:t>
      </w:r>
      <w:r>
        <w:rPr>
          <w:color w:val="000000" w:themeColor="text1"/>
        </w:rPr>
        <w:fldChar w:fldCharType="begin"/>
      </w:r>
      <w:r>
        <w:rPr>
          <w:color w:val="000000" w:themeColor="text1"/>
        </w:rPr>
        <w:instrText xml:space="preserve"> REF _Ref522791594 \h </w:instrText>
      </w:r>
      <w:r>
        <w:rPr>
          <w:color w:val="000000" w:themeColor="text1"/>
        </w:rPr>
      </w:r>
      <w:r>
        <w:rPr>
          <w:color w:val="000000" w:themeColor="text1"/>
        </w:rPr>
        <w:fldChar w:fldCharType="separate"/>
      </w:r>
      <w:r w:rsidR="007D66AB">
        <w:t xml:space="preserve">Figure </w:t>
      </w:r>
      <w:r w:rsidR="007D66AB">
        <w:rPr>
          <w:noProof/>
        </w:rPr>
        <w:t>16</w:t>
      </w:r>
      <w:r>
        <w:rPr>
          <w:color w:val="000000" w:themeColor="text1"/>
        </w:rPr>
        <w:fldChar w:fldCharType="end"/>
      </w:r>
      <w:r>
        <w:rPr>
          <w:color w:val="000000" w:themeColor="text1"/>
        </w:rPr>
        <w:t xml:space="preserve"> of post-NE annotation.</w:t>
      </w:r>
    </w:p>
    <w:p w14:paraId="6899C837" w14:textId="77777777" w:rsidR="002500A2" w:rsidRDefault="002500A2" w:rsidP="002500A2">
      <w:pPr>
        <w:rPr>
          <w:b/>
          <w:color w:val="FF0000"/>
        </w:rPr>
      </w:pPr>
    </w:p>
    <w:bookmarkStart w:id="128" w:name="_MON_1596480440"/>
    <w:bookmarkEnd w:id="128"/>
    <w:p w14:paraId="6EA2E728" w14:textId="56F4F1A9" w:rsidR="002500A2" w:rsidRDefault="00EE5550" w:rsidP="002500A2">
      <w:pPr>
        <w:keepNext/>
      </w:pPr>
      <w:r>
        <w:rPr>
          <w:b/>
          <w:noProof/>
          <w:color w:val="FF0000"/>
        </w:rPr>
        <w:object w:dxaOrig="6970" w:dyaOrig="1300" w14:anchorId="68460F36">
          <v:shape id="_x0000_i1026" type="#_x0000_t75" alt="" style="width:349pt;height:65pt;mso-width-percent:0;mso-height-percent:0;mso-width-percent:0;mso-height-percent:0" o:ole="">
            <v:imagedata r:id="rId47" o:title=""/>
          </v:shape>
          <o:OLEObject Type="Embed" ProgID="Word.Document.12" ShapeID="_x0000_i1026" DrawAspect="Content" ObjectID="_1597164188" r:id="rId48">
            <o:FieldCodes>\s</o:FieldCodes>
          </o:OLEObject>
        </w:object>
      </w:r>
    </w:p>
    <w:p w14:paraId="7A8AC910" w14:textId="1FBA3BDF" w:rsidR="002500A2" w:rsidRDefault="002500A2" w:rsidP="002500A2">
      <w:pPr>
        <w:pStyle w:val="Caption"/>
        <w:rPr>
          <w:b/>
          <w:color w:val="FF0000"/>
        </w:rPr>
      </w:pPr>
      <w:bookmarkStart w:id="129" w:name="_Ref522791592"/>
      <w:bookmarkStart w:id="130" w:name="_Toc523395463"/>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18</w:t>
      </w:r>
      <w:r w:rsidR="00A571E0">
        <w:rPr>
          <w:noProof/>
        </w:rPr>
        <w:fldChar w:fldCharType="end"/>
      </w:r>
      <w:bookmarkEnd w:id="129"/>
      <w:r>
        <w:t xml:space="preserve"> Example Hansard text before NE annotations - SimpleGUI</w:t>
      </w:r>
      <w:bookmarkEnd w:id="130"/>
    </w:p>
    <w:p w14:paraId="39505B6E" w14:textId="77777777" w:rsidR="002500A2" w:rsidRDefault="002500A2" w:rsidP="002500A2">
      <w:pPr>
        <w:rPr>
          <w:b/>
          <w:color w:val="FF0000"/>
        </w:rPr>
      </w:pPr>
    </w:p>
    <w:bookmarkStart w:id="131" w:name="_MON_1596480357"/>
    <w:bookmarkEnd w:id="131"/>
    <w:p w14:paraId="5AD06519" w14:textId="08B112E4" w:rsidR="002500A2" w:rsidRDefault="00EE5550" w:rsidP="002500A2">
      <w:pPr>
        <w:keepNext/>
      </w:pPr>
      <w:r>
        <w:rPr>
          <w:b/>
          <w:noProof/>
          <w:color w:val="FF0000"/>
        </w:rPr>
        <w:object w:dxaOrig="4150" w:dyaOrig="1630" w14:anchorId="713A2CB3">
          <v:shape id="_x0000_i1025" type="#_x0000_t75" alt="" style="width:208pt;height:82pt;mso-width-percent:0;mso-height-percent:0;mso-width-percent:0;mso-height-percent:0" o:ole="">
            <v:imagedata r:id="rId49" o:title=""/>
          </v:shape>
          <o:OLEObject Type="Embed" ProgID="Word.Document.12" ShapeID="_x0000_i1025" DrawAspect="Content" ObjectID="_1597164189" r:id="rId50">
            <o:FieldCodes>\s</o:FieldCodes>
          </o:OLEObject>
        </w:object>
      </w:r>
    </w:p>
    <w:p w14:paraId="07C35DA2" w14:textId="2FDF0F9D" w:rsidR="002500A2" w:rsidRPr="00561904" w:rsidRDefault="002500A2" w:rsidP="002500A2">
      <w:pPr>
        <w:pStyle w:val="Caption"/>
        <w:rPr>
          <w:b/>
          <w:color w:val="FF0000"/>
        </w:rPr>
      </w:pPr>
      <w:bookmarkStart w:id="132" w:name="_Ref522791594"/>
      <w:bookmarkStart w:id="133" w:name="_Toc523395464"/>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19</w:t>
      </w:r>
      <w:r w:rsidR="00A571E0">
        <w:rPr>
          <w:noProof/>
        </w:rPr>
        <w:fldChar w:fldCharType="end"/>
      </w:r>
      <w:bookmarkEnd w:id="132"/>
      <w:r>
        <w:t xml:space="preserve"> Example Hansard text after NE annotations - SimpleGUI</w:t>
      </w:r>
      <w:bookmarkEnd w:id="133"/>
    </w:p>
    <w:p w14:paraId="6DE6A169" w14:textId="77777777" w:rsidR="002500A2" w:rsidRPr="00E4435F" w:rsidRDefault="002500A2" w:rsidP="00E4435F"/>
    <w:p w14:paraId="664F6066" w14:textId="5FD89847" w:rsidR="001C0273" w:rsidRDefault="001C0273" w:rsidP="001C0273">
      <w:pPr>
        <w:pStyle w:val="Heading1"/>
      </w:pPr>
      <w:bookmarkStart w:id="134" w:name="_Ref522794036"/>
      <w:bookmarkStart w:id="135" w:name="_Ref523154527"/>
      <w:bookmarkStart w:id="136" w:name="_Toc523395539"/>
      <w:r>
        <w:t>Graphical User Interface</w:t>
      </w:r>
      <w:bookmarkEnd w:id="134"/>
      <w:bookmarkEnd w:id="135"/>
      <w:bookmarkEnd w:id="136"/>
    </w:p>
    <w:p w14:paraId="3006D949" w14:textId="2F05D895" w:rsidR="00D72AB6" w:rsidRDefault="00D72AB6" w:rsidP="00D72AB6">
      <w:pPr>
        <w:pStyle w:val="Heading2"/>
      </w:pPr>
      <w:r>
        <w:t>Simple-GUI</w:t>
      </w:r>
    </w:p>
    <w:p w14:paraId="0E52A778" w14:textId="77777777" w:rsidR="00D72AB6" w:rsidRPr="00D72AB6" w:rsidRDefault="00D72AB6" w:rsidP="00D72AB6"/>
    <w:p w14:paraId="54DB1DD4" w14:textId="4AEC3DAF" w:rsidR="00BF342B" w:rsidRDefault="00801010" w:rsidP="001C0273">
      <w:r>
        <w:t>T</w:t>
      </w:r>
      <w:r w:rsidR="00BF342B">
        <w:t>his project includes its own Graphical User Interface (GUI)</w:t>
      </w:r>
      <w:r>
        <w:t>, which was originally in order to mitigate the risk of Birkbeck’s Samtla system not being available for integration</w:t>
      </w:r>
      <w:r w:rsidR="00BF342B">
        <w:t>.</w:t>
      </w:r>
      <w:r>
        <w:t xml:space="preserve"> However, as section </w:t>
      </w:r>
      <w:r>
        <w:fldChar w:fldCharType="begin"/>
      </w:r>
      <w:r>
        <w:instrText xml:space="preserve"> REF _Ref523397112 \r \h </w:instrText>
      </w:r>
      <w:r>
        <w:fldChar w:fldCharType="separate"/>
      </w:r>
      <w:r>
        <w:t>10.2</w:t>
      </w:r>
      <w:r>
        <w:fldChar w:fldCharType="end"/>
      </w:r>
      <w:r>
        <w:t xml:space="preserve"> shows, Simple-GUI’s implementation was complete enough to be integrated with Samtla wholesale, requiring no changes</w:t>
      </w:r>
      <w:r w:rsidR="00684D9F">
        <w:t xml:space="preserve"> to the client-side Javascript</w:t>
      </w:r>
      <w:r w:rsidR="00A73C41">
        <w:t xml:space="preserve"> code</w:t>
      </w:r>
      <w:r>
        <w:t xml:space="preserve"> – hence it proved a useful part of the integration work. </w:t>
      </w:r>
      <w:r w:rsidR="00420179">
        <w:t>Preparing a simple GUI also had the advantage that the required Javascript could be developed and tested on a very simple system</w:t>
      </w:r>
      <w:r>
        <w:t xml:space="preserve"> with no other dependencies.</w:t>
      </w:r>
    </w:p>
    <w:p w14:paraId="223E233D" w14:textId="77777777" w:rsidR="00BF342B" w:rsidRDefault="00BF342B" w:rsidP="001C0273"/>
    <w:p w14:paraId="2FB2E13D" w14:textId="4A35F0A3" w:rsidR="00D15A75" w:rsidRDefault="00BF342B" w:rsidP="001C0273">
      <w:r>
        <w:t xml:space="preserve">The GUI created for this purpose was named Simple-GUI. It </w:t>
      </w:r>
      <w:r w:rsidR="00077A43">
        <w:t>contain</w:t>
      </w:r>
      <w:r w:rsidR="00D15A75">
        <w:t>s</w:t>
      </w:r>
      <w:r w:rsidR="00077A43">
        <w:t xml:space="preserve"> the following basic functionality: allow a user to see a list of all possible Hansard debates on a given date; allow a user to select a Hansard debate from a given date to display all of its text; The Hansard debate displayed should in some way annotate all Named Entities predicted by the Named Entity model which should be run on the server.</w:t>
      </w:r>
      <w:r w:rsidR="009911B3">
        <w:t xml:space="preserve"> </w:t>
      </w:r>
      <w:r w:rsidR="009911B3">
        <w:fldChar w:fldCharType="begin"/>
      </w:r>
      <w:r w:rsidR="009911B3">
        <w:instrText xml:space="preserve"> REF _Ref522736737 \h </w:instrText>
      </w:r>
      <w:r w:rsidR="009911B3">
        <w:fldChar w:fldCharType="separate"/>
      </w:r>
      <w:r w:rsidR="007D66AB">
        <w:t xml:space="preserve">Figure </w:t>
      </w:r>
      <w:r w:rsidR="007D66AB">
        <w:rPr>
          <w:noProof/>
        </w:rPr>
        <w:t>17</w:t>
      </w:r>
      <w:r w:rsidR="009911B3">
        <w:fldChar w:fldCharType="end"/>
      </w:r>
      <w:r w:rsidR="009911B3">
        <w:t xml:space="preserve"> shows the design of the HTTP endpoints to the server, and the role of client-side Javascript.</w:t>
      </w:r>
    </w:p>
    <w:p w14:paraId="43283A8D" w14:textId="77777777" w:rsidR="00C83AB7" w:rsidRDefault="00C83AB7" w:rsidP="001C0273"/>
    <w:p w14:paraId="4C983485" w14:textId="18EAB090" w:rsidR="009911B3" w:rsidRDefault="009911B3" w:rsidP="009911B3">
      <w:pPr>
        <w:keepNext/>
      </w:pPr>
      <w:r>
        <w:rPr>
          <w:noProof/>
        </w:rPr>
        <w:drawing>
          <wp:inline distT="0" distB="0" distL="0" distR="0" wp14:anchorId="7E8432D7" wp14:editId="3429752A">
            <wp:extent cx="5727700" cy="227838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imple GUI.png"/>
                    <pic:cNvPicPr/>
                  </pic:nvPicPr>
                  <pic:blipFill>
                    <a:blip r:embed="rId51">
                      <a:extLst>
                        <a:ext uri="{28A0092B-C50C-407E-A947-70E740481C1C}">
                          <a14:useLocalDpi xmlns:a14="http://schemas.microsoft.com/office/drawing/2010/main" val="0"/>
                        </a:ext>
                      </a:extLst>
                    </a:blip>
                    <a:stretch>
                      <a:fillRect/>
                    </a:stretch>
                  </pic:blipFill>
                  <pic:spPr>
                    <a:xfrm>
                      <a:off x="0" y="0"/>
                      <a:ext cx="5727700" cy="2278380"/>
                    </a:xfrm>
                    <a:prstGeom prst="rect">
                      <a:avLst/>
                    </a:prstGeom>
                  </pic:spPr>
                </pic:pic>
              </a:graphicData>
            </a:graphic>
          </wp:inline>
        </w:drawing>
      </w:r>
    </w:p>
    <w:p w14:paraId="21B072EE" w14:textId="77777777" w:rsidR="009911B3" w:rsidRDefault="009911B3" w:rsidP="009911B3">
      <w:pPr>
        <w:pStyle w:val="Caption"/>
      </w:pPr>
    </w:p>
    <w:p w14:paraId="795B0318" w14:textId="7A9DD134" w:rsidR="00C83AB7" w:rsidRDefault="009911B3" w:rsidP="009911B3">
      <w:pPr>
        <w:pStyle w:val="Caption"/>
      </w:pPr>
      <w:bookmarkStart w:id="137" w:name="_Ref522736737"/>
      <w:bookmarkStart w:id="138" w:name="_Toc523395465"/>
      <w:r>
        <w:lastRenderedPageBreak/>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20</w:t>
      </w:r>
      <w:r w:rsidR="00A571E0">
        <w:rPr>
          <w:noProof/>
        </w:rPr>
        <w:fldChar w:fldCharType="end"/>
      </w:r>
      <w:bookmarkEnd w:id="137"/>
      <w:r>
        <w:t xml:space="preserve"> Simple</w:t>
      </w:r>
      <w:r w:rsidR="00544A9B">
        <w:t>-</w:t>
      </w:r>
      <w:r>
        <w:t>GUI basic design</w:t>
      </w:r>
      <w:bookmarkEnd w:id="138"/>
    </w:p>
    <w:p w14:paraId="16CF71E0" w14:textId="77777777" w:rsidR="00D15A75" w:rsidRDefault="00D15A75" w:rsidP="001C0273"/>
    <w:p w14:paraId="3F81E773" w14:textId="270583C3" w:rsidR="0085388D" w:rsidRDefault="0085388D" w:rsidP="001C0273">
      <w:r>
        <w:t>Python Flask was chosen as the web-server</w:t>
      </w:r>
      <w:r w:rsidR="0019174A">
        <w:t xml:space="preserve"> to build a very basic site</w:t>
      </w:r>
      <w:r w:rsidR="00274C8C">
        <w:t>, as it supports Python 3 and is less opinionated than Django.</w:t>
      </w:r>
      <w:r w:rsidR="005E55F9">
        <w:t xml:space="preserve"> </w:t>
      </w:r>
      <w:r w:rsidR="0019174A">
        <w:t xml:space="preserve">Its only dependencies are Jinja2, which we use to template the HTML files for the site, and Werkzeug for managing the </w:t>
      </w:r>
      <w:r w:rsidR="004B1689">
        <w:t>Web Server Gateway Interface (</w:t>
      </w:r>
      <w:r w:rsidR="0019174A">
        <w:t>WSGI</w:t>
      </w:r>
      <w:r w:rsidR="004B1689">
        <w:t>)</w:t>
      </w:r>
      <w:r w:rsidR="0019174A">
        <w:t xml:space="preserve"> HTTP routing.</w:t>
      </w:r>
    </w:p>
    <w:p w14:paraId="02BAA516" w14:textId="4D5BF364" w:rsidR="00617AE4" w:rsidRDefault="00617AE4" w:rsidP="001C0273"/>
    <w:p w14:paraId="4FFBD98D" w14:textId="26EFBEE7" w:rsidR="003765A6" w:rsidRDefault="004B1689" w:rsidP="001C0273">
      <w:r>
        <w:t>In the first draft of the GUI,</w:t>
      </w:r>
      <w:r w:rsidR="003765A6">
        <w:t xml:space="preserve"> when the user clicked</w:t>
      </w:r>
      <w:r w:rsidR="002E67F6">
        <w:t xml:space="preserve"> on an entire Hansard debate, the whole debate </w:t>
      </w:r>
      <w:r w:rsidR="003765A6">
        <w:t>was</w:t>
      </w:r>
      <w:r w:rsidR="002E67F6">
        <w:t xml:space="preserve"> first fed into the predict_str() function of the model, to generate Named Entity la</w:t>
      </w:r>
      <w:r w:rsidR="00A52AD6">
        <w:t>b</w:t>
      </w:r>
      <w:r w:rsidR="002E67F6">
        <w:t xml:space="preserve">els for the whole text, before displaying the whole annotated text to the user. However, given that running a whole debate text </w:t>
      </w:r>
      <w:r w:rsidR="00BC37AA">
        <w:t xml:space="preserve">through predict_str takes about 8 </w:t>
      </w:r>
      <w:r w:rsidR="002E67F6">
        <w:t>minutes even on the Birkbeck machine learning server</w:t>
      </w:r>
      <w:r w:rsidR="00756F3D">
        <w:t xml:space="preserve"> Venus</w:t>
      </w:r>
      <w:r w:rsidR="002E67F6">
        <w:t>, it is clear that this approach could never constitute an acceptable user experience.</w:t>
      </w:r>
      <w:r w:rsidR="00BC37AA">
        <w:t xml:space="preserve">  Of course, the values could all be pre-computed, but this seems at odds with the goal of using a machine-learning model which can be dynamically re-trained and updated.</w:t>
      </w:r>
    </w:p>
    <w:p w14:paraId="23AD3238" w14:textId="77777777" w:rsidR="003765A6" w:rsidRDefault="003765A6" w:rsidP="001C0273"/>
    <w:p w14:paraId="5B951839" w14:textId="0D68690E" w:rsidR="00617AE4" w:rsidRDefault="00BC37AA" w:rsidP="001C0273">
      <w:r>
        <w:t xml:space="preserve">A second approach was chosen, as </w:t>
      </w:r>
      <w:r w:rsidR="003765A6">
        <w:t xml:space="preserve">shown in </w:t>
      </w:r>
      <w:r w:rsidR="003765A6">
        <w:fldChar w:fldCharType="begin"/>
      </w:r>
      <w:r w:rsidR="003765A6">
        <w:instrText xml:space="preserve"> REF _Ref522736737 \h </w:instrText>
      </w:r>
      <w:r w:rsidR="003765A6">
        <w:fldChar w:fldCharType="separate"/>
      </w:r>
      <w:r w:rsidR="00756F3D">
        <w:t xml:space="preserve">Figure </w:t>
      </w:r>
      <w:r w:rsidR="00756F3D">
        <w:rPr>
          <w:noProof/>
        </w:rPr>
        <w:t>20</w:t>
      </w:r>
      <w:r w:rsidR="003765A6">
        <w:fldChar w:fldCharType="end"/>
      </w:r>
      <w:r w:rsidR="003765A6">
        <w:t>, whereby the text is loaded into the browser unannotated, Text is split on newlines, with each newline-separated chunk residing in its own HTML paragraph element, within &lt;p&gt; tags. Whenever a paragraph is clicked on, a JQuery event handler sends an AJAX POST request containing the whole text of the paragraph, to a special /predict/ endpoint on the web-server. The web-server passes this whole string to the model to predict NEs on it. The model returns predictions as a zipped Python list of tuples, such as “[</w:t>
      </w:r>
      <w:r w:rsidR="003765A6" w:rsidRPr="003765A6">
        <w:t>('H', 'LOC'), ('u', 'LOC'), ('l', 'LOC'), ('l', 'LOC')</w:t>
      </w:r>
      <w:r w:rsidR="003765A6">
        <w:t>]”. To make this user-friendly, we convert this zipped list into text surrounded by markup tags like “&lt;loc&gt;Hull&lt;/loc&gt;”.</w:t>
      </w:r>
      <w:r w:rsidR="005D7D24">
        <w:t xml:space="preserve"> The function that does this simply keeps track of the current and previous character label and</w:t>
      </w:r>
      <w:r w:rsidR="00FA5667">
        <w:t xml:space="preserve"> adds NE markers where required.</w:t>
      </w:r>
    </w:p>
    <w:p w14:paraId="2BE6C540" w14:textId="4F29FA39" w:rsidR="00ED749B" w:rsidRDefault="00ED749B" w:rsidP="001C0273"/>
    <w:p w14:paraId="18712B9C" w14:textId="18B7AEC6" w:rsidR="00ED749B" w:rsidRDefault="00ED749B" w:rsidP="001C0273">
      <w:r>
        <w:t xml:space="preserve">The annotated text is then returned to the browser, calling a JQuery callback which replaces the </w:t>
      </w:r>
      <w:r w:rsidR="00962FDB">
        <w:t>paragraph contents in the page, with the annotated content. The effect is that whenever a user clicks on a paragraph, its NEs are annotated. This second approach was empirically found to have a much better user experience.</w:t>
      </w:r>
      <w:r w:rsidR="00A40E34">
        <w:t xml:space="preserve"> Finally, the JQueryUI</w:t>
      </w:r>
      <w:r w:rsidR="00A40E34">
        <w:rPr>
          <w:rStyle w:val="FootnoteReference"/>
        </w:rPr>
        <w:footnoteReference w:id="20"/>
      </w:r>
      <w:r w:rsidR="00A40E34">
        <w:t xml:space="preserve"> “bounce” effect was added to the paragraph text when it was clicked,</w:t>
      </w:r>
      <w:r w:rsidR="00756F3D">
        <w:t xml:space="preserve"> to indicate to the user that the click was recognised,</w:t>
      </w:r>
      <w:r w:rsidR="00A40E34">
        <w:t xml:space="preserve"> and element classes with CSS were used to change the text to a blue colour once NE prediction was done, and to remove the click event handler so the user could not predict NEs a second time on the same text.</w:t>
      </w:r>
    </w:p>
    <w:p w14:paraId="3B2A53D0" w14:textId="61DE34CB" w:rsidR="003765A6" w:rsidRDefault="003765A6" w:rsidP="001C0273"/>
    <w:p w14:paraId="4713795F" w14:textId="57463AD1" w:rsidR="00B6642C" w:rsidRDefault="003765A6" w:rsidP="001C0273">
      <w:r>
        <w:t>As this GUI is very much a stub designed to enable development and demos of the project, no thought was giv</w:t>
      </w:r>
      <w:r w:rsidR="00395C9D">
        <w:t>en to</w:t>
      </w:r>
      <w:r>
        <w:t xml:space="preserve"> non-functional requirements </w:t>
      </w:r>
      <w:r w:rsidR="00395C9D">
        <w:t>like</w:t>
      </w:r>
      <w:r>
        <w:t xml:space="preserve"> performance or security. Performance in particular would be greatly improved with a relational database to index Hansard debates for a particular date, and cached results from the model predictions. Presentation of the UI would be much enhanced by using </w:t>
      </w:r>
      <w:r w:rsidR="00D72A77">
        <w:t>some sort of animated, floating annotations on NEs in the browser</w:t>
      </w:r>
      <w:r>
        <w:t>, rather than just changing the HTML to add NE tags.</w:t>
      </w:r>
    </w:p>
    <w:p w14:paraId="004FDF62" w14:textId="1527B002" w:rsidR="008A1C64" w:rsidRDefault="008A1C64" w:rsidP="001C0273"/>
    <w:p w14:paraId="2E980269" w14:textId="77777777" w:rsidR="00683926" w:rsidRDefault="00683926" w:rsidP="001C0273"/>
    <w:p w14:paraId="1928404F" w14:textId="7A7FFB1E" w:rsidR="008A1C64" w:rsidRDefault="00D72AB6" w:rsidP="00D72AB6">
      <w:pPr>
        <w:pStyle w:val="Heading2"/>
      </w:pPr>
      <w:bookmarkStart w:id="139" w:name="_Ref523397112"/>
      <w:r>
        <w:lastRenderedPageBreak/>
        <w:t>Samtla Integration</w:t>
      </w:r>
      <w:bookmarkEnd w:id="139"/>
    </w:p>
    <w:p w14:paraId="57C53B40" w14:textId="1AD19EF8" w:rsidR="008A1C64" w:rsidRDefault="008A1C64" w:rsidP="001C0273"/>
    <w:p w14:paraId="76CC4750" w14:textId="07483AAD" w:rsidR="00D72AB6" w:rsidRDefault="00D72AB6" w:rsidP="001C0273">
      <w:r>
        <w:t>The full processed Hansard dataset was given to Dr Martyn Harris on Thursday 23</w:t>
      </w:r>
      <w:r w:rsidRPr="00D72AB6">
        <w:rPr>
          <w:vertAlign w:val="superscript"/>
        </w:rPr>
        <w:t>rd</w:t>
      </w:r>
      <w:r>
        <w:t xml:space="preserve"> August. After some discovery, it was concluded that the dataset was too large for Samtla’s current storage array, so a subset of the Hansard data was loaded. After discussion of the different integration options, it was agreed to run the Simple-GUI’s Flask server on the Samtla hardware, and to embed the Simple-GUI’s client-side Javascript in its current form. This would provide easy integration with Samtla without the need for any invasive changes to its other text corpora. For the Hansard datasets, Samtla’s native, gazetteer-based NER functionality would simply be suspended, so that this project’s code could be used instead.</w:t>
      </w:r>
    </w:p>
    <w:p w14:paraId="78FFB338" w14:textId="048B6A47" w:rsidR="008E2073" w:rsidRDefault="008E2073" w:rsidP="001C0273"/>
    <w:p w14:paraId="7378CDE0" w14:textId="087A9EA8" w:rsidR="008E2073" w:rsidRPr="001C0273" w:rsidRDefault="008E2073" w:rsidP="001C0273">
      <w:r>
        <w:t>As of this writing, on 30</w:t>
      </w:r>
      <w:r w:rsidRPr="008E2073">
        <w:rPr>
          <w:vertAlign w:val="superscript"/>
        </w:rPr>
        <w:t>th</w:t>
      </w:r>
      <w:r>
        <w:t xml:space="preserve"> August 2018, the loading of Hansard data into Samtla is in progress. A meeting is scheduled with Dr Martyn Harris on Tuesday 4</w:t>
      </w:r>
      <w:r w:rsidRPr="008E2073">
        <w:rPr>
          <w:vertAlign w:val="superscript"/>
        </w:rPr>
        <w:t>th</w:t>
      </w:r>
      <w:r>
        <w:t xml:space="preserve"> September to discuss hosting of the Javascript and Flask server code, which is ready to be used.</w:t>
      </w:r>
    </w:p>
    <w:p w14:paraId="1F5ECC5E" w14:textId="3283FC74" w:rsidR="00B1174A" w:rsidRDefault="00B1174A" w:rsidP="00B1174A">
      <w:pPr>
        <w:pStyle w:val="Heading1"/>
      </w:pPr>
      <w:bookmarkStart w:id="140" w:name="_Ref522280259"/>
      <w:bookmarkStart w:id="141" w:name="_Toc523395540"/>
      <w:r>
        <w:t>Planning</w:t>
      </w:r>
      <w:bookmarkEnd w:id="140"/>
      <w:bookmarkEnd w:id="141"/>
    </w:p>
    <w:p w14:paraId="0C78B0AE" w14:textId="0D1EC214" w:rsidR="00B1174A" w:rsidRDefault="00B1174A" w:rsidP="00B1174A"/>
    <w:p w14:paraId="585AB6FD" w14:textId="4C034E06" w:rsidR="00B62F43" w:rsidRDefault="00B62F43" w:rsidP="00B1174A">
      <w:r>
        <w:t>In retrospect, the plan submitted in the Proposal suffered from a critical lack of detail. The complete plan, with its original timelines, is given in</w:t>
      </w:r>
      <w:r w:rsidR="00712118">
        <w:t xml:space="preserve"> </w:t>
      </w:r>
      <w:r w:rsidR="00712118">
        <w:fldChar w:fldCharType="begin"/>
      </w:r>
      <w:r w:rsidR="00712118">
        <w:instrText xml:space="preserve"> REF _Ref522787358 \h </w:instrText>
      </w:r>
      <w:r w:rsidR="00712118">
        <w:fldChar w:fldCharType="separate"/>
      </w:r>
      <w:r w:rsidR="007D66AB">
        <w:t xml:space="preserve">Table </w:t>
      </w:r>
      <w:r w:rsidR="007D66AB">
        <w:rPr>
          <w:noProof/>
        </w:rPr>
        <w:t>11</w:t>
      </w:r>
      <w:r w:rsidR="00712118">
        <w:fldChar w:fldCharType="end"/>
      </w:r>
      <w:r w:rsidR="00712118">
        <w:t>.</w:t>
      </w:r>
      <w:r w:rsidR="002470A0">
        <w:t xml:space="preserve"> The original ‘risks and mitigations’ column has been removed as it is not relevant here.</w:t>
      </w:r>
    </w:p>
    <w:p w14:paraId="2A4BD044" w14:textId="398183C4" w:rsidR="00B62F43" w:rsidRDefault="00B62F43" w:rsidP="00B1174A"/>
    <w:p w14:paraId="588C5E34" w14:textId="0B28E2D8" w:rsidR="00712118" w:rsidRDefault="00712118" w:rsidP="00712118">
      <w:pPr>
        <w:pStyle w:val="Caption"/>
        <w:keepNext/>
      </w:pPr>
      <w:bookmarkStart w:id="142" w:name="_Ref522787358"/>
      <w:bookmarkStart w:id="143" w:name="_Toc523395491"/>
      <w:r>
        <w:t xml:space="preserve">Table </w:t>
      </w:r>
      <w:r w:rsidR="00A571E0">
        <w:rPr>
          <w:noProof/>
        </w:rPr>
        <w:fldChar w:fldCharType="begin"/>
      </w:r>
      <w:r w:rsidR="00A571E0">
        <w:rPr>
          <w:noProof/>
        </w:rPr>
        <w:instrText xml:space="preserve"> SEQ Table \* ARABIC </w:instrText>
      </w:r>
      <w:r w:rsidR="00A571E0">
        <w:rPr>
          <w:noProof/>
        </w:rPr>
        <w:fldChar w:fldCharType="separate"/>
      </w:r>
      <w:r w:rsidR="005428EA">
        <w:rPr>
          <w:noProof/>
        </w:rPr>
        <w:t>9</w:t>
      </w:r>
      <w:r w:rsidR="00A571E0">
        <w:rPr>
          <w:noProof/>
        </w:rPr>
        <w:fldChar w:fldCharType="end"/>
      </w:r>
      <w:bookmarkEnd w:id="142"/>
      <w:r>
        <w:t xml:space="preserve"> Original work plan given in proposal</w:t>
      </w:r>
      <w:bookmarkEnd w:id="143"/>
    </w:p>
    <w:tbl>
      <w:tblPr>
        <w:tblStyle w:val="TableGrid"/>
        <w:tblW w:w="0" w:type="auto"/>
        <w:tblLook w:val="04A0" w:firstRow="1" w:lastRow="0" w:firstColumn="1" w:lastColumn="0" w:noHBand="0" w:noVBand="1"/>
      </w:tblPr>
      <w:tblGrid>
        <w:gridCol w:w="649"/>
        <w:gridCol w:w="6434"/>
        <w:gridCol w:w="1927"/>
      </w:tblGrid>
      <w:tr w:rsidR="002470A0" w14:paraId="7DAE7C1C" w14:textId="77777777" w:rsidTr="004B4AE7">
        <w:tc>
          <w:tcPr>
            <w:tcW w:w="649" w:type="dxa"/>
          </w:tcPr>
          <w:p w14:paraId="762B26EC" w14:textId="08DB2230" w:rsidR="002470A0" w:rsidRPr="00B62F43" w:rsidRDefault="002470A0" w:rsidP="00B1174A">
            <w:pPr>
              <w:rPr>
                <w:b/>
              </w:rPr>
            </w:pPr>
            <w:r w:rsidRPr="00B62F43">
              <w:rPr>
                <w:b/>
              </w:rPr>
              <w:t>ID</w:t>
            </w:r>
          </w:p>
        </w:tc>
        <w:tc>
          <w:tcPr>
            <w:tcW w:w="6434" w:type="dxa"/>
          </w:tcPr>
          <w:p w14:paraId="7DAEBC98" w14:textId="77777777" w:rsidR="002470A0" w:rsidRPr="00B62F43" w:rsidRDefault="002470A0" w:rsidP="00B62F43">
            <w:pPr>
              <w:rPr>
                <w:b/>
              </w:rPr>
            </w:pPr>
            <w:r w:rsidRPr="00B62F43">
              <w:rPr>
                <w:b/>
              </w:rPr>
              <w:t>Work package</w:t>
            </w:r>
          </w:p>
          <w:p w14:paraId="70812F3B" w14:textId="77777777" w:rsidR="002470A0" w:rsidRPr="00B62F43" w:rsidRDefault="002470A0" w:rsidP="00B1174A">
            <w:pPr>
              <w:rPr>
                <w:b/>
              </w:rPr>
            </w:pPr>
          </w:p>
        </w:tc>
        <w:tc>
          <w:tcPr>
            <w:tcW w:w="1927" w:type="dxa"/>
          </w:tcPr>
          <w:p w14:paraId="36F20705" w14:textId="77777777" w:rsidR="002470A0" w:rsidRPr="00B62F43" w:rsidRDefault="002470A0" w:rsidP="00B62F43">
            <w:pPr>
              <w:rPr>
                <w:b/>
              </w:rPr>
            </w:pPr>
            <w:r w:rsidRPr="00B62F43">
              <w:rPr>
                <w:b/>
              </w:rPr>
              <w:t>Target date</w:t>
            </w:r>
          </w:p>
          <w:p w14:paraId="26FDE23F" w14:textId="77777777" w:rsidR="002470A0" w:rsidRPr="00B62F43" w:rsidRDefault="002470A0" w:rsidP="00B1174A">
            <w:pPr>
              <w:rPr>
                <w:b/>
              </w:rPr>
            </w:pPr>
          </w:p>
        </w:tc>
      </w:tr>
      <w:tr w:rsidR="002470A0" w14:paraId="44BC6A26" w14:textId="77777777" w:rsidTr="004B4AE7">
        <w:trPr>
          <w:trHeight w:val="1029"/>
        </w:trPr>
        <w:tc>
          <w:tcPr>
            <w:tcW w:w="649" w:type="dxa"/>
          </w:tcPr>
          <w:p w14:paraId="29DC4964" w14:textId="26642433" w:rsidR="002470A0" w:rsidRDefault="002470A0" w:rsidP="00B1174A">
            <w:r>
              <w:t>1</w:t>
            </w:r>
          </w:p>
        </w:tc>
        <w:tc>
          <w:tcPr>
            <w:tcW w:w="6434" w:type="dxa"/>
          </w:tcPr>
          <w:p w14:paraId="664AAD4F" w14:textId="00C096CD" w:rsidR="002470A0" w:rsidRDefault="002470A0" w:rsidP="00B62F43">
            <w:r>
              <w:t>Sourcing and aggregation of data sources for Named Entities of companies, people and places.</w:t>
            </w:r>
          </w:p>
          <w:p w14:paraId="7765D591" w14:textId="77777777" w:rsidR="002470A0" w:rsidRDefault="002470A0" w:rsidP="00B62F43"/>
          <w:p w14:paraId="02F847B1" w14:textId="3C19F3E3" w:rsidR="002470A0" w:rsidRDefault="002470A0" w:rsidP="00B1174A">
            <w:r>
              <w:t>Preparation of Hansard documents with NEs interpolated into the document using the NE lists aggregated above.</w:t>
            </w:r>
          </w:p>
        </w:tc>
        <w:tc>
          <w:tcPr>
            <w:tcW w:w="1927" w:type="dxa"/>
          </w:tcPr>
          <w:p w14:paraId="66FFF207" w14:textId="77777777" w:rsidR="002470A0" w:rsidRDefault="002470A0" w:rsidP="00B62F43">
            <w:r>
              <w:t>End April 2018</w:t>
            </w:r>
          </w:p>
          <w:p w14:paraId="09E2F3EC" w14:textId="77777777" w:rsidR="002470A0" w:rsidRDefault="002470A0" w:rsidP="00B1174A"/>
        </w:tc>
      </w:tr>
      <w:tr w:rsidR="002470A0" w14:paraId="3743B442" w14:textId="77777777" w:rsidTr="004B4AE7">
        <w:trPr>
          <w:trHeight w:val="2143"/>
        </w:trPr>
        <w:tc>
          <w:tcPr>
            <w:tcW w:w="649" w:type="dxa"/>
          </w:tcPr>
          <w:p w14:paraId="5F849E1B" w14:textId="3B671A53" w:rsidR="002470A0" w:rsidRDefault="002470A0" w:rsidP="00B1174A">
            <w:r>
              <w:t>2</w:t>
            </w:r>
          </w:p>
        </w:tc>
        <w:tc>
          <w:tcPr>
            <w:tcW w:w="6434" w:type="dxa"/>
          </w:tcPr>
          <w:p w14:paraId="41F0C04C" w14:textId="77777777" w:rsidR="002470A0" w:rsidRDefault="002470A0" w:rsidP="00B62F43">
            <w:r>
              <w:t xml:space="preserve">Perform manual validation of above Hansard documents to complete semi-automatic labelled data. </w:t>
            </w:r>
          </w:p>
          <w:p w14:paraId="4C0E06BD" w14:textId="77777777" w:rsidR="002470A0" w:rsidRDefault="002470A0" w:rsidP="00B62F43"/>
          <w:p w14:paraId="7DB268B7" w14:textId="2334DFFE" w:rsidR="002470A0" w:rsidRDefault="002470A0" w:rsidP="00B62F43">
            <w:r>
              <w:t>Construction of NER learning model BLSTM; integration with and modification of https://github.com/0xnurl/keras_character_based_ner implementation.</w:t>
            </w:r>
          </w:p>
        </w:tc>
        <w:tc>
          <w:tcPr>
            <w:tcW w:w="1927" w:type="dxa"/>
          </w:tcPr>
          <w:p w14:paraId="40683ECC" w14:textId="6864374D" w:rsidR="002470A0" w:rsidRDefault="002470A0" w:rsidP="00B62F43">
            <w:r>
              <w:t>End May 2018</w:t>
            </w:r>
          </w:p>
        </w:tc>
      </w:tr>
      <w:tr w:rsidR="002470A0" w14:paraId="5BD96225" w14:textId="77777777" w:rsidTr="004B4AE7">
        <w:trPr>
          <w:trHeight w:val="127"/>
        </w:trPr>
        <w:tc>
          <w:tcPr>
            <w:tcW w:w="649" w:type="dxa"/>
          </w:tcPr>
          <w:p w14:paraId="0A85A1DC" w14:textId="3D9706B3" w:rsidR="002470A0" w:rsidRDefault="002470A0" w:rsidP="00B1174A">
            <w:r>
              <w:t>3</w:t>
            </w:r>
          </w:p>
        </w:tc>
        <w:tc>
          <w:tcPr>
            <w:tcW w:w="6434" w:type="dxa"/>
          </w:tcPr>
          <w:p w14:paraId="439F2720" w14:textId="5EDA88A8" w:rsidR="002470A0" w:rsidRDefault="002470A0" w:rsidP="004B4AE7">
            <w:r>
              <w:t xml:space="preserve">Familiarisation with Samtla SLM. Conversion of Hansard into correct </w:t>
            </w:r>
            <w:r w:rsidR="008A1C64">
              <w:t>format and</w:t>
            </w:r>
            <w:r>
              <w:t xml:space="preserve"> loading of Hansard data into Samtla.</w:t>
            </w:r>
          </w:p>
        </w:tc>
        <w:tc>
          <w:tcPr>
            <w:tcW w:w="1927" w:type="dxa"/>
          </w:tcPr>
          <w:p w14:paraId="3C86ADC5" w14:textId="77777777" w:rsidR="002470A0" w:rsidRDefault="002470A0" w:rsidP="00B62F43">
            <w:r>
              <w:t>Mid June 2018</w:t>
            </w:r>
          </w:p>
          <w:p w14:paraId="4BACC4ED" w14:textId="77777777" w:rsidR="002470A0" w:rsidRDefault="002470A0" w:rsidP="00B62F43"/>
        </w:tc>
      </w:tr>
      <w:tr w:rsidR="002470A0" w14:paraId="2B8B058D" w14:textId="77777777" w:rsidTr="004B4AE7">
        <w:trPr>
          <w:trHeight w:val="557"/>
        </w:trPr>
        <w:tc>
          <w:tcPr>
            <w:tcW w:w="649" w:type="dxa"/>
          </w:tcPr>
          <w:p w14:paraId="1A7E0044" w14:textId="4B904C4E" w:rsidR="002470A0" w:rsidRDefault="002470A0" w:rsidP="00B1174A">
            <w:r>
              <w:t>4</w:t>
            </w:r>
          </w:p>
        </w:tc>
        <w:tc>
          <w:tcPr>
            <w:tcW w:w="6434" w:type="dxa"/>
          </w:tcPr>
          <w:p w14:paraId="6EDCF1F7" w14:textId="45B415C7" w:rsidR="002470A0" w:rsidRDefault="002470A0" w:rsidP="004B4AE7">
            <w:r>
              <w:t>Familiarisation with Samtla back-end (Python Django) and integration of NER processing with departmental server</w:t>
            </w:r>
            <w:r w:rsidR="004B4AE7">
              <w:t>.</w:t>
            </w:r>
          </w:p>
        </w:tc>
        <w:tc>
          <w:tcPr>
            <w:tcW w:w="1927" w:type="dxa"/>
          </w:tcPr>
          <w:p w14:paraId="249820D2" w14:textId="77777777" w:rsidR="002470A0" w:rsidRDefault="002470A0" w:rsidP="008E6E9C">
            <w:r>
              <w:t>End June 2018</w:t>
            </w:r>
          </w:p>
          <w:p w14:paraId="2D3B7297" w14:textId="77777777" w:rsidR="002470A0" w:rsidRDefault="002470A0" w:rsidP="00B62F43"/>
        </w:tc>
      </w:tr>
      <w:tr w:rsidR="002470A0" w14:paraId="015A2DB5" w14:textId="77777777" w:rsidTr="004B4AE7">
        <w:trPr>
          <w:trHeight w:val="416"/>
        </w:trPr>
        <w:tc>
          <w:tcPr>
            <w:tcW w:w="649" w:type="dxa"/>
          </w:tcPr>
          <w:p w14:paraId="075A0339" w14:textId="7B98246F" w:rsidR="002470A0" w:rsidRDefault="002470A0" w:rsidP="00B1174A">
            <w:r>
              <w:t>5</w:t>
            </w:r>
          </w:p>
        </w:tc>
        <w:tc>
          <w:tcPr>
            <w:tcW w:w="6434" w:type="dxa"/>
          </w:tcPr>
          <w:p w14:paraId="1360DD1C" w14:textId="77777777" w:rsidR="002470A0" w:rsidRDefault="002470A0" w:rsidP="008E6E9C">
            <w:r>
              <w:t>Familiarisation with Samtla front-end (Javascript jQuery) and integration of NER visualization.</w:t>
            </w:r>
          </w:p>
          <w:p w14:paraId="233A4F57" w14:textId="77777777" w:rsidR="002470A0" w:rsidRDefault="002470A0" w:rsidP="008E6E9C"/>
        </w:tc>
        <w:tc>
          <w:tcPr>
            <w:tcW w:w="1927" w:type="dxa"/>
          </w:tcPr>
          <w:p w14:paraId="13405CA8" w14:textId="77777777" w:rsidR="002470A0" w:rsidRDefault="002470A0" w:rsidP="008E6E9C">
            <w:r>
              <w:t>End July 2018</w:t>
            </w:r>
          </w:p>
          <w:p w14:paraId="0F0287D6" w14:textId="77777777" w:rsidR="002470A0" w:rsidRDefault="002470A0" w:rsidP="008E6E9C"/>
        </w:tc>
      </w:tr>
      <w:tr w:rsidR="002470A0" w14:paraId="570C6B3D" w14:textId="77777777" w:rsidTr="004B4AE7">
        <w:trPr>
          <w:trHeight w:val="74"/>
        </w:trPr>
        <w:tc>
          <w:tcPr>
            <w:tcW w:w="649" w:type="dxa"/>
          </w:tcPr>
          <w:p w14:paraId="4039E118" w14:textId="127AD955" w:rsidR="002470A0" w:rsidRDefault="002470A0" w:rsidP="00B1174A">
            <w:r>
              <w:t>6</w:t>
            </w:r>
          </w:p>
        </w:tc>
        <w:tc>
          <w:tcPr>
            <w:tcW w:w="6434" w:type="dxa"/>
          </w:tcPr>
          <w:p w14:paraId="54FACD3B" w14:textId="77777777" w:rsidR="002470A0" w:rsidRDefault="002470A0" w:rsidP="008E6E9C">
            <w:r>
              <w:t>Evaluation of Samtla Char-NER system using k-fold cross-validation techniques.</w:t>
            </w:r>
          </w:p>
          <w:p w14:paraId="077D3EFF" w14:textId="77777777" w:rsidR="002470A0" w:rsidRDefault="002470A0" w:rsidP="008E6E9C"/>
        </w:tc>
        <w:tc>
          <w:tcPr>
            <w:tcW w:w="1927" w:type="dxa"/>
          </w:tcPr>
          <w:p w14:paraId="00C4829F" w14:textId="77777777" w:rsidR="002470A0" w:rsidRDefault="002470A0" w:rsidP="008E6E9C">
            <w:r>
              <w:t>End August 2018</w:t>
            </w:r>
          </w:p>
          <w:p w14:paraId="6AE677FA" w14:textId="77777777" w:rsidR="002470A0" w:rsidRDefault="002470A0" w:rsidP="008E6E9C"/>
        </w:tc>
      </w:tr>
      <w:tr w:rsidR="002470A0" w14:paraId="1E5613EB" w14:textId="77777777" w:rsidTr="004B4AE7">
        <w:trPr>
          <w:trHeight w:val="89"/>
        </w:trPr>
        <w:tc>
          <w:tcPr>
            <w:tcW w:w="649" w:type="dxa"/>
          </w:tcPr>
          <w:p w14:paraId="41B8E200" w14:textId="341FD9C1" w:rsidR="002470A0" w:rsidRDefault="002470A0" w:rsidP="00B1174A">
            <w:r>
              <w:lastRenderedPageBreak/>
              <w:t>7</w:t>
            </w:r>
          </w:p>
        </w:tc>
        <w:tc>
          <w:tcPr>
            <w:tcW w:w="6434" w:type="dxa"/>
          </w:tcPr>
          <w:p w14:paraId="6CC2F423" w14:textId="39A2CCF4" w:rsidR="002470A0" w:rsidRDefault="002470A0" w:rsidP="008E6E9C">
            <w:r>
              <w:t>Finalise write-up into report</w:t>
            </w:r>
            <w:r w:rsidR="004B4AE7">
              <w:t>.</w:t>
            </w:r>
          </w:p>
        </w:tc>
        <w:tc>
          <w:tcPr>
            <w:tcW w:w="1927" w:type="dxa"/>
          </w:tcPr>
          <w:p w14:paraId="0E1CE744" w14:textId="19DA4601" w:rsidR="002470A0" w:rsidRDefault="002470A0" w:rsidP="008E6E9C">
            <w:r>
              <w:t>Before 17th Sept 2018</w:t>
            </w:r>
          </w:p>
        </w:tc>
      </w:tr>
    </w:tbl>
    <w:p w14:paraId="0A33E76F" w14:textId="01773D62" w:rsidR="00B62F43" w:rsidRDefault="00B62F43" w:rsidP="00B1174A"/>
    <w:p w14:paraId="19231912" w14:textId="15BFCE08" w:rsidR="00B62F43" w:rsidRDefault="003337D2" w:rsidP="00B1174A">
      <w:r>
        <w:t>The actual time spent on each work package up to and including 23</w:t>
      </w:r>
      <w:r w:rsidRPr="003337D2">
        <w:rPr>
          <w:vertAlign w:val="superscript"/>
        </w:rPr>
        <w:t>rd</w:t>
      </w:r>
      <w:r>
        <w:t xml:space="preserve"> August is shown in </w:t>
      </w:r>
    </w:p>
    <w:p w14:paraId="619B4C43" w14:textId="4DF81312" w:rsidR="00FD31DA" w:rsidRPr="00B1174A" w:rsidRDefault="00FD31DA" w:rsidP="00FD31DA">
      <w:r>
        <w:fldChar w:fldCharType="begin"/>
      </w:r>
      <w:r>
        <w:instrText xml:space="preserve"> REF _Ref522787939 \h </w:instrText>
      </w:r>
      <w:r>
        <w:fldChar w:fldCharType="separate"/>
      </w:r>
      <w:r w:rsidR="008F774B">
        <w:t xml:space="preserve">Figure </w:t>
      </w:r>
      <w:r w:rsidR="008F774B">
        <w:rPr>
          <w:noProof/>
        </w:rPr>
        <w:t>21</w:t>
      </w:r>
      <w:r>
        <w:fldChar w:fldCharType="end"/>
      </w:r>
      <w:r>
        <w:t xml:space="preserve">. </w:t>
      </w:r>
    </w:p>
    <w:p w14:paraId="7A4FBB08" w14:textId="7BC3FE49" w:rsidR="003337D2" w:rsidRDefault="003337D2" w:rsidP="00B1174A"/>
    <w:p w14:paraId="5C7A0351" w14:textId="77777777" w:rsidR="003337D2" w:rsidRDefault="003337D2" w:rsidP="003337D2">
      <w:pPr>
        <w:keepNext/>
      </w:pPr>
      <w:r>
        <w:rPr>
          <w:noProof/>
        </w:rPr>
        <w:drawing>
          <wp:inline distT="0" distB="0" distL="0" distR="0" wp14:anchorId="39862D2B" wp14:editId="71BD36DF">
            <wp:extent cx="5651500" cy="3384550"/>
            <wp:effectExtent l="0" t="0" r="12700" b="6350"/>
            <wp:docPr id="42" name="Chart 42">
              <a:extLst xmlns:a="http://schemas.openxmlformats.org/drawingml/2006/main">
                <a:ext uri="{FF2B5EF4-FFF2-40B4-BE49-F238E27FC236}">
                  <a16:creationId xmlns:a16="http://schemas.microsoft.com/office/drawing/2014/main" id="{D796AB21-91F5-4445-B8C5-ECAE0158870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72AE5DC9" w14:textId="5000D707" w:rsidR="003337D2" w:rsidRDefault="003337D2" w:rsidP="003337D2">
      <w:pPr>
        <w:pStyle w:val="Caption"/>
      </w:pPr>
      <w:bookmarkStart w:id="144" w:name="_Ref522787939"/>
      <w:bookmarkStart w:id="145" w:name="_Toc523395466"/>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21</w:t>
      </w:r>
      <w:r w:rsidR="00A571E0">
        <w:rPr>
          <w:noProof/>
        </w:rPr>
        <w:fldChar w:fldCharType="end"/>
      </w:r>
      <w:bookmarkEnd w:id="144"/>
      <w:r>
        <w:t xml:space="preserve"> Actual time spent on each work package of project</w:t>
      </w:r>
      <w:bookmarkEnd w:id="145"/>
    </w:p>
    <w:p w14:paraId="5D6D19DB" w14:textId="3D85C019" w:rsidR="00FD31DA" w:rsidRDefault="00FD31DA" w:rsidP="00FD31DA"/>
    <w:p w14:paraId="0909BC16" w14:textId="0E14B7C0" w:rsidR="00FD31DA" w:rsidRPr="00B1174A" w:rsidRDefault="00FD31DA" w:rsidP="00FD31DA">
      <w:r>
        <w:t xml:space="preserve">There are some immediately obvious conclusions from the comparison: the dots (which show actual days worked on the project) make it clear that work only back in earnest once the exam period was over. Planning to do a significant amount of work during exams was foolhardy; the plan had a lack of detail. In particular, Work Packages 1 and 2, concerning the preprocessing/labelling of data, and training of the model, comprised a huge amount of work and should have been several work packages; Steps 3 and 4, integration with Samtla, barely required any work once the heavy lifting of NE prediction was done – a 12-line Javascript file was all that was needed to get prediction working, and Dr Martyn Harris was able to load the Hansard texts into Samtla himself using scripts; Having a separate work package for writing up the report was not wise, as it turned out that the report had to be written in parallel with the work in order </w:t>
      </w:r>
      <w:r w:rsidR="00CB47C3">
        <w:t>for the detail to be remembered; Finally, the work packages were not sequential, as had originally been envisaged – the graph demonstrates the leaping back-and-forth between different parts of the work.</w:t>
      </w:r>
    </w:p>
    <w:p w14:paraId="4F275B3E" w14:textId="77777777" w:rsidR="00FD31DA" w:rsidRPr="00FD31DA" w:rsidRDefault="00FD31DA" w:rsidP="00FD31DA"/>
    <w:p w14:paraId="70AEAF57" w14:textId="51945181" w:rsidR="006F14DB" w:rsidRDefault="006F14DB" w:rsidP="00FE6F9D">
      <w:pPr>
        <w:pStyle w:val="Heading1"/>
      </w:pPr>
      <w:bookmarkStart w:id="146" w:name="_Toc523395541"/>
      <w:r w:rsidRPr="00FE6F9D">
        <w:t>Summary and Conclusions</w:t>
      </w:r>
      <w:bookmarkEnd w:id="146"/>
    </w:p>
    <w:p w14:paraId="4207AC43" w14:textId="0F299B5E" w:rsidR="00D75AF0" w:rsidRDefault="00D75AF0" w:rsidP="00EB2FAB">
      <w:pPr>
        <w:pStyle w:val="Heading2"/>
      </w:pPr>
      <w:bookmarkStart w:id="147" w:name="_Toc523395542"/>
      <w:r>
        <w:t>Pre-processing is hard</w:t>
      </w:r>
      <w:bookmarkEnd w:id="147"/>
    </w:p>
    <w:p w14:paraId="4A3A13C1" w14:textId="3114AC34" w:rsidR="00400691" w:rsidRDefault="00400691" w:rsidP="00400691"/>
    <w:p w14:paraId="011F1F9C" w14:textId="3EB95AB8" w:rsidR="00400691" w:rsidRDefault="00EA004D" w:rsidP="00400691">
      <w:r>
        <w:t xml:space="preserve">The vast majority of the work in this project involved taking the Hansard data, pre-processing it without introducing data corruption, and then labelling it for the model. The </w:t>
      </w:r>
      <w:r>
        <w:lastRenderedPageBreak/>
        <w:t>project demonstrates that producing data in a usable format</w:t>
      </w:r>
      <w:r w:rsidR="00931EA4">
        <w:t xml:space="preserve"> and with a reasonable distribution</w:t>
      </w:r>
      <w:r>
        <w:t xml:space="preserve"> takes a lot of time from machine learning projects.</w:t>
      </w:r>
    </w:p>
    <w:p w14:paraId="67DA1624" w14:textId="34903FFD" w:rsidR="00C91848" w:rsidRDefault="00C91848" w:rsidP="00400691"/>
    <w:p w14:paraId="1CF3AFBE" w14:textId="3D974A50" w:rsidR="00C91848" w:rsidRDefault="00C91848" w:rsidP="00400691">
      <w:r>
        <w:t>The work of the TheyWorkForYou API makes this much simpler for the Hansard dataset, without which the raw PDFs from the UK government website would have also needed parsing.</w:t>
      </w:r>
    </w:p>
    <w:p w14:paraId="620797F6" w14:textId="77777777" w:rsidR="009871F6" w:rsidRPr="00400691" w:rsidRDefault="009871F6" w:rsidP="00400691"/>
    <w:p w14:paraId="73275EB1" w14:textId="6D8418B3" w:rsidR="00D75AF0" w:rsidRDefault="00D75AF0" w:rsidP="00EB2FAB">
      <w:pPr>
        <w:pStyle w:val="Heading2"/>
      </w:pPr>
      <w:bookmarkStart w:id="148" w:name="_Ref521576199"/>
      <w:bookmarkStart w:id="149" w:name="_Toc523395543"/>
      <w:r>
        <w:t>Labelling is hard</w:t>
      </w:r>
      <w:bookmarkEnd w:id="148"/>
      <w:bookmarkEnd w:id="149"/>
    </w:p>
    <w:p w14:paraId="7FB46B9B" w14:textId="47911EC1" w:rsidR="00E71B69" w:rsidRDefault="00E71B69" w:rsidP="00E71B69"/>
    <w:p w14:paraId="65926235" w14:textId="5295B917" w:rsidR="00175D7B" w:rsidRDefault="00175D7B" w:rsidP="00E71B69">
      <w:r>
        <w:t xml:space="preserve">In general terms, it is clear that the labelling done on the Hansard data is not ideal. All the graphs in section </w:t>
      </w:r>
      <w:r>
        <w:fldChar w:fldCharType="begin"/>
      </w:r>
      <w:r>
        <w:instrText xml:space="preserve"> REF _Ref522793481 \r \h </w:instrText>
      </w:r>
      <w:r>
        <w:fldChar w:fldCharType="separate"/>
      </w:r>
      <w:r>
        <w:t>9.1</w:t>
      </w:r>
      <w:r>
        <w:fldChar w:fldCharType="end"/>
      </w:r>
      <w:r>
        <w:t xml:space="preserve"> show a marked divergence between training loss and validation loss, right from the first epoch – hence the model is struggling to generalise what it learns on the training data, to apply successfully to the dev or test data.</w:t>
      </w:r>
    </w:p>
    <w:p w14:paraId="784E1849" w14:textId="77777777" w:rsidR="00175D7B" w:rsidRDefault="00175D7B" w:rsidP="00E71B69"/>
    <w:p w14:paraId="2555BF49" w14:textId="3194C742" w:rsidR="00E71B69" w:rsidRDefault="007E01D1" w:rsidP="00E71B69">
      <w:r>
        <w:t>One reason may be that t</w:t>
      </w:r>
      <w:r w:rsidR="0002714D">
        <w:t>he i</w:t>
      </w:r>
      <w:r w:rsidR="00E71B69">
        <w:t>nterpolation algorithm</w:t>
      </w:r>
      <w:r w:rsidR="0002714D">
        <w:t xml:space="preserve"> detailed in section </w:t>
      </w:r>
      <w:r w:rsidR="0002714D">
        <w:fldChar w:fldCharType="begin"/>
      </w:r>
      <w:r w:rsidR="0002714D">
        <w:instrText xml:space="preserve"> REF _Ref521059322 \r \h </w:instrText>
      </w:r>
      <w:r w:rsidR="0002714D">
        <w:fldChar w:fldCharType="separate"/>
      </w:r>
      <w:r w:rsidR="007D66AB">
        <w:t>7.7</w:t>
      </w:r>
      <w:r w:rsidR="0002714D">
        <w:fldChar w:fldCharType="end"/>
      </w:r>
      <w:r w:rsidR="0002714D">
        <w:t xml:space="preserve"> has a major flaw: it is sequential. The algorithm</w:t>
      </w:r>
      <w:r w:rsidR="00E71B69">
        <w:t xml:space="preserve"> </w:t>
      </w:r>
      <w:r w:rsidR="0002714D">
        <w:t>first tries to identify a given set of words as a location, then an organization, then a person. There is no logic to ‘</w:t>
      </w:r>
      <w:r w:rsidR="00E71B69">
        <w:t>abandon</w:t>
      </w:r>
      <w:r w:rsidR="0002714D">
        <w:t>’</w:t>
      </w:r>
      <w:r w:rsidR="00E71B69">
        <w:t xml:space="preserve"> one interpolation for a </w:t>
      </w:r>
      <w:r w:rsidR="0002714D">
        <w:t>more likely</w:t>
      </w:r>
      <w:r w:rsidR="00E71B69">
        <w:t xml:space="preserve"> one </w:t>
      </w:r>
      <w:r w:rsidR="008B180A">
        <w:t>– indeed</w:t>
      </w:r>
      <w:r w:rsidR="0002714D">
        <w:t xml:space="preserve">, there is no model to define, at interpolation-time, what ‘more likely’ even means. Hence, due to the NE overlap logic described in section </w:t>
      </w:r>
      <w:r w:rsidR="0002714D">
        <w:fldChar w:fldCharType="begin"/>
      </w:r>
      <w:r w:rsidR="0002714D">
        <w:instrText xml:space="preserve"> REF _Ref521585097 \r \h </w:instrText>
      </w:r>
      <w:r w:rsidR="0002714D">
        <w:fldChar w:fldCharType="separate"/>
      </w:r>
      <w:r w:rsidR="007D66AB">
        <w:t>8.2</w:t>
      </w:r>
      <w:r w:rsidR="0002714D">
        <w:fldChar w:fldCharType="end"/>
      </w:r>
      <w:r w:rsidR="0002714D">
        <w:t>, there is a “</w:t>
      </w:r>
      <w:r w:rsidR="00E71B69">
        <w:t>first-found</w:t>
      </w:r>
      <w:r w:rsidR="0002714D">
        <w:t>”</w:t>
      </w:r>
      <w:r w:rsidR="00E71B69">
        <w:t xml:space="preserve"> bias</w:t>
      </w:r>
      <w:r w:rsidR="00BE7E02">
        <w:t xml:space="preserve"> </w:t>
      </w:r>
      <w:r w:rsidR="0002714D">
        <w:t>where, once the interpolation algorithm has started to identify a Named Entity, it can never change its mind, regardless of what further evidence becomes available as the sliding window moves through the text.</w:t>
      </w:r>
    </w:p>
    <w:p w14:paraId="5F50AFD2" w14:textId="04DD4081" w:rsidR="00D54EF6" w:rsidRDefault="00D54EF6" w:rsidP="00E71B69"/>
    <w:p w14:paraId="3700481D" w14:textId="7B72CCFC" w:rsidR="00D54EF6" w:rsidRDefault="00D54EF6" w:rsidP="00E71B69">
      <w:r>
        <w:t>The interpolation algorithm could attempt to identify Named Entities of all three types, and then make its choice based on some other data source – such as which NE type that particular word-phrase is more frequently found as, in some other corpus.</w:t>
      </w:r>
      <w:r w:rsidR="00603972">
        <w:t xml:space="preserve"> For example, some human-labelled data could be created and then used to guide the algorithm in labelling the rest of the data.</w:t>
      </w:r>
    </w:p>
    <w:p w14:paraId="34C3DB68" w14:textId="77777777" w:rsidR="004352A5" w:rsidRPr="00E71B69" w:rsidRDefault="004352A5" w:rsidP="00E71B69"/>
    <w:p w14:paraId="32DE6C9E" w14:textId="1820D036" w:rsidR="00EB2FAB" w:rsidRDefault="00EB2FAB" w:rsidP="00EB2FAB">
      <w:pPr>
        <w:pStyle w:val="Heading2"/>
      </w:pPr>
      <w:bookmarkStart w:id="150" w:name="_Toc523395544"/>
      <w:r>
        <w:t>Sentence tokenization is hard</w:t>
      </w:r>
      <w:bookmarkEnd w:id="150"/>
    </w:p>
    <w:p w14:paraId="3DE07578" w14:textId="77777777" w:rsidR="00343898" w:rsidRPr="00343898" w:rsidRDefault="00343898" w:rsidP="00343898"/>
    <w:p w14:paraId="7889A0B3" w14:textId="52435D44" w:rsidR="006F14DB" w:rsidRDefault="00EF60F1" w:rsidP="00E71B69">
      <w:r>
        <w:t xml:space="preserve">The NLTK Punkt sentence-tokenizer has to be taught specific abbreviations in order to achieve workable sentence division. In a machine learning project motivated by not needing to identify features, this seems unprincipled. The NLTK Punkt tokenizer’s span_tokenize bugs, described in section </w:t>
      </w:r>
      <w:r>
        <w:fldChar w:fldCharType="begin"/>
      </w:r>
      <w:r>
        <w:instrText xml:space="preserve"> REF _Ref521575268 \r \h </w:instrText>
      </w:r>
      <w:r>
        <w:fldChar w:fldCharType="separate"/>
      </w:r>
      <w:r w:rsidR="008F774B">
        <w:t>8.3</w:t>
      </w:r>
      <w:r>
        <w:fldChar w:fldCharType="end"/>
      </w:r>
      <w:r>
        <w:t>, seem to be significant and entrenched</w:t>
      </w:r>
      <w:r w:rsidR="0068377F">
        <w:t>. Spacy, another Python library, offers its own sentence segmentation solution, but instead of providing character indices of the starts and ends of sentences, it returns ‘Span’ objects  which comprise tokens that enable the client to construct the original string from the response. All the Hansard chunking code would need to be rewritten in order for this library to be used.</w:t>
      </w:r>
      <w:bookmarkStart w:id="151" w:name="_GoBack"/>
      <w:bookmarkEnd w:id="151"/>
    </w:p>
    <w:p w14:paraId="4B8F6B89" w14:textId="581D46FA" w:rsidR="00F34415" w:rsidRDefault="00F34415" w:rsidP="00E71B69"/>
    <w:p w14:paraId="7638C759" w14:textId="4D726719" w:rsidR="00F34415" w:rsidRDefault="00F34415" w:rsidP="00F34415">
      <w:pPr>
        <w:pStyle w:val="Heading2"/>
      </w:pPr>
      <w:bookmarkStart w:id="152" w:name="_Toc523395545"/>
      <w:r>
        <w:t>Neural networks are slow</w:t>
      </w:r>
      <w:r w:rsidR="00B01359">
        <w:t xml:space="preserve"> and opaque</w:t>
      </w:r>
      <w:bookmarkEnd w:id="152"/>
    </w:p>
    <w:p w14:paraId="785F2B85" w14:textId="52A95145" w:rsidR="003D155A" w:rsidRDefault="003D155A" w:rsidP="00E71B69"/>
    <w:p w14:paraId="449FA1A7" w14:textId="4C64FEBC" w:rsidR="00FB716D" w:rsidRDefault="00FB716D" w:rsidP="00E71B69">
      <w:r>
        <w:t xml:space="preserve">As detailed in </w:t>
      </w:r>
      <w:r>
        <w:fldChar w:fldCharType="begin"/>
      </w:r>
      <w:r>
        <w:instrText xml:space="preserve"> REF _Ref522276945 \r \h </w:instrText>
      </w:r>
      <w:r>
        <w:fldChar w:fldCharType="separate"/>
      </w:r>
      <w:r w:rsidR="008F774B">
        <w:t>9.1.5</w:t>
      </w:r>
      <w:r>
        <w:fldChar w:fldCharType="end"/>
      </w:r>
      <w:r>
        <w:t>, training the full dataset could take 60 days, assuming a linear increase in training time.</w:t>
      </w:r>
      <w:r w:rsidR="00B01359">
        <w:t xml:space="preserve"> Also, using hundreds of thousands of tensors to validate the data produced NaN scores which rendered the training useless. Configuration of hyper-parameters is still </w:t>
      </w:r>
      <w:r w:rsidR="00B01359">
        <w:lastRenderedPageBreak/>
        <w:t xml:space="preserve">something of a dark art, </w:t>
      </w:r>
      <w:r w:rsidR="00C91848">
        <w:t>albeit</w:t>
      </w:r>
      <w:r w:rsidR="00B01359">
        <w:t xml:space="preserve"> one greatly aided by having enough computation power to simply run the model many thousands of </w:t>
      </w:r>
      <w:r w:rsidR="00262C29">
        <w:t>times and</w:t>
      </w:r>
      <w:r w:rsidR="00B01359">
        <w:t xml:space="preserve"> choosing the best results.</w:t>
      </w:r>
    </w:p>
    <w:p w14:paraId="734C4699" w14:textId="503D5989" w:rsidR="00C91848" w:rsidRDefault="00C91848" w:rsidP="00E71B69"/>
    <w:p w14:paraId="5CA0C3A5" w14:textId="473B10A3" w:rsidR="00C91848" w:rsidRDefault="00C91848" w:rsidP="00E71B69">
      <w:r>
        <w:t xml:space="preserve">Gaining any further information from a Keras model during training, except for the metrics defined at model-compile time which are computed after each epoch, requires writing custom call-backs. </w:t>
      </w:r>
      <w:r w:rsidR="008A1C64">
        <w:t>A</w:t>
      </w:r>
      <w:r>
        <w:t xml:space="preserve"> degree of pre-work must be done to identify information likely to be useful, and then Keras callbacks must be written, in order to expose this information during model training.</w:t>
      </w:r>
    </w:p>
    <w:p w14:paraId="4492E6B4" w14:textId="77777777" w:rsidR="00FB716D" w:rsidRDefault="00FB716D" w:rsidP="00E71B69"/>
    <w:p w14:paraId="343EF4ED" w14:textId="329D4EF0" w:rsidR="003D155A" w:rsidRDefault="00916E5D" w:rsidP="003D155A">
      <w:pPr>
        <w:pStyle w:val="Heading2"/>
      </w:pPr>
      <w:bookmarkStart w:id="153" w:name="_Ref523392855"/>
      <w:bookmarkStart w:id="154" w:name="_Toc523395546"/>
      <w:r>
        <w:t>Future</w:t>
      </w:r>
      <w:r w:rsidR="003D155A">
        <w:t xml:space="preserve"> work</w:t>
      </w:r>
      <w:bookmarkEnd w:id="153"/>
      <w:bookmarkEnd w:id="154"/>
    </w:p>
    <w:p w14:paraId="7E96B3DF" w14:textId="767F749C" w:rsidR="003D155A" w:rsidRDefault="003D155A" w:rsidP="003D155A"/>
    <w:p w14:paraId="5331A955" w14:textId="77777777" w:rsidR="00AC72C6" w:rsidRDefault="00684D0B" w:rsidP="003D155A">
      <w:r>
        <w:t xml:space="preserve">This project achieved its stated aims of performing Named Entity recognition using a trained neural </w:t>
      </w:r>
      <w:r w:rsidR="00427895">
        <w:t>network but</w:t>
      </w:r>
      <w:r>
        <w:t xml:space="preserve"> leaves plenty of room for further improvement. Adding </w:t>
      </w:r>
      <w:r w:rsidR="003D155A">
        <w:t>Viterbi</w:t>
      </w:r>
      <w:r>
        <w:t xml:space="preserve"> post-processing to the model, as detailed in </w:t>
      </w:r>
      <w:r>
        <w:fldChar w:fldCharType="begin" w:fldLock="1"/>
      </w:r>
      <w:r w:rsidR="008063B5">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684D0B">
        <w:rPr>
          <w:noProof/>
        </w:rPr>
        <w:t>(Kuru, Arkan Can and Deniz, 2016)</w:t>
      </w:r>
      <w:r>
        <w:fldChar w:fldCharType="end"/>
      </w:r>
      <w:r>
        <w:t>, could improve the non-null label accuracy scores</w:t>
      </w:r>
      <w:r w:rsidR="003D155A">
        <w:t xml:space="preserve">. </w:t>
      </w:r>
      <w:r>
        <w:t>Given time, training on a larger dataset could also improve the score</w:t>
      </w:r>
      <w:r w:rsidR="00AC72C6">
        <w:t xml:space="preserve"> – the full dataset of Hansards have all been interpolated, so future work could involve using Keras’ fit_generator() method to successfully train on this huge dataset. This would require overcoming the out-of-memory errors encountered in this project</w:t>
      </w:r>
      <w:r w:rsidR="003D155A">
        <w:t>.</w:t>
      </w:r>
    </w:p>
    <w:p w14:paraId="54D3587C" w14:textId="77777777" w:rsidR="00AC72C6" w:rsidRDefault="00AC72C6" w:rsidP="003D155A"/>
    <w:p w14:paraId="4A87BBEA" w14:textId="5917185B" w:rsidR="0089379E" w:rsidRDefault="00684D0B" w:rsidP="003D155A">
      <w:r>
        <w:t xml:space="preserve">However, ultimately a ceiling will be reached, after which the labelling approach should be revisited to overcome the limitations summarised in </w:t>
      </w:r>
      <w:r>
        <w:fldChar w:fldCharType="begin"/>
      </w:r>
      <w:r>
        <w:instrText xml:space="preserve"> REF _Ref521576199 \r \h </w:instrText>
      </w:r>
      <w:r>
        <w:fldChar w:fldCharType="separate"/>
      </w:r>
      <w:r w:rsidR="008F774B">
        <w:t>12.2</w:t>
      </w:r>
      <w:r>
        <w:fldChar w:fldCharType="end"/>
      </w:r>
      <w:r>
        <w:t xml:space="preserve">. A manual labelling effort could greatly improve the quality of data to train from. </w:t>
      </w:r>
    </w:p>
    <w:p w14:paraId="59E9095C" w14:textId="77777777" w:rsidR="0089379E" w:rsidRDefault="0089379E" w:rsidP="003D155A"/>
    <w:p w14:paraId="12A97598" w14:textId="1CAEA303" w:rsidR="003D155A" w:rsidRDefault="00AC72C6" w:rsidP="003D155A">
      <w:r>
        <w:t>T</w:t>
      </w:r>
      <w:r w:rsidR="00684D0B">
        <w:t>he genre</w:t>
      </w:r>
      <w:r>
        <w:t xml:space="preserve"> itself</w:t>
      </w:r>
      <w:r w:rsidR="00684D0B">
        <w:t xml:space="preserve"> may also be problematic; as Dr Martyn Harris notes, the Hansard debates cover a wide variety of topics and a wide space of time. Perhaps their content is simply too broad to be considered as a single genre. As such, better results could hypothetically be achieved by filtering Hansard debates down to those on similar topics, such as transportation, or international affairs.</w:t>
      </w:r>
    </w:p>
    <w:p w14:paraId="4630BA5E" w14:textId="566A9146" w:rsidR="0089379E" w:rsidRDefault="0089379E" w:rsidP="003D155A"/>
    <w:p w14:paraId="5153FE33" w14:textId="7A1F3110" w:rsidR="0089379E" w:rsidRPr="003D155A" w:rsidRDefault="0089379E" w:rsidP="003D155A">
      <w:r>
        <w:t xml:space="preserve">Finally, the Keras model should </w:t>
      </w:r>
      <w:r w:rsidR="00476C2A">
        <w:t xml:space="preserve">have precision and recall metrics added, so that F1 can be calculated. These metrics were removed </w:t>
      </w:r>
      <w:r w:rsidR="008132E0">
        <w:t>from</w:t>
      </w:r>
      <w:r w:rsidR="00476C2A">
        <w:t xml:space="preserve"> Keras </w:t>
      </w:r>
      <w:r w:rsidR="008132E0">
        <w:t xml:space="preserve">in </w:t>
      </w:r>
      <w:r w:rsidR="00476C2A">
        <w:t xml:space="preserve">version </w:t>
      </w:r>
      <w:r w:rsidR="00ED53F7">
        <w:t>2</w:t>
      </w:r>
      <w:r w:rsidR="008A1C64">
        <w:t xml:space="preserve"> of its standard library</w:t>
      </w:r>
      <w:r w:rsidR="00ED53F7">
        <w:t xml:space="preserve"> but</w:t>
      </w:r>
      <w:r w:rsidR="00476C2A">
        <w:t xml:space="preserve"> could be added to the model as custom metrics.</w:t>
      </w:r>
      <w:r w:rsidR="00963A38">
        <w:t xml:space="preserve"> In general, the user interface could be improved by adding the percentage certainty of the label given by the model, or indeed the percentage certainty for each label given by the model, per character, although this would be a challenge to render clearly to the user.</w:t>
      </w:r>
    </w:p>
    <w:p w14:paraId="52E6FC38" w14:textId="77777777" w:rsidR="006F14DB" w:rsidRPr="00FE6F9D" w:rsidRDefault="006F14DB" w:rsidP="00FE6F9D">
      <w:pPr>
        <w:pStyle w:val="Heading1"/>
      </w:pPr>
      <w:bookmarkStart w:id="155" w:name="_Toc523395547"/>
      <w:r w:rsidRPr="00FE6F9D">
        <w:t>References</w:t>
      </w:r>
      <w:bookmarkEnd w:id="155"/>
    </w:p>
    <w:p w14:paraId="0266E0AA" w14:textId="470E6529" w:rsidR="006F14DB" w:rsidRDefault="006F14DB" w:rsidP="009871F6"/>
    <w:p w14:paraId="00F2A71D" w14:textId="7444265B" w:rsidR="007F6C6A" w:rsidRPr="007F6C6A" w:rsidRDefault="009F0913" w:rsidP="007F6C6A">
      <w:pPr>
        <w:widowControl w:val="0"/>
        <w:autoSpaceDE w:val="0"/>
        <w:autoSpaceDN w:val="0"/>
        <w:adjustRightInd w:val="0"/>
        <w:rPr>
          <w:rFonts w:ascii="Calibri" w:hAnsi="Calibri" w:cs="Calibri"/>
          <w:noProof/>
          <w:lang w:val="en-US"/>
        </w:rPr>
      </w:pPr>
      <w:r>
        <w:rPr>
          <w:b/>
          <w:color w:val="FF0000"/>
        </w:rPr>
        <w:fldChar w:fldCharType="begin" w:fldLock="1"/>
      </w:r>
      <w:r>
        <w:rPr>
          <w:b/>
          <w:color w:val="FF0000"/>
        </w:rPr>
        <w:instrText xml:space="preserve">ADDIN Mendeley Bibliography CSL_BIBLIOGRAPHY </w:instrText>
      </w:r>
      <w:r>
        <w:rPr>
          <w:b/>
          <w:color w:val="FF0000"/>
        </w:rPr>
        <w:fldChar w:fldCharType="separate"/>
      </w:r>
      <w:r w:rsidR="007F6C6A" w:rsidRPr="007F6C6A">
        <w:rPr>
          <w:rFonts w:ascii="Calibri" w:hAnsi="Calibri" w:cs="Calibri"/>
          <w:noProof/>
          <w:lang w:val="en-US"/>
        </w:rPr>
        <w:t xml:space="preserve">Klein, D. </w:t>
      </w:r>
      <w:r w:rsidR="007F6C6A" w:rsidRPr="007F6C6A">
        <w:rPr>
          <w:rFonts w:ascii="Calibri" w:hAnsi="Calibri" w:cs="Calibri"/>
          <w:i/>
          <w:iCs/>
          <w:noProof/>
          <w:lang w:val="en-US"/>
        </w:rPr>
        <w:t>et al.</w:t>
      </w:r>
      <w:r w:rsidR="007F6C6A" w:rsidRPr="007F6C6A">
        <w:rPr>
          <w:rFonts w:ascii="Calibri" w:hAnsi="Calibri" w:cs="Calibri"/>
          <w:noProof/>
          <w:lang w:val="en-US"/>
        </w:rPr>
        <w:t xml:space="preserve"> (2003) ‘Named entity recognition with character-level models’, </w:t>
      </w:r>
      <w:r w:rsidR="007F6C6A" w:rsidRPr="007F6C6A">
        <w:rPr>
          <w:rFonts w:ascii="Calibri" w:hAnsi="Calibri" w:cs="Calibri"/>
          <w:i/>
          <w:iCs/>
          <w:noProof/>
          <w:lang w:val="en-US"/>
        </w:rPr>
        <w:t>Proceedings of the seventh conference on Natural language learning at HLT-NAACL 2003  -</w:t>
      </w:r>
      <w:r w:rsidR="007F6C6A" w:rsidRPr="007F6C6A">
        <w:rPr>
          <w:rFonts w:ascii="Calibri" w:hAnsi="Calibri" w:cs="Calibri"/>
          <w:noProof/>
          <w:lang w:val="en-US"/>
        </w:rPr>
        <w:t>, 4, pp. 180–183. doi: 10.3115/1119176.1119204.</w:t>
      </w:r>
    </w:p>
    <w:p w14:paraId="7801B330" w14:textId="77777777" w:rsidR="007F6C6A" w:rsidRPr="007F6C6A" w:rsidRDefault="007F6C6A" w:rsidP="007F6C6A">
      <w:pPr>
        <w:widowControl w:val="0"/>
        <w:autoSpaceDE w:val="0"/>
        <w:autoSpaceDN w:val="0"/>
        <w:adjustRightInd w:val="0"/>
        <w:rPr>
          <w:rFonts w:ascii="Calibri" w:hAnsi="Calibri" w:cs="Calibri"/>
          <w:noProof/>
        </w:rPr>
      </w:pPr>
      <w:r w:rsidRPr="007F6C6A">
        <w:rPr>
          <w:rFonts w:ascii="Calibri" w:hAnsi="Calibri" w:cs="Calibri"/>
          <w:noProof/>
          <w:lang w:val="en-US"/>
        </w:rPr>
        <w:t xml:space="preserve">Kuru, O., Arkan Can, O. and Deniz, Y. (2016) ‘CharNER : Character-Level Named Entity Recognition’, </w:t>
      </w:r>
      <w:r w:rsidRPr="007F6C6A">
        <w:rPr>
          <w:rFonts w:ascii="Calibri" w:hAnsi="Calibri" w:cs="Calibri"/>
          <w:i/>
          <w:iCs/>
          <w:noProof/>
          <w:lang w:val="en-US"/>
        </w:rPr>
        <w:t>Coling</w:t>
      </w:r>
      <w:r w:rsidRPr="007F6C6A">
        <w:rPr>
          <w:rFonts w:ascii="Calibri" w:hAnsi="Calibri" w:cs="Calibri"/>
          <w:noProof/>
          <w:lang w:val="en-US"/>
        </w:rPr>
        <w:t>, pp. 911–921.</w:t>
      </w:r>
    </w:p>
    <w:p w14:paraId="71C9F1E2" w14:textId="55C70358" w:rsidR="009F0913" w:rsidRPr="00776694" w:rsidRDefault="009F0913" w:rsidP="007F6C6A">
      <w:pPr>
        <w:widowControl w:val="0"/>
        <w:autoSpaceDE w:val="0"/>
        <w:autoSpaceDN w:val="0"/>
        <w:adjustRightInd w:val="0"/>
        <w:rPr>
          <w:b/>
          <w:color w:val="FF0000"/>
        </w:rPr>
      </w:pPr>
      <w:r>
        <w:rPr>
          <w:b/>
          <w:color w:val="FF0000"/>
        </w:rPr>
        <w:fldChar w:fldCharType="end"/>
      </w:r>
    </w:p>
    <w:p w14:paraId="3FC597F3" w14:textId="77777777" w:rsidR="006F14DB" w:rsidRPr="00FE6F9D" w:rsidRDefault="006F14DB" w:rsidP="00FE6F9D">
      <w:pPr>
        <w:pStyle w:val="Heading1"/>
      </w:pPr>
      <w:bookmarkStart w:id="156" w:name="_Toc523395548"/>
      <w:r w:rsidRPr="00FE6F9D">
        <w:t>User Manual</w:t>
      </w:r>
      <w:bookmarkEnd w:id="156"/>
    </w:p>
    <w:p w14:paraId="1A6315FB" w14:textId="4A568225" w:rsidR="006F14DB" w:rsidRDefault="006F14DB" w:rsidP="00F92BF3"/>
    <w:p w14:paraId="73CB9949" w14:textId="7DDB5850" w:rsidR="00B40A17" w:rsidRDefault="00B40A17" w:rsidP="00B40A17">
      <w:pPr>
        <w:pStyle w:val="Heading2"/>
      </w:pPr>
      <w:bookmarkStart w:id="157" w:name="_Toc523395549"/>
      <w:r>
        <w:lastRenderedPageBreak/>
        <w:t>Data pipeline manual</w:t>
      </w:r>
      <w:bookmarkEnd w:id="157"/>
    </w:p>
    <w:p w14:paraId="62D7F44A" w14:textId="11C3A536" w:rsidR="00B40A17" w:rsidRDefault="00B40A17" w:rsidP="00B40A17"/>
    <w:p w14:paraId="38E2F0C5" w14:textId="5C668F19" w:rsidR="00B40A17" w:rsidRDefault="00B40A17" w:rsidP="00B40A17">
      <w:r>
        <w:t xml:space="preserve">The data pipeline is run by using the invoke tasks listed in section </w:t>
      </w:r>
      <w:r>
        <w:fldChar w:fldCharType="begin"/>
      </w:r>
      <w:r>
        <w:instrText xml:space="preserve"> REF _Ref521568652 \r \h </w:instrText>
      </w:r>
      <w:r>
        <w:fldChar w:fldCharType="separate"/>
      </w:r>
      <w:r>
        <w:t>15</w:t>
      </w:r>
      <w:r>
        <w:fldChar w:fldCharType="end"/>
      </w:r>
      <w:r>
        <w:t>, in the correct order. Firstly, the ne-data tasks all need to be run – these will download all Named Entities from DBPedia into their correct folders. Next, the hansard-download-all and hansard-process-all tasks should be run, which will distribute tasks to a thread pool to download and process the Hansard debates into text format. Then hansard-chunk-all, hansard-interpolate-all and hansard-numerify-all should be run to finalise processing of the data.</w:t>
      </w:r>
    </w:p>
    <w:p w14:paraId="001A9ABC" w14:textId="17AED885" w:rsidR="00B40A17" w:rsidRDefault="00B40A17" w:rsidP="00B40A17"/>
    <w:p w14:paraId="29B51EF7" w14:textId="04BEB9DF" w:rsidR="00B40A17" w:rsidRDefault="00B40A17" w:rsidP="00B40A17">
      <w:r>
        <w:t>Once the data is present on the machine, char-ner-create-x-toy and char-ner-create-y-toy should be invoked to create the tensors for the model and save them on disk. The model-minify-toy task can optionally be run to create the mini dataset. Now the model can be trained with model-train-toy (or model-train-mini), which may take several days. Once finished, graphs of the metrics during the epochs of training can be generated in png format using the model-history-toy (and model-history-mini) tasks. Now the trained model can be formally evaluated with the eval-model-manual task and invoked from Simple-GUI by starting the Flask webserver using the flask-start-server task.</w:t>
      </w:r>
    </w:p>
    <w:p w14:paraId="6DCF6FB8" w14:textId="49FDE273" w:rsidR="00B40A17" w:rsidRDefault="00B40A17" w:rsidP="00B40A17"/>
    <w:p w14:paraId="2BE53251" w14:textId="26AF64D8" w:rsidR="00B40A17" w:rsidRDefault="00B40A17" w:rsidP="00B40A17">
      <w:pPr>
        <w:pStyle w:val="Heading2"/>
      </w:pPr>
      <w:bookmarkStart w:id="158" w:name="_Toc523395550"/>
      <w:r>
        <w:t>Simple-GUI Manual</w:t>
      </w:r>
      <w:bookmarkEnd w:id="158"/>
    </w:p>
    <w:p w14:paraId="31BC8617" w14:textId="2870EF1B" w:rsidR="00B40A17" w:rsidRDefault="00B40A17" w:rsidP="00B40A17"/>
    <w:p w14:paraId="0F91B4FB" w14:textId="5B245819" w:rsidR="00B40A17" w:rsidRDefault="00B40A17" w:rsidP="00B40A17">
      <w:r>
        <w:t>Simple-GUI is very straightforward. The index page presents a list of dates to the user</w:t>
      </w:r>
      <w:r w:rsidR="008634AB">
        <w:t xml:space="preserve"> (</w:t>
      </w:r>
      <w:r w:rsidR="008634AB">
        <w:fldChar w:fldCharType="begin"/>
      </w:r>
      <w:r w:rsidR="008634AB">
        <w:instrText xml:space="preserve"> REF _Ref522795067 \h </w:instrText>
      </w:r>
      <w:r w:rsidR="008634AB">
        <w:fldChar w:fldCharType="separate"/>
      </w:r>
      <w:r w:rsidR="008F774B">
        <w:t xml:space="preserve">Figure </w:t>
      </w:r>
      <w:r w:rsidR="008F774B">
        <w:rPr>
          <w:noProof/>
        </w:rPr>
        <w:t>22</w:t>
      </w:r>
      <w:r w:rsidR="008634AB">
        <w:fldChar w:fldCharType="end"/>
      </w:r>
      <w:r w:rsidR="008634AB">
        <w:t xml:space="preserve">). Selecting a date </w:t>
      </w:r>
      <w:r w:rsidR="006F5BB3">
        <w:t>takes the user to the date page, with a list of all Hansard debates available for that date. Each Hansard debate is given a numerical ID (</w:t>
      </w:r>
      <w:r w:rsidR="006F5BB3">
        <w:fldChar w:fldCharType="begin"/>
      </w:r>
      <w:r w:rsidR="006F5BB3">
        <w:instrText xml:space="preserve"> REF _Ref522795131 \h </w:instrText>
      </w:r>
      <w:r w:rsidR="006F5BB3">
        <w:fldChar w:fldCharType="separate"/>
      </w:r>
      <w:r w:rsidR="008F774B">
        <w:t xml:space="preserve">Figure </w:t>
      </w:r>
      <w:r w:rsidR="008F774B">
        <w:rPr>
          <w:noProof/>
        </w:rPr>
        <w:t>23</w:t>
      </w:r>
      <w:r w:rsidR="006F5BB3">
        <w:fldChar w:fldCharType="end"/>
      </w:r>
      <w:r w:rsidR="006F5BB3">
        <w:t>). Clicking on a debate leads to the debate page (</w:t>
      </w:r>
      <w:r w:rsidR="006F5BB3">
        <w:fldChar w:fldCharType="begin"/>
      </w:r>
      <w:r w:rsidR="006F5BB3">
        <w:instrText xml:space="preserve"> REF _Ref522795193 \h </w:instrText>
      </w:r>
      <w:r w:rsidR="006F5BB3">
        <w:fldChar w:fldCharType="separate"/>
      </w:r>
      <w:r w:rsidR="008F774B">
        <w:t xml:space="preserve">Figure </w:t>
      </w:r>
      <w:r w:rsidR="008F774B">
        <w:rPr>
          <w:noProof/>
        </w:rPr>
        <w:t>24</w:t>
      </w:r>
      <w:r w:rsidR="006F5BB3">
        <w:fldChar w:fldCharType="end"/>
      </w:r>
      <w:r w:rsidR="006F5BB3">
        <w:t>), which shows the text of the debate. Clicking on a paragraph will cause the paragraph to ‘bounce’, an animation to show the user that its Named Entities are being fetched. Then the NEs will be annotated with simple tags, and the text colour will turn blue to indicate that the NEs for this paragraph are annotated already – see the figure for an example.</w:t>
      </w:r>
    </w:p>
    <w:p w14:paraId="0078E757" w14:textId="394FA72F" w:rsidR="008634AB" w:rsidRDefault="008634AB" w:rsidP="00B40A17"/>
    <w:p w14:paraId="365C25C0" w14:textId="77777777" w:rsidR="008634AB" w:rsidRDefault="008634AB" w:rsidP="008634AB">
      <w:pPr>
        <w:keepNext/>
      </w:pPr>
      <w:r w:rsidRPr="008634AB">
        <w:rPr>
          <w:noProof/>
        </w:rPr>
        <w:drawing>
          <wp:inline distT="0" distB="0" distL="0" distR="0" wp14:anchorId="43E81D3F" wp14:editId="7E7ADA2C">
            <wp:extent cx="3958747" cy="2819400"/>
            <wp:effectExtent l="0" t="0" r="381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960909" cy="2820940"/>
                    </a:xfrm>
                    <a:prstGeom prst="rect">
                      <a:avLst/>
                    </a:prstGeom>
                  </pic:spPr>
                </pic:pic>
              </a:graphicData>
            </a:graphic>
          </wp:inline>
        </w:drawing>
      </w:r>
    </w:p>
    <w:p w14:paraId="3FCD80DB" w14:textId="7F3CBE4A" w:rsidR="008634AB" w:rsidRDefault="008634AB" w:rsidP="008634AB">
      <w:pPr>
        <w:pStyle w:val="Caption"/>
      </w:pPr>
      <w:bookmarkStart w:id="159" w:name="_Ref522795067"/>
      <w:bookmarkStart w:id="160" w:name="_Toc523395467"/>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22</w:t>
      </w:r>
      <w:r w:rsidR="00A571E0">
        <w:rPr>
          <w:noProof/>
        </w:rPr>
        <w:fldChar w:fldCharType="end"/>
      </w:r>
      <w:bookmarkEnd w:id="159"/>
      <w:r>
        <w:t xml:space="preserve"> Simple-GUI index page</w:t>
      </w:r>
      <w:bookmarkEnd w:id="160"/>
    </w:p>
    <w:p w14:paraId="46BD94AA" w14:textId="71FD1592" w:rsidR="006F5BB3" w:rsidRDefault="006F5BB3" w:rsidP="006F5BB3"/>
    <w:p w14:paraId="49018FA6" w14:textId="77777777" w:rsidR="006F5BB3" w:rsidRDefault="006F5BB3" w:rsidP="006F5BB3">
      <w:pPr>
        <w:keepNext/>
      </w:pPr>
      <w:r w:rsidRPr="006F5BB3">
        <w:rPr>
          <w:noProof/>
        </w:rPr>
        <w:lastRenderedPageBreak/>
        <w:drawing>
          <wp:inline distT="0" distB="0" distL="0" distR="0" wp14:anchorId="7A5B555C" wp14:editId="4C03CEFC">
            <wp:extent cx="4359891" cy="2428875"/>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363703" cy="2430998"/>
                    </a:xfrm>
                    <a:prstGeom prst="rect">
                      <a:avLst/>
                    </a:prstGeom>
                  </pic:spPr>
                </pic:pic>
              </a:graphicData>
            </a:graphic>
          </wp:inline>
        </w:drawing>
      </w:r>
    </w:p>
    <w:p w14:paraId="15317DC0" w14:textId="2F7F12E9" w:rsidR="006F5BB3" w:rsidRDefault="006F5BB3" w:rsidP="006F5BB3">
      <w:pPr>
        <w:pStyle w:val="Caption"/>
      </w:pPr>
      <w:bookmarkStart w:id="161" w:name="_Ref522795131"/>
      <w:bookmarkStart w:id="162" w:name="_Toc523395468"/>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23</w:t>
      </w:r>
      <w:r w:rsidR="00A571E0">
        <w:rPr>
          <w:noProof/>
        </w:rPr>
        <w:fldChar w:fldCharType="end"/>
      </w:r>
      <w:bookmarkEnd w:id="161"/>
      <w:r>
        <w:t xml:space="preserve"> Simple-GUI date page</w:t>
      </w:r>
      <w:bookmarkEnd w:id="162"/>
    </w:p>
    <w:p w14:paraId="08137DB6" w14:textId="77777777" w:rsidR="006F5BB3" w:rsidRDefault="006F5BB3" w:rsidP="006F5BB3">
      <w:pPr>
        <w:keepNext/>
      </w:pPr>
      <w:r w:rsidRPr="006F5BB3">
        <w:rPr>
          <w:noProof/>
        </w:rPr>
        <w:drawing>
          <wp:inline distT="0" distB="0" distL="0" distR="0" wp14:anchorId="1D00CF14" wp14:editId="0790B3BE">
            <wp:extent cx="5727700" cy="4304665"/>
            <wp:effectExtent l="0" t="0" r="0" b="63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727700" cy="4304665"/>
                    </a:xfrm>
                    <a:prstGeom prst="rect">
                      <a:avLst/>
                    </a:prstGeom>
                  </pic:spPr>
                </pic:pic>
              </a:graphicData>
            </a:graphic>
          </wp:inline>
        </w:drawing>
      </w:r>
    </w:p>
    <w:p w14:paraId="165BE632" w14:textId="6753F0FA" w:rsidR="006F5BB3" w:rsidRPr="006F5BB3" w:rsidRDefault="006F5BB3" w:rsidP="006F5BB3">
      <w:pPr>
        <w:pStyle w:val="Caption"/>
      </w:pPr>
      <w:bookmarkStart w:id="163" w:name="_Ref522795193"/>
      <w:bookmarkStart w:id="164" w:name="_Toc523395469"/>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24</w:t>
      </w:r>
      <w:r w:rsidR="00A571E0">
        <w:rPr>
          <w:noProof/>
        </w:rPr>
        <w:fldChar w:fldCharType="end"/>
      </w:r>
      <w:bookmarkEnd w:id="163"/>
      <w:r>
        <w:t xml:space="preserve"> Simple-GUI debate page with an annotated paragraph.</w:t>
      </w:r>
      <w:bookmarkEnd w:id="164"/>
    </w:p>
    <w:p w14:paraId="592531E8" w14:textId="311A38F8" w:rsidR="00EA355D" w:rsidRDefault="007923F8" w:rsidP="00EA355D">
      <w:pPr>
        <w:pStyle w:val="Heading1"/>
      </w:pPr>
      <w:bookmarkStart w:id="165" w:name="_Ref521568652"/>
      <w:bookmarkStart w:id="166" w:name="_Toc523395551"/>
      <w:r>
        <w:t>Appendix A</w:t>
      </w:r>
      <w:r w:rsidR="00EA355D">
        <w:t>: List of Invoke tasks</w:t>
      </w:r>
      <w:bookmarkEnd w:id="165"/>
      <w:bookmarkEnd w:id="166"/>
    </w:p>
    <w:p w14:paraId="77203656" w14:textId="29D18A10" w:rsidR="00EA355D" w:rsidRDefault="00EA355D" w:rsidP="00EA355D"/>
    <w:p w14:paraId="524C3573" w14:textId="2B157EBB" w:rsidR="003A581C" w:rsidRDefault="007A6FF9" w:rsidP="00EA355D">
      <w:r>
        <w:fldChar w:fldCharType="begin"/>
      </w:r>
      <w:r>
        <w:instrText xml:space="preserve"> REF _Ref522269834 \h </w:instrText>
      </w:r>
      <w:r>
        <w:fldChar w:fldCharType="separate"/>
      </w:r>
      <w:r w:rsidR="008F774B">
        <w:t xml:space="preserve">Table </w:t>
      </w:r>
      <w:r w:rsidR="008F774B">
        <w:rPr>
          <w:noProof/>
        </w:rPr>
        <w:t>10</w:t>
      </w:r>
      <w:r>
        <w:fldChar w:fldCharType="end"/>
      </w:r>
      <w:r w:rsidR="00EA355D">
        <w:t xml:space="preserve"> comprises a list of Invoke tasks which could be started within the project, along with a description of the work that they did. The tasks are a combination of environment setup, running automated tests, and the ‘business logic’ of the code – the downloading and processing of Named Entities and Hansard debates. Having one clean, uniform interface for all these tasks greatly simplified the workflow when parts of the pipeline had to be re-run, without the overhead of creating a GUI or integrating with one. Also, having pre-requisites </w:t>
      </w:r>
      <w:r w:rsidR="00EA355D">
        <w:lastRenderedPageBreak/>
        <w:t>in code avoids the need for repetition. For example, the unit tests are not run unless the virtual environment is set up, and the static type-checker has run already. These tasks are both listed as pre-requisites of the ‘test’ task in Invoke.</w:t>
      </w:r>
    </w:p>
    <w:p w14:paraId="57CDA114" w14:textId="77777777" w:rsidR="003A581C" w:rsidRDefault="003A581C" w:rsidP="00EA355D"/>
    <w:p w14:paraId="6DCE23F4" w14:textId="28DF29BE" w:rsidR="00EA355D" w:rsidRDefault="00EA355D" w:rsidP="00EA355D">
      <w:pPr>
        <w:pStyle w:val="Caption"/>
        <w:keepNext/>
      </w:pPr>
      <w:bookmarkStart w:id="167" w:name="_Ref522269834"/>
      <w:bookmarkStart w:id="168" w:name="_Toc523395492"/>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5428EA">
        <w:rPr>
          <w:noProof/>
        </w:rPr>
        <w:t>10</w:t>
      </w:r>
      <w:r w:rsidR="00416EE0">
        <w:rPr>
          <w:noProof/>
        </w:rPr>
        <w:fldChar w:fldCharType="end"/>
      </w:r>
      <w:bookmarkEnd w:id="167"/>
      <w:r>
        <w:t xml:space="preserve"> List of Invoke tasks used to drive the pipeline</w:t>
      </w:r>
      <w:bookmarkEnd w:id="168"/>
    </w:p>
    <w:tbl>
      <w:tblPr>
        <w:tblStyle w:val="TableGrid"/>
        <w:tblW w:w="0" w:type="auto"/>
        <w:tblLook w:val="04A0" w:firstRow="1" w:lastRow="0" w:firstColumn="1" w:lastColumn="0" w:noHBand="0" w:noVBand="1"/>
      </w:tblPr>
      <w:tblGrid>
        <w:gridCol w:w="4913"/>
        <w:gridCol w:w="4097"/>
      </w:tblGrid>
      <w:tr w:rsidR="00EA355D" w14:paraId="2EB29343" w14:textId="77777777" w:rsidTr="00480471">
        <w:tc>
          <w:tcPr>
            <w:tcW w:w="4913" w:type="dxa"/>
          </w:tcPr>
          <w:p w14:paraId="18462860" w14:textId="77777777" w:rsidR="00EA355D" w:rsidRPr="001320B1" w:rsidRDefault="00EA355D" w:rsidP="00480471">
            <w:pPr>
              <w:rPr>
                <w:b/>
              </w:rPr>
            </w:pPr>
            <w:r w:rsidRPr="001320B1">
              <w:rPr>
                <w:b/>
              </w:rPr>
              <w:t>Task</w:t>
            </w:r>
          </w:p>
        </w:tc>
        <w:tc>
          <w:tcPr>
            <w:tcW w:w="4097" w:type="dxa"/>
          </w:tcPr>
          <w:p w14:paraId="5687B188" w14:textId="77777777" w:rsidR="00EA355D" w:rsidRPr="001320B1" w:rsidRDefault="00EA355D" w:rsidP="00480471">
            <w:pPr>
              <w:rPr>
                <w:b/>
              </w:rPr>
            </w:pPr>
            <w:r w:rsidRPr="001320B1">
              <w:rPr>
                <w:b/>
              </w:rPr>
              <w:t>Description</w:t>
            </w:r>
          </w:p>
        </w:tc>
      </w:tr>
      <w:tr w:rsidR="00EA355D" w14:paraId="72A28E60" w14:textId="77777777" w:rsidTr="00480471">
        <w:tc>
          <w:tcPr>
            <w:tcW w:w="4913" w:type="dxa"/>
          </w:tcPr>
          <w:p w14:paraId="13C8378D" w14:textId="515B0455" w:rsidR="00EA355D" w:rsidRDefault="00EA355D" w:rsidP="00480471">
            <w:r>
              <w:t>char-ner-create-x</w:t>
            </w:r>
            <w:r w:rsidR="00B40A17">
              <w:t>-toy</w:t>
            </w:r>
          </w:p>
          <w:p w14:paraId="0307D745" w14:textId="77777777" w:rsidR="00EA355D" w:rsidRDefault="00EA355D" w:rsidP="00480471"/>
        </w:tc>
        <w:tc>
          <w:tcPr>
            <w:tcW w:w="4097" w:type="dxa"/>
          </w:tcPr>
          <w:p w14:paraId="5EDA2AA3" w14:textId="77777777" w:rsidR="00EA355D" w:rsidRDefault="00EA355D" w:rsidP="00480471">
            <w:r>
              <w:t>Create an X tensor of Numpy arrays from numerified Hansard data</w:t>
            </w:r>
          </w:p>
        </w:tc>
      </w:tr>
      <w:tr w:rsidR="00EA355D" w14:paraId="559213B4" w14:textId="77777777" w:rsidTr="00480471">
        <w:tc>
          <w:tcPr>
            <w:tcW w:w="4913" w:type="dxa"/>
          </w:tcPr>
          <w:p w14:paraId="613CDD94" w14:textId="77DBF536" w:rsidR="00EA355D" w:rsidRDefault="00EA355D" w:rsidP="00480471">
            <w:r>
              <w:t>char-ner-create-y</w:t>
            </w:r>
            <w:r w:rsidR="00B40A17">
              <w:t>-toy</w:t>
            </w:r>
          </w:p>
        </w:tc>
        <w:tc>
          <w:tcPr>
            <w:tcW w:w="4097" w:type="dxa"/>
          </w:tcPr>
          <w:p w14:paraId="770D5566" w14:textId="77777777" w:rsidR="00EA355D" w:rsidRDefault="00EA355D" w:rsidP="00480471">
            <w:r>
              <w:t>Create a Y tensor of Numpy arrays from onehot vectors from interpolated (labelled) Hansard debates</w:t>
            </w:r>
          </w:p>
        </w:tc>
      </w:tr>
      <w:tr w:rsidR="00EA355D" w14:paraId="1B4425A4" w14:textId="77777777" w:rsidTr="00480471">
        <w:tc>
          <w:tcPr>
            <w:tcW w:w="4913" w:type="dxa"/>
          </w:tcPr>
          <w:p w14:paraId="600ABEB9" w14:textId="77777777" w:rsidR="00EA355D" w:rsidRDefault="00EA355D" w:rsidP="00480471">
            <w:r>
              <w:t>char-ner-display-median-sentence-length</w:t>
            </w:r>
          </w:p>
        </w:tc>
        <w:tc>
          <w:tcPr>
            <w:tcW w:w="4097" w:type="dxa"/>
          </w:tcPr>
          <w:p w14:paraId="1743B359" w14:textId="77777777" w:rsidR="00EA355D" w:rsidRDefault="00EA355D" w:rsidP="00480471">
            <w:r>
              <w:t>Get the median sentence length of a given dataset</w:t>
            </w:r>
          </w:p>
        </w:tc>
      </w:tr>
      <w:tr w:rsidR="00EA355D" w14:paraId="2F1F6003" w14:textId="77777777" w:rsidTr="00480471">
        <w:tc>
          <w:tcPr>
            <w:tcW w:w="4913" w:type="dxa"/>
          </w:tcPr>
          <w:p w14:paraId="2064C2EC" w14:textId="77777777" w:rsidR="00EA355D" w:rsidRDefault="00EA355D" w:rsidP="00480471">
            <w:r>
              <w:t>char-ner-display-pickled-alphabet</w:t>
            </w:r>
          </w:p>
        </w:tc>
        <w:tc>
          <w:tcPr>
            <w:tcW w:w="4097" w:type="dxa"/>
          </w:tcPr>
          <w:p w14:paraId="54969001" w14:textId="77777777" w:rsidR="00EA355D" w:rsidRDefault="00EA355D" w:rsidP="00480471">
            <w:r>
              <w:t>Display the CharBasedNERAlphabet object pickled to disk by char-ner-pickle-alphabet</w:t>
            </w:r>
          </w:p>
        </w:tc>
      </w:tr>
      <w:tr w:rsidR="00EA355D" w14:paraId="7B348765" w14:textId="77777777" w:rsidTr="00480471">
        <w:tc>
          <w:tcPr>
            <w:tcW w:w="4913" w:type="dxa"/>
          </w:tcPr>
          <w:p w14:paraId="61B33146" w14:textId="77777777" w:rsidR="00EA355D" w:rsidRDefault="00EA355D" w:rsidP="00480471">
            <w:r>
              <w:t>char-ner-pickle-alphabet</w:t>
            </w:r>
          </w:p>
        </w:tc>
        <w:tc>
          <w:tcPr>
            <w:tcW w:w="4097" w:type="dxa"/>
          </w:tcPr>
          <w:p w14:paraId="327630A2" w14:textId="77777777" w:rsidR="00EA355D" w:rsidRDefault="00EA355D" w:rsidP="00480471">
            <w:r>
              <w:t>Use a small subset of the Hansard debates data to union together all characters used and create a CharBasedNERAlphabet object with a number-to-character mapping</w:t>
            </w:r>
          </w:p>
        </w:tc>
      </w:tr>
      <w:tr w:rsidR="00EA355D" w14:paraId="44303DA8" w14:textId="77777777" w:rsidTr="00480471">
        <w:tc>
          <w:tcPr>
            <w:tcW w:w="4913" w:type="dxa"/>
          </w:tcPr>
          <w:p w14:paraId="293B3803" w14:textId="77777777" w:rsidR="00EA355D" w:rsidRDefault="00EA355D" w:rsidP="00480471">
            <w:r>
              <w:t>char-ner-rehash-datasets</w:t>
            </w:r>
          </w:p>
        </w:tc>
        <w:tc>
          <w:tcPr>
            <w:tcW w:w="4097" w:type="dxa"/>
          </w:tcPr>
          <w:p w14:paraId="5FE08A8D" w14:textId="57A976F1" w:rsidR="00EA355D" w:rsidRDefault="00EA355D" w:rsidP="00480471">
            <w:r>
              <w:t xml:space="preserve">Rehash all the debate data into a different number of buckets – discussed in section </w:t>
            </w:r>
            <w:r>
              <w:fldChar w:fldCharType="begin"/>
            </w:r>
            <w:r>
              <w:instrText xml:space="preserve"> REF _Ref521062388 \r \h </w:instrText>
            </w:r>
            <w:r>
              <w:fldChar w:fldCharType="separate"/>
            </w:r>
            <w:r w:rsidR="007D66AB">
              <w:t>7.9</w:t>
            </w:r>
            <w:r>
              <w:fldChar w:fldCharType="end"/>
            </w:r>
            <w:r>
              <w:t>.</w:t>
            </w:r>
          </w:p>
        </w:tc>
      </w:tr>
      <w:tr w:rsidR="00EA355D" w14:paraId="10AE951F" w14:textId="77777777" w:rsidTr="00480471">
        <w:tc>
          <w:tcPr>
            <w:tcW w:w="4913" w:type="dxa"/>
          </w:tcPr>
          <w:p w14:paraId="09BA283B" w14:textId="77777777" w:rsidR="00EA355D" w:rsidRDefault="00EA355D" w:rsidP="00480471">
            <w:r>
              <w:t>compile</w:t>
            </w:r>
          </w:p>
        </w:tc>
        <w:tc>
          <w:tcPr>
            <w:tcW w:w="4097" w:type="dxa"/>
          </w:tcPr>
          <w:p w14:paraId="45A61CE0" w14:textId="77777777" w:rsidR="00EA355D" w:rsidRDefault="00EA355D" w:rsidP="00480471">
            <w:r>
              <w:t>Run py_compile on all python files to find compile-time static code problems</w:t>
            </w:r>
          </w:p>
        </w:tc>
      </w:tr>
      <w:tr w:rsidR="00EA355D" w14:paraId="69B561FF" w14:textId="77777777" w:rsidTr="00480471">
        <w:tc>
          <w:tcPr>
            <w:tcW w:w="4913" w:type="dxa"/>
          </w:tcPr>
          <w:p w14:paraId="149B6E47" w14:textId="77777777" w:rsidR="00EA355D" w:rsidRDefault="00EA355D" w:rsidP="00480471">
            <w:r>
              <w:t>enable-venv</w:t>
            </w:r>
          </w:p>
        </w:tc>
        <w:tc>
          <w:tcPr>
            <w:tcW w:w="4097" w:type="dxa"/>
          </w:tcPr>
          <w:p w14:paraId="29E24D1F" w14:textId="77777777" w:rsidR="00EA355D" w:rsidRDefault="00EA355D" w:rsidP="00480471">
            <w:r>
              <w:t>Enable the Virtual Environment (i.e. a segregated location for pip installs) for this project. A required prerequisite for several other tasks.</w:t>
            </w:r>
          </w:p>
        </w:tc>
      </w:tr>
      <w:tr w:rsidR="00DC19BE" w14:paraId="05F8CAE3" w14:textId="77777777" w:rsidTr="00480471">
        <w:tc>
          <w:tcPr>
            <w:tcW w:w="4913" w:type="dxa"/>
          </w:tcPr>
          <w:p w14:paraId="6DF03F2C" w14:textId="76DEC7AD" w:rsidR="00DC19BE" w:rsidRDefault="00DC19BE" w:rsidP="00480471">
            <w:r>
              <w:t>eval-baseline</w:t>
            </w:r>
          </w:p>
        </w:tc>
        <w:tc>
          <w:tcPr>
            <w:tcW w:w="4097" w:type="dxa"/>
          </w:tcPr>
          <w:p w14:paraId="34B45A4B" w14:textId="2BBE370E" w:rsidR="00DC19BE" w:rsidRDefault="00DC19BE" w:rsidP="00480471">
            <w:r>
              <w:t>Calculate and evaluation baseline for the project based on a provided y tensor, assuming the baseline guesses a given label for each character.</w:t>
            </w:r>
          </w:p>
        </w:tc>
      </w:tr>
      <w:tr w:rsidR="00653826" w14:paraId="395D2C01" w14:textId="77777777" w:rsidTr="00480471">
        <w:tc>
          <w:tcPr>
            <w:tcW w:w="4913" w:type="dxa"/>
          </w:tcPr>
          <w:p w14:paraId="1700F2B6" w14:textId="47C7B969" w:rsidR="00653826" w:rsidRDefault="00653826" w:rsidP="00480471">
            <w:r>
              <w:t>eval-k-fold-cross</w:t>
            </w:r>
          </w:p>
        </w:tc>
        <w:tc>
          <w:tcPr>
            <w:tcW w:w="4097" w:type="dxa"/>
          </w:tcPr>
          <w:p w14:paraId="1A6BEC83" w14:textId="2383DC59" w:rsidR="00653826" w:rsidRDefault="00653826" w:rsidP="00480471">
            <w:r>
              <w:t>Calculate the k-fold cross-validation score for the Toy dataset, given 10 folds in the data.</w:t>
            </w:r>
          </w:p>
        </w:tc>
      </w:tr>
      <w:tr w:rsidR="00190B3C" w14:paraId="272646BB" w14:textId="77777777" w:rsidTr="00480471">
        <w:tc>
          <w:tcPr>
            <w:tcW w:w="4913" w:type="dxa"/>
          </w:tcPr>
          <w:p w14:paraId="3851A363" w14:textId="7FFE700C" w:rsidR="00190B3C" w:rsidRDefault="00190B3C" w:rsidP="00480471">
            <w:r>
              <w:t>eval-model-manual</w:t>
            </w:r>
          </w:p>
        </w:tc>
        <w:tc>
          <w:tcPr>
            <w:tcW w:w="4097" w:type="dxa"/>
          </w:tcPr>
          <w:p w14:paraId="2EF5CF81" w14:textId="4202B4E4" w:rsidR="00190B3C" w:rsidRDefault="00190B3C" w:rsidP="00480471">
            <w:r>
              <w:t>Take a trained model from disk and perform Keras evaluate() function on a tensor of test data, producing loss, accuracy and non-null label accuracy.</w:t>
            </w:r>
          </w:p>
        </w:tc>
      </w:tr>
      <w:tr w:rsidR="003C7484" w14:paraId="50913DAB" w14:textId="77777777" w:rsidTr="00480471">
        <w:tc>
          <w:tcPr>
            <w:tcW w:w="4913" w:type="dxa"/>
          </w:tcPr>
          <w:p w14:paraId="039D0786" w14:textId="7A58593C" w:rsidR="003C7484" w:rsidRDefault="003C7484" w:rsidP="00480471">
            <w:r>
              <w:t>flask-start-server</w:t>
            </w:r>
          </w:p>
        </w:tc>
        <w:tc>
          <w:tcPr>
            <w:tcW w:w="4097" w:type="dxa"/>
          </w:tcPr>
          <w:p w14:paraId="3A364F69" w14:textId="5E6CAD8A" w:rsidR="003C7484" w:rsidRDefault="003C7484" w:rsidP="00480471">
            <w:r>
              <w:t>Start the Python Flask web-server used to demonstrate Simple-GUI</w:t>
            </w:r>
          </w:p>
        </w:tc>
      </w:tr>
      <w:tr w:rsidR="00EA355D" w14:paraId="150A7872" w14:textId="77777777" w:rsidTr="00480471">
        <w:tc>
          <w:tcPr>
            <w:tcW w:w="4913" w:type="dxa"/>
          </w:tcPr>
          <w:p w14:paraId="6E7D5544" w14:textId="77777777" w:rsidR="00EA355D" w:rsidRDefault="00EA355D" w:rsidP="00480471">
            <w:r>
              <w:t>hansard-chunk-all</w:t>
            </w:r>
          </w:p>
        </w:tc>
        <w:tc>
          <w:tcPr>
            <w:tcW w:w="4097" w:type="dxa"/>
          </w:tcPr>
          <w:p w14:paraId="593D058B" w14:textId="3AD7EDB5" w:rsidR="00EA355D" w:rsidRDefault="00EA355D" w:rsidP="00480471">
            <w:r>
              <w:t xml:space="preserve">Use the chunker on all Hansard debates in the collection – described in section </w:t>
            </w:r>
            <w:r>
              <w:fldChar w:fldCharType="begin"/>
            </w:r>
            <w:r>
              <w:instrText xml:space="preserve"> REF _Ref521062547 \r \h </w:instrText>
            </w:r>
            <w:r>
              <w:fldChar w:fldCharType="separate"/>
            </w:r>
            <w:r w:rsidR="007D66AB">
              <w:t>7.6</w:t>
            </w:r>
            <w:r>
              <w:fldChar w:fldCharType="end"/>
            </w:r>
          </w:p>
        </w:tc>
      </w:tr>
      <w:tr w:rsidR="00EA355D" w14:paraId="3F5215A0" w14:textId="77777777" w:rsidTr="00480471">
        <w:tc>
          <w:tcPr>
            <w:tcW w:w="4913" w:type="dxa"/>
          </w:tcPr>
          <w:p w14:paraId="4DBB63D0" w14:textId="77777777" w:rsidR="00EA355D" w:rsidRDefault="00EA355D" w:rsidP="00480471">
            <w:r>
              <w:lastRenderedPageBreak/>
              <w:t>hansard-chunk-one</w:t>
            </w:r>
          </w:p>
        </w:tc>
        <w:tc>
          <w:tcPr>
            <w:tcW w:w="4097" w:type="dxa"/>
          </w:tcPr>
          <w:p w14:paraId="28F0F775" w14:textId="77777777" w:rsidR="00EA355D" w:rsidRDefault="00EA355D" w:rsidP="00480471">
            <w:r>
              <w:t>Use the chunked on one Hansard debate, to allow manual validation</w:t>
            </w:r>
          </w:p>
        </w:tc>
      </w:tr>
      <w:tr w:rsidR="00EA355D" w14:paraId="3588496F" w14:textId="77777777" w:rsidTr="00480471">
        <w:tc>
          <w:tcPr>
            <w:tcW w:w="4913" w:type="dxa"/>
          </w:tcPr>
          <w:p w14:paraId="4B1477F6" w14:textId="77777777" w:rsidR="00EA355D" w:rsidRDefault="00EA355D" w:rsidP="00480471">
            <w:r w:rsidRPr="0006122E">
              <w:t>hansard-display-chunked</w:t>
            </w:r>
          </w:p>
        </w:tc>
        <w:tc>
          <w:tcPr>
            <w:tcW w:w="4097" w:type="dxa"/>
          </w:tcPr>
          <w:p w14:paraId="6B4AF43A" w14:textId="77777777" w:rsidR="00EA355D" w:rsidRDefault="00EA355D" w:rsidP="00480471">
            <w:r>
              <w:t>Display one Hansard debate, tagged with all its sentence-boundaries, to validate the sentence chunking algorithm.</w:t>
            </w:r>
          </w:p>
        </w:tc>
      </w:tr>
      <w:tr w:rsidR="00EA355D" w14:paraId="5A547FD2" w14:textId="77777777" w:rsidTr="00480471">
        <w:tc>
          <w:tcPr>
            <w:tcW w:w="4913" w:type="dxa"/>
          </w:tcPr>
          <w:p w14:paraId="4876049C" w14:textId="77777777" w:rsidR="00EA355D" w:rsidRDefault="00EA355D" w:rsidP="00480471">
            <w:r w:rsidRPr="0006122E">
              <w:t>hansard-display-interpolated-file</w:t>
            </w:r>
          </w:p>
        </w:tc>
        <w:tc>
          <w:tcPr>
            <w:tcW w:w="4097" w:type="dxa"/>
          </w:tcPr>
          <w:p w14:paraId="729BB3FA" w14:textId="77777777" w:rsidR="00EA355D" w:rsidRDefault="00EA355D" w:rsidP="00480471">
            <w:r>
              <w:t>Display one Hansard debate, with every character tagged by the interpolator as 0 (null), 1 (location), 2 (organization) or 3 (person)</w:t>
            </w:r>
          </w:p>
        </w:tc>
      </w:tr>
      <w:tr w:rsidR="00EA355D" w14:paraId="00A850A1" w14:textId="77777777" w:rsidTr="00480471">
        <w:tc>
          <w:tcPr>
            <w:tcW w:w="4913" w:type="dxa"/>
          </w:tcPr>
          <w:p w14:paraId="76B87AD2" w14:textId="77777777" w:rsidR="00EA355D" w:rsidRDefault="00EA355D" w:rsidP="00480471">
            <w:r w:rsidRPr="0006122E">
              <w:t>hansard-download-all</w:t>
            </w:r>
          </w:p>
        </w:tc>
        <w:tc>
          <w:tcPr>
            <w:tcW w:w="4097" w:type="dxa"/>
          </w:tcPr>
          <w:p w14:paraId="1E4CBAD5" w14:textId="77777777" w:rsidR="00EA355D" w:rsidRDefault="00EA355D" w:rsidP="00480471">
            <w:r>
              <w:t>Concurrently download all Hansard debates from both houses, from a given starting date.</w:t>
            </w:r>
          </w:p>
        </w:tc>
      </w:tr>
      <w:tr w:rsidR="00EA355D" w14:paraId="3E872951" w14:textId="77777777" w:rsidTr="00480471">
        <w:tc>
          <w:tcPr>
            <w:tcW w:w="4913" w:type="dxa"/>
          </w:tcPr>
          <w:p w14:paraId="5429DC65" w14:textId="77777777" w:rsidR="00EA355D" w:rsidRDefault="00EA355D" w:rsidP="00480471">
            <w:r w:rsidRPr="0006122E">
              <w:t>hansard-fix-uninterpolated</w:t>
            </w:r>
          </w:p>
        </w:tc>
        <w:tc>
          <w:tcPr>
            <w:tcW w:w="4097" w:type="dxa"/>
          </w:tcPr>
          <w:p w14:paraId="64F8F977" w14:textId="77777777" w:rsidR="00EA355D" w:rsidRDefault="00EA355D" w:rsidP="00480471">
            <w:r>
              <w:t>Find all Hansard debates which did not correctly interpolate due to an NLTK bug with span_tokenize, and re-interpolate</w:t>
            </w:r>
          </w:p>
        </w:tc>
      </w:tr>
      <w:tr w:rsidR="00EA355D" w14:paraId="1CB2EE26" w14:textId="77777777" w:rsidTr="00480471">
        <w:tc>
          <w:tcPr>
            <w:tcW w:w="4913" w:type="dxa"/>
          </w:tcPr>
          <w:p w14:paraId="6248CF28" w14:textId="77777777" w:rsidR="00EA355D" w:rsidRDefault="00EA355D" w:rsidP="00480471">
            <w:r w:rsidRPr="0006122E">
              <w:t>hansard-interpolate-all</w:t>
            </w:r>
          </w:p>
        </w:tc>
        <w:tc>
          <w:tcPr>
            <w:tcW w:w="4097" w:type="dxa"/>
          </w:tcPr>
          <w:p w14:paraId="1E401D5B" w14:textId="77777777" w:rsidR="00EA355D" w:rsidRDefault="00EA355D" w:rsidP="00480471">
            <w:r>
              <w:t>Interpolate (label) all Hansard debates using Named Entity data</w:t>
            </w:r>
          </w:p>
        </w:tc>
      </w:tr>
      <w:tr w:rsidR="00EA355D" w14:paraId="515AB8D1" w14:textId="77777777" w:rsidTr="00480471">
        <w:tc>
          <w:tcPr>
            <w:tcW w:w="4913" w:type="dxa"/>
          </w:tcPr>
          <w:p w14:paraId="1766E33A" w14:textId="77777777" w:rsidR="00EA355D" w:rsidRDefault="00EA355D" w:rsidP="00480471">
            <w:r w:rsidRPr="003F2CE8">
              <w:t>hansard-interpolate-one</w:t>
            </w:r>
          </w:p>
        </w:tc>
        <w:tc>
          <w:tcPr>
            <w:tcW w:w="4097" w:type="dxa"/>
          </w:tcPr>
          <w:p w14:paraId="6127DD1E" w14:textId="77777777" w:rsidR="00EA355D" w:rsidRDefault="00EA355D" w:rsidP="00480471">
            <w:r>
              <w:t>Interpolate (label) one Hansard debate for manual validation</w:t>
            </w:r>
          </w:p>
        </w:tc>
      </w:tr>
      <w:tr w:rsidR="00EA355D" w14:paraId="5DE58ABE" w14:textId="77777777" w:rsidTr="00480471">
        <w:tc>
          <w:tcPr>
            <w:tcW w:w="4913" w:type="dxa"/>
          </w:tcPr>
          <w:p w14:paraId="2070F980" w14:textId="77777777" w:rsidR="00EA355D" w:rsidRDefault="00EA355D" w:rsidP="00480471">
            <w:r w:rsidRPr="003F2CE8">
              <w:t>hansard-numerify-one-to-file</w:t>
            </w:r>
          </w:p>
        </w:tc>
        <w:tc>
          <w:tcPr>
            <w:tcW w:w="4097" w:type="dxa"/>
          </w:tcPr>
          <w:p w14:paraId="29207998" w14:textId="77777777" w:rsidR="00EA355D" w:rsidRDefault="00EA355D" w:rsidP="00480471">
            <w:r>
              <w:t>Numerify one Hansard debate – i.e. replace each of its characters with the equivalent integer for this CharBasedNERAlphabet, and store in a file for manual validation</w:t>
            </w:r>
          </w:p>
        </w:tc>
      </w:tr>
      <w:tr w:rsidR="00EA355D" w14:paraId="793E9346" w14:textId="77777777" w:rsidTr="00480471">
        <w:tc>
          <w:tcPr>
            <w:tcW w:w="4913" w:type="dxa"/>
          </w:tcPr>
          <w:p w14:paraId="4A0882A6" w14:textId="77777777" w:rsidR="00EA355D" w:rsidRDefault="00EA355D" w:rsidP="00480471">
            <w:r w:rsidRPr="003F2CE8">
              <w:t>hansard-process-all</w:t>
            </w:r>
          </w:p>
        </w:tc>
        <w:tc>
          <w:tcPr>
            <w:tcW w:w="4097" w:type="dxa"/>
          </w:tcPr>
          <w:p w14:paraId="4388FC29" w14:textId="57A2A894" w:rsidR="00EA355D" w:rsidRDefault="00EA355D" w:rsidP="00480471">
            <w:r>
              <w:t xml:space="preserve">Do pre-processing steps on all Hansards – discussed in more detail in section </w:t>
            </w:r>
            <w:r>
              <w:fldChar w:fldCharType="begin"/>
            </w:r>
            <w:r>
              <w:instrText xml:space="preserve"> REF _Ref521063227 \r \h </w:instrText>
            </w:r>
            <w:r>
              <w:fldChar w:fldCharType="separate"/>
            </w:r>
            <w:r w:rsidR="007D66AB">
              <w:t>7.5</w:t>
            </w:r>
            <w:r>
              <w:fldChar w:fldCharType="end"/>
            </w:r>
            <w:r>
              <w:t>.</w:t>
            </w:r>
          </w:p>
        </w:tc>
      </w:tr>
      <w:tr w:rsidR="00EA355D" w14:paraId="31B88877" w14:textId="77777777" w:rsidTr="00480471">
        <w:tc>
          <w:tcPr>
            <w:tcW w:w="4913" w:type="dxa"/>
          </w:tcPr>
          <w:p w14:paraId="70A4D139" w14:textId="77777777" w:rsidR="00EA355D" w:rsidRDefault="00EA355D" w:rsidP="00480471">
            <w:r w:rsidRPr="003F2CE8">
              <w:t>hansard-process-one</w:t>
            </w:r>
          </w:p>
        </w:tc>
        <w:tc>
          <w:tcPr>
            <w:tcW w:w="4097" w:type="dxa"/>
          </w:tcPr>
          <w:p w14:paraId="7DFB6E04" w14:textId="77777777" w:rsidR="00EA355D" w:rsidRDefault="00EA355D" w:rsidP="00480471">
            <w:r>
              <w:t>Do pre-processing steps on one Hansard for manual validation.</w:t>
            </w:r>
          </w:p>
        </w:tc>
      </w:tr>
      <w:tr w:rsidR="00EA355D" w14:paraId="7823A04E" w14:textId="77777777" w:rsidTr="00480471">
        <w:tc>
          <w:tcPr>
            <w:tcW w:w="4913" w:type="dxa"/>
          </w:tcPr>
          <w:p w14:paraId="0F57FE32" w14:textId="77777777" w:rsidR="00EA355D" w:rsidRDefault="00EA355D" w:rsidP="00480471">
            <w:r w:rsidRPr="003F2CE8">
              <w:t>hansard-write-total-number-of-sentences-to-file</w:t>
            </w:r>
          </w:p>
        </w:tc>
        <w:tc>
          <w:tcPr>
            <w:tcW w:w="4097" w:type="dxa"/>
          </w:tcPr>
          <w:p w14:paraId="3DBF8A26" w14:textId="6D1064BC" w:rsidR="00EA355D" w:rsidRDefault="00EA355D" w:rsidP="00480471">
            <w:r>
              <w:t>Count how many sent</w:t>
            </w:r>
            <w:r w:rsidR="00B56856">
              <w:t>ences there are in each dataset</w:t>
            </w:r>
            <w:r>
              <w:t xml:space="preserve"> and write out to file for easy retrieval. This information is used to estimate to the user how long the tensor creation will take.</w:t>
            </w:r>
          </w:p>
        </w:tc>
      </w:tr>
      <w:tr w:rsidR="00BD16F5" w14:paraId="1BFD22C6" w14:textId="77777777" w:rsidTr="00480471">
        <w:tc>
          <w:tcPr>
            <w:tcW w:w="4913" w:type="dxa"/>
          </w:tcPr>
          <w:p w14:paraId="0365F0C0" w14:textId="6217FEFB" w:rsidR="00BD16F5" w:rsidRPr="003F2CE8" w:rsidRDefault="00BD16F5" w:rsidP="00480471">
            <w:r>
              <w:t>model-history-mini</w:t>
            </w:r>
          </w:p>
        </w:tc>
        <w:tc>
          <w:tcPr>
            <w:tcW w:w="4097" w:type="dxa"/>
          </w:tcPr>
          <w:p w14:paraId="78D19990" w14:textId="6512E460" w:rsidR="00BD16F5" w:rsidRDefault="00BD16F5" w:rsidP="00480471">
            <w:r>
              <w:t>After training the mini model, produce graphs of its loss, accuracy and non-null label accuracy on the train and dev datasets as recorded after each epoch.</w:t>
            </w:r>
          </w:p>
        </w:tc>
      </w:tr>
      <w:tr w:rsidR="00BD16F5" w14:paraId="6E692107" w14:textId="77777777" w:rsidTr="00480471">
        <w:tc>
          <w:tcPr>
            <w:tcW w:w="4913" w:type="dxa"/>
          </w:tcPr>
          <w:p w14:paraId="7D7CC2D1" w14:textId="17DB1F35" w:rsidR="00BD16F5" w:rsidRDefault="00BD16F5" w:rsidP="00480471">
            <w:r>
              <w:t>model-history-toy</w:t>
            </w:r>
          </w:p>
        </w:tc>
        <w:tc>
          <w:tcPr>
            <w:tcW w:w="4097" w:type="dxa"/>
          </w:tcPr>
          <w:p w14:paraId="364ACB61" w14:textId="1ED59516" w:rsidR="00BD16F5" w:rsidRDefault="00BD16F5" w:rsidP="00480471">
            <w:r>
              <w:t>As above, but for the model trained on the toy dataset.</w:t>
            </w:r>
          </w:p>
        </w:tc>
      </w:tr>
      <w:tr w:rsidR="00B72AB4" w14:paraId="6A62E675" w14:textId="77777777" w:rsidTr="00480471">
        <w:tc>
          <w:tcPr>
            <w:tcW w:w="4913" w:type="dxa"/>
          </w:tcPr>
          <w:p w14:paraId="20369E1A" w14:textId="074EF132" w:rsidR="00B72AB4" w:rsidRDefault="00B72AB4" w:rsidP="00480471">
            <w:r>
              <w:t>model-mini-predict-file</w:t>
            </w:r>
          </w:p>
        </w:tc>
        <w:tc>
          <w:tcPr>
            <w:tcW w:w="4097" w:type="dxa"/>
          </w:tcPr>
          <w:p w14:paraId="6A5C1A1E" w14:textId="7F26D2E6" w:rsidR="00B72AB4" w:rsidRDefault="00B72AB4" w:rsidP="00480471">
            <w:r>
              <w:t>Use the mini model to predict all Named Entities in a given text file</w:t>
            </w:r>
          </w:p>
        </w:tc>
      </w:tr>
      <w:tr w:rsidR="00EA355D" w14:paraId="1E77C3BC" w14:textId="77777777" w:rsidTr="00480471">
        <w:tc>
          <w:tcPr>
            <w:tcW w:w="4913" w:type="dxa"/>
          </w:tcPr>
          <w:p w14:paraId="09C9BBA3" w14:textId="77777777" w:rsidR="00EA355D" w:rsidRDefault="00EA355D" w:rsidP="00480471">
            <w:r w:rsidRPr="008660F8">
              <w:t>model-minify-toy</w:t>
            </w:r>
          </w:p>
        </w:tc>
        <w:tc>
          <w:tcPr>
            <w:tcW w:w="4097" w:type="dxa"/>
          </w:tcPr>
          <w:p w14:paraId="1B3013E4" w14:textId="77777777" w:rsidR="00EA355D" w:rsidRDefault="00EA355D" w:rsidP="00480471">
            <w:r>
              <w:t>Take the toy dataset and truncate the 1</w:t>
            </w:r>
            <w:r w:rsidRPr="004055EF">
              <w:rPr>
                <w:vertAlign w:val="superscript"/>
              </w:rPr>
              <w:t>st</w:t>
            </w:r>
            <w:r>
              <w:t xml:space="preserve"> dimension of all the X and Y tensors </w:t>
            </w:r>
            <w:r>
              <w:lastRenderedPageBreak/>
              <w:t>to the first 4000 samples, to create a mini dataset</w:t>
            </w:r>
          </w:p>
        </w:tc>
      </w:tr>
      <w:tr w:rsidR="00B72AB4" w14:paraId="6B35AEAD" w14:textId="77777777" w:rsidTr="00480471">
        <w:tc>
          <w:tcPr>
            <w:tcW w:w="4913" w:type="dxa"/>
          </w:tcPr>
          <w:p w14:paraId="5346D16E" w14:textId="1D208D36" w:rsidR="00B72AB4" w:rsidRPr="008660F8" w:rsidRDefault="00B72AB4" w:rsidP="00480471">
            <w:r>
              <w:lastRenderedPageBreak/>
              <w:t>model-retrain-toy</w:t>
            </w:r>
          </w:p>
        </w:tc>
        <w:tc>
          <w:tcPr>
            <w:tcW w:w="4097" w:type="dxa"/>
          </w:tcPr>
          <w:p w14:paraId="5EDD4F3D" w14:textId="5B3E4588" w:rsidR="00B72AB4" w:rsidRDefault="00B72AB4" w:rsidP="00480471">
            <w:r>
              <w:t>Read in saved Keras toy model off disk, and then perform further epochs of training on it.</w:t>
            </w:r>
          </w:p>
        </w:tc>
      </w:tr>
      <w:tr w:rsidR="00B72AB4" w14:paraId="2FB8EB99" w14:textId="77777777" w:rsidTr="00480471">
        <w:tc>
          <w:tcPr>
            <w:tcW w:w="4913" w:type="dxa"/>
          </w:tcPr>
          <w:p w14:paraId="36A92D6E" w14:textId="7D9F5896" w:rsidR="00B72AB4" w:rsidRDefault="00B72AB4" w:rsidP="00480471">
            <w:r>
              <w:t>model-toy-predict-file</w:t>
            </w:r>
          </w:p>
        </w:tc>
        <w:tc>
          <w:tcPr>
            <w:tcW w:w="4097" w:type="dxa"/>
          </w:tcPr>
          <w:p w14:paraId="134095A1" w14:textId="4F55F50C" w:rsidR="00B72AB4" w:rsidRDefault="00B72AB4" w:rsidP="00480471">
            <w:r>
              <w:t>Read toy model off disk and use it to predict all Named entities in a given file</w:t>
            </w:r>
          </w:p>
        </w:tc>
      </w:tr>
      <w:tr w:rsidR="00B72AB4" w14:paraId="5505E629" w14:textId="77777777" w:rsidTr="00480471">
        <w:tc>
          <w:tcPr>
            <w:tcW w:w="4913" w:type="dxa"/>
          </w:tcPr>
          <w:p w14:paraId="20FD15B6" w14:textId="733617FE" w:rsidR="00B72AB4" w:rsidRDefault="00B72AB4" w:rsidP="00480471">
            <w:r>
              <w:t>model-toy-predict-string</w:t>
            </w:r>
          </w:p>
        </w:tc>
        <w:tc>
          <w:tcPr>
            <w:tcW w:w="4097" w:type="dxa"/>
          </w:tcPr>
          <w:p w14:paraId="2836AFE0" w14:textId="7440BC78" w:rsidR="00B72AB4" w:rsidRDefault="00B72AB4" w:rsidP="00480471">
            <w:r>
              <w:t>Read toy model off disk and use it to convert the given string to tensor, and predict Named Entities in that tensor</w:t>
            </w:r>
          </w:p>
        </w:tc>
      </w:tr>
      <w:tr w:rsidR="00EA355D" w14:paraId="02B071DF" w14:textId="77777777" w:rsidTr="00480471">
        <w:tc>
          <w:tcPr>
            <w:tcW w:w="4913" w:type="dxa"/>
          </w:tcPr>
          <w:p w14:paraId="739CB5B9" w14:textId="77777777" w:rsidR="00EA355D" w:rsidRDefault="00EA355D" w:rsidP="00480471">
            <w:r w:rsidRPr="008660F8">
              <w:t>model-train-mini</w:t>
            </w:r>
          </w:p>
        </w:tc>
        <w:tc>
          <w:tcPr>
            <w:tcW w:w="4097" w:type="dxa"/>
          </w:tcPr>
          <w:p w14:paraId="5DF45D69" w14:textId="77777777" w:rsidR="00EA355D" w:rsidRDefault="00EA355D" w:rsidP="00480471">
            <w:r>
              <w:t>Run model.fit() on the Keras BLSTM model, with a batch of the first 4000 samples from the toy dataset. This is to test the end-to-end process of saving and retrieving the model.</w:t>
            </w:r>
          </w:p>
        </w:tc>
      </w:tr>
      <w:tr w:rsidR="00EF2DEF" w14:paraId="77C6245C" w14:textId="77777777" w:rsidTr="00480471">
        <w:tc>
          <w:tcPr>
            <w:tcW w:w="4913" w:type="dxa"/>
          </w:tcPr>
          <w:p w14:paraId="785F3338" w14:textId="3A2C49DB" w:rsidR="00EF2DEF" w:rsidRPr="008660F8" w:rsidRDefault="00EF2DEF" w:rsidP="00480471">
            <w:r>
              <w:t>model-train-full</w:t>
            </w:r>
          </w:p>
        </w:tc>
        <w:tc>
          <w:tcPr>
            <w:tcW w:w="4097" w:type="dxa"/>
          </w:tcPr>
          <w:p w14:paraId="773CEFBD" w14:textId="14BE6FF4" w:rsidR="00EF2DEF" w:rsidRDefault="00EF2DEF" w:rsidP="00480471">
            <w:r>
              <w:t>Run model.fit_generator() on the Keras BLSTM model, which carves test, dev and train sets from all the available data. Memory issues prevented this task from running to completion during this project.</w:t>
            </w:r>
          </w:p>
        </w:tc>
      </w:tr>
      <w:tr w:rsidR="00EA355D" w14:paraId="06A700A0" w14:textId="77777777" w:rsidTr="00480471">
        <w:tc>
          <w:tcPr>
            <w:tcW w:w="4913" w:type="dxa"/>
          </w:tcPr>
          <w:p w14:paraId="460D1AA1" w14:textId="77777777" w:rsidR="00EA355D" w:rsidRDefault="00EA355D" w:rsidP="00480471">
            <w:r w:rsidRPr="008660F8">
              <w:t>model-train-toy</w:t>
            </w:r>
          </w:p>
        </w:tc>
        <w:tc>
          <w:tcPr>
            <w:tcW w:w="4097" w:type="dxa"/>
          </w:tcPr>
          <w:p w14:paraId="7FC3692E" w14:textId="77777777" w:rsidR="00EA355D" w:rsidRDefault="00EA355D" w:rsidP="00480471">
            <w:r>
              <w:t>Run model.fit() on the Keras BLSTM model, with a toy dataset of 1 320</w:t>
            </w:r>
            <w:r w:rsidRPr="00247A09">
              <w:rPr>
                <w:vertAlign w:val="superscript"/>
              </w:rPr>
              <w:t>th</w:t>
            </w:r>
            <w:r>
              <w:t xml:space="preserve"> of the Hansard debates. This is to get an initial indication of the model’s learning capability.</w:t>
            </w:r>
          </w:p>
        </w:tc>
      </w:tr>
      <w:tr w:rsidR="00EA355D" w14:paraId="705CCDEA" w14:textId="77777777" w:rsidTr="00480471">
        <w:tc>
          <w:tcPr>
            <w:tcW w:w="4913" w:type="dxa"/>
          </w:tcPr>
          <w:p w14:paraId="4FCFB7CA" w14:textId="77777777" w:rsidR="00EA355D" w:rsidRDefault="00EA355D" w:rsidP="00480471">
            <w:r w:rsidRPr="008660F8">
              <w:t>ne-data-companies-download-process</w:t>
            </w:r>
          </w:p>
        </w:tc>
        <w:tc>
          <w:tcPr>
            <w:tcW w:w="4097" w:type="dxa"/>
          </w:tcPr>
          <w:p w14:paraId="6ECAAD07" w14:textId="77777777" w:rsidR="00EA355D" w:rsidRDefault="00EA355D" w:rsidP="00480471">
            <w:r>
              <w:t>Both download and process companies data from DBPedia and other sources</w:t>
            </w:r>
          </w:p>
        </w:tc>
      </w:tr>
      <w:tr w:rsidR="00EA355D" w14:paraId="4165999D" w14:textId="77777777" w:rsidTr="00480471">
        <w:tc>
          <w:tcPr>
            <w:tcW w:w="4913" w:type="dxa"/>
          </w:tcPr>
          <w:p w14:paraId="33548B43" w14:textId="77777777" w:rsidR="00EA355D" w:rsidRDefault="00EA355D" w:rsidP="00480471">
            <w:r w:rsidRPr="008660F8">
              <w:t>ne-data-companies-process</w:t>
            </w:r>
          </w:p>
        </w:tc>
        <w:tc>
          <w:tcPr>
            <w:tcW w:w="4097" w:type="dxa"/>
          </w:tcPr>
          <w:p w14:paraId="4D6F498E" w14:textId="77777777" w:rsidR="00EA355D" w:rsidRDefault="00EA355D" w:rsidP="00480471">
            <w:r>
              <w:t>Only do post-processing, data cleansing tasks on companies data, to assist with iteratively improving the cleaning algorithm</w:t>
            </w:r>
          </w:p>
        </w:tc>
      </w:tr>
      <w:tr w:rsidR="00EA355D" w14:paraId="1B0C1135" w14:textId="77777777" w:rsidTr="00480471">
        <w:tc>
          <w:tcPr>
            <w:tcW w:w="4913" w:type="dxa"/>
          </w:tcPr>
          <w:p w14:paraId="71C2EB62" w14:textId="77777777" w:rsidR="00EA355D" w:rsidRDefault="00EA355D" w:rsidP="00480471">
            <w:r w:rsidRPr="00F229F9">
              <w:t>ne-data-people-download-process</w:t>
            </w:r>
          </w:p>
        </w:tc>
        <w:tc>
          <w:tcPr>
            <w:tcW w:w="4097" w:type="dxa"/>
          </w:tcPr>
          <w:p w14:paraId="5DCCF627" w14:textId="77777777" w:rsidR="00EA355D" w:rsidRDefault="00EA355D" w:rsidP="00480471">
            <w:r>
              <w:t>Both download and process people data from DBPedia and other sources</w:t>
            </w:r>
          </w:p>
        </w:tc>
      </w:tr>
      <w:tr w:rsidR="00EA355D" w14:paraId="48561EE2" w14:textId="77777777" w:rsidTr="00480471">
        <w:tc>
          <w:tcPr>
            <w:tcW w:w="4913" w:type="dxa"/>
          </w:tcPr>
          <w:p w14:paraId="38FCEC54" w14:textId="77777777" w:rsidR="00EA355D" w:rsidRDefault="00EA355D" w:rsidP="00480471">
            <w:r w:rsidRPr="00F229F9">
              <w:t>ne-data-people-process</w:t>
            </w:r>
          </w:p>
        </w:tc>
        <w:tc>
          <w:tcPr>
            <w:tcW w:w="4097" w:type="dxa"/>
          </w:tcPr>
          <w:p w14:paraId="5A0336B2" w14:textId="77777777" w:rsidR="00EA355D" w:rsidRDefault="00EA355D" w:rsidP="00480471">
            <w:r>
              <w:t>Only do post-processing, data cleansing tasks on people data, to assist with iteratively improving the cleaning algorithm</w:t>
            </w:r>
          </w:p>
        </w:tc>
      </w:tr>
      <w:tr w:rsidR="00EA355D" w14:paraId="37583AEA" w14:textId="77777777" w:rsidTr="00480471">
        <w:tc>
          <w:tcPr>
            <w:tcW w:w="4913" w:type="dxa"/>
          </w:tcPr>
          <w:p w14:paraId="2AEBA43C" w14:textId="77777777" w:rsidR="00EA355D" w:rsidRDefault="00EA355D" w:rsidP="00480471">
            <w:r w:rsidRPr="00F229F9">
              <w:t>ne-data-places-download-process</w:t>
            </w:r>
          </w:p>
        </w:tc>
        <w:tc>
          <w:tcPr>
            <w:tcW w:w="4097" w:type="dxa"/>
          </w:tcPr>
          <w:p w14:paraId="2D086D5C" w14:textId="77777777" w:rsidR="00EA355D" w:rsidRDefault="00EA355D" w:rsidP="00480471">
            <w:r>
              <w:t>Both download and process people data from DBPedia and other sources</w:t>
            </w:r>
          </w:p>
        </w:tc>
      </w:tr>
      <w:tr w:rsidR="00EA355D" w14:paraId="6DD61D42" w14:textId="77777777" w:rsidTr="00480471">
        <w:tc>
          <w:tcPr>
            <w:tcW w:w="4913" w:type="dxa"/>
          </w:tcPr>
          <w:p w14:paraId="4ED8EA57" w14:textId="77777777" w:rsidR="00EA355D" w:rsidRDefault="00EA355D" w:rsidP="00480471">
            <w:r w:rsidRPr="00F229F9">
              <w:t>ne-data-places-process</w:t>
            </w:r>
          </w:p>
        </w:tc>
        <w:tc>
          <w:tcPr>
            <w:tcW w:w="4097" w:type="dxa"/>
          </w:tcPr>
          <w:p w14:paraId="72A2E272" w14:textId="77777777" w:rsidR="00EA355D" w:rsidRDefault="00EA355D" w:rsidP="00480471">
            <w:r>
              <w:t>Only do post-processing, data cleansing tasks on places data, to assist with iteratively improving the cleaning algorithm</w:t>
            </w:r>
          </w:p>
        </w:tc>
      </w:tr>
      <w:tr w:rsidR="00EA355D" w14:paraId="2C508BA9" w14:textId="77777777" w:rsidTr="00480471">
        <w:tc>
          <w:tcPr>
            <w:tcW w:w="4913" w:type="dxa"/>
          </w:tcPr>
          <w:p w14:paraId="4A2D51E8" w14:textId="77777777" w:rsidR="00EA355D" w:rsidRDefault="00EA355D" w:rsidP="00480471">
            <w:r w:rsidRPr="00F229F9">
              <w:t>print-debate-titles</w:t>
            </w:r>
          </w:p>
        </w:tc>
        <w:tc>
          <w:tcPr>
            <w:tcW w:w="4097" w:type="dxa"/>
          </w:tcPr>
          <w:p w14:paraId="47ABFE88" w14:textId="77777777" w:rsidR="00EA355D" w:rsidRDefault="00EA355D" w:rsidP="00480471">
            <w:r>
              <w:t>Both download and process people data from DBPedia and other sources</w:t>
            </w:r>
          </w:p>
        </w:tc>
      </w:tr>
      <w:tr w:rsidR="00EA355D" w14:paraId="5E158603" w14:textId="77777777" w:rsidTr="00480471">
        <w:tc>
          <w:tcPr>
            <w:tcW w:w="4913" w:type="dxa"/>
          </w:tcPr>
          <w:p w14:paraId="290AAD96" w14:textId="77777777" w:rsidR="00EA355D" w:rsidRDefault="00EA355D" w:rsidP="00480471">
            <w:r>
              <w:lastRenderedPageBreak/>
              <w:t>python-type-check</w:t>
            </w:r>
          </w:p>
        </w:tc>
        <w:tc>
          <w:tcPr>
            <w:tcW w:w="4097" w:type="dxa"/>
          </w:tcPr>
          <w:p w14:paraId="19B20925" w14:textId="77777777" w:rsidR="00EA355D" w:rsidRDefault="00EA355D" w:rsidP="00480471">
            <w:r>
              <w:t>Run mypy, Python’s static type checker, over all files I wrote in the project which contain type annotations</w:t>
            </w:r>
          </w:p>
        </w:tc>
      </w:tr>
      <w:tr w:rsidR="00EA355D" w14:paraId="16B22CF2" w14:textId="77777777" w:rsidTr="00480471">
        <w:tc>
          <w:tcPr>
            <w:tcW w:w="4913" w:type="dxa"/>
          </w:tcPr>
          <w:p w14:paraId="7AC31C6B" w14:textId="77777777" w:rsidR="00EA355D" w:rsidRDefault="00EA355D" w:rsidP="00480471">
            <w:r>
              <w:t>test</w:t>
            </w:r>
          </w:p>
        </w:tc>
        <w:tc>
          <w:tcPr>
            <w:tcW w:w="4097" w:type="dxa"/>
          </w:tcPr>
          <w:p w14:paraId="2A263453" w14:textId="77777777" w:rsidR="00EA355D" w:rsidRDefault="00EA355D" w:rsidP="00480471">
            <w:r>
              <w:t>First run python-type-check, then run pytest unit tests on the project</w:t>
            </w:r>
          </w:p>
        </w:tc>
      </w:tr>
    </w:tbl>
    <w:p w14:paraId="4C72FCC1" w14:textId="77777777" w:rsidR="00EA355D" w:rsidRDefault="00EA355D" w:rsidP="00EA355D"/>
    <w:p w14:paraId="725764D5" w14:textId="77777777" w:rsidR="00EA355D" w:rsidRDefault="00EA355D" w:rsidP="00EA355D">
      <w:r>
        <w:t>Each task in invoke called out to something else; most tasks invoked a library function from elsewhere in the code base, while some invoked shell commands, for example to de-duplicate and sort the Named Entity lists. In this case, it is faster for the shell to call a GNU C binary and use the ‘sort’ and ‘uniq’ commands, than to use similar functionality in Python. Using the tasks.py file as a dispatcher, without it containing any processing logic itself, ensured that it remained easy to understand and reason with as the project grew.</w:t>
      </w:r>
    </w:p>
    <w:p w14:paraId="1DC42EBA" w14:textId="77777777" w:rsidR="00EA355D" w:rsidRDefault="00EA355D" w:rsidP="00EA355D"/>
    <w:p w14:paraId="66AA555C" w14:textId="7F3214CA" w:rsidR="00EA355D" w:rsidRPr="00EA355D" w:rsidRDefault="00EA355D" w:rsidP="00EA355D">
      <w:r>
        <w:t xml:space="preserve">Once the project reached a scale where the model processing had to be done on cloud compute nodes, the use of a virtualenv also proved worthwhile. By use of a pip freeze file (requirements-freeze.txt in the project), </w:t>
      </w:r>
      <w:r w:rsidR="007A6755">
        <w:t>and pyenv to install the same Python version,</w:t>
      </w:r>
      <w:r w:rsidR="007A6755">
        <w:rPr>
          <w:rStyle w:val="FootnoteReference"/>
        </w:rPr>
        <w:footnoteReference w:id="21"/>
      </w:r>
      <w:r w:rsidR="007A6755">
        <w:t xml:space="preserve"> </w:t>
      </w:r>
      <w:r>
        <w:t>the DigitalOcean Droplet virtual machine</w:t>
      </w:r>
      <w:r w:rsidR="007A6755">
        <w:t>, and later Birkbeck’s own server Venus,</w:t>
      </w:r>
      <w:r>
        <w:t xml:space="preserve"> could be configured with exactly the same python libraries and python interpreter, even though the system python was different from the laptop used for development work.</w:t>
      </w:r>
    </w:p>
    <w:p w14:paraId="036AEFB2" w14:textId="544780B2" w:rsidR="00D75AF0" w:rsidRPr="00D75AF0" w:rsidRDefault="007923F8" w:rsidP="00D75AF0">
      <w:pPr>
        <w:pStyle w:val="Heading1"/>
      </w:pPr>
      <w:bookmarkStart w:id="169" w:name="_Ref521578620"/>
      <w:bookmarkStart w:id="170" w:name="_Toc523395552"/>
      <w:r>
        <w:t>Appendix B</w:t>
      </w:r>
      <w:r w:rsidR="004B3D94">
        <w:t xml:space="preserve">: </w:t>
      </w:r>
      <w:r w:rsidR="00D75AF0">
        <w:t>What’s My Work</w:t>
      </w:r>
      <w:bookmarkEnd w:id="169"/>
      <w:bookmarkEnd w:id="170"/>
    </w:p>
    <w:p w14:paraId="0A3859DF" w14:textId="21DD47D0" w:rsidR="00E778AB" w:rsidRDefault="00E778AB"/>
    <w:p w14:paraId="4118C96F" w14:textId="08ABED2D" w:rsidR="005100AB" w:rsidRDefault="00F122E9">
      <w:r>
        <w:t xml:space="preserve">As this project embeds Nur Lan’s Keras model, in </w:t>
      </w:r>
      <w:r>
        <w:fldChar w:fldCharType="begin"/>
      </w:r>
      <w:r>
        <w:instrText xml:space="preserve"> REF _Ref522796412 \h </w:instrText>
      </w:r>
      <w:r>
        <w:fldChar w:fldCharType="separate"/>
      </w:r>
      <w:r w:rsidR="008F774B">
        <w:t xml:space="preserve">Table </w:t>
      </w:r>
      <w:r w:rsidR="008F774B">
        <w:rPr>
          <w:noProof/>
        </w:rPr>
        <w:t>11</w:t>
      </w:r>
      <w:r>
        <w:fldChar w:fldCharType="end"/>
      </w:r>
      <w:r>
        <w:t xml:space="preserve"> I list who authored each code source file in the project, and a description of its purpose.</w:t>
      </w:r>
      <w:r w:rsidR="00DA17EB">
        <w:t xml:space="preserve"> My total contribution is 2,439 lines of code.</w:t>
      </w:r>
    </w:p>
    <w:p w14:paraId="44F6815D" w14:textId="77777777" w:rsidR="00F122E9" w:rsidRDefault="00F122E9"/>
    <w:p w14:paraId="49B03802" w14:textId="27C5633B" w:rsidR="00F122E9" w:rsidRDefault="00F122E9" w:rsidP="00F122E9">
      <w:pPr>
        <w:pStyle w:val="Caption"/>
        <w:keepNext/>
      </w:pPr>
      <w:bookmarkStart w:id="171" w:name="_Ref522796412"/>
      <w:bookmarkStart w:id="172" w:name="_Toc523395493"/>
      <w:r>
        <w:t xml:space="preserve">Table </w:t>
      </w:r>
      <w:r w:rsidR="00A571E0">
        <w:rPr>
          <w:noProof/>
        </w:rPr>
        <w:fldChar w:fldCharType="begin"/>
      </w:r>
      <w:r w:rsidR="00A571E0">
        <w:rPr>
          <w:noProof/>
        </w:rPr>
        <w:instrText xml:space="preserve"> SEQ Table \* ARABIC </w:instrText>
      </w:r>
      <w:r w:rsidR="00A571E0">
        <w:rPr>
          <w:noProof/>
        </w:rPr>
        <w:fldChar w:fldCharType="separate"/>
      </w:r>
      <w:r w:rsidR="008F774B">
        <w:rPr>
          <w:noProof/>
        </w:rPr>
        <w:t>11</w:t>
      </w:r>
      <w:r w:rsidR="00A571E0">
        <w:rPr>
          <w:noProof/>
        </w:rPr>
        <w:fldChar w:fldCharType="end"/>
      </w:r>
      <w:bookmarkEnd w:id="171"/>
      <w:r>
        <w:t xml:space="preserve"> List of source code with author</w:t>
      </w:r>
      <w:bookmarkEnd w:id="172"/>
    </w:p>
    <w:tbl>
      <w:tblPr>
        <w:tblStyle w:val="TableGrid"/>
        <w:tblW w:w="0" w:type="auto"/>
        <w:tblLayout w:type="fixed"/>
        <w:tblLook w:val="04A0" w:firstRow="1" w:lastRow="0" w:firstColumn="1" w:lastColumn="0" w:noHBand="0" w:noVBand="1"/>
      </w:tblPr>
      <w:tblGrid>
        <w:gridCol w:w="3539"/>
        <w:gridCol w:w="1418"/>
        <w:gridCol w:w="4053"/>
      </w:tblGrid>
      <w:tr w:rsidR="00F122E9" w:rsidRPr="00F122E9" w14:paraId="230F8AD7" w14:textId="77777777" w:rsidTr="00F122E9">
        <w:trPr>
          <w:trHeight w:val="340"/>
        </w:trPr>
        <w:tc>
          <w:tcPr>
            <w:tcW w:w="3539" w:type="dxa"/>
          </w:tcPr>
          <w:p w14:paraId="21F4F936" w14:textId="1158220C" w:rsidR="00F122E9" w:rsidRPr="00F122E9" w:rsidRDefault="00F122E9">
            <w:pPr>
              <w:rPr>
                <w:b/>
              </w:rPr>
            </w:pPr>
            <w:r w:rsidRPr="00F122E9">
              <w:rPr>
                <w:b/>
              </w:rPr>
              <w:t>File Path</w:t>
            </w:r>
          </w:p>
        </w:tc>
        <w:tc>
          <w:tcPr>
            <w:tcW w:w="1418" w:type="dxa"/>
          </w:tcPr>
          <w:p w14:paraId="4E0957FF" w14:textId="6EC244B7" w:rsidR="00F122E9" w:rsidRPr="00F122E9" w:rsidRDefault="00F122E9">
            <w:pPr>
              <w:rPr>
                <w:b/>
              </w:rPr>
            </w:pPr>
            <w:r w:rsidRPr="00F122E9">
              <w:rPr>
                <w:b/>
              </w:rPr>
              <w:t>Author</w:t>
            </w:r>
          </w:p>
        </w:tc>
        <w:tc>
          <w:tcPr>
            <w:tcW w:w="4053" w:type="dxa"/>
          </w:tcPr>
          <w:p w14:paraId="5781A122" w14:textId="781AAED5" w:rsidR="00F122E9" w:rsidRPr="00F122E9" w:rsidRDefault="00F122E9">
            <w:pPr>
              <w:rPr>
                <w:b/>
              </w:rPr>
            </w:pPr>
            <w:r w:rsidRPr="00F122E9">
              <w:rPr>
                <w:b/>
              </w:rPr>
              <w:t>Description</w:t>
            </w:r>
          </w:p>
        </w:tc>
      </w:tr>
      <w:tr w:rsidR="00F122E9" w:rsidRPr="00F122E9" w14:paraId="06700847" w14:textId="77777777" w:rsidTr="00F122E9">
        <w:trPr>
          <w:trHeight w:val="340"/>
        </w:trPr>
        <w:tc>
          <w:tcPr>
            <w:tcW w:w="3539" w:type="dxa"/>
            <w:hideMark/>
          </w:tcPr>
          <w:p w14:paraId="7912E068" w14:textId="77777777" w:rsidR="00F122E9" w:rsidRPr="00F122E9" w:rsidRDefault="00F122E9">
            <w:r w:rsidRPr="00F122E9">
              <w:t>./tasks.py</w:t>
            </w:r>
          </w:p>
        </w:tc>
        <w:tc>
          <w:tcPr>
            <w:tcW w:w="1418" w:type="dxa"/>
            <w:hideMark/>
          </w:tcPr>
          <w:p w14:paraId="6437F6CE" w14:textId="77777777" w:rsidR="00F122E9" w:rsidRPr="00F122E9" w:rsidRDefault="00F122E9">
            <w:r w:rsidRPr="00F122E9">
              <w:t>Matt Ralph</w:t>
            </w:r>
          </w:p>
        </w:tc>
        <w:tc>
          <w:tcPr>
            <w:tcW w:w="4053" w:type="dxa"/>
            <w:hideMark/>
          </w:tcPr>
          <w:p w14:paraId="520434F2" w14:textId="77777777" w:rsidR="00F122E9" w:rsidRPr="00F122E9" w:rsidRDefault="00F122E9">
            <w:r w:rsidRPr="00F122E9">
              <w:t>Invoke tasks manager</w:t>
            </w:r>
          </w:p>
        </w:tc>
      </w:tr>
      <w:tr w:rsidR="00F122E9" w:rsidRPr="00F122E9" w14:paraId="63C3955D" w14:textId="77777777" w:rsidTr="00F122E9">
        <w:trPr>
          <w:trHeight w:val="340"/>
        </w:trPr>
        <w:tc>
          <w:tcPr>
            <w:tcW w:w="3539" w:type="dxa"/>
            <w:hideMark/>
          </w:tcPr>
          <w:p w14:paraId="12FA2F89" w14:textId="77777777" w:rsidR="00F122E9" w:rsidRPr="00F122E9" w:rsidRDefault="00F122E9">
            <w:r w:rsidRPr="00F122E9">
              <w:t>./ne_data_gathering/places.py</w:t>
            </w:r>
          </w:p>
        </w:tc>
        <w:tc>
          <w:tcPr>
            <w:tcW w:w="1418" w:type="dxa"/>
            <w:hideMark/>
          </w:tcPr>
          <w:p w14:paraId="22FE66E6" w14:textId="77777777" w:rsidR="00F122E9" w:rsidRPr="00F122E9" w:rsidRDefault="00F122E9">
            <w:r w:rsidRPr="00F122E9">
              <w:t>Matt Ralph</w:t>
            </w:r>
          </w:p>
        </w:tc>
        <w:tc>
          <w:tcPr>
            <w:tcW w:w="4053" w:type="dxa"/>
            <w:hideMark/>
          </w:tcPr>
          <w:p w14:paraId="14BE4E03" w14:textId="77777777" w:rsidR="00F122E9" w:rsidRPr="00F122E9" w:rsidRDefault="00F122E9">
            <w:r w:rsidRPr="00F122E9">
              <w:t>Gather NE location data</w:t>
            </w:r>
          </w:p>
        </w:tc>
      </w:tr>
      <w:tr w:rsidR="00F122E9" w:rsidRPr="00F122E9" w14:paraId="3EA1CF37" w14:textId="77777777" w:rsidTr="00F122E9">
        <w:trPr>
          <w:trHeight w:val="340"/>
        </w:trPr>
        <w:tc>
          <w:tcPr>
            <w:tcW w:w="3539" w:type="dxa"/>
            <w:hideMark/>
          </w:tcPr>
          <w:p w14:paraId="61460D8A" w14:textId="77777777" w:rsidR="00F122E9" w:rsidRPr="00F122E9" w:rsidRDefault="00F122E9">
            <w:r w:rsidRPr="00F122E9">
              <w:t>./ne_data_gathering/util.py</w:t>
            </w:r>
          </w:p>
        </w:tc>
        <w:tc>
          <w:tcPr>
            <w:tcW w:w="1418" w:type="dxa"/>
            <w:hideMark/>
          </w:tcPr>
          <w:p w14:paraId="57825188" w14:textId="77777777" w:rsidR="00F122E9" w:rsidRPr="00F122E9" w:rsidRDefault="00F122E9">
            <w:r w:rsidRPr="00F122E9">
              <w:t>Matt Ralph</w:t>
            </w:r>
          </w:p>
        </w:tc>
        <w:tc>
          <w:tcPr>
            <w:tcW w:w="4053" w:type="dxa"/>
            <w:hideMark/>
          </w:tcPr>
          <w:p w14:paraId="3D7EA58C" w14:textId="77777777" w:rsidR="00F122E9" w:rsidRPr="00F122E9" w:rsidRDefault="00F122E9">
            <w:r w:rsidRPr="00F122E9">
              <w:t>NE common functions</w:t>
            </w:r>
          </w:p>
        </w:tc>
      </w:tr>
      <w:tr w:rsidR="00F122E9" w:rsidRPr="00F122E9" w14:paraId="7A9C92B2" w14:textId="77777777" w:rsidTr="00F122E9">
        <w:trPr>
          <w:trHeight w:val="680"/>
        </w:trPr>
        <w:tc>
          <w:tcPr>
            <w:tcW w:w="3539" w:type="dxa"/>
            <w:hideMark/>
          </w:tcPr>
          <w:p w14:paraId="60974546" w14:textId="77777777" w:rsidR="00F122E9" w:rsidRPr="00F122E9" w:rsidRDefault="00F122E9">
            <w:r w:rsidRPr="00F122E9">
              <w:t>./ne_data_gathering/__init__.py</w:t>
            </w:r>
          </w:p>
        </w:tc>
        <w:tc>
          <w:tcPr>
            <w:tcW w:w="1418" w:type="dxa"/>
            <w:hideMark/>
          </w:tcPr>
          <w:p w14:paraId="26497588" w14:textId="77777777" w:rsidR="00F122E9" w:rsidRPr="00F122E9" w:rsidRDefault="00F122E9">
            <w:r w:rsidRPr="00F122E9">
              <w:t>Matt Ralph</w:t>
            </w:r>
          </w:p>
        </w:tc>
        <w:tc>
          <w:tcPr>
            <w:tcW w:w="4053" w:type="dxa"/>
            <w:hideMark/>
          </w:tcPr>
          <w:p w14:paraId="6B2EB9D8" w14:textId="77777777" w:rsidR="00F122E9" w:rsidRPr="00F122E9" w:rsidRDefault="00F122E9">
            <w:r w:rsidRPr="00F122E9">
              <w:t>Empty file for Python Package definition</w:t>
            </w:r>
          </w:p>
        </w:tc>
      </w:tr>
      <w:tr w:rsidR="00F122E9" w:rsidRPr="00F122E9" w14:paraId="43C72C9E" w14:textId="77777777" w:rsidTr="00F122E9">
        <w:trPr>
          <w:trHeight w:val="340"/>
        </w:trPr>
        <w:tc>
          <w:tcPr>
            <w:tcW w:w="3539" w:type="dxa"/>
            <w:hideMark/>
          </w:tcPr>
          <w:p w14:paraId="63B4A0FC" w14:textId="77777777" w:rsidR="00F122E9" w:rsidRPr="00F122E9" w:rsidRDefault="00F122E9">
            <w:r w:rsidRPr="00F122E9">
              <w:t>./ne_data_gathering/people.py</w:t>
            </w:r>
          </w:p>
        </w:tc>
        <w:tc>
          <w:tcPr>
            <w:tcW w:w="1418" w:type="dxa"/>
            <w:hideMark/>
          </w:tcPr>
          <w:p w14:paraId="2390DA29" w14:textId="77777777" w:rsidR="00F122E9" w:rsidRPr="00F122E9" w:rsidRDefault="00F122E9">
            <w:r w:rsidRPr="00F122E9">
              <w:t>Matt Ralph</w:t>
            </w:r>
          </w:p>
        </w:tc>
        <w:tc>
          <w:tcPr>
            <w:tcW w:w="4053" w:type="dxa"/>
            <w:hideMark/>
          </w:tcPr>
          <w:p w14:paraId="070E1EFB" w14:textId="77777777" w:rsidR="00F122E9" w:rsidRPr="00F122E9" w:rsidRDefault="00F122E9">
            <w:r w:rsidRPr="00F122E9">
              <w:t>Gather NE people data</w:t>
            </w:r>
          </w:p>
        </w:tc>
      </w:tr>
      <w:tr w:rsidR="00F122E9" w:rsidRPr="00F122E9" w14:paraId="26653260" w14:textId="77777777" w:rsidTr="00F122E9">
        <w:trPr>
          <w:trHeight w:val="340"/>
        </w:trPr>
        <w:tc>
          <w:tcPr>
            <w:tcW w:w="3539" w:type="dxa"/>
            <w:hideMark/>
          </w:tcPr>
          <w:p w14:paraId="4B079465" w14:textId="77777777" w:rsidR="00F122E9" w:rsidRPr="00F122E9" w:rsidRDefault="00F122E9">
            <w:r w:rsidRPr="00F122E9">
              <w:t>./ne_data_gathering/companies.py</w:t>
            </w:r>
          </w:p>
        </w:tc>
        <w:tc>
          <w:tcPr>
            <w:tcW w:w="1418" w:type="dxa"/>
            <w:hideMark/>
          </w:tcPr>
          <w:p w14:paraId="7CD4CF37" w14:textId="77777777" w:rsidR="00F122E9" w:rsidRPr="00F122E9" w:rsidRDefault="00F122E9">
            <w:r w:rsidRPr="00F122E9">
              <w:t>Matt Ralph</w:t>
            </w:r>
          </w:p>
        </w:tc>
        <w:tc>
          <w:tcPr>
            <w:tcW w:w="4053" w:type="dxa"/>
            <w:hideMark/>
          </w:tcPr>
          <w:p w14:paraId="0B1E59BC" w14:textId="77777777" w:rsidR="00F122E9" w:rsidRPr="00F122E9" w:rsidRDefault="00F122E9">
            <w:r w:rsidRPr="00F122E9">
              <w:t>Gather NE organization data</w:t>
            </w:r>
          </w:p>
        </w:tc>
      </w:tr>
      <w:tr w:rsidR="00F122E9" w:rsidRPr="00F122E9" w14:paraId="68D52289" w14:textId="77777777" w:rsidTr="00F122E9">
        <w:trPr>
          <w:trHeight w:val="340"/>
        </w:trPr>
        <w:tc>
          <w:tcPr>
            <w:tcW w:w="3539" w:type="dxa"/>
            <w:hideMark/>
          </w:tcPr>
          <w:p w14:paraId="134A65BE" w14:textId="77777777" w:rsidR="00F122E9" w:rsidRPr="00F122E9" w:rsidRDefault="00F122E9">
            <w:r w:rsidRPr="00F122E9">
              <w:t>./test/test_companies.py</w:t>
            </w:r>
          </w:p>
        </w:tc>
        <w:tc>
          <w:tcPr>
            <w:tcW w:w="1418" w:type="dxa"/>
            <w:hideMark/>
          </w:tcPr>
          <w:p w14:paraId="282DEDD6" w14:textId="77777777" w:rsidR="00F122E9" w:rsidRPr="00F122E9" w:rsidRDefault="00F122E9">
            <w:r w:rsidRPr="00F122E9">
              <w:t>Matt Ralph</w:t>
            </w:r>
          </w:p>
        </w:tc>
        <w:tc>
          <w:tcPr>
            <w:tcW w:w="4053" w:type="dxa"/>
            <w:hideMark/>
          </w:tcPr>
          <w:p w14:paraId="0509ECFC" w14:textId="77777777" w:rsidR="00F122E9" w:rsidRPr="00F122E9" w:rsidRDefault="00F122E9">
            <w:r w:rsidRPr="00F122E9">
              <w:t>Unit tests for companies</w:t>
            </w:r>
          </w:p>
        </w:tc>
      </w:tr>
      <w:tr w:rsidR="00F122E9" w:rsidRPr="00F122E9" w14:paraId="3F714B6B" w14:textId="77777777" w:rsidTr="00F122E9">
        <w:trPr>
          <w:trHeight w:val="680"/>
        </w:trPr>
        <w:tc>
          <w:tcPr>
            <w:tcW w:w="3539" w:type="dxa"/>
            <w:hideMark/>
          </w:tcPr>
          <w:p w14:paraId="539ADB4D" w14:textId="77777777" w:rsidR="00F122E9" w:rsidRPr="00F122E9" w:rsidRDefault="00F122E9">
            <w:r w:rsidRPr="00F122E9">
              <w:t>./test/__init__.py</w:t>
            </w:r>
          </w:p>
        </w:tc>
        <w:tc>
          <w:tcPr>
            <w:tcW w:w="1418" w:type="dxa"/>
            <w:hideMark/>
          </w:tcPr>
          <w:p w14:paraId="76DC0AA3" w14:textId="77777777" w:rsidR="00F122E9" w:rsidRPr="00F122E9" w:rsidRDefault="00F122E9">
            <w:r w:rsidRPr="00F122E9">
              <w:t>Matt Ralph</w:t>
            </w:r>
          </w:p>
        </w:tc>
        <w:tc>
          <w:tcPr>
            <w:tcW w:w="4053" w:type="dxa"/>
            <w:hideMark/>
          </w:tcPr>
          <w:p w14:paraId="7290FE1B" w14:textId="77777777" w:rsidR="00F122E9" w:rsidRPr="00F122E9" w:rsidRDefault="00F122E9">
            <w:r w:rsidRPr="00F122E9">
              <w:t>Empty file for Python Package definition</w:t>
            </w:r>
          </w:p>
        </w:tc>
      </w:tr>
      <w:tr w:rsidR="00F122E9" w:rsidRPr="00F122E9" w14:paraId="49BF7F9F" w14:textId="77777777" w:rsidTr="00F122E9">
        <w:trPr>
          <w:trHeight w:val="340"/>
        </w:trPr>
        <w:tc>
          <w:tcPr>
            <w:tcW w:w="3539" w:type="dxa"/>
            <w:hideMark/>
          </w:tcPr>
          <w:p w14:paraId="78671A37" w14:textId="77777777" w:rsidR="00F122E9" w:rsidRPr="00F122E9" w:rsidRDefault="00F122E9">
            <w:r w:rsidRPr="00F122E9">
              <w:t>./test/test_util.py</w:t>
            </w:r>
          </w:p>
        </w:tc>
        <w:tc>
          <w:tcPr>
            <w:tcW w:w="1418" w:type="dxa"/>
            <w:hideMark/>
          </w:tcPr>
          <w:p w14:paraId="2665A1B9" w14:textId="77777777" w:rsidR="00F122E9" w:rsidRPr="00F122E9" w:rsidRDefault="00F122E9">
            <w:r w:rsidRPr="00F122E9">
              <w:t>Matt Ralph</w:t>
            </w:r>
          </w:p>
        </w:tc>
        <w:tc>
          <w:tcPr>
            <w:tcW w:w="4053" w:type="dxa"/>
            <w:hideMark/>
          </w:tcPr>
          <w:p w14:paraId="23FA05DC" w14:textId="77777777" w:rsidR="00F122E9" w:rsidRPr="00F122E9" w:rsidRDefault="00F122E9">
            <w:r w:rsidRPr="00F122E9">
              <w:t>Unit test NE processing functions</w:t>
            </w:r>
          </w:p>
        </w:tc>
      </w:tr>
      <w:tr w:rsidR="00F122E9" w:rsidRPr="00F122E9" w14:paraId="4D7A14EA" w14:textId="77777777" w:rsidTr="00F122E9">
        <w:trPr>
          <w:trHeight w:val="340"/>
        </w:trPr>
        <w:tc>
          <w:tcPr>
            <w:tcW w:w="3539" w:type="dxa"/>
            <w:hideMark/>
          </w:tcPr>
          <w:p w14:paraId="528FC12A" w14:textId="77777777" w:rsidR="00F122E9" w:rsidRPr="00F122E9" w:rsidRDefault="00F122E9">
            <w:r w:rsidRPr="00F122E9">
              <w:t>./test/test_model_integration.py</w:t>
            </w:r>
          </w:p>
        </w:tc>
        <w:tc>
          <w:tcPr>
            <w:tcW w:w="1418" w:type="dxa"/>
            <w:hideMark/>
          </w:tcPr>
          <w:p w14:paraId="6FF25041" w14:textId="77777777" w:rsidR="00F122E9" w:rsidRPr="00F122E9" w:rsidRDefault="00F122E9">
            <w:r w:rsidRPr="00F122E9">
              <w:t>Matt Ralph</w:t>
            </w:r>
          </w:p>
        </w:tc>
        <w:tc>
          <w:tcPr>
            <w:tcW w:w="4053" w:type="dxa"/>
            <w:hideMark/>
          </w:tcPr>
          <w:p w14:paraId="3DFDD250" w14:textId="77777777" w:rsidR="00F122E9" w:rsidRPr="00F122E9" w:rsidRDefault="00F122E9">
            <w:r w:rsidRPr="00F122E9">
              <w:t>Unit test for onehot function</w:t>
            </w:r>
          </w:p>
        </w:tc>
      </w:tr>
      <w:tr w:rsidR="00F122E9" w:rsidRPr="00F122E9" w14:paraId="181F8140" w14:textId="77777777" w:rsidTr="00F122E9">
        <w:trPr>
          <w:trHeight w:val="340"/>
        </w:trPr>
        <w:tc>
          <w:tcPr>
            <w:tcW w:w="3539" w:type="dxa"/>
            <w:hideMark/>
          </w:tcPr>
          <w:p w14:paraId="5F812448" w14:textId="77777777" w:rsidR="00F122E9" w:rsidRPr="00F122E9" w:rsidRDefault="00F122E9">
            <w:r w:rsidRPr="00F122E9">
              <w:t>./test/test_simple_gui_util.py</w:t>
            </w:r>
          </w:p>
        </w:tc>
        <w:tc>
          <w:tcPr>
            <w:tcW w:w="1418" w:type="dxa"/>
            <w:hideMark/>
          </w:tcPr>
          <w:p w14:paraId="7859BEBC" w14:textId="77777777" w:rsidR="00F122E9" w:rsidRPr="00F122E9" w:rsidRDefault="00F122E9">
            <w:r w:rsidRPr="00F122E9">
              <w:t>Matt Ralph</w:t>
            </w:r>
          </w:p>
        </w:tc>
        <w:tc>
          <w:tcPr>
            <w:tcW w:w="4053" w:type="dxa"/>
            <w:hideMark/>
          </w:tcPr>
          <w:p w14:paraId="25F737AC" w14:textId="77777777" w:rsidR="00F122E9" w:rsidRPr="00F122E9" w:rsidRDefault="00F122E9">
            <w:r w:rsidRPr="00F122E9">
              <w:t>Unit test for prediction formatting</w:t>
            </w:r>
          </w:p>
        </w:tc>
      </w:tr>
      <w:tr w:rsidR="00F122E9" w:rsidRPr="00F122E9" w14:paraId="62DBBE0C" w14:textId="77777777" w:rsidTr="00F122E9">
        <w:trPr>
          <w:trHeight w:val="340"/>
        </w:trPr>
        <w:tc>
          <w:tcPr>
            <w:tcW w:w="3539" w:type="dxa"/>
            <w:hideMark/>
          </w:tcPr>
          <w:p w14:paraId="0BAE3DD5" w14:textId="77777777" w:rsidR="00F122E9" w:rsidRPr="00F122E9" w:rsidRDefault="00F122E9">
            <w:r w:rsidRPr="00F122E9">
              <w:lastRenderedPageBreak/>
              <w:t>./test/test_matt.py</w:t>
            </w:r>
          </w:p>
        </w:tc>
        <w:tc>
          <w:tcPr>
            <w:tcW w:w="1418" w:type="dxa"/>
            <w:hideMark/>
          </w:tcPr>
          <w:p w14:paraId="3686D618" w14:textId="77777777" w:rsidR="00F122E9" w:rsidRPr="00F122E9" w:rsidRDefault="00F122E9">
            <w:r w:rsidRPr="00F122E9">
              <w:t>Matt Ralph</w:t>
            </w:r>
          </w:p>
        </w:tc>
        <w:tc>
          <w:tcPr>
            <w:tcW w:w="4053" w:type="dxa"/>
            <w:hideMark/>
          </w:tcPr>
          <w:p w14:paraId="6DD015A8" w14:textId="77777777" w:rsidR="00F122E9" w:rsidRPr="00F122E9" w:rsidRDefault="00F122E9">
            <w:r w:rsidRPr="00F122E9">
              <w:t>Unit test for file management</w:t>
            </w:r>
          </w:p>
        </w:tc>
      </w:tr>
      <w:tr w:rsidR="00F122E9" w:rsidRPr="00F122E9" w14:paraId="36D86A2F" w14:textId="77777777" w:rsidTr="00F122E9">
        <w:trPr>
          <w:trHeight w:val="340"/>
        </w:trPr>
        <w:tc>
          <w:tcPr>
            <w:tcW w:w="3539" w:type="dxa"/>
            <w:hideMark/>
          </w:tcPr>
          <w:p w14:paraId="2316C17B" w14:textId="77777777" w:rsidR="00F122E9" w:rsidRPr="00F122E9" w:rsidRDefault="00F122E9">
            <w:r w:rsidRPr="00F122E9">
              <w:t>./test/test_interpolate.py</w:t>
            </w:r>
          </w:p>
        </w:tc>
        <w:tc>
          <w:tcPr>
            <w:tcW w:w="1418" w:type="dxa"/>
            <w:hideMark/>
          </w:tcPr>
          <w:p w14:paraId="3B094D79" w14:textId="77777777" w:rsidR="00F122E9" w:rsidRPr="00F122E9" w:rsidRDefault="00F122E9">
            <w:r w:rsidRPr="00F122E9">
              <w:t>Matt Ralph</w:t>
            </w:r>
          </w:p>
        </w:tc>
        <w:tc>
          <w:tcPr>
            <w:tcW w:w="4053" w:type="dxa"/>
            <w:hideMark/>
          </w:tcPr>
          <w:p w14:paraId="6EEDE0DD" w14:textId="77777777" w:rsidR="00F122E9" w:rsidRPr="00F122E9" w:rsidRDefault="00F122E9">
            <w:r w:rsidRPr="00F122E9">
              <w:t>Unit tests for interpolation algorithms</w:t>
            </w:r>
          </w:p>
        </w:tc>
      </w:tr>
      <w:tr w:rsidR="00F122E9" w:rsidRPr="00F122E9" w14:paraId="43D3E0C0" w14:textId="77777777" w:rsidTr="00F122E9">
        <w:trPr>
          <w:trHeight w:val="680"/>
        </w:trPr>
        <w:tc>
          <w:tcPr>
            <w:tcW w:w="3539" w:type="dxa"/>
            <w:hideMark/>
          </w:tcPr>
          <w:p w14:paraId="276E5622" w14:textId="77777777" w:rsidR="00F122E9" w:rsidRPr="00F122E9" w:rsidRDefault="00F122E9">
            <w:r w:rsidRPr="00F122E9">
              <w:t>./hansard_gathering/filesystem.py</w:t>
            </w:r>
          </w:p>
        </w:tc>
        <w:tc>
          <w:tcPr>
            <w:tcW w:w="1418" w:type="dxa"/>
            <w:hideMark/>
          </w:tcPr>
          <w:p w14:paraId="4EEB0DA6" w14:textId="77777777" w:rsidR="00F122E9" w:rsidRPr="00F122E9" w:rsidRDefault="00F122E9">
            <w:r w:rsidRPr="00F122E9">
              <w:t>Matt Ralph</w:t>
            </w:r>
          </w:p>
        </w:tc>
        <w:tc>
          <w:tcPr>
            <w:tcW w:w="4053" w:type="dxa"/>
            <w:hideMark/>
          </w:tcPr>
          <w:p w14:paraId="2A777518" w14:textId="77777777" w:rsidR="00F122E9" w:rsidRPr="00F122E9" w:rsidRDefault="00F122E9">
            <w:r w:rsidRPr="00F122E9">
              <w:t>Utilities to allow Simple-GUI to serve Hansards from disk</w:t>
            </w:r>
          </w:p>
        </w:tc>
      </w:tr>
      <w:tr w:rsidR="00F122E9" w:rsidRPr="00F122E9" w14:paraId="690985E6" w14:textId="77777777" w:rsidTr="00F122E9">
        <w:trPr>
          <w:trHeight w:val="680"/>
        </w:trPr>
        <w:tc>
          <w:tcPr>
            <w:tcW w:w="3539" w:type="dxa"/>
            <w:hideMark/>
          </w:tcPr>
          <w:p w14:paraId="32620715" w14:textId="77777777" w:rsidR="00F122E9" w:rsidRPr="00F122E9" w:rsidRDefault="00F122E9">
            <w:r w:rsidRPr="00F122E9">
              <w:t>./hansard_gathering/__init__.py</w:t>
            </w:r>
          </w:p>
        </w:tc>
        <w:tc>
          <w:tcPr>
            <w:tcW w:w="1418" w:type="dxa"/>
            <w:hideMark/>
          </w:tcPr>
          <w:p w14:paraId="75B68897" w14:textId="77777777" w:rsidR="00F122E9" w:rsidRPr="00F122E9" w:rsidRDefault="00F122E9">
            <w:r w:rsidRPr="00F122E9">
              <w:t>Matt Ralph</w:t>
            </w:r>
          </w:p>
        </w:tc>
        <w:tc>
          <w:tcPr>
            <w:tcW w:w="4053" w:type="dxa"/>
            <w:hideMark/>
          </w:tcPr>
          <w:p w14:paraId="76A3127F" w14:textId="77777777" w:rsidR="00F122E9" w:rsidRPr="00F122E9" w:rsidRDefault="00F122E9">
            <w:r w:rsidRPr="00F122E9">
              <w:t>Empty file for Python Package definition</w:t>
            </w:r>
          </w:p>
        </w:tc>
      </w:tr>
      <w:tr w:rsidR="00F122E9" w:rsidRPr="00F122E9" w14:paraId="106671AE" w14:textId="77777777" w:rsidTr="00F122E9">
        <w:trPr>
          <w:trHeight w:val="680"/>
        </w:trPr>
        <w:tc>
          <w:tcPr>
            <w:tcW w:w="3539" w:type="dxa"/>
            <w:hideMark/>
          </w:tcPr>
          <w:p w14:paraId="2D62BAD2" w14:textId="77777777" w:rsidR="00F122E9" w:rsidRPr="00F122E9" w:rsidRDefault="00F122E9">
            <w:r w:rsidRPr="00F122E9">
              <w:t>./hansard_gathering/chunk.py</w:t>
            </w:r>
          </w:p>
        </w:tc>
        <w:tc>
          <w:tcPr>
            <w:tcW w:w="1418" w:type="dxa"/>
            <w:hideMark/>
          </w:tcPr>
          <w:p w14:paraId="3FA5E434" w14:textId="77777777" w:rsidR="00F122E9" w:rsidRPr="00F122E9" w:rsidRDefault="00F122E9">
            <w:r w:rsidRPr="00F122E9">
              <w:t>Matt Ralph</w:t>
            </w:r>
          </w:p>
        </w:tc>
        <w:tc>
          <w:tcPr>
            <w:tcW w:w="4053" w:type="dxa"/>
            <w:hideMark/>
          </w:tcPr>
          <w:p w14:paraId="5A307788" w14:textId="77777777" w:rsidR="00F122E9" w:rsidRPr="00F122E9" w:rsidRDefault="00F122E9">
            <w:r w:rsidRPr="00F122E9">
              <w:t>Code to perform sentence segmentation</w:t>
            </w:r>
          </w:p>
        </w:tc>
      </w:tr>
      <w:tr w:rsidR="00F122E9" w:rsidRPr="00F122E9" w14:paraId="789ADF9F" w14:textId="77777777" w:rsidTr="00F122E9">
        <w:trPr>
          <w:trHeight w:val="340"/>
        </w:trPr>
        <w:tc>
          <w:tcPr>
            <w:tcW w:w="3539" w:type="dxa"/>
            <w:hideMark/>
          </w:tcPr>
          <w:p w14:paraId="4523C873" w14:textId="77777777" w:rsidR="00F122E9" w:rsidRPr="00F122E9" w:rsidRDefault="00F122E9">
            <w:r w:rsidRPr="00F122E9">
              <w:t>./hansard_gathering/numerify.py</w:t>
            </w:r>
          </w:p>
        </w:tc>
        <w:tc>
          <w:tcPr>
            <w:tcW w:w="1418" w:type="dxa"/>
            <w:hideMark/>
          </w:tcPr>
          <w:p w14:paraId="08CDAC03" w14:textId="77777777" w:rsidR="00F122E9" w:rsidRPr="00F122E9" w:rsidRDefault="00F122E9">
            <w:r w:rsidRPr="00F122E9">
              <w:t>Matt Ralph</w:t>
            </w:r>
          </w:p>
        </w:tc>
        <w:tc>
          <w:tcPr>
            <w:tcW w:w="4053" w:type="dxa"/>
            <w:hideMark/>
          </w:tcPr>
          <w:p w14:paraId="554CA676" w14:textId="77777777" w:rsidR="00F122E9" w:rsidRPr="00F122E9" w:rsidRDefault="00F122E9">
            <w:r w:rsidRPr="00F122E9">
              <w:t>Code to create x tensor</w:t>
            </w:r>
          </w:p>
        </w:tc>
      </w:tr>
      <w:tr w:rsidR="00F122E9" w:rsidRPr="00F122E9" w14:paraId="0F4AF246" w14:textId="77777777" w:rsidTr="00F122E9">
        <w:trPr>
          <w:trHeight w:val="680"/>
        </w:trPr>
        <w:tc>
          <w:tcPr>
            <w:tcW w:w="3539" w:type="dxa"/>
            <w:hideMark/>
          </w:tcPr>
          <w:p w14:paraId="6881C009" w14:textId="77777777" w:rsidR="00F122E9" w:rsidRPr="00F122E9" w:rsidRDefault="00F122E9">
            <w:r w:rsidRPr="00F122E9">
              <w:t>./hansard_gathering/preprocessing.py</w:t>
            </w:r>
          </w:p>
        </w:tc>
        <w:tc>
          <w:tcPr>
            <w:tcW w:w="1418" w:type="dxa"/>
            <w:hideMark/>
          </w:tcPr>
          <w:p w14:paraId="54B0FB0D" w14:textId="77777777" w:rsidR="00F122E9" w:rsidRPr="00F122E9" w:rsidRDefault="00F122E9">
            <w:r w:rsidRPr="00F122E9">
              <w:t>Matt Ralph</w:t>
            </w:r>
          </w:p>
        </w:tc>
        <w:tc>
          <w:tcPr>
            <w:tcW w:w="4053" w:type="dxa"/>
            <w:hideMark/>
          </w:tcPr>
          <w:p w14:paraId="249BFD23" w14:textId="77777777" w:rsidR="00F122E9" w:rsidRPr="00F122E9" w:rsidRDefault="00F122E9">
            <w:r w:rsidRPr="00F122E9">
              <w:t>Preprocessing of raw Hansard data</w:t>
            </w:r>
          </w:p>
        </w:tc>
      </w:tr>
      <w:tr w:rsidR="00F122E9" w:rsidRPr="00F122E9" w14:paraId="4AC5165A" w14:textId="77777777" w:rsidTr="00F122E9">
        <w:trPr>
          <w:trHeight w:val="340"/>
        </w:trPr>
        <w:tc>
          <w:tcPr>
            <w:tcW w:w="3539" w:type="dxa"/>
            <w:hideMark/>
          </w:tcPr>
          <w:p w14:paraId="493D10A4" w14:textId="77777777" w:rsidR="00F122E9" w:rsidRPr="00F122E9" w:rsidRDefault="00F122E9">
            <w:r w:rsidRPr="00F122E9">
              <w:t>./hansard_gathering/interpolate.py</w:t>
            </w:r>
          </w:p>
        </w:tc>
        <w:tc>
          <w:tcPr>
            <w:tcW w:w="1418" w:type="dxa"/>
            <w:hideMark/>
          </w:tcPr>
          <w:p w14:paraId="46B439AC" w14:textId="77777777" w:rsidR="00F122E9" w:rsidRPr="00F122E9" w:rsidRDefault="00F122E9">
            <w:r w:rsidRPr="00F122E9">
              <w:t>Matt Ralph</w:t>
            </w:r>
          </w:p>
        </w:tc>
        <w:tc>
          <w:tcPr>
            <w:tcW w:w="4053" w:type="dxa"/>
            <w:hideMark/>
          </w:tcPr>
          <w:p w14:paraId="0B154A03" w14:textId="77777777" w:rsidR="00F122E9" w:rsidRPr="00F122E9" w:rsidRDefault="00F122E9">
            <w:r w:rsidRPr="00F122E9">
              <w:t>Interpolation algorithm for Y tensor</w:t>
            </w:r>
          </w:p>
        </w:tc>
      </w:tr>
      <w:tr w:rsidR="00F122E9" w:rsidRPr="00F122E9" w14:paraId="27DD6FF9" w14:textId="77777777" w:rsidTr="00F122E9">
        <w:trPr>
          <w:trHeight w:val="680"/>
        </w:trPr>
        <w:tc>
          <w:tcPr>
            <w:tcW w:w="3539" w:type="dxa"/>
            <w:hideMark/>
          </w:tcPr>
          <w:p w14:paraId="05F75C8E" w14:textId="77777777" w:rsidR="00F122E9" w:rsidRPr="00F122E9" w:rsidRDefault="00F122E9">
            <w:r w:rsidRPr="00F122E9">
              <w:t>./hansard_gathering/driver.py</w:t>
            </w:r>
          </w:p>
        </w:tc>
        <w:tc>
          <w:tcPr>
            <w:tcW w:w="1418" w:type="dxa"/>
            <w:hideMark/>
          </w:tcPr>
          <w:p w14:paraId="7DA66F9A" w14:textId="77777777" w:rsidR="00F122E9" w:rsidRPr="00F122E9" w:rsidRDefault="00F122E9">
            <w:r w:rsidRPr="00F122E9">
              <w:t>Matt Ralph</w:t>
            </w:r>
          </w:p>
        </w:tc>
        <w:tc>
          <w:tcPr>
            <w:tcW w:w="4053" w:type="dxa"/>
            <w:hideMark/>
          </w:tcPr>
          <w:p w14:paraId="751453BD" w14:textId="77777777" w:rsidR="00F122E9" w:rsidRPr="00F122E9" w:rsidRDefault="00F122E9">
            <w:r w:rsidRPr="00F122E9">
              <w:t>kick off Hansard downloads in threadpool</w:t>
            </w:r>
          </w:p>
        </w:tc>
      </w:tr>
      <w:tr w:rsidR="00F122E9" w:rsidRPr="00F122E9" w14:paraId="42AFBA5C" w14:textId="77777777" w:rsidTr="00F122E9">
        <w:trPr>
          <w:trHeight w:val="680"/>
        </w:trPr>
        <w:tc>
          <w:tcPr>
            <w:tcW w:w="3539" w:type="dxa"/>
            <w:hideMark/>
          </w:tcPr>
          <w:p w14:paraId="751D761A" w14:textId="77777777" w:rsidR="00F122E9" w:rsidRPr="00F122E9" w:rsidRDefault="00F122E9">
            <w:r w:rsidRPr="00F122E9">
              <w:t>./config_util/config_parser.py</w:t>
            </w:r>
          </w:p>
        </w:tc>
        <w:tc>
          <w:tcPr>
            <w:tcW w:w="1418" w:type="dxa"/>
            <w:hideMark/>
          </w:tcPr>
          <w:p w14:paraId="0648AAB3" w14:textId="77777777" w:rsidR="00F122E9" w:rsidRPr="00F122E9" w:rsidRDefault="00F122E9">
            <w:r w:rsidRPr="00F122E9">
              <w:t>Matt Ralph</w:t>
            </w:r>
          </w:p>
        </w:tc>
        <w:tc>
          <w:tcPr>
            <w:tcW w:w="4053" w:type="dxa"/>
            <w:hideMark/>
          </w:tcPr>
          <w:p w14:paraId="2CC95432" w14:textId="77777777" w:rsidR="00F122E9" w:rsidRPr="00F122E9" w:rsidRDefault="00F122E9">
            <w:r w:rsidRPr="00F122E9">
              <w:t>Parse config file for TheyWorkForYou API</w:t>
            </w:r>
          </w:p>
        </w:tc>
      </w:tr>
      <w:tr w:rsidR="00F122E9" w:rsidRPr="00F122E9" w14:paraId="4BF195D6" w14:textId="77777777" w:rsidTr="00F122E9">
        <w:trPr>
          <w:trHeight w:val="680"/>
        </w:trPr>
        <w:tc>
          <w:tcPr>
            <w:tcW w:w="3539" w:type="dxa"/>
            <w:hideMark/>
          </w:tcPr>
          <w:p w14:paraId="6A8D3E1A" w14:textId="77777777" w:rsidR="00F122E9" w:rsidRPr="00F122E9" w:rsidRDefault="00F122E9">
            <w:r w:rsidRPr="00F122E9">
              <w:t>./config_util/__init__.py</w:t>
            </w:r>
          </w:p>
        </w:tc>
        <w:tc>
          <w:tcPr>
            <w:tcW w:w="1418" w:type="dxa"/>
            <w:hideMark/>
          </w:tcPr>
          <w:p w14:paraId="47944DC0" w14:textId="77777777" w:rsidR="00F122E9" w:rsidRPr="00F122E9" w:rsidRDefault="00F122E9">
            <w:r w:rsidRPr="00F122E9">
              <w:t>Matt Ralph</w:t>
            </w:r>
          </w:p>
        </w:tc>
        <w:tc>
          <w:tcPr>
            <w:tcW w:w="4053" w:type="dxa"/>
            <w:hideMark/>
          </w:tcPr>
          <w:p w14:paraId="1F77A494" w14:textId="77777777" w:rsidR="00F122E9" w:rsidRPr="00F122E9" w:rsidRDefault="00F122E9">
            <w:r w:rsidRPr="00F122E9">
              <w:t>Empty file for Python Package definition</w:t>
            </w:r>
          </w:p>
        </w:tc>
      </w:tr>
      <w:tr w:rsidR="00F122E9" w:rsidRPr="00F122E9" w14:paraId="20AEEDD5" w14:textId="77777777" w:rsidTr="00F122E9">
        <w:trPr>
          <w:trHeight w:val="1020"/>
        </w:trPr>
        <w:tc>
          <w:tcPr>
            <w:tcW w:w="3539" w:type="dxa"/>
            <w:hideMark/>
          </w:tcPr>
          <w:p w14:paraId="0E0E04F1" w14:textId="77777777" w:rsidR="00F122E9" w:rsidRPr="00F122E9" w:rsidRDefault="00F122E9">
            <w:r w:rsidRPr="00F122E9">
              <w:t>./keras_character_based_ner/__init__.py</w:t>
            </w:r>
          </w:p>
        </w:tc>
        <w:tc>
          <w:tcPr>
            <w:tcW w:w="1418" w:type="dxa"/>
            <w:hideMark/>
          </w:tcPr>
          <w:p w14:paraId="4AE04EFE" w14:textId="77777777" w:rsidR="00F122E9" w:rsidRPr="00F122E9" w:rsidRDefault="00F122E9">
            <w:r w:rsidRPr="00F122E9">
              <w:t>Matt Ralph</w:t>
            </w:r>
          </w:p>
        </w:tc>
        <w:tc>
          <w:tcPr>
            <w:tcW w:w="4053" w:type="dxa"/>
            <w:hideMark/>
          </w:tcPr>
          <w:p w14:paraId="1A433E04" w14:textId="77777777" w:rsidR="00F122E9" w:rsidRPr="00F122E9" w:rsidRDefault="00F122E9">
            <w:r w:rsidRPr="00F122E9">
              <w:t>Empty file for Python Package definition. Added to allow my code to import Nur Lan's functions</w:t>
            </w:r>
          </w:p>
        </w:tc>
      </w:tr>
      <w:tr w:rsidR="00F122E9" w:rsidRPr="00F122E9" w14:paraId="163A4A7A" w14:textId="77777777" w:rsidTr="00F122E9">
        <w:trPr>
          <w:trHeight w:val="1020"/>
        </w:trPr>
        <w:tc>
          <w:tcPr>
            <w:tcW w:w="3539" w:type="dxa"/>
            <w:hideMark/>
          </w:tcPr>
          <w:p w14:paraId="71E6B7B4" w14:textId="77777777" w:rsidR="00F122E9" w:rsidRPr="00F122E9" w:rsidRDefault="00F122E9">
            <w:r w:rsidRPr="00F122E9">
              <w:t>./keras_character_based_ner/src/config.py</w:t>
            </w:r>
          </w:p>
        </w:tc>
        <w:tc>
          <w:tcPr>
            <w:tcW w:w="1418" w:type="dxa"/>
            <w:hideMark/>
          </w:tcPr>
          <w:p w14:paraId="3B225E7D" w14:textId="77777777" w:rsidR="00F122E9" w:rsidRPr="00F122E9" w:rsidRDefault="00F122E9">
            <w:r w:rsidRPr="00F122E9">
              <w:t>Nur Lan (0xnurl)</w:t>
            </w:r>
          </w:p>
        </w:tc>
        <w:tc>
          <w:tcPr>
            <w:tcW w:w="4053" w:type="dxa"/>
            <w:hideMark/>
          </w:tcPr>
          <w:p w14:paraId="308FC30B" w14:textId="77777777" w:rsidR="00F122E9" w:rsidRPr="00F122E9" w:rsidRDefault="00F122E9">
            <w:r w:rsidRPr="00F122E9">
              <w:t>Nur Lan's Keras model implementation - embedded in this project to allow imports.</w:t>
            </w:r>
          </w:p>
        </w:tc>
      </w:tr>
      <w:tr w:rsidR="00F122E9" w:rsidRPr="00F122E9" w14:paraId="4EFA7D86" w14:textId="77777777" w:rsidTr="00F122E9">
        <w:trPr>
          <w:trHeight w:val="1020"/>
        </w:trPr>
        <w:tc>
          <w:tcPr>
            <w:tcW w:w="3539" w:type="dxa"/>
            <w:hideMark/>
          </w:tcPr>
          <w:p w14:paraId="5547D6C0" w14:textId="77777777" w:rsidR="00F122E9" w:rsidRPr="00F122E9" w:rsidRDefault="00F122E9">
            <w:r w:rsidRPr="00F122E9">
              <w:t>./keras_character_based_ner/src/__init__.py</w:t>
            </w:r>
          </w:p>
        </w:tc>
        <w:tc>
          <w:tcPr>
            <w:tcW w:w="1418" w:type="dxa"/>
            <w:hideMark/>
          </w:tcPr>
          <w:p w14:paraId="400678F0" w14:textId="77777777" w:rsidR="00F122E9" w:rsidRPr="00F122E9" w:rsidRDefault="00F122E9">
            <w:r w:rsidRPr="00F122E9">
              <w:t>Nur Lan (0xnurl)</w:t>
            </w:r>
          </w:p>
        </w:tc>
        <w:tc>
          <w:tcPr>
            <w:tcW w:w="4053" w:type="dxa"/>
            <w:hideMark/>
          </w:tcPr>
          <w:p w14:paraId="535A6C53" w14:textId="77777777" w:rsidR="00F122E9" w:rsidRPr="00F122E9" w:rsidRDefault="00F122E9">
            <w:r w:rsidRPr="00F122E9">
              <w:t>Nur Lan's Keras model implementation - embedded in this project to allow imports.</w:t>
            </w:r>
          </w:p>
        </w:tc>
      </w:tr>
      <w:tr w:rsidR="00F122E9" w:rsidRPr="00F122E9" w14:paraId="0885D45F" w14:textId="77777777" w:rsidTr="00F122E9">
        <w:trPr>
          <w:trHeight w:val="1020"/>
        </w:trPr>
        <w:tc>
          <w:tcPr>
            <w:tcW w:w="3539" w:type="dxa"/>
            <w:hideMark/>
          </w:tcPr>
          <w:p w14:paraId="7AAE618E" w14:textId="77777777" w:rsidR="00F122E9" w:rsidRPr="00F122E9" w:rsidRDefault="00F122E9">
            <w:r w:rsidRPr="00F122E9">
              <w:t>./keras_character_based_ner/src/matt/save.py</w:t>
            </w:r>
          </w:p>
        </w:tc>
        <w:tc>
          <w:tcPr>
            <w:tcW w:w="1418" w:type="dxa"/>
            <w:hideMark/>
          </w:tcPr>
          <w:p w14:paraId="0EE189A9" w14:textId="77777777" w:rsidR="00F122E9" w:rsidRPr="00F122E9" w:rsidRDefault="00F122E9">
            <w:r w:rsidRPr="00F122E9">
              <w:t>Matt Ralph</w:t>
            </w:r>
          </w:p>
        </w:tc>
        <w:tc>
          <w:tcPr>
            <w:tcW w:w="4053" w:type="dxa"/>
            <w:hideMark/>
          </w:tcPr>
          <w:p w14:paraId="7D6AE2A5" w14:textId="77777777" w:rsidR="00F122E9" w:rsidRPr="00F122E9" w:rsidRDefault="00F122E9">
            <w:r w:rsidRPr="00F122E9">
              <w:t>Subclass Keras model to add 'save' method so we can save model weights progress</w:t>
            </w:r>
          </w:p>
        </w:tc>
      </w:tr>
      <w:tr w:rsidR="00F122E9" w:rsidRPr="00F122E9" w14:paraId="178C8A6C" w14:textId="77777777" w:rsidTr="00F122E9">
        <w:trPr>
          <w:trHeight w:val="1020"/>
        </w:trPr>
        <w:tc>
          <w:tcPr>
            <w:tcW w:w="3539" w:type="dxa"/>
            <w:hideMark/>
          </w:tcPr>
          <w:p w14:paraId="113100E1" w14:textId="77777777" w:rsidR="00F122E9" w:rsidRPr="00F122E9" w:rsidRDefault="00F122E9">
            <w:r w:rsidRPr="00F122E9">
              <w:t>./keras_character_based_ner/src/matt/model_integration.py</w:t>
            </w:r>
          </w:p>
        </w:tc>
        <w:tc>
          <w:tcPr>
            <w:tcW w:w="1418" w:type="dxa"/>
            <w:hideMark/>
          </w:tcPr>
          <w:p w14:paraId="1FFB6C57" w14:textId="77777777" w:rsidR="00F122E9" w:rsidRPr="00F122E9" w:rsidRDefault="00F122E9">
            <w:r w:rsidRPr="00F122E9">
              <w:t>Matt Ralph</w:t>
            </w:r>
          </w:p>
        </w:tc>
        <w:tc>
          <w:tcPr>
            <w:tcW w:w="4053" w:type="dxa"/>
            <w:hideMark/>
          </w:tcPr>
          <w:p w14:paraId="0B780CB7" w14:textId="77777777" w:rsidR="00F122E9" w:rsidRPr="00F122E9" w:rsidRDefault="00F122E9">
            <w:r w:rsidRPr="00F122E9">
              <w:t>Main point of integration with Nur Lan's model - provide X, Y tensors and alphabet for model</w:t>
            </w:r>
          </w:p>
        </w:tc>
      </w:tr>
      <w:tr w:rsidR="00F122E9" w:rsidRPr="00F122E9" w14:paraId="50477302" w14:textId="77777777" w:rsidTr="00F122E9">
        <w:trPr>
          <w:trHeight w:val="680"/>
        </w:trPr>
        <w:tc>
          <w:tcPr>
            <w:tcW w:w="3539" w:type="dxa"/>
            <w:hideMark/>
          </w:tcPr>
          <w:p w14:paraId="05A6FEB8" w14:textId="77777777" w:rsidR="00F122E9" w:rsidRPr="00F122E9" w:rsidRDefault="00F122E9">
            <w:r w:rsidRPr="00F122E9">
              <w:t>./keras_character_based_ner/src/matt/dataset_hashing.py</w:t>
            </w:r>
          </w:p>
        </w:tc>
        <w:tc>
          <w:tcPr>
            <w:tcW w:w="1418" w:type="dxa"/>
            <w:hideMark/>
          </w:tcPr>
          <w:p w14:paraId="72869622" w14:textId="77777777" w:rsidR="00F122E9" w:rsidRPr="00F122E9" w:rsidRDefault="00F122E9">
            <w:r w:rsidRPr="00F122E9">
              <w:t>Matt Ralph</w:t>
            </w:r>
          </w:p>
        </w:tc>
        <w:tc>
          <w:tcPr>
            <w:tcW w:w="4053" w:type="dxa"/>
            <w:hideMark/>
          </w:tcPr>
          <w:p w14:paraId="303A8685" w14:textId="77777777" w:rsidR="00F122E9" w:rsidRPr="00F122E9" w:rsidRDefault="00F122E9">
            <w:r w:rsidRPr="00F122E9">
              <w:t>Logic to hash Hansards into buckets so all datasets contain distributed data</w:t>
            </w:r>
          </w:p>
        </w:tc>
      </w:tr>
      <w:tr w:rsidR="00F122E9" w:rsidRPr="00F122E9" w14:paraId="6DD28801" w14:textId="77777777" w:rsidTr="00F122E9">
        <w:trPr>
          <w:trHeight w:val="680"/>
        </w:trPr>
        <w:tc>
          <w:tcPr>
            <w:tcW w:w="3539" w:type="dxa"/>
            <w:hideMark/>
          </w:tcPr>
          <w:p w14:paraId="6013F3A2" w14:textId="77777777" w:rsidR="00F122E9" w:rsidRPr="00F122E9" w:rsidRDefault="00F122E9">
            <w:r w:rsidRPr="00F122E9">
              <w:t>./keras_character_based_ner/src/matt/alphabet_management.py</w:t>
            </w:r>
          </w:p>
        </w:tc>
        <w:tc>
          <w:tcPr>
            <w:tcW w:w="1418" w:type="dxa"/>
            <w:hideMark/>
          </w:tcPr>
          <w:p w14:paraId="78767ADE" w14:textId="77777777" w:rsidR="00F122E9" w:rsidRPr="00F122E9" w:rsidRDefault="00F122E9">
            <w:r w:rsidRPr="00F122E9">
              <w:t>Matt Ralph</w:t>
            </w:r>
          </w:p>
        </w:tc>
        <w:tc>
          <w:tcPr>
            <w:tcW w:w="4053" w:type="dxa"/>
            <w:hideMark/>
          </w:tcPr>
          <w:p w14:paraId="7454A1DD" w14:textId="77777777" w:rsidR="00F122E9" w:rsidRPr="00F122E9" w:rsidRDefault="00F122E9">
            <w:r w:rsidRPr="00F122E9">
              <w:t>Create, store and load alphabet objects needed by the model</w:t>
            </w:r>
          </w:p>
        </w:tc>
      </w:tr>
      <w:tr w:rsidR="00F122E9" w:rsidRPr="00F122E9" w14:paraId="222C88E8" w14:textId="77777777" w:rsidTr="00F122E9">
        <w:trPr>
          <w:trHeight w:val="1020"/>
        </w:trPr>
        <w:tc>
          <w:tcPr>
            <w:tcW w:w="3539" w:type="dxa"/>
            <w:hideMark/>
          </w:tcPr>
          <w:p w14:paraId="40B87DC8" w14:textId="77777777" w:rsidR="00F122E9" w:rsidRPr="00F122E9" w:rsidRDefault="00F122E9">
            <w:r w:rsidRPr="00F122E9">
              <w:lastRenderedPageBreak/>
              <w:t>./keras_character_based_ner/src/matt/persist.py</w:t>
            </w:r>
          </w:p>
        </w:tc>
        <w:tc>
          <w:tcPr>
            <w:tcW w:w="1418" w:type="dxa"/>
            <w:hideMark/>
          </w:tcPr>
          <w:p w14:paraId="00BE3F65" w14:textId="77777777" w:rsidR="00F122E9" w:rsidRPr="00F122E9" w:rsidRDefault="00F122E9">
            <w:r w:rsidRPr="00F122E9">
              <w:t>Matt Ralph</w:t>
            </w:r>
          </w:p>
        </w:tc>
        <w:tc>
          <w:tcPr>
            <w:tcW w:w="4053" w:type="dxa"/>
            <w:hideMark/>
          </w:tcPr>
          <w:p w14:paraId="1D92C216" w14:textId="77777777" w:rsidR="00F122E9" w:rsidRPr="00F122E9" w:rsidRDefault="00F122E9">
            <w:r w:rsidRPr="00F122E9">
              <w:t>Subclass Nur Lan's Keras model to allow easy saving and loading from disk to train or predict</w:t>
            </w:r>
          </w:p>
        </w:tc>
      </w:tr>
      <w:tr w:rsidR="00F122E9" w:rsidRPr="00F122E9" w14:paraId="263226C5" w14:textId="77777777" w:rsidTr="00F122E9">
        <w:trPr>
          <w:trHeight w:val="1020"/>
        </w:trPr>
        <w:tc>
          <w:tcPr>
            <w:tcW w:w="3539" w:type="dxa"/>
            <w:hideMark/>
          </w:tcPr>
          <w:p w14:paraId="218CF321" w14:textId="77777777" w:rsidR="00F122E9" w:rsidRPr="00F122E9" w:rsidRDefault="00F122E9">
            <w:r w:rsidRPr="00F122E9">
              <w:t>./keras_character_based_ner/src/matt/predict.py</w:t>
            </w:r>
          </w:p>
        </w:tc>
        <w:tc>
          <w:tcPr>
            <w:tcW w:w="1418" w:type="dxa"/>
            <w:hideMark/>
          </w:tcPr>
          <w:p w14:paraId="3757F5B8" w14:textId="77777777" w:rsidR="00F122E9" w:rsidRPr="00F122E9" w:rsidRDefault="00F122E9">
            <w:r w:rsidRPr="00F122E9">
              <w:t>Matt Ralph</w:t>
            </w:r>
          </w:p>
        </w:tc>
        <w:tc>
          <w:tcPr>
            <w:tcW w:w="4053" w:type="dxa"/>
            <w:hideMark/>
          </w:tcPr>
          <w:p w14:paraId="447A62EE" w14:textId="77777777" w:rsidR="00F122E9" w:rsidRPr="00F122E9" w:rsidRDefault="00F122E9">
            <w:r w:rsidRPr="00F122E9">
              <w:t>Helper functions to make it simple to predict NEs in strings from trained models</w:t>
            </w:r>
          </w:p>
        </w:tc>
      </w:tr>
      <w:tr w:rsidR="00F122E9" w:rsidRPr="00F122E9" w14:paraId="0E94D701" w14:textId="77777777" w:rsidTr="00F122E9">
        <w:trPr>
          <w:trHeight w:val="680"/>
        </w:trPr>
        <w:tc>
          <w:tcPr>
            <w:tcW w:w="3539" w:type="dxa"/>
            <w:hideMark/>
          </w:tcPr>
          <w:p w14:paraId="6D061307" w14:textId="77777777" w:rsidR="00F122E9" w:rsidRPr="00F122E9" w:rsidRDefault="00F122E9">
            <w:r w:rsidRPr="00F122E9">
              <w:t>./keras_character_based_ner/src/matt/__init__.py</w:t>
            </w:r>
          </w:p>
        </w:tc>
        <w:tc>
          <w:tcPr>
            <w:tcW w:w="1418" w:type="dxa"/>
            <w:hideMark/>
          </w:tcPr>
          <w:p w14:paraId="1D14EDFA" w14:textId="77777777" w:rsidR="00F122E9" w:rsidRPr="00F122E9" w:rsidRDefault="00F122E9">
            <w:r w:rsidRPr="00F122E9">
              <w:t>Matt Ralph</w:t>
            </w:r>
          </w:p>
        </w:tc>
        <w:tc>
          <w:tcPr>
            <w:tcW w:w="4053" w:type="dxa"/>
            <w:hideMark/>
          </w:tcPr>
          <w:p w14:paraId="46FA622B" w14:textId="77777777" w:rsidR="00F122E9" w:rsidRPr="00F122E9" w:rsidRDefault="00F122E9">
            <w:r w:rsidRPr="00F122E9">
              <w:t>Empty file for Python Package definition</w:t>
            </w:r>
          </w:p>
        </w:tc>
      </w:tr>
      <w:tr w:rsidR="00F122E9" w:rsidRPr="00F122E9" w14:paraId="6AB3BFD1" w14:textId="77777777" w:rsidTr="00F122E9">
        <w:trPr>
          <w:trHeight w:val="1020"/>
        </w:trPr>
        <w:tc>
          <w:tcPr>
            <w:tcW w:w="3539" w:type="dxa"/>
            <w:hideMark/>
          </w:tcPr>
          <w:p w14:paraId="7F08EA7F" w14:textId="77777777" w:rsidR="00F122E9" w:rsidRPr="00F122E9" w:rsidRDefault="00F122E9">
            <w:r w:rsidRPr="00F122E9">
              <w:t>./keras_character_based_ner/src/matt/train.py</w:t>
            </w:r>
          </w:p>
        </w:tc>
        <w:tc>
          <w:tcPr>
            <w:tcW w:w="1418" w:type="dxa"/>
            <w:hideMark/>
          </w:tcPr>
          <w:p w14:paraId="1418FFA1" w14:textId="77777777" w:rsidR="00F122E9" w:rsidRPr="00F122E9" w:rsidRDefault="00F122E9">
            <w:r w:rsidRPr="00F122E9">
              <w:t>Matt Ralph</w:t>
            </w:r>
          </w:p>
        </w:tc>
        <w:tc>
          <w:tcPr>
            <w:tcW w:w="4053" w:type="dxa"/>
            <w:hideMark/>
          </w:tcPr>
          <w:p w14:paraId="1E136FC6" w14:textId="56280AE3" w:rsidR="00F122E9" w:rsidRPr="00F122E9" w:rsidRDefault="00F122E9">
            <w:r w:rsidRPr="00F122E9">
              <w:t>Override Nur Lan's own train.py so I can contro</w:t>
            </w:r>
            <w:r w:rsidR="00DF5B2B">
              <w:t>l</w:t>
            </w:r>
            <w:r w:rsidRPr="00F122E9">
              <w:t xml:space="preserve"> the epochs and config used for training</w:t>
            </w:r>
          </w:p>
        </w:tc>
      </w:tr>
      <w:tr w:rsidR="00F122E9" w:rsidRPr="00F122E9" w14:paraId="6D4764A7" w14:textId="77777777" w:rsidTr="00F122E9">
        <w:trPr>
          <w:trHeight w:val="1020"/>
        </w:trPr>
        <w:tc>
          <w:tcPr>
            <w:tcW w:w="3539" w:type="dxa"/>
            <w:hideMark/>
          </w:tcPr>
          <w:p w14:paraId="0CD29A4F" w14:textId="77777777" w:rsidR="00F122E9" w:rsidRPr="00F122E9" w:rsidRDefault="00F122E9">
            <w:r w:rsidRPr="00F122E9">
              <w:t>./keras_character_based_ner/src/matt/eval.py</w:t>
            </w:r>
          </w:p>
        </w:tc>
        <w:tc>
          <w:tcPr>
            <w:tcW w:w="1418" w:type="dxa"/>
            <w:hideMark/>
          </w:tcPr>
          <w:p w14:paraId="067672F6" w14:textId="77777777" w:rsidR="00F122E9" w:rsidRPr="00F122E9" w:rsidRDefault="00F122E9">
            <w:r w:rsidRPr="00F122E9">
              <w:t>Matt Ralph</w:t>
            </w:r>
          </w:p>
        </w:tc>
        <w:tc>
          <w:tcPr>
            <w:tcW w:w="4053" w:type="dxa"/>
            <w:hideMark/>
          </w:tcPr>
          <w:p w14:paraId="09250BEE" w14:textId="77777777" w:rsidR="00F122E9" w:rsidRPr="00F122E9" w:rsidRDefault="00F122E9">
            <w:r w:rsidRPr="00F122E9">
              <w:t>Code for baseline evaluation of code, k-fold cross validation, and model evaluation on test set</w:t>
            </w:r>
          </w:p>
        </w:tc>
      </w:tr>
      <w:tr w:rsidR="00F122E9" w:rsidRPr="00F122E9" w14:paraId="3CF8CF88" w14:textId="77777777" w:rsidTr="00F122E9">
        <w:trPr>
          <w:trHeight w:val="1020"/>
        </w:trPr>
        <w:tc>
          <w:tcPr>
            <w:tcW w:w="3539" w:type="dxa"/>
            <w:hideMark/>
          </w:tcPr>
          <w:p w14:paraId="66ED4789" w14:textId="77777777" w:rsidR="00F122E9" w:rsidRPr="00F122E9" w:rsidRDefault="00F122E9">
            <w:r w:rsidRPr="00F122E9">
              <w:t>./keras_character_based_ner/src/matt/file_management.py</w:t>
            </w:r>
          </w:p>
        </w:tc>
        <w:tc>
          <w:tcPr>
            <w:tcW w:w="1418" w:type="dxa"/>
            <w:hideMark/>
          </w:tcPr>
          <w:p w14:paraId="37DE5020" w14:textId="77777777" w:rsidR="00F122E9" w:rsidRPr="00F122E9" w:rsidRDefault="00F122E9">
            <w:r w:rsidRPr="00F122E9">
              <w:t>Matt Ralph</w:t>
            </w:r>
          </w:p>
        </w:tc>
        <w:tc>
          <w:tcPr>
            <w:tcW w:w="4053" w:type="dxa"/>
            <w:hideMark/>
          </w:tcPr>
          <w:p w14:paraId="66B4B10B" w14:textId="77777777" w:rsidR="00F122E9" w:rsidRPr="00F122E9" w:rsidRDefault="00F122E9">
            <w:r w:rsidRPr="00F122E9">
              <w:t>Write own functions for pickling to address pickle bug, manage Hansard chunk files</w:t>
            </w:r>
          </w:p>
        </w:tc>
      </w:tr>
      <w:tr w:rsidR="00F122E9" w:rsidRPr="00F122E9" w14:paraId="063BECB2" w14:textId="77777777" w:rsidTr="00F122E9">
        <w:trPr>
          <w:trHeight w:val="680"/>
        </w:trPr>
        <w:tc>
          <w:tcPr>
            <w:tcW w:w="3539" w:type="dxa"/>
            <w:hideMark/>
          </w:tcPr>
          <w:p w14:paraId="303E7AC2" w14:textId="77777777" w:rsidR="00F122E9" w:rsidRPr="00F122E9" w:rsidRDefault="00F122E9">
            <w:r w:rsidRPr="00F122E9">
              <w:t>./keras_character_based_ner/src/matt/minify_dataset.py</w:t>
            </w:r>
          </w:p>
        </w:tc>
        <w:tc>
          <w:tcPr>
            <w:tcW w:w="1418" w:type="dxa"/>
            <w:hideMark/>
          </w:tcPr>
          <w:p w14:paraId="67F842F6" w14:textId="77777777" w:rsidR="00F122E9" w:rsidRPr="00F122E9" w:rsidRDefault="00F122E9">
            <w:r w:rsidRPr="00F122E9">
              <w:t>Matt Ralph</w:t>
            </w:r>
          </w:p>
        </w:tc>
        <w:tc>
          <w:tcPr>
            <w:tcW w:w="4053" w:type="dxa"/>
            <w:hideMark/>
          </w:tcPr>
          <w:p w14:paraId="3A2DB315" w14:textId="77777777" w:rsidR="00F122E9" w:rsidRPr="00F122E9" w:rsidRDefault="00F122E9">
            <w:r w:rsidRPr="00F122E9">
              <w:t>Functions to create 'mini' dataset</w:t>
            </w:r>
          </w:p>
        </w:tc>
      </w:tr>
      <w:tr w:rsidR="00F122E9" w:rsidRPr="00F122E9" w14:paraId="40CE77BB" w14:textId="77777777" w:rsidTr="00F122E9">
        <w:trPr>
          <w:trHeight w:val="680"/>
        </w:trPr>
        <w:tc>
          <w:tcPr>
            <w:tcW w:w="3539" w:type="dxa"/>
            <w:hideMark/>
          </w:tcPr>
          <w:p w14:paraId="43F427C1" w14:textId="77777777" w:rsidR="00F122E9" w:rsidRPr="00F122E9" w:rsidRDefault="00F122E9">
            <w:r w:rsidRPr="00F122E9">
              <w:t>./keras_character_based_ner/src/matt/history.py</w:t>
            </w:r>
          </w:p>
        </w:tc>
        <w:tc>
          <w:tcPr>
            <w:tcW w:w="1418" w:type="dxa"/>
            <w:hideMark/>
          </w:tcPr>
          <w:p w14:paraId="08A5EEB5" w14:textId="77777777" w:rsidR="00F122E9" w:rsidRPr="00F122E9" w:rsidRDefault="00F122E9">
            <w:r w:rsidRPr="00F122E9">
              <w:t>Matt Ralph</w:t>
            </w:r>
          </w:p>
        </w:tc>
        <w:tc>
          <w:tcPr>
            <w:tcW w:w="4053" w:type="dxa"/>
            <w:hideMark/>
          </w:tcPr>
          <w:p w14:paraId="60C35631" w14:textId="77777777" w:rsidR="00F122E9" w:rsidRPr="00F122E9" w:rsidRDefault="00F122E9">
            <w:r w:rsidRPr="00F122E9">
              <w:t>Functions to create png graphs to show metrics after model has trained</w:t>
            </w:r>
          </w:p>
        </w:tc>
      </w:tr>
      <w:tr w:rsidR="00F122E9" w:rsidRPr="00F122E9" w14:paraId="0A234B72" w14:textId="77777777" w:rsidTr="00F122E9">
        <w:trPr>
          <w:trHeight w:val="1020"/>
        </w:trPr>
        <w:tc>
          <w:tcPr>
            <w:tcW w:w="3539" w:type="dxa"/>
            <w:hideMark/>
          </w:tcPr>
          <w:p w14:paraId="4BD42A48" w14:textId="77777777" w:rsidR="00F122E9" w:rsidRPr="00F122E9" w:rsidRDefault="00F122E9">
            <w:r w:rsidRPr="00F122E9">
              <w:t>./keras_character_based_ner/src/model.py</w:t>
            </w:r>
          </w:p>
        </w:tc>
        <w:tc>
          <w:tcPr>
            <w:tcW w:w="1418" w:type="dxa"/>
            <w:hideMark/>
          </w:tcPr>
          <w:p w14:paraId="2566F4D5" w14:textId="77777777" w:rsidR="00F122E9" w:rsidRPr="00F122E9" w:rsidRDefault="00F122E9">
            <w:r w:rsidRPr="00F122E9">
              <w:t>Nur Lan (0xnurl)</w:t>
            </w:r>
          </w:p>
        </w:tc>
        <w:tc>
          <w:tcPr>
            <w:tcW w:w="4053" w:type="dxa"/>
            <w:hideMark/>
          </w:tcPr>
          <w:p w14:paraId="79CB5FB3" w14:textId="7A1A77BC" w:rsidR="00F122E9" w:rsidRPr="00F122E9" w:rsidRDefault="00F122E9">
            <w:r w:rsidRPr="00F122E9">
              <w:t>Nur Lan's Keras model implementation - embedded in this project to allow imports.</w:t>
            </w:r>
            <w:r w:rsidR="000B481F">
              <w:t xml:space="preserve"> I made some changes, indicated by comments, to add functionality.</w:t>
            </w:r>
          </w:p>
        </w:tc>
      </w:tr>
      <w:tr w:rsidR="00F122E9" w:rsidRPr="00F122E9" w14:paraId="54929CEF" w14:textId="77777777" w:rsidTr="00F122E9">
        <w:trPr>
          <w:trHeight w:val="1020"/>
        </w:trPr>
        <w:tc>
          <w:tcPr>
            <w:tcW w:w="3539" w:type="dxa"/>
            <w:hideMark/>
          </w:tcPr>
          <w:p w14:paraId="0711F9CF" w14:textId="77777777" w:rsidR="00F122E9" w:rsidRPr="00F122E9" w:rsidRDefault="00F122E9">
            <w:r w:rsidRPr="00F122E9">
              <w:t>./keras_character_based_ner/src/dataset.py</w:t>
            </w:r>
          </w:p>
        </w:tc>
        <w:tc>
          <w:tcPr>
            <w:tcW w:w="1418" w:type="dxa"/>
            <w:hideMark/>
          </w:tcPr>
          <w:p w14:paraId="57A91FD0" w14:textId="77777777" w:rsidR="00F122E9" w:rsidRPr="00F122E9" w:rsidRDefault="00F122E9">
            <w:r w:rsidRPr="00F122E9">
              <w:t>Nur Lan (0xnurl)</w:t>
            </w:r>
          </w:p>
        </w:tc>
        <w:tc>
          <w:tcPr>
            <w:tcW w:w="4053" w:type="dxa"/>
            <w:hideMark/>
          </w:tcPr>
          <w:p w14:paraId="0E364F73" w14:textId="77777777" w:rsidR="00F122E9" w:rsidRPr="00F122E9" w:rsidRDefault="00F122E9">
            <w:r w:rsidRPr="00F122E9">
              <w:t>Nur Lan's Keras model implementation - embedded in this project to allow imports.</w:t>
            </w:r>
          </w:p>
        </w:tc>
      </w:tr>
      <w:tr w:rsidR="00F122E9" w:rsidRPr="00F122E9" w14:paraId="55573191" w14:textId="77777777" w:rsidTr="00F122E9">
        <w:trPr>
          <w:trHeight w:val="1020"/>
        </w:trPr>
        <w:tc>
          <w:tcPr>
            <w:tcW w:w="3539" w:type="dxa"/>
            <w:hideMark/>
          </w:tcPr>
          <w:p w14:paraId="179B5278" w14:textId="77777777" w:rsidR="00F122E9" w:rsidRPr="00F122E9" w:rsidRDefault="00F122E9">
            <w:r w:rsidRPr="00F122E9">
              <w:t>./keras_character_based_ner/src/train.py</w:t>
            </w:r>
          </w:p>
        </w:tc>
        <w:tc>
          <w:tcPr>
            <w:tcW w:w="1418" w:type="dxa"/>
            <w:hideMark/>
          </w:tcPr>
          <w:p w14:paraId="3CB790AC" w14:textId="77777777" w:rsidR="00F122E9" w:rsidRPr="00F122E9" w:rsidRDefault="00F122E9">
            <w:r w:rsidRPr="00F122E9">
              <w:t>Nur Lan (0xnurl)</w:t>
            </w:r>
          </w:p>
        </w:tc>
        <w:tc>
          <w:tcPr>
            <w:tcW w:w="4053" w:type="dxa"/>
            <w:hideMark/>
          </w:tcPr>
          <w:p w14:paraId="6935F079" w14:textId="77777777" w:rsidR="00F122E9" w:rsidRPr="00F122E9" w:rsidRDefault="00F122E9">
            <w:r w:rsidRPr="00F122E9">
              <w:t>Nur Lan's Keras model implementation - embedded in this project to allow imports.</w:t>
            </w:r>
          </w:p>
        </w:tc>
      </w:tr>
      <w:tr w:rsidR="00F122E9" w:rsidRPr="00F122E9" w14:paraId="5CFEEBA8" w14:textId="77777777" w:rsidTr="00F122E9">
        <w:trPr>
          <w:trHeight w:val="1020"/>
        </w:trPr>
        <w:tc>
          <w:tcPr>
            <w:tcW w:w="3539" w:type="dxa"/>
            <w:hideMark/>
          </w:tcPr>
          <w:p w14:paraId="0D1558D4" w14:textId="77777777" w:rsidR="00F122E9" w:rsidRPr="00F122E9" w:rsidRDefault="00F122E9">
            <w:r w:rsidRPr="00F122E9">
              <w:t>./keras_character_based_ner/src/alphabet.py</w:t>
            </w:r>
          </w:p>
        </w:tc>
        <w:tc>
          <w:tcPr>
            <w:tcW w:w="1418" w:type="dxa"/>
            <w:hideMark/>
          </w:tcPr>
          <w:p w14:paraId="06FD65A1" w14:textId="77777777" w:rsidR="00F122E9" w:rsidRPr="00F122E9" w:rsidRDefault="00F122E9">
            <w:r w:rsidRPr="00F122E9">
              <w:t>Nur Lan (0xnurl)</w:t>
            </w:r>
          </w:p>
        </w:tc>
        <w:tc>
          <w:tcPr>
            <w:tcW w:w="4053" w:type="dxa"/>
            <w:hideMark/>
          </w:tcPr>
          <w:p w14:paraId="42309633" w14:textId="77777777" w:rsidR="00F122E9" w:rsidRPr="00F122E9" w:rsidRDefault="00F122E9">
            <w:r w:rsidRPr="00F122E9">
              <w:t>Nur Lan's Keras model implementation - embedded in this project to allow imports.</w:t>
            </w:r>
          </w:p>
        </w:tc>
      </w:tr>
      <w:tr w:rsidR="00F122E9" w:rsidRPr="00F122E9" w14:paraId="68AE8E27" w14:textId="77777777" w:rsidTr="00F122E9">
        <w:trPr>
          <w:trHeight w:val="680"/>
        </w:trPr>
        <w:tc>
          <w:tcPr>
            <w:tcW w:w="3539" w:type="dxa"/>
            <w:hideMark/>
          </w:tcPr>
          <w:p w14:paraId="3AA370A9" w14:textId="77777777" w:rsidR="00F122E9" w:rsidRPr="00F122E9" w:rsidRDefault="00F122E9">
            <w:r w:rsidRPr="00F122E9">
              <w:t>./simple_gui/util.py</w:t>
            </w:r>
          </w:p>
        </w:tc>
        <w:tc>
          <w:tcPr>
            <w:tcW w:w="1418" w:type="dxa"/>
            <w:hideMark/>
          </w:tcPr>
          <w:p w14:paraId="2B25DB10" w14:textId="77777777" w:rsidR="00F122E9" w:rsidRPr="00F122E9" w:rsidRDefault="00F122E9">
            <w:r w:rsidRPr="00F122E9">
              <w:t>Matt Ralph</w:t>
            </w:r>
          </w:p>
        </w:tc>
        <w:tc>
          <w:tcPr>
            <w:tcW w:w="4053" w:type="dxa"/>
            <w:hideMark/>
          </w:tcPr>
          <w:p w14:paraId="6651BC38" w14:textId="71F0904C" w:rsidR="00F122E9" w:rsidRPr="00F122E9" w:rsidRDefault="00DF5B2B">
            <w:r w:rsidRPr="00F122E9">
              <w:t>Simple</w:t>
            </w:r>
            <w:r>
              <w:t>-</w:t>
            </w:r>
            <w:r w:rsidRPr="00F122E9">
              <w:t>GUI</w:t>
            </w:r>
            <w:r w:rsidR="00F122E9" w:rsidRPr="00F122E9">
              <w:t xml:space="preserve"> helper function to convert model predictions to rendered text</w:t>
            </w:r>
          </w:p>
        </w:tc>
      </w:tr>
      <w:tr w:rsidR="00F122E9" w:rsidRPr="00F122E9" w14:paraId="75189E9F" w14:textId="77777777" w:rsidTr="00F122E9">
        <w:trPr>
          <w:trHeight w:val="1020"/>
        </w:trPr>
        <w:tc>
          <w:tcPr>
            <w:tcW w:w="3539" w:type="dxa"/>
            <w:hideMark/>
          </w:tcPr>
          <w:p w14:paraId="0B9057E5" w14:textId="77777777" w:rsidR="00F122E9" w:rsidRPr="00F122E9" w:rsidRDefault="00F122E9">
            <w:r w:rsidRPr="00F122E9">
              <w:t>./simple_gui/static/char-ner.js</w:t>
            </w:r>
          </w:p>
        </w:tc>
        <w:tc>
          <w:tcPr>
            <w:tcW w:w="1418" w:type="dxa"/>
            <w:hideMark/>
          </w:tcPr>
          <w:p w14:paraId="3B88AAFB" w14:textId="77777777" w:rsidR="00F122E9" w:rsidRPr="00F122E9" w:rsidRDefault="00F122E9">
            <w:r w:rsidRPr="00F122E9">
              <w:t>Matt Ralph</w:t>
            </w:r>
          </w:p>
        </w:tc>
        <w:tc>
          <w:tcPr>
            <w:tcW w:w="4053" w:type="dxa"/>
            <w:hideMark/>
          </w:tcPr>
          <w:p w14:paraId="05144145" w14:textId="77777777" w:rsidR="00F122E9" w:rsidRPr="00F122E9" w:rsidRDefault="00F122E9">
            <w:r w:rsidRPr="00F122E9">
              <w:t>Client-side javascript embedded to allow client to request Named Entity prediction from browser</w:t>
            </w:r>
          </w:p>
        </w:tc>
      </w:tr>
      <w:tr w:rsidR="00F122E9" w:rsidRPr="00F122E9" w14:paraId="3D40514F" w14:textId="77777777" w:rsidTr="00F122E9">
        <w:trPr>
          <w:trHeight w:val="680"/>
        </w:trPr>
        <w:tc>
          <w:tcPr>
            <w:tcW w:w="3539" w:type="dxa"/>
            <w:hideMark/>
          </w:tcPr>
          <w:p w14:paraId="4C8A408F" w14:textId="77777777" w:rsidR="00F122E9" w:rsidRPr="00F122E9" w:rsidRDefault="00F122E9">
            <w:r w:rsidRPr="00F122E9">
              <w:lastRenderedPageBreak/>
              <w:t>./simple_gui/static/jquery-ui.min.js</w:t>
            </w:r>
          </w:p>
        </w:tc>
        <w:tc>
          <w:tcPr>
            <w:tcW w:w="1418" w:type="dxa"/>
            <w:hideMark/>
          </w:tcPr>
          <w:p w14:paraId="6EDB7F18" w14:textId="77777777" w:rsidR="00F122E9" w:rsidRPr="00F122E9" w:rsidRDefault="00F122E9">
            <w:r w:rsidRPr="00F122E9">
              <w:t>Open Source</w:t>
            </w:r>
          </w:p>
        </w:tc>
        <w:tc>
          <w:tcPr>
            <w:tcW w:w="4053" w:type="dxa"/>
            <w:hideMark/>
          </w:tcPr>
          <w:p w14:paraId="75A7B10E" w14:textId="1D40A6DA" w:rsidR="00F122E9" w:rsidRPr="00F122E9" w:rsidRDefault="00F122E9">
            <w:r w:rsidRPr="00F122E9">
              <w:t xml:space="preserve">Copy of </w:t>
            </w:r>
            <w:r w:rsidR="00DF5B2B" w:rsidRPr="00F122E9">
              <w:t>JQuery</w:t>
            </w:r>
            <w:r w:rsidRPr="00F122E9">
              <w:t>-UI library so this project can use its 'effect' function</w:t>
            </w:r>
          </w:p>
        </w:tc>
      </w:tr>
      <w:tr w:rsidR="00F122E9" w:rsidRPr="00F122E9" w14:paraId="2CB057FF" w14:textId="77777777" w:rsidTr="00F122E9">
        <w:trPr>
          <w:trHeight w:val="1020"/>
        </w:trPr>
        <w:tc>
          <w:tcPr>
            <w:tcW w:w="3539" w:type="dxa"/>
            <w:hideMark/>
          </w:tcPr>
          <w:p w14:paraId="677C1AD7" w14:textId="77777777" w:rsidR="00F122E9" w:rsidRPr="00F122E9" w:rsidRDefault="00F122E9">
            <w:r w:rsidRPr="00F122E9">
              <w:t>./simple_gui/static/jquery.min.js</w:t>
            </w:r>
          </w:p>
        </w:tc>
        <w:tc>
          <w:tcPr>
            <w:tcW w:w="1418" w:type="dxa"/>
            <w:hideMark/>
          </w:tcPr>
          <w:p w14:paraId="1F1E8D76" w14:textId="77777777" w:rsidR="00F122E9" w:rsidRPr="00F122E9" w:rsidRDefault="00F122E9">
            <w:r w:rsidRPr="00F122E9">
              <w:t>Open Source</w:t>
            </w:r>
          </w:p>
        </w:tc>
        <w:tc>
          <w:tcPr>
            <w:tcW w:w="4053" w:type="dxa"/>
            <w:hideMark/>
          </w:tcPr>
          <w:p w14:paraId="7225BC29" w14:textId="455E77B4" w:rsidR="00F122E9" w:rsidRPr="00F122E9" w:rsidRDefault="00F122E9">
            <w:r w:rsidRPr="00F122E9">
              <w:t xml:space="preserve">Copy of </w:t>
            </w:r>
            <w:r w:rsidR="00DF5B2B" w:rsidRPr="00F122E9">
              <w:t>JQuery</w:t>
            </w:r>
            <w:r w:rsidRPr="00F122E9">
              <w:t xml:space="preserve"> library so this project can use its 'post' function for AJAX calls</w:t>
            </w:r>
          </w:p>
        </w:tc>
      </w:tr>
      <w:tr w:rsidR="00F122E9" w:rsidRPr="00F122E9" w14:paraId="7507DE7E" w14:textId="77777777" w:rsidTr="00F122E9">
        <w:trPr>
          <w:trHeight w:val="1020"/>
        </w:trPr>
        <w:tc>
          <w:tcPr>
            <w:tcW w:w="3539" w:type="dxa"/>
            <w:hideMark/>
          </w:tcPr>
          <w:p w14:paraId="042CA915" w14:textId="77777777" w:rsidR="00F122E9" w:rsidRPr="00F122E9" w:rsidRDefault="00F122E9">
            <w:r w:rsidRPr="00F122E9">
              <w:t>./simple_gui/simple_gui.py</w:t>
            </w:r>
          </w:p>
        </w:tc>
        <w:tc>
          <w:tcPr>
            <w:tcW w:w="1418" w:type="dxa"/>
            <w:hideMark/>
          </w:tcPr>
          <w:p w14:paraId="405F3D22" w14:textId="77777777" w:rsidR="00F122E9" w:rsidRPr="00F122E9" w:rsidRDefault="00F122E9">
            <w:r w:rsidRPr="00F122E9">
              <w:t>Matt Ralph</w:t>
            </w:r>
          </w:p>
        </w:tc>
        <w:tc>
          <w:tcPr>
            <w:tcW w:w="4053" w:type="dxa"/>
            <w:hideMark/>
          </w:tcPr>
          <w:p w14:paraId="20B9052A" w14:textId="77777777" w:rsidR="00F122E9" w:rsidRPr="00F122E9" w:rsidRDefault="00F122E9">
            <w:r w:rsidRPr="00F122E9">
              <w:t>Flask routes for Simple-GUI web server, and logic to initialize the ML model in the web server</w:t>
            </w:r>
          </w:p>
        </w:tc>
      </w:tr>
    </w:tbl>
    <w:p w14:paraId="674572ED" w14:textId="77777777" w:rsidR="00E507ED" w:rsidRDefault="00E507ED"/>
    <w:p w14:paraId="3C64B958" w14:textId="7E112CB4" w:rsidR="007923F8" w:rsidRDefault="007923F8" w:rsidP="007923F8">
      <w:pPr>
        <w:pStyle w:val="Heading1"/>
      </w:pPr>
      <w:bookmarkStart w:id="173" w:name="_Ref521061060"/>
      <w:bookmarkStart w:id="174" w:name="_Toc523395553"/>
      <w:r w:rsidRPr="00FE6F9D">
        <w:t>Appendix</w:t>
      </w:r>
      <w:r>
        <w:t xml:space="preserve"> C</w:t>
      </w:r>
      <w:r w:rsidRPr="00FE6F9D">
        <w:t>: Code</w:t>
      </w:r>
      <w:bookmarkEnd w:id="173"/>
      <w:bookmarkEnd w:id="174"/>
    </w:p>
    <w:p w14:paraId="59C987DA" w14:textId="510B0926" w:rsidR="00284012" w:rsidRDefault="00284012" w:rsidP="007923F8">
      <w:pPr>
        <w:rPr>
          <w:b/>
          <w:color w:val="FF0000"/>
        </w:rPr>
      </w:pPr>
    </w:p>
    <w:p w14:paraId="3CCE3FDB" w14:textId="729B3A43" w:rsidR="00284012" w:rsidRPr="00284012" w:rsidRDefault="00284012" w:rsidP="007923F8">
      <w:pPr>
        <w:rPr>
          <w:color w:val="000000" w:themeColor="text1"/>
        </w:rPr>
      </w:pPr>
      <w:r>
        <w:rPr>
          <w:color w:val="000000" w:themeColor="text1"/>
        </w:rPr>
        <w:t>All the code contributed for this project is listed below. Empty Python __init__.py files  (which are required in folders which are Python packages) are omitted as they do not contain code.</w:t>
      </w:r>
    </w:p>
    <w:p w14:paraId="54AF105E" w14:textId="5B13B9EB" w:rsidR="00284012" w:rsidRDefault="00284012" w:rsidP="007923F8">
      <w:pPr>
        <w:rPr>
          <w:b/>
          <w:color w:val="FF0000"/>
        </w:rPr>
      </w:pPr>
    </w:p>
    <w:p w14:paraId="1ED0490F" w14:textId="1E57DF70" w:rsidR="00284012" w:rsidRPr="00776694" w:rsidRDefault="00284012" w:rsidP="00284012">
      <w:pPr>
        <w:pStyle w:val="Heading2"/>
      </w:pPr>
      <w:r>
        <w:t>Tasks.py</w:t>
      </w:r>
    </w:p>
    <w:p w14:paraId="7720915C" w14:textId="77777777" w:rsidR="00284012" w:rsidRDefault="00284012" w:rsidP="00284012">
      <w:r>
        <w:t>from __future__ import print_function</w:t>
      </w:r>
    </w:p>
    <w:p w14:paraId="37757D38" w14:textId="77777777" w:rsidR="00284012" w:rsidRDefault="00284012" w:rsidP="00284012">
      <w:r>
        <w:t>from hansard_gathering import driver</w:t>
      </w:r>
    </w:p>
    <w:p w14:paraId="31519E7E" w14:textId="77777777" w:rsidR="00284012" w:rsidRDefault="00284012" w:rsidP="00284012">
      <w:r>
        <w:t>from hansard_gathering import preprocessing</w:t>
      </w:r>
    </w:p>
    <w:p w14:paraId="233A16C0" w14:textId="77777777" w:rsidR="00284012" w:rsidRDefault="00284012" w:rsidP="00284012">
      <w:r>
        <w:t>from hansard_gathering import chunk</w:t>
      </w:r>
    </w:p>
    <w:p w14:paraId="06878877" w14:textId="77777777" w:rsidR="00284012" w:rsidRDefault="00284012" w:rsidP="00284012">
      <w:r>
        <w:t>from hansard_gathering import interpolate</w:t>
      </w:r>
    </w:p>
    <w:p w14:paraId="188AE000" w14:textId="77777777" w:rsidR="00284012" w:rsidRDefault="00284012" w:rsidP="00284012">
      <w:r>
        <w:t>from hansard_gathering import numerify</w:t>
      </w:r>
    </w:p>
    <w:p w14:paraId="22C01E44" w14:textId="77777777" w:rsidR="00284012" w:rsidRDefault="00284012" w:rsidP="00284012">
      <w:r>
        <w:t>from ne_data_gathering import places</w:t>
      </w:r>
    </w:p>
    <w:p w14:paraId="3F55EE5F" w14:textId="77777777" w:rsidR="00284012" w:rsidRDefault="00284012" w:rsidP="00284012">
      <w:r>
        <w:t>from ne_data_gathering import people</w:t>
      </w:r>
    </w:p>
    <w:p w14:paraId="5EA679EB" w14:textId="77777777" w:rsidR="00284012" w:rsidRDefault="00284012" w:rsidP="00284012">
      <w:r>
        <w:t>from ne_data_gathering import companies</w:t>
      </w:r>
    </w:p>
    <w:p w14:paraId="33A00A2F" w14:textId="77777777" w:rsidR="00284012" w:rsidRDefault="00284012" w:rsidP="00284012">
      <w:r>
        <w:t>from ne_data_gathering import util</w:t>
      </w:r>
    </w:p>
    <w:p w14:paraId="1DB37070" w14:textId="77777777" w:rsidR="00284012" w:rsidRDefault="00284012" w:rsidP="00284012">
      <w:r>
        <w:t>from invoke import task, call</w:t>
      </w:r>
    </w:p>
    <w:p w14:paraId="07ED377B" w14:textId="77777777" w:rsidR="00284012" w:rsidRDefault="00284012" w:rsidP="00284012">
      <w:r>
        <w:t>from keras_character_based_ner.src.matt import alphabet_management, file_management, \</w:t>
      </w:r>
    </w:p>
    <w:p w14:paraId="32762567" w14:textId="77777777" w:rsidR="00284012" w:rsidRDefault="00284012" w:rsidP="00284012">
      <w:r>
        <w:t xml:space="preserve">    model_integration, dataset_hashing, train, minify_dataset, history, predict, eval</w:t>
      </w:r>
    </w:p>
    <w:p w14:paraId="7985B156" w14:textId="77777777" w:rsidR="00284012" w:rsidRDefault="00284012" w:rsidP="00284012">
      <w:r>
        <w:t>from keras_character_based_ner.src.config import Config</w:t>
      </w:r>
    </w:p>
    <w:p w14:paraId="18F1370A" w14:textId="77777777" w:rsidR="00284012" w:rsidRDefault="00284012" w:rsidP="00284012">
      <w:r>
        <w:t>from simple_gui import simple_gui</w:t>
      </w:r>
    </w:p>
    <w:p w14:paraId="78D94BC7" w14:textId="77777777" w:rsidR="00284012" w:rsidRDefault="00284012" w:rsidP="00284012">
      <w:r>
        <w:t>import pickle</w:t>
      </w:r>
    </w:p>
    <w:p w14:paraId="433D06A1" w14:textId="77777777" w:rsidR="00284012" w:rsidRDefault="00284012" w:rsidP="00284012"/>
    <w:p w14:paraId="173439B7" w14:textId="77777777" w:rsidR="00284012" w:rsidRDefault="00284012" w:rsidP="00284012"/>
    <w:p w14:paraId="4996D22F" w14:textId="77777777" w:rsidR="00284012" w:rsidRDefault="00284012" w:rsidP="00284012">
      <w:r>
        <w:t>@task</w:t>
      </w:r>
    </w:p>
    <w:p w14:paraId="3A0A3176" w14:textId="77777777" w:rsidR="00284012" w:rsidRDefault="00284012" w:rsidP="00284012">
      <w:r>
        <w:t>def print_debate_titles(ctx, datestring):</w:t>
      </w:r>
    </w:p>
    <w:p w14:paraId="34185449" w14:textId="77777777" w:rsidR="00284012" w:rsidRDefault="00284012" w:rsidP="00284012">
      <w:r>
        <w:t xml:space="preserve">    [print(title) for title in driver.get_hansard_titles(datestring, "Debates", "commons")]</w:t>
      </w:r>
    </w:p>
    <w:p w14:paraId="246634E3" w14:textId="77777777" w:rsidR="00284012" w:rsidRDefault="00284012" w:rsidP="00284012">
      <w:r>
        <w:t xml:space="preserve">    [print(title) for title in driver.get_hansard_titles(datestring, "Debates", "lords")]</w:t>
      </w:r>
    </w:p>
    <w:p w14:paraId="00079D12" w14:textId="77777777" w:rsidR="00284012" w:rsidRDefault="00284012" w:rsidP="00284012"/>
    <w:p w14:paraId="3F215C48" w14:textId="77777777" w:rsidR="00284012" w:rsidRDefault="00284012" w:rsidP="00284012"/>
    <w:p w14:paraId="7DDE1E74" w14:textId="77777777" w:rsidR="00284012" w:rsidRDefault="00284012" w:rsidP="00284012">
      <w:r>
        <w:t>@task</w:t>
      </w:r>
    </w:p>
    <w:p w14:paraId="4D434FFC" w14:textId="77777777" w:rsidR="00284012" w:rsidRDefault="00284012" w:rsidP="00284012">
      <w:r>
        <w:t>def hansard_download_all(ctx, year=1919, month=1, day=1):</w:t>
      </w:r>
    </w:p>
    <w:p w14:paraId="2A605C87" w14:textId="77777777" w:rsidR="00284012" w:rsidRDefault="00284012" w:rsidP="00284012">
      <w:r>
        <w:t xml:space="preserve">    driver.get_all_hansards(year, month, day)</w:t>
      </w:r>
    </w:p>
    <w:p w14:paraId="4DCA62AF" w14:textId="77777777" w:rsidR="00284012" w:rsidRDefault="00284012" w:rsidP="00284012"/>
    <w:p w14:paraId="6838C3E4" w14:textId="77777777" w:rsidR="00284012" w:rsidRDefault="00284012" w:rsidP="00284012"/>
    <w:p w14:paraId="64BFE661" w14:textId="77777777" w:rsidR="00284012" w:rsidRDefault="00284012" w:rsidP="00284012">
      <w:r>
        <w:t>@task</w:t>
      </w:r>
    </w:p>
    <w:p w14:paraId="30F60E4D" w14:textId="77777777" w:rsidR="00284012" w:rsidRDefault="00284012" w:rsidP="00284012">
      <w:r>
        <w:t>def hansard_process_one(ctx, filepath):</w:t>
      </w:r>
    </w:p>
    <w:p w14:paraId="6A8F6B80" w14:textId="77777777" w:rsidR="00284012" w:rsidRDefault="00284012" w:rsidP="00284012">
      <w:r>
        <w:t xml:space="preserve">    preprocessing.process_hansard_file(filepath)</w:t>
      </w:r>
    </w:p>
    <w:p w14:paraId="1B1BEAF0" w14:textId="77777777" w:rsidR="00284012" w:rsidRDefault="00284012" w:rsidP="00284012"/>
    <w:p w14:paraId="1910C013" w14:textId="77777777" w:rsidR="00284012" w:rsidRDefault="00284012" w:rsidP="00284012"/>
    <w:p w14:paraId="32A545EF" w14:textId="77777777" w:rsidR="00284012" w:rsidRDefault="00284012" w:rsidP="00284012">
      <w:r>
        <w:t>@task</w:t>
      </w:r>
    </w:p>
    <w:p w14:paraId="0978C209" w14:textId="77777777" w:rsidR="00284012" w:rsidRDefault="00284012" w:rsidP="00284012">
      <w:r>
        <w:t>def hansard_process_all(ctx):</w:t>
      </w:r>
    </w:p>
    <w:p w14:paraId="78B88F6F" w14:textId="77777777" w:rsidR="00284012" w:rsidRDefault="00284012" w:rsidP="00284012">
      <w:r>
        <w:t xml:space="preserve">    preprocessing.process_all_hansard_files()</w:t>
      </w:r>
    </w:p>
    <w:p w14:paraId="5B63900E" w14:textId="77777777" w:rsidR="00284012" w:rsidRDefault="00284012" w:rsidP="00284012"/>
    <w:p w14:paraId="159A574F" w14:textId="77777777" w:rsidR="00284012" w:rsidRDefault="00284012" w:rsidP="00284012"/>
    <w:p w14:paraId="5D142C97" w14:textId="77777777" w:rsidR="00284012" w:rsidRDefault="00284012" w:rsidP="00284012">
      <w:r>
        <w:t>@task</w:t>
      </w:r>
    </w:p>
    <w:p w14:paraId="69FF9437" w14:textId="77777777" w:rsidR="00284012" w:rsidRDefault="00284012" w:rsidP="00284012">
      <w:r>
        <w:t>def hansard_chunk_one(ctx, filepath):</w:t>
      </w:r>
    </w:p>
    <w:p w14:paraId="0CE5E963" w14:textId="77777777" w:rsidR="00284012" w:rsidRDefault="00284012" w:rsidP="00284012">
      <w:r>
        <w:t xml:space="preserve">    tokenizer = chunk.nltk_get_tokenizer()</w:t>
      </w:r>
    </w:p>
    <w:p w14:paraId="6B37218D" w14:textId="77777777" w:rsidR="00284012" w:rsidRDefault="00284012" w:rsidP="00284012">
      <w:r>
        <w:t xml:space="preserve">    chunk.chunk_hansard_debate_file_nltk(filepath, tokenizer)</w:t>
      </w:r>
    </w:p>
    <w:p w14:paraId="3D0F0CF8" w14:textId="77777777" w:rsidR="00284012" w:rsidRDefault="00284012" w:rsidP="00284012"/>
    <w:p w14:paraId="05714B8E" w14:textId="77777777" w:rsidR="00284012" w:rsidRDefault="00284012" w:rsidP="00284012"/>
    <w:p w14:paraId="666C48AC" w14:textId="77777777" w:rsidR="00284012" w:rsidRDefault="00284012" w:rsidP="00284012">
      <w:r>
        <w:t>@task</w:t>
      </w:r>
    </w:p>
    <w:p w14:paraId="632CD044" w14:textId="77777777" w:rsidR="00284012" w:rsidRDefault="00284012" w:rsidP="00284012">
      <w:r>
        <w:t>def hansard_chunk_all(ctx, starting_date):</w:t>
      </w:r>
    </w:p>
    <w:p w14:paraId="493E9C1E" w14:textId="77777777" w:rsidR="00284012" w:rsidRDefault="00284012" w:rsidP="00284012">
      <w:r>
        <w:t xml:space="preserve">    # e.g. --starting-date 1919-01-01</w:t>
      </w:r>
    </w:p>
    <w:p w14:paraId="01F7F575" w14:textId="77777777" w:rsidR="00284012" w:rsidRDefault="00284012" w:rsidP="00284012">
      <w:r>
        <w:t xml:space="preserve">    chunk.chunk_all_hansard_files(starting_date)</w:t>
      </w:r>
    </w:p>
    <w:p w14:paraId="209032B7" w14:textId="77777777" w:rsidR="00284012" w:rsidRDefault="00284012" w:rsidP="00284012"/>
    <w:p w14:paraId="56F66C93" w14:textId="77777777" w:rsidR="00284012" w:rsidRDefault="00284012" w:rsidP="00284012"/>
    <w:p w14:paraId="46B028EE" w14:textId="77777777" w:rsidR="00284012" w:rsidRDefault="00284012" w:rsidP="00284012">
      <w:r>
        <w:t>@task</w:t>
      </w:r>
    </w:p>
    <w:p w14:paraId="6F1F1105" w14:textId="77777777" w:rsidR="00284012" w:rsidRDefault="00284012" w:rsidP="00284012">
      <w:r>
        <w:t>def hansard_display_chunked(ctx, filepath):</w:t>
      </w:r>
    </w:p>
    <w:p w14:paraId="15DCCF80" w14:textId="77777777" w:rsidR="00284012" w:rsidRDefault="00284012" w:rsidP="00284012"/>
    <w:p w14:paraId="53111D84" w14:textId="77777777" w:rsidR="00284012" w:rsidRDefault="00284012" w:rsidP="00284012">
      <w:r>
        <w:t xml:space="preserve">    chunk.display_chunked_hansard(filepath)</w:t>
      </w:r>
    </w:p>
    <w:p w14:paraId="52A63DC0" w14:textId="77777777" w:rsidR="00284012" w:rsidRDefault="00284012" w:rsidP="00284012"/>
    <w:p w14:paraId="4E9BBEB3" w14:textId="77777777" w:rsidR="00284012" w:rsidRDefault="00284012" w:rsidP="00284012"/>
    <w:p w14:paraId="47EFAB99" w14:textId="77777777" w:rsidR="00284012" w:rsidRDefault="00284012" w:rsidP="00284012">
      <w:r>
        <w:t>@task</w:t>
      </w:r>
    </w:p>
    <w:p w14:paraId="5096ECDD" w14:textId="77777777" w:rsidR="00284012" w:rsidRDefault="00284012" w:rsidP="00284012">
      <w:r>
        <w:t>def hansard_display_interpolated_file(ctx, filepath):</w:t>
      </w:r>
    </w:p>
    <w:p w14:paraId="4909C3C9" w14:textId="77777777" w:rsidR="00284012" w:rsidRDefault="00284012" w:rsidP="00284012">
      <w:r>
        <w:t xml:space="preserve">    interpolate.display_one_file_with_interpolations(filepath)</w:t>
      </w:r>
    </w:p>
    <w:p w14:paraId="16A8C645" w14:textId="77777777" w:rsidR="00284012" w:rsidRDefault="00284012" w:rsidP="00284012"/>
    <w:p w14:paraId="63CB0D25" w14:textId="77777777" w:rsidR="00284012" w:rsidRDefault="00284012" w:rsidP="00284012"/>
    <w:p w14:paraId="7FC43A9A" w14:textId="77777777" w:rsidR="00284012" w:rsidRDefault="00284012" w:rsidP="00284012">
      <w:r>
        <w:t>@task</w:t>
      </w:r>
    </w:p>
    <w:p w14:paraId="260910F2" w14:textId="77777777" w:rsidR="00284012" w:rsidRDefault="00284012" w:rsidP="00284012">
      <w:r>
        <w:t>def hansard_interpolate_one(ctx, filepath):</w:t>
      </w:r>
    </w:p>
    <w:p w14:paraId="44DBD613" w14:textId="77777777" w:rsidR="00284012" w:rsidRDefault="00284012" w:rsidP="00284012">
      <w:r>
        <w:t xml:space="preserve">    ne = interpolate.NamedEntityData()</w:t>
      </w:r>
    </w:p>
    <w:p w14:paraId="40B07FA7" w14:textId="77777777" w:rsidR="00284012" w:rsidRDefault="00284012" w:rsidP="00284012">
      <w:r>
        <w:t xml:space="preserve">    interpolate.interpolate_one_wrapper(filepath, ne, "processed")</w:t>
      </w:r>
    </w:p>
    <w:p w14:paraId="4E1E00F5" w14:textId="77777777" w:rsidR="00284012" w:rsidRDefault="00284012" w:rsidP="00284012"/>
    <w:p w14:paraId="7017A84B" w14:textId="77777777" w:rsidR="00284012" w:rsidRDefault="00284012" w:rsidP="00284012"/>
    <w:p w14:paraId="56A037A9" w14:textId="77777777" w:rsidR="00284012" w:rsidRDefault="00284012" w:rsidP="00284012">
      <w:r>
        <w:t>@task</w:t>
      </w:r>
    </w:p>
    <w:p w14:paraId="5B843652" w14:textId="77777777" w:rsidR="00284012" w:rsidRDefault="00284012" w:rsidP="00284012">
      <w:r>
        <w:t>def hansard_interpolate_all(ctx, starting_date):</w:t>
      </w:r>
    </w:p>
    <w:p w14:paraId="7A24BF27" w14:textId="77777777" w:rsidR="00284012" w:rsidRDefault="00284012" w:rsidP="00284012">
      <w:r>
        <w:t xml:space="preserve">    interpolate.interpolate_all_hansard_files(starting_date)</w:t>
      </w:r>
    </w:p>
    <w:p w14:paraId="6EC6336D" w14:textId="77777777" w:rsidR="00284012" w:rsidRDefault="00284012" w:rsidP="00284012"/>
    <w:p w14:paraId="44AFCAF8" w14:textId="77777777" w:rsidR="00284012" w:rsidRDefault="00284012" w:rsidP="00284012"/>
    <w:p w14:paraId="270A5500" w14:textId="77777777" w:rsidR="00284012" w:rsidRDefault="00284012" w:rsidP="00284012">
      <w:r>
        <w:t>@task</w:t>
      </w:r>
    </w:p>
    <w:p w14:paraId="526BB0B9" w14:textId="77777777" w:rsidR="00284012" w:rsidRDefault="00284012" w:rsidP="00284012">
      <w:r>
        <w:lastRenderedPageBreak/>
        <w:t>def hansard_fix_uninterpolated(ctx, starting_date):</w:t>
      </w:r>
    </w:p>
    <w:p w14:paraId="08678D3D" w14:textId="77777777" w:rsidR="00284012" w:rsidRDefault="00284012" w:rsidP="00284012">
      <w:r>
        <w:t xml:space="preserve">    interpolate.fix_uninterpolated_hansards(starting_date)</w:t>
      </w:r>
    </w:p>
    <w:p w14:paraId="07A22372" w14:textId="77777777" w:rsidR="00284012" w:rsidRDefault="00284012" w:rsidP="00284012"/>
    <w:p w14:paraId="72368E6C" w14:textId="77777777" w:rsidR="00284012" w:rsidRDefault="00284012" w:rsidP="00284012"/>
    <w:p w14:paraId="3202C669" w14:textId="77777777" w:rsidR="00284012" w:rsidRDefault="00284012" w:rsidP="00284012">
      <w:r>
        <w:t>@task</w:t>
      </w:r>
    </w:p>
    <w:p w14:paraId="2F8289AE" w14:textId="77777777" w:rsidR="00284012" w:rsidRDefault="00284012" w:rsidP="00284012">
      <w:r>
        <w:t>def hansard_numerify_one_to_file(cdx, filepath):</w:t>
      </w:r>
    </w:p>
    <w:p w14:paraId="3DE8A264" w14:textId="77777777" w:rsidR="00284012" w:rsidRDefault="00284012" w:rsidP="00284012">
      <w:r>
        <w:t xml:space="preserve">    with open("keras_character_based_ner/src/alphabet.p", "rb") as f:</w:t>
      </w:r>
    </w:p>
    <w:p w14:paraId="20AAA96D" w14:textId="77777777" w:rsidR="00284012" w:rsidRDefault="00284012" w:rsidP="00284012">
      <w:r>
        <w:t xml:space="preserve">        alph = pickle.load(f)</w:t>
      </w:r>
    </w:p>
    <w:p w14:paraId="4E327EEF" w14:textId="77777777" w:rsidR="00284012" w:rsidRDefault="00284012" w:rsidP="00284012">
      <w:r>
        <w:t xml:space="preserve">    numerify.numerify_one_to_file(filepath, alph, maxlen=Config.sentence_max_length)</w:t>
      </w:r>
    </w:p>
    <w:p w14:paraId="023C637B" w14:textId="77777777" w:rsidR="00284012" w:rsidRDefault="00284012" w:rsidP="00284012"/>
    <w:p w14:paraId="61C11230" w14:textId="77777777" w:rsidR="00284012" w:rsidRDefault="00284012" w:rsidP="00284012"/>
    <w:p w14:paraId="46E3B799" w14:textId="77777777" w:rsidR="00284012" w:rsidRDefault="00284012" w:rsidP="00284012">
      <w:r>
        <w:t>@task</w:t>
      </w:r>
    </w:p>
    <w:p w14:paraId="2907323D" w14:textId="77777777" w:rsidR="00284012" w:rsidRDefault="00284012" w:rsidP="00284012">
      <w:r>
        <w:t>def enable_venv(ctx):</w:t>
      </w:r>
    </w:p>
    <w:p w14:paraId="141F16D8" w14:textId="77777777" w:rsidR="00284012" w:rsidRDefault="00284012" w:rsidP="00284012">
      <w:r>
        <w:t xml:space="preserve">    ctx.run("echo enabling venv...")</w:t>
      </w:r>
    </w:p>
    <w:p w14:paraId="07BC174B" w14:textId="77777777" w:rsidR="00284012" w:rsidRDefault="00284012" w:rsidP="00284012">
      <w:r>
        <w:t xml:space="preserve">    ctx.run("source ./masters_venv/bin/activate &amp;&amp; pip install -r requirements.txt &gt;/dev/null")</w:t>
      </w:r>
    </w:p>
    <w:p w14:paraId="55D63BE9" w14:textId="77777777" w:rsidR="00284012" w:rsidRDefault="00284012" w:rsidP="00284012"/>
    <w:p w14:paraId="16C5452B" w14:textId="77777777" w:rsidR="00284012" w:rsidRDefault="00284012" w:rsidP="00284012"/>
    <w:p w14:paraId="28FB4F33" w14:textId="77777777" w:rsidR="00284012" w:rsidRDefault="00284012" w:rsidP="00284012">
      <w:r>
        <w:t>@task</w:t>
      </w:r>
    </w:p>
    <w:p w14:paraId="4C1A236E" w14:textId="77777777" w:rsidR="00284012" w:rsidRDefault="00284012" w:rsidP="00284012">
      <w:r>
        <w:t>def hansard_write_total_number_of_sentences_to_file(ctx, dataset_name):</w:t>
      </w:r>
    </w:p>
    <w:p w14:paraId="21CE0CE1" w14:textId="77777777" w:rsidR="00284012" w:rsidRDefault="00284012" w:rsidP="00284012">
      <w:r>
        <w:t xml:space="preserve">    file_management.write_total_number_of_hansard_sentences_to_file(dataset_name)</w:t>
      </w:r>
    </w:p>
    <w:p w14:paraId="78D0C603" w14:textId="77777777" w:rsidR="00284012" w:rsidRDefault="00284012" w:rsidP="00284012"/>
    <w:p w14:paraId="7C495CB8" w14:textId="77777777" w:rsidR="00284012" w:rsidRDefault="00284012" w:rsidP="00284012"/>
    <w:p w14:paraId="2576F3F5" w14:textId="77777777" w:rsidR="00284012" w:rsidRDefault="00284012" w:rsidP="00284012">
      <w:r>
        <w:t>@task</w:t>
      </w:r>
    </w:p>
    <w:p w14:paraId="5F79D43F" w14:textId="77777777" w:rsidR="00284012" w:rsidRDefault="00284012" w:rsidP="00284012">
      <w:r>
        <w:t>def compile(ctx):</w:t>
      </w:r>
    </w:p>
    <w:p w14:paraId="5FD05159" w14:textId="77777777" w:rsidR="00284012" w:rsidRDefault="00284012" w:rsidP="00284012">
      <w:r>
        <w:t xml:space="preserve">    ctx.run("find . -name '*.py' | grep -v masters_venv | xargs python -m py_compile")</w:t>
      </w:r>
    </w:p>
    <w:p w14:paraId="55CDA2B7" w14:textId="77777777" w:rsidR="00284012" w:rsidRDefault="00284012" w:rsidP="00284012"/>
    <w:p w14:paraId="4CE82916" w14:textId="77777777" w:rsidR="00284012" w:rsidRDefault="00284012" w:rsidP="00284012"/>
    <w:p w14:paraId="017D0C55" w14:textId="77777777" w:rsidR="00284012" w:rsidRDefault="00284012" w:rsidP="00284012">
      <w:r>
        <w:t>@task</w:t>
      </w:r>
    </w:p>
    <w:p w14:paraId="354EDC77" w14:textId="77777777" w:rsidR="00284012" w:rsidRDefault="00284012" w:rsidP="00284012">
      <w:r>
        <w:t>def ne_data_companies_download_process(ctx):</w:t>
      </w:r>
    </w:p>
    <w:p w14:paraId="2D6C94EE" w14:textId="77777777" w:rsidR="00284012" w:rsidRDefault="00284012" w:rsidP="00284012">
      <w:r>
        <w:t xml:space="preserve">    companies.download_and_process("raw_ne_data", "/companies/dbpedia.txt")</w:t>
      </w:r>
    </w:p>
    <w:p w14:paraId="399A2951" w14:textId="77777777" w:rsidR="00284012" w:rsidRDefault="00284012" w:rsidP="00284012">
      <w:r>
        <w:t xml:space="preserve">    ctx.run("cd ne_data_gathering/processed_ne_data/companies &amp;&amp; cat * | sort &gt; ALL.txt")</w:t>
      </w:r>
    </w:p>
    <w:p w14:paraId="6A2FE91E" w14:textId="77777777" w:rsidR="00284012" w:rsidRDefault="00284012" w:rsidP="00284012"/>
    <w:p w14:paraId="4B0F2094" w14:textId="77777777" w:rsidR="00284012" w:rsidRDefault="00284012" w:rsidP="00284012"/>
    <w:p w14:paraId="1E61B133" w14:textId="77777777" w:rsidR="00284012" w:rsidRDefault="00284012" w:rsidP="00284012">
      <w:r>
        <w:t>@task</w:t>
      </w:r>
    </w:p>
    <w:p w14:paraId="24D7A66E" w14:textId="77777777" w:rsidR="00284012" w:rsidRDefault="00284012" w:rsidP="00284012">
      <w:r>
        <w:t>def ne_data_companies_process(ctx):</w:t>
      </w:r>
    </w:p>
    <w:p w14:paraId="00188695" w14:textId="77777777" w:rsidR="00284012" w:rsidRDefault="00284012" w:rsidP="00284012">
      <w:r>
        <w:t xml:space="preserve">    util.dbpedia_post_processing(</w:t>
      </w:r>
    </w:p>
    <w:p w14:paraId="47EFB395" w14:textId="77777777" w:rsidR="00284012" w:rsidRDefault="00284012" w:rsidP="00284012">
      <w:r>
        <w:t xml:space="preserve">        "{}{}".format("raw_ne_data", "/companies/dbpedia.txt"), "processed_ne_data{}".format(</w:t>
      </w:r>
    </w:p>
    <w:p w14:paraId="51C93079" w14:textId="77777777" w:rsidR="00284012" w:rsidRDefault="00284012" w:rsidP="00284012">
      <w:r>
        <w:t xml:space="preserve">            "/companies/dbpedia.txt"))</w:t>
      </w:r>
    </w:p>
    <w:p w14:paraId="2E55752A" w14:textId="77777777" w:rsidR="00284012" w:rsidRDefault="00284012" w:rsidP="00284012">
      <w:r>
        <w:t xml:space="preserve">    ctx.run("cd ne_data_gathering/processed_ne_data/companies &amp;&amp; cat * | sort &gt; ALL.txt")</w:t>
      </w:r>
    </w:p>
    <w:p w14:paraId="1F7C929E" w14:textId="77777777" w:rsidR="00284012" w:rsidRDefault="00284012" w:rsidP="00284012"/>
    <w:p w14:paraId="09118062" w14:textId="77777777" w:rsidR="00284012" w:rsidRDefault="00284012" w:rsidP="00284012"/>
    <w:p w14:paraId="7F76DFED" w14:textId="77777777" w:rsidR="00284012" w:rsidRDefault="00284012" w:rsidP="00284012">
      <w:r>
        <w:t>@task</w:t>
      </w:r>
    </w:p>
    <w:p w14:paraId="0E798D5F" w14:textId="77777777" w:rsidR="00284012" w:rsidRDefault="00284012" w:rsidP="00284012">
      <w:r>
        <w:t>def ne_data_people_download_process(ctx):</w:t>
      </w:r>
    </w:p>
    <w:p w14:paraId="68313C2B" w14:textId="77777777" w:rsidR="00284012" w:rsidRDefault="00284012" w:rsidP="00284012">
      <w:r>
        <w:t xml:space="preserve">    people.download_and_process("raw_ne_data", "/people/dbpedia.txt")</w:t>
      </w:r>
    </w:p>
    <w:p w14:paraId="43DE227A" w14:textId="77777777" w:rsidR="00284012" w:rsidRDefault="00284012" w:rsidP="00284012">
      <w:r>
        <w:t xml:space="preserve">    ctx.run("cd ne_data_gathering/processed_ne_data/people &amp;&amp; cat * | sort &gt; ALL.txt")</w:t>
      </w:r>
    </w:p>
    <w:p w14:paraId="3BDD6887" w14:textId="77777777" w:rsidR="00284012" w:rsidRDefault="00284012" w:rsidP="00284012"/>
    <w:p w14:paraId="37FFE473" w14:textId="77777777" w:rsidR="00284012" w:rsidRDefault="00284012" w:rsidP="00284012"/>
    <w:p w14:paraId="6EEBEEB5" w14:textId="77777777" w:rsidR="00284012" w:rsidRDefault="00284012" w:rsidP="00284012">
      <w:r>
        <w:t>@task</w:t>
      </w:r>
    </w:p>
    <w:p w14:paraId="6C319B46" w14:textId="77777777" w:rsidR="00284012" w:rsidRDefault="00284012" w:rsidP="00284012">
      <w:r>
        <w:t>def ne_data_people_process(ctx):</w:t>
      </w:r>
    </w:p>
    <w:p w14:paraId="461EC0A5" w14:textId="77777777" w:rsidR="00284012" w:rsidRDefault="00284012" w:rsidP="00284012">
      <w:r>
        <w:t xml:space="preserve">    util.dbpedia_post_processing(</w:t>
      </w:r>
    </w:p>
    <w:p w14:paraId="24D1494B" w14:textId="77777777" w:rsidR="00284012" w:rsidRDefault="00284012" w:rsidP="00284012">
      <w:r>
        <w:t xml:space="preserve">        "{}{}".format("raw_ne_data", "/people/dbpedia.txt"), "processed_ne_data{}".format(</w:t>
      </w:r>
    </w:p>
    <w:p w14:paraId="0BF58370" w14:textId="77777777" w:rsidR="00284012" w:rsidRDefault="00284012" w:rsidP="00284012">
      <w:r>
        <w:t xml:space="preserve">            "/people/dbpedia.txt"))</w:t>
      </w:r>
    </w:p>
    <w:p w14:paraId="64C01436" w14:textId="77777777" w:rsidR="00284012" w:rsidRDefault="00284012" w:rsidP="00284012">
      <w:r>
        <w:t xml:space="preserve">    ctx.run("cd ne_data_gathering/processed_ne_data/people &amp;&amp; cat * | sort &gt; ALL.txt")</w:t>
      </w:r>
    </w:p>
    <w:p w14:paraId="37D4421F" w14:textId="77777777" w:rsidR="00284012" w:rsidRDefault="00284012" w:rsidP="00284012"/>
    <w:p w14:paraId="64F96551" w14:textId="77777777" w:rsidR="00284012" w:rsidRDefault="00284012" w:rsidP="00284012"/>
    <w:p w14:paraId="4EB0CE42" w14:textId="77777777" w:rsidR="00284012" w:rsidRDefault="00284012" w:rsidP="00284012">
      <w:r>
        <w:t>@task</w:t>
      </w:r>
    </w:p>
    <w:p w14:paraId="6FE5A126" w14:textId="77777777" w:rsidR="00284012" w:rsidRDefault="00284012" w:rsidP="00284012">
      <w:r>
        <w:t>def ne_data_places_download_process(ctx):</w:t>
      </w:r>
    </w:p>
    <w:p w14:paraId="57643394" w14:textId="77777777" w:rsidR="00284012" w:rsidRDefault="00284012" w:rsidP="00284012">
      <w:r>
        <w:t xml:space="preserve">    places.download_and_process("raw_ne_data", "/places/dbpedia.txt")</w:t>
      </w:r>
    </w:p>
    <w:p w14:paraId="3A1B8983" w14:textId="77777777" w:rsidR="00284012" w:rsidRDefault="00284012" w:rsidP="00284012">
      <w:r>
        <w:t xml:space="preserve">    ctx.run("cd ne_data_gathering/processed_ne_data/places &amp;&amp; cat * | sort &gt; ALL.txt")</w:t>
      </w:r>
    </w:p>
    <w:p w14:paraId="4D772AC6" w14:textId="77777777" w:rsidR="00284012" w:rsidRDefault="00284012" w:rsidP="00284012"/>
    <w:p w14:paraId="6FB0D301" w14:textId="77777777" w:rsidR="00284012" w:rsidRDefault="00284012" w:rsidP="00284012"/>
    <w:p w14:paraId="6D9BCED6" w14:textId="77777777" w:rsidR="00284012" w:rsidRDefault="00284012" w:rsidP="00284012">
      <w:r>
        <w:t>@task</w:t>
      </w:r>
    </w:p>
    <w:p w14:paraId="0D5AE327" w14:textId="77777777" w:rsidR="00284012" w:rsidRDefault="00284012" w:rsidP="00284012">
      <w:r>
        <w:t>def ne_data_places_process(ctx):</w:t>
      </w:r>
    </w:p>
    <w:p w14:paraId="72C908EF" w14:textId="77777777" w:rsidR="00284012" w:rsidRDefault="00284012" w:rsidP="00284012">
      <w:r>
        <w:t xml:space="preserve">    util.dbpedia_post_processing(</w:t>
      </w:r>
    </w:p>
    <w:p w14:paraId="2568BAC0" w14:textId="77777777" w:rsidR="00284012" w:rsidRDefault="00284012" w:rsidP="00284012">
      <w:r>
        <w:t xml:space="preserve">        "{}{}".format("raw_ne_data", "/places/dbpedia.txt"), "processed_ne_data{}".format(</w:t>
      </w:r>
    </w:p>
    <w:p w14:paraId="3DD13064" w14:textId="77777777" w:rsidR="00284012" w:rsidRDefault="00284012" w:rsidP="00284012">
      <w:r>
        <w:t xml:space="preserve">            "/places/dbpedia.txt"))</w:t>
      </w:r>
    </w:p>
    <w:p w14:paraId="1D3A4199" w14:textId="77777777" w:rsidR="00284012" w:rsidRDefault="00284012" w:rsidP="00284012">
      <w:r>
        <w:t xml:space="preserve">    ctx.run("cd ne_data_gathering/processed_ne_data/places &amp;&amp; cat * | sort &gt; ALL.txt")</w:t>
      </w:r>
    </w:p>
    <w:p w14:paraId="5EF3592E" w14:textId="77777777" w:rsidR="00284012" w:rsidRDefault="00284012" w:rsidP="00284012"/>
    <w:p w14:paraId="38B1284E" w14:textId="77777777" w:rsidR="00284012" w:rsidRDefault="00284012" w:rsidP="00284012"/>
    <w:p w14:paraId="7F641611" w14:textId="77777777" w:rsidR="00284012" w:rsidRDefault="00284012" w:rsidP="00284012">
      <w:r>
        <w:t>@task</w:t>
      </w:r>
    </w:p>
    <w:p w14:paraId="3DAF934C" w14:textId="77777777" w:rsidR="00284012" w:rsidRDefault="00284012" w:rsidP="00284012">
      <w:r>
        <w:t>def char_ner_pickle_alphabet(ctx):</w:t>
      </w:r>
    </w:p>
    <w:p w14:paraId="13B28DAC" w14:textId="77777777" w:rsidR="00284012" w:rsidRDefault="00284012" w:rsidP="00284012">
      <w:r>
        <w:t xml:space="preserve">    alphabet_management.pickle_alphabet()</w:t>
      </w:r>
    </w:p>
    <w:p w14:paraId="43F1C8C4" w14:textId="77777777" w:rsidR="00284012" w:rsidRDefault="00284012" w:rsidP="00284012"/>
    <w:p w14:paraId="2DAFD368" w14:textId="77777777" w:rsidR="00284012" w:rsidRDefault="00284012" w:rsidP="00284012"/>
    <w:p w14:paraId="4D4E0C34" w14:textId="77777777" w:rsidR="00284012" w:rsidRDefault="00284012" w:rsidP="00284012">
      <w:r>
        <w:t>@task</w:t>
      </w:r>
    </w:p>
    <w:p w14:paraId="46371569" w14:textId="77777777" w:rsidR="00284012" w:rsidRDefault="00284012" w:rsidP="00284012">
      <w:r>
        <w:t>def char_ner_display_pickled_alphabet(ctx):</w:t>
      </w:r>
    </w:p>
    <w:p w14:paraId="4A3D33E9" w14:textId="77777777" w:rsidR="00284012" w:rsidRDefault="00284012" w:rsidP="00284012">
      <w:r>
        <w:t xml:space="preserve">    alphabet_management.display_pickled_alphabet()</w:t>
      </w:r>
    </w:p>
    <w:p w14:paraId="28FD5886" w14:textId="77777777" w:rsidR="00284012" w:rsidRDefault="00284012" w:rsidP="00284012"/>
    <w:p w14:paraId="1A39CF38" w14:textId="77777777" w:rsidR="00284012" w:rsidRDefault="00284012" w:rsidP="00284012"/>
    <w:p w14:paraId="36CF5636" w14:textId="77777777" w:rsidR="00284012" w:rsidRDefault="00284012" w:rsidP="00284012">
      <w:r>
        <w:t>@task(post=[call(hansard_write_total_number_of_sentences_to_file, "train"),</w:t>
      </w:r>
    </w:p>
    <w:p w14:paraId="4B2B184E" w14:textId="77777777" w:rsidR="00284012" w:rsidRDefault="00284012" w:rsidP="00284012">
      <w:r>
        <w:t xml:space="preserve">            call(hansard_write_total_number_of_sentences_to_file, "dev"),</w:t>
      </w:r>
    </w:p>
    <w:p w14:paraId="4F503523" w14:textId="77777777" w:rsidR="00284012" w:rsidRDefault="00284012" w:rsidP="00284012">
      <w:r>
        <w:t xml:space="preserve">            call(hansard_write_total_number_of_sentences_to_file, "test"),</w:t>
      </w:r>
    </w:p>
    <w:p w14:paraId="53136085" w14:textId="77777777" w:rsidR="00284012" w:rsidRDefault="00284012" w:rsidP="00284012">
      <w:r>
        <w:t xml:space="preserve">            call(hansard_write_total_number_of_sentences_to_file, "alphabet-sample"),</w:t>
      </w:r>
    </w:p>
    <w:p w14:paraId="296AC23B" w14:textId="77777777" w:rsidR="00284012" w:rsidRDefault="00284012" w:rsidP="00284012">
      <w:r>
        <w:t xml:space="preserve">            call(hansard_write_total_number_of_sentences_to_file, "ALL"),</w:t>
      </w:r>
    </w:p>
    <w:p w14:paraId="7FAA2B32" w14:textId="77777777" w:rsidR="00284012" w:rsidRDefault="00284012" w:rsidP="00284012">
      <w:r>
        <w:t xml:space="preserve">            ])</w:t>
      </w:r>
    </w:p>
    <w:p w14:paraId="3E480E3B" w14:textId="77777777" w:rsidR="00284012" w:rsidRDefault="00284012" w:rsidP="00284012">
      <w:r>
        <w:t>def char_ner_rehash_datasets(ctx):</w:t>
      </w:r>
    </w:p>
    <w:p w14:paraId="6D56CB04" w14:textId="77777777" w:rsidR="00284012" w:rsidRDefault="00284012" w:rsidP="00284012">
      <w:r>
        <w:t xml:space="preserve">    dataset_hashing.rehash_datasets()</w:t>
      </w:r>
    </w:p>
    <w:p w14:paraId="35B753A3" w14:textId="77777777" w:rsidR="00284012" w:rsidRDefault="00284012" w:rsidP="00284012"/>
    <w:p w14:paraId="55105F5E" w14:textId="77777777" w:rsidR="00284012" w:rsidRDefault="00284012" w:rsidP="00284012"/>
    <w:p w14:paraId="70277A1A" w14:textId="77777777" w:rsidR="00284012" w:rsidRDefault="00284012" w:rsidP="00284012">
      <w:r>
        <w:t>@task</w:t>
      </w:r>
    </w:p>
    <w:p w14:paraId="3584394C" w14:textId="77777777" w:rsidR="00284012" w:rsidRDefault="00284012" w:rsidP="00284012">
      <w:r>
        <w:t>def char_ner_create_x_toy(ctx, dataset_name):</w:t>
      </w:r>
    </w:p>
    <w:p w14:paraId="2C96EA35" w14:textId="77777777" w:rsidR="00284012" w:rsidRDefault="00284012" w:rsidP="00284012">
      <w:r>
        <w:t xml:space="preserve">    model_integration.create_x_toy(Config.sentence_max_length, dataset_name)</w:t>
      </w:r>
    </w:p>
    <w:p w14:paraId="34A3C5AD" w14:textId="77777777" w:rsidR="00284012" w:rsidRDefault="00284012" w:rsidP="00284012"/>
    <w:p w14:paraId="09E35033" w14:textId="77777777" w:rsidR="00284012" w:rsidRDefault="00284012" w:rsidP="00284012"/>
    <w:p w14:paraId="7088598A" w14:textId="77777777" w:rsidR="00284012" w:rsidRDefault="00284012" w:rsidP="00284012">
      <w:r>
        <w:t>@task</w:t>
      </w:r>
    </w:p>
    <w:p w14:paraId="39DFF8FF" w14:textId="77777777" w:rsidR="00284012" w:rsidRDefault="00284012" w:rsidP="00284012">
      <w:r>
        <w:t>def char_ner_create_y_toy(ctx, dataset_name):</w:t>
      </w:r>
    </w:p>
    <w:p w14:paraId="60601DD6" w14:textId="77777777" w:rsidR="00284012" w:rsidRDefault="00284012" w:rsidP="00284012">
      <w:r>
        <w:t xml:space="preserve">    model_integration.create_y_toy(Config.sentence_max_length, dataset_name)</w:t>
      </w:r>
    </w:p>
    <w:p w14:paraId="6265745B" w14:textId="77777777" w:rsidR="00284012" w:rsidRDefault="00284012" w:rsidP="00284012"/>
    <w:p w14:paraId="692DAA30" w14:textId="77777777" w:rsidR="00284012" w:rsidRDefault="00284012" w:rsidP="00284012"/>
    <w:p w14:paraId="17E6D931" w14:textId="77777777" w:rsidR="00284012" w:rsidRDefault="00284012" w:rsidP="00284012">
      <w:r>
        <w:t>@task</w:t>
      </w:r>
    </w:p>
    <w:p w14:paraId="0E26F9E8" w14:textId="77777777" w:rsidR="00284012" w:rsidRDefault="00284012" w:rsidP="00284012">
      <w:r>
        <w:t>def char_ner_display_median_sentence_length(ctx, dataset_name):</w:t>
      </w:r>
    </w:p>
    <w:p w14:paraId="084DE93D" w14:textId="77777777" w:rsidR="00284012" w:rsidRDefault="00284012" w:rsidP="00284012">
      <w:r>
        <w:t xml:space="preserve">    print(model_integration.get_median_sentence_length(dataset_name))</w:t>
      </w:r>
    </w:p>
    <w:p w14:paraId="2FF9863A" w14:textId="77777777" w:rsidR="00284012" w:rsidRDefault="00284012" w:rsidP="00284012"/>
    <w:p w14:paraId="129F3A56" w14:textId="77777777" w:rsidR="00284012" w:rsidRDefault="00284012" w:rsidP="00284012"/>
    <w:p w14:paraId="018DB1DD" w14:textId="77777777" w:rsidR="00284012" w:rsidRDefault="00284012" w:rsidP="00284012">
      <w:r>
        <w:t>@task(enable_venv)</w:t>
      </w:r>
    </w:p>
    <w:p w14:paraId="33ED1CBD" w14:textId="77777777" w:rsidR="00284012" w:rsidRDefault="00284012" w:rsidP="00284012">
      <w:r>
        <w:t>def python_type_check(ctx):</w:t>
      </w:r>
    </w:p>
    <w:p w14:paraId="2A745402" w14:textId="77777777" w:rsidR="00284012" w:rsidRDefault="00284012" w:rsidP="00284012">
      <w:r>
        <w:t xml:space="preserve">    ctx.run("echo mypy: checking Python static types...")</w:t>
      </w:r>
    </w:p>
    <w:p w14:paraId="4BC78B6F" w14:textId="77777777" w:rsidR="00284012" w:rsidRDefault="00284012" w:rsidP="00284012">
      <w:r>
        <w:t xml:space="preserve">    ctx.run("mypy hansard_gathering")</w:t>
      </w:r>
    </w:p>
    <w:p w14:paraId="413CF415" w14:textId="77777777" w:rsidR="00284012" w:rsidRDefault="00284012" w:rsidP="00284012">
      <w:r>
        <w:t xml:space="preserve">    ctx.run("mypy ne_data_gathering")</w:t>
      </w:r>
    </w:p>
    <w:p w14:paraId="5A6CA830" w14:textId="77777777" w:rsidR="00284012" w:rsidRDefault="00284012" w:rsidP="00284012">
      <w:r>
        <w:t xml:space="preserve">    ctx.run("mypy keras_character_based_ner/src/matt")</w:t>
      </w:r>
    </w:p>
    <w:p w14:paraId="157D1C1F" w14:textId="77777777" w:rsidR="00284012" w:rsidRDefault="00284012" w:rsidP="00284012">
      <w:r>
        <w:t xml:space="preserve">    ctx.run("mypy test")</w:t>
      </w:r>
    </w:p>
    <w:p w14:paraId="7BAC8D33" w14:textId="77777777" w:rsidR="00284012" w:rsidRDefault="00284012" w:rsidP="00284012"/>
    <w:p w14:paraId="25B1E9B8" w14:textId="77777777" w:rsidR="00284012" w:rsidRDefault="00284012" w:rsidP="00284012"/>
    <w:p w14:paraId="35600BFD" w14:textId="77777777" w:rsidR="00284012" w:rsidRDefault="00284012" w:rsidP="00284012">
      <w:r>
        <w:t>@task(python_type_check)</w:t>
      </w:r>
    </w:p>
    <w:p w14:paraId="40B8C213" w14:textId="77777777" w:rsidR="00284012" w:rsidRDefault="00284012" w:rsidP="00284012">
      <w:r>
        <w:t>def test(ctx):</w:t>
      </w:r>
    </w:p>
    <w:p w14:paraId="0AFA3297" w14:textId="77777777" w:rsidR="00284012" w:rsidRDefault="00284012" w:rsidP="00284012">
      <w:r>
        <w:t xml:space="preserve">    ctx.run("echo pytest: running tests...")</w:t>
      </w:r>
    </w:p>
    <w:p w14:paraId="3B737C9C" w14:textId="77777777" w:rsidR="00284012" w:rsidRDefault="00284012" w:rsidP="00284012">
      <w:r>
        <w:t xml:space="preserve">    ctx.run("pytest test")</w:t>
      </w:r>
    </w:p>
    <w:p w14:paraId="58803786" w14:textId="77777777" w:rsidR="00284012" w:rsidRDefault="00284012" w:rsidP="00284012"/>
    <w:p w14:paraId="49DEFB20" w14:textId="77777777" w:rsidR="00284012" w:rsidRDefault="00284012" w:rsidP="00284012"/>
    <w:p w14:paraId="0A54E69A" w14:textId="77777777" w:rsidR="00284012" w:rsidRDefault="00284012" w:rsidP="00284012">
      <w:r>
        <w:t>@task</w:t>
      </w:r>
    </w:p>
    <w:p w14:paraId="761F4B9A" w14:textId="77777777" w:rsidR="00284012" w:rsidRDefault="00284012" w:rsidP="00284012">
      <w:r>
        <w:t>def model_minify_toy(ctx):</w:t>
      </w:r>
    </w:p>
    <w:p w14:paraId="29A452D9" w14:textId="77777777" w:rsidR="00284012" w:rsidRDefault="00284012" w:rsidP="00284012">
      <w:r>
        <w:t xml:space="preserve">    minify_dataset.minify_all()</w:t>
      </w:r>
    </w:p>
    <w:p w14:paraId="200B2B12" w14:textId="77777777" w:rsidR="00284012" w:rsidRDefault="00284012" w:rsidP="00284012"/>
    <w:p w14:paraId="67801C04" w14:textId="77777777" w:rsidR="00284012" w:rsidRDefault="00284012" w:rsidP="00284012"/>
    <w:p w14:paraId="38BFB46C" w14:textId="77777777" w:rsidR="00284012" w:rsidRDefault="00284012" w:rsidP="00284012">
      <w:r>
        <w:t>@task</w:t>
      </w:r>
    </w:p>
    <w:p w14:paraId="2D796D73" w14:textId="77777777" w:rsidR="00284012" w:rsidRDefault="00284012" w:rsidP="00284012">
      <w:r>
        <w:t>def model_train_toy(ctx, regenerate_tensors="no"):</w:t>
      </w:r>
    </w:p>
    <w:p w14:paraId="2668A2EE" w14:textId="77777777" w:rsidR="00284012" w:rsidRDefault="00284012" w:rsidP="00284012">
      <w:r>
        <w:t xml:space="preserve">    if regenerate_tensors == "yes":</w:t>
      </w:r>
    </w:p>
    <w:p w14:paraId="173F493F" w14:textId="77777777" w:rsidR="00284012" w:rsidRDefault="00284012" w:rsidP="00284012">
      <w:r>
        <w:t xml:space="preserve">        print("Regenerating tensors")</w:t>
      </w:r>
    </w:p>
    <w:p w14:paraId="71E9C5FB" w14:textId="77777777" w:rsidR="00284012" w:rsidRDefault="00284012" w:rsidP="00284012">
      <w:r>
        <w:t xml:space="preserve">        model_integration.create_x_toy(Config.sentence_max_length, "train")</w:t>
      </w:r>
    </w:p>
    <w:p w14:paraId="305D350E" w14:textId="77777777" w:rsidR="00284012" w:rsidRDefault="00284012" w:rsidP="00284012">
      <w:r>
        <w:t xml:space="preserve">        model_integration.create_x_toy(Config.sentence_max_length, "test")</w:t>
      </w:r>
    </w:p>
    <w:p w14:paraId="02C93221" w14:textId="77777777" w:rsidR="00284012" w:rsidRDefault="00284012" w:rsidP="00284012">
      <w:r>
        <w:t xml:space="preserve">        model_integration.create_x_toy(Config.sentence_max_length, "dev")</w:t>
      </w:r>
    </w:p>
    <w:p w14:paraId="7B94DFDF" w14:textId="77777777" w:rsidR="00284012" w:rsidRDefault="00284012" w:rsidP="00284012">
      <w:r>
        <w:t xml:space="preserve">        model_integration.create_y_toy(Config.sentence_max_length, "train")</w:t>
      </w:r>
    </w:p>
    <w:p w14:paraId="195D5D96" w14:textId="77777777" w:rsidR="00284012" w:rsidRDefault="00284012" w:rsidP="00284012">
      <w:r>
        <w:t xml:space="preserve">        model_integration.create_y_toy(Config.sentence_max_length, "test")</w:t>
      </w:r>
    </w:p>
    <w:p w14:paraId="2DDBF95E" w14:textId="77777777" w:rsidR="00284012" w:rsidRDefault="00284012" w:rsidP="00284012">
      <w:r>
        <w:t xml:space="preserve">        model_integration.create_y_toy(Config.sentence_max_length, "dev")</w:t>
      </w:r>
    </w:p>
    <w:p w14:paraId="6AFA55A0" w14:textId="77777777" w:rsidR="00284012" w:rsidRDefault="00284012" w:rsidP="00284012">
      <w:r>
        <w:t xml:space="preserve">    train.toy_dataset_fit()</w:t>
      </w:r>
    </w:p>
    <w:p w14:paraId="20B3CA19" w14:textId="77777777" w:rsidR="00284012" w:rsidRDefault="00284012" w:rsidP="00284012"/>
    <w:p w14:paraId="2C5CD502" w14:textId="77777777" w:rsidR="00284012" w:rsidRDefault="00284012" w:rsidP="00284012"/>
    <w:p w14:paraId="006482D9" w14:textId="77777777" w:rsidR="00284012" w:rsidRDefault="00284012" w:rsidP="00284012">
      <w:r>
        <w:t>@task</w:t>
      </w:r>
    </w:p>
    <w:p w14:paraId="2AFC7F7F" w14:textId="77777777" w:rsidR="00284012" w:rsidRDefault="00284012" w:rsidP="00284012">
      <w:r>
        <w:t>def model_train_full(ctx):</w:t>
      </w:r>
    </w:p>
    <w:p w14:paraId="33B3FB9D" w14:textId="77777777" w:rsidR="00284012" w:rsidRDefault="00284012" w:rsidP="00284012">
      <w:r>
        <w:lastRenderedPageBreak/>
        <w:t xml:space="preserve">    train.full_dataset_fit_generator()</w:t>
      </w:r>
    </w:p>
    <w:p w14:paraId="1AC87B0C" w14:textId="77777777" w:rsidR="00284012" w:rsidRDefault="00284012" w:rsidP="00284012"/>
    <w:p w14:paraId="18253A01" w14:textId="77777777" w:rsidR="00284012" w:rsidRDefault="00284012" w:rsidP="00284012"/>
    <w:p w14:paraId="672EE624" w14:textId="77777777" w:rsidR="00284012" w:rsidRDefault="00284012" w:rsidP="00284012">
      <w:r>
        <w:t>@task</w:t>
      </w:r>
    </w:p>
    <w:p w14:paraId="0D3FF29C" w14:textId="77777777" w:rsidR="00284012" w:rsidRDefault="00284012" w:rsidP="00284012">
      <w:r>
        <w:t>def model_retrain_toy(ctx):</w:t>
      </w:r>
    </w:p>
    <w:p w14:paraId="694B03FD" w14:textId="77777777" w:rsidR="00284012" w:rsidRDefault="00284012" w:rsidP="00284012">
      <w:r>
        <w:t xml:space="preserve">    train.toy_dataset_refit()</w:t>
      </w:r>
    </w:p>
    <w:p w14:paraId="7DE4FF63" w14:textId="77777777" w:rsidR="00284012" w:rsidRDefault="00284012" w:rsidP="00284012"/>
    <w:p w14:paraId="55266A2E" w14:textId="77777777" w:rsidR="00284012" w:rsidRDefault="00284012" w:rsidP="00284012"/>
    <w:p w14:paraId="3DC4523C" w14:textId="77777777" w:rsidR="00284012" w:rsidRDefault="00284012" w:rsidP="00284012">
      <w:r>
        <w:t>@task</w:t>
      </w:r>
    </w:p>
    <w:p w14:paraId="2F939460" w14:textId="77777777" w:rsidR="00284012" w:rsidRDefault="00284012" w:rsidP="00284012">
      <w:r>
        <w:t>def model_train_mini(ctx):</w:t>
      </w:r>
    </w:p>
    <w:p w14:paraId="4BAFF2C7" w14:textId="77777777" w:rsidR="00284012" w:rsidRDefault="00284012" w:rsidP="00284012">
      <w:r>
        <w:t xml:space="preserve">    train.mini_dataset_fit()</w:t>
      </w:r>
    </w:p>
    <w:p w14:paraId="38019635" w14:textId="77777777" w:rsidR="00284012" w:rsidRDefault="00284012" w:rsidP="00284012"/>
    <w:p w14:paraId="2FEC47E5" w14:textId="77777777" w:rsidR="00284012" w:rsidRDefault="00284012" w:rsidP="00284012"/>
    <w:p w14:paraId="168EF176" w14:textId="77777777" w:rsidR="00284012" w:rsidRDefault="00284012" w:rsidP="00284012">
      <w:r>
        <w:t>@task</w:t>
      </w:r>
    </w:p>
    <w:p w14:paraId="04D20A79" w14:textId="77777777" w:rsidR="00284012" w:rsidRDefault="00284012" w:rsidP="00284012">
      <w:r>
        <w:t>def model_history_mini(ctx):</w:t>
      </w:r>
    </w:p>
    <w:p w14:paraId="08E865D4" w14:textId="77777777" w:rsidR="00284012" w:rsidRDefault="00284012" w:rsidP="00284012">
      <w:r>
        <w:t xml:space="preserve">    history.graph_model_history("keras_character_based_ner/src/mini_dataset.history.p", "mini")</w:t>
      </w:r>
    </w:p>
    <w:p w14:paraId="56972D63" w14:textId="77777777" w:rsidR="00284012" w:rsidRDefault="00284012" w:rsidP="00284012"/>
    <w:p w14:paraId="00B511B9" w14:textId="77777777" w:rsidR="00284012" w:rsidRDefault="00284012" w:rsidP="00284012"/>
    <w:p w14:paraId="3D75A91E" w14:textId="77777777" w:rsidR="00284012" w:rsidRDefault="00284012" w:rsidP="00284012">
      <w:r>
        <w:t>@task</w:t>
      </w:r>
    </w:p>
    <w:p w14:paraId="65E5C59B" w14:textId="77777777" w:rsidR="00284012" w:rsidRDefault="00284012" w:rsidP="00284012">
      <w:r>
        <w:t>def model_history_toy(ctx):</w:t>
      </w:r>
    </w:p>
    <w:p w14:paraId="3ADAAB38" w14:textId="77777777" w:rsidR="00284012" w:rsidRDefault="00284012" w:rsidP="00284012">
      <w:r>
        <w:t xml:space="preserve">    history.graph_model_history("keras_character_based_ner/src/toy_dataset.history.p", "toy")</w:t>
      </w:r>
    </w:p>
    <w:p w14:paraId="71E74A00" w14:textId="77777777" w:rsidR="00284012" w:rsidRDefault="00284012" w:rsidP="00284012"/>
    <w:p w14:paraId="510EC6DA" w14:textId="77777777" w:rsidR="00284012" w:rsidRDefault="00284012" w:rsidP="00284012"/>
    <w:p w14:paraId="3EEF85EB" w14:textId="77777777" w:rsidR="00284012" w:rsidRDefault="00284012" w:rsidP="00284012">
      <w:r>
        <w:t>@task</w:t>
      </w:r>
    </w:p>
    <w:p w14:paraId="05F1515B" w14:textId="77777777" w:rsidR="00284012" w:rsidRDefault="00284012" w:rsidP="00284012">
      <w:r>
        <w:t>def model_toy_predict_file(ctx, file):</w:t>
      </w:r>
    </w:p>
    <w:p w14:paraId="15CAC064" w14:textId="77777777" w:rsidR="00284012" w:rsidRDefault="00284012" w:rsidP="00284012">
      <w:r>
        <w:t xml:space="preserve">    print(predict.model_toy_predict_file(file))</w:t>
      </w:r>
    </w:p>
    <w:p w14:paraId="1E4375E0" w14:textId="77777777" w:rsidR="00284012" w:rsidRDefault="00284012" w:rsidP="00284012"/>
    <w:p w14:paraId="1D0DD909" w14:textId="77777777" w:rsidR="00284012" w:rsidRDefault="00284012" w:rsidP="00284012"/>
    <w:p w14:paraId="374BECC3" w14:textId="77777777" w:rsidR="00284012" w:rsidRDefault="00284012" w:rsidP="00284012">
      <w:r>
        <w:t>@task</w:t>
      </w:r>
    </w:p>
    <w:p w14:paraId="76C6BB0B" w14:textId="77777777" w:rsidR="00284012" w:rsidRDefault="00284012" w:rsidP="00284012">
      <w:r>
        <w:t>def model_toy_predict_str(ctx, string):</w:t>
      </w:r>
    </w:p>
    <w:p w14:paraId="41029CC4" w14:textId="77777777" w:rsidR="00284012" w:rsidRDefault="00284012" w:rsidP="00284012">
      <w:r>
        <w:t xml:space="preserve">    print(predict.model_toy_predict_str(string))</w:t>
      </w:r>
    </w:p>
    <w:p w14:paraId="1C44EA24" w14:textId="77777777" w:rsidR="00284012" w:rsidRDefault="00284012" w:rsidP="00284012"/>
    <w:p w14:paraId="1AD71FE0" w14:textId="77777777" w:rsidR="00284012" w:rsidRDefault="00284012" w:rsidP="00284012"/>
    <w:p w14:paraId="49EEA213" w14:textId="77777777" w:rsidR="00284012" w:rsidRDefault="00284012" w:rsidP="00284012">
      <w:r>
        <w:t>@task</w:t>
      </w:r>
    </w:p>
    <w:p w14:paraId="62CC9A9A" w14:textId="77777777" w:rsidR="00284012" w:rsidRDefault="00284012" w:rsidP="00284012">
      <w:r>
        <w:t>def model_mini_predict_file(ctx, file):</w:t>
      </w:r>
    </w:p>
    <w:p w14:paraId="5E53EEC5" w14:textId="77777777" w:rsidR="00284012" w:rsidRDefault="00284012" w:rsidP="00284012">
      <w:r>
        <w:t xml:space="preserve">    print(predict.model_mini_predict_file(file))</w:t>
      </w:r>
    </w:p>
    <w:p w14:paraId="54FBD9D3" w14:textId="77777777" w:rsidR="00284012" w:rsidRDefault="00284012" w:rsidP="00284012"/>
    <w:p w14:paraId="5CE060D2" w14:textId="77777777" w:rsidR="00284012" w:rsidRDefault="00284012" w:rsidP="00284012"/>
    <w:p w14:paraId="26EF4B15" w14:textId="77777777" w:rsidR="00284012" w:rsidRDefault="00284012" w:rsidP="00284012">
      <w:r>
        <w:t>@task</w:t>
      </w:r>
    </w:p>
    <w:p w14:paraId="45202298" w14:textId="77777777" w:rsidR="00284012" w:rsidRDefault="00284012" w:rsidP="00284012">
      <w:r>
        <w:t>def eval_model_manual(ctx, dataset_name, dataset_size):</w:t>
      </w:r>
    </w:p>
    <w:p w14:paraId="7CDC035F" w14:textId="77777777" w:rsidR="00284012" w:rsidRDefault="00284012" w:rsidP="00284012">
      <w:r>
        <w:t xml:space="preserve">    eval.model_data_validation(dataset_name, dataset_size)</w:t>
      </w:r>
    </w:p>
    <w:p w14:paraId="1F7A51C5" w14:textId="77777777" w:rsidR="00284012" w:rsidRDefault="00284012" w:rsidP="00284012"/>
    <w:p w14:paraId="329FA897" w14:textId="77777777" w:rsidR="00284012" w:rsidRDefault="00284012" w:rsidP="00284012"/>
    <w:p w14:paraId="32138146" w14:textId="77777777" w:rsidR="00284012" w:rsidRDefault="00284012" w:rsidP="00284012">
      <w:r>
        <w:t>@task</w:t>
      </w:r>
    </w:p>
    <w:p w14:paraId="31531ACB" w14:textId="77777777" w:rsidR="00284012" w:rsidRDefault="00284012" w:rsidP="00284012">
      <w:r>
        <w:t>def eval_k_fold_cross(ctx):</w:t>
      </w:r>
    </w:p>
    <w:p w14:paraId="5C37B8B5" w14:textId="77777777" w:rsidR="00284012" w:rsidRDefault="00284012" w:rsidP="00284012">
      <w:r>
        <w:lastRenderedPageBreak/>
        <w:t xml:space="preserve">    eval.k_fold_cross_validation()</w:t>
      </w:r>
    </w:p>
    <w:p w14:paraId="60B5E539" w14:textId="77777777" w:rsidR="00284012" w:rsidRDefault="00284012" w:rsidP="00284012"/>
    <w:p w14:paraId="3D27A402" w14:textId="77777777" w:rsidR="00284012" w:rsidRDefault="00284012" w:rsidP="00284012"/>
    <w:p w14:paraId="34CBB493" w14:textId="77777777" w:rsidR="00284012" w:rsidRDefault="00284012" w:rsidP="00284012">
      <w:r>
        <w:t>@task</w:t>
      </w:r>
    </w:p>
    <w:p w14:paraId="05DB28B3" w14:textId="77777777" w:rsidR="00284012" w:rsidRDefault="00284012" w:rsidP="00284012">
      <w:r>
        <w:t>def eval_baseline(ctx, dataset_name, dataset_size, guessed_label):</w:t>
      </w:r>
    </w:p>
    <w:p w14:paraId="43B4FE78" w14:textId="77777777" w:rsidR="00284012" w:rsidRDefault="00284012" w:rsidP="00284012">
      <w:r>
        <w:t xml:space="preserve">    eval.calc_eval_baseline(dataset_name, dataset_size, int(guessed_label))</w:t>
      </w:r>
    </w:p>
    <w:p w14:paraId="11931837" w14:textId="77777777" w:rsidR="00284012" w:rsidRDefault="00284012" w:rsidP="00284012"/>
    <w:p w14:paraId="5314A88E" w14:textId="77777777" w:rsidR="00284012" w:rsidRDefault="00284012" w:rsidP="00284012"/>
    <w:p w14:paraId="5A9340BA" w14:textId="77777777" w:rsidR="00284012" w:rsidRDefault="00284012" w:rsidP="00284012">
      <w:r>
        <w:t>@task</w:t>
      </w:r>
    </w:p>
    <w:p w14:paraId="5E27040C" w14:textId="77777777" w:rsidR="00284012" w:rsidRDefault="00284012" w:rsidP="00284012">
      <w:r>
        <w:t>def flask_start_server(ctx):</w:t>
      </w:r>
    </w:p>
    <w:p w14:paraId="19D33074" w14:textId="77777777" w:rsidR="00284012" w:rsidRDefault="00284012" w:rsidP="00284012">
      <w:r>
        <w:t xml:space="preserve">    simple_gui.main()</w:t>
      </w:r>
    </w:p>
    <w:p w14:paraId="47D148E9" w14:textId="77777777" w:rsidR="007923F8" w:rsidRDefault="007923F8"/>
    <w:p w14:paraId="5B63E747" w14:textId="77777777" w:rsidR="00E778AB" w:rsidRDefault="00E778AB"/>
    <w:p w14:paraId="22AC7632" w14:textId="0E8FD2C5" w:rsidR="00E778AB" w:rsidRDefault="00284012" w:rsidP="00284012">
      <w:pPr>
        <w:pStyle w:val="Heading2"/>
      </w:pPr>
      <w:r>
        <w:t>config_util/config_parser.py</w:t>
      </w:r>
    </w:p>
    <w:p w14:paraId="4D3F291D" w14:textId="77777777" w:rsidR="00E778AB" w:rsidRDefault="00E778AB"/>
    <w:p w14:paraId="747741A2" w14:textId="77777777" w:rsidR="00284012" w:rsidRDefault="00284012" w:rsidP="00284012">
      <w:r>
        <w:t>import yaml</w:t>
      </w:r>
    </w:p>
    <w:p w14:paraId="1E1DDAFD" w14:textId="77777777" w:rsidR="00284012" w:rsidRDefault="00284012" w:rsidP="00284012"/>
    <w:p w14:paraId="7A66EE8E" w14:textId="77777777" w:rsidR="00284012" w:rsidRDefault="00284012" w:rsidP="00284012"/>
    <w:p w14:paraId="59DAA4D6" w14:textId="77777777" w:rsidR="00284012" w:rsidRDefault="00284012" w:rsidP="00284012">
      <w:r>
        <w:t>def parse_config():</w:t>
      </w:r>
    </w:p>
    <w:p w14:paraId="33F28B45" w14:textId="77777777" w:rsidR="00284012" w:rsidRDefault="00284012" w:rsidP="00284012">
      <w:r>
        <w:t xml:space="preserve">    with open('./config.yml') as config:</w:t>
      </w:r>
    </w:p>
    <w:p w14:paraId="7AD5B49F" w14:textId="77777777" w:rsidR="00284012" w:rsidRDefault="00284012" w:rsidP="00284012">
      <w:r>
        <w:t xml:space="preserve">        conf = yaml.load(config)</w:t>
      </w:r>
    </w:p>
    <w:p w14:paraId="12272EBF" w14:textId="737F40CE" w:rsidR="00E778AB" w:rsidRDefault="00284012" w:rsidP="00284012">
      <w:r>
        <w:t xml:space="preserve">        return conf</w:t>
      </w:r>
    </w:p>
    <w:p w14:paraId="0439190D" w14:textId="77777777" w:rsidR="00E778AB" w:rsidRDefault="00E778AB"/>
    <w:p w14:paraId="1D82BC06" w14:textId="77777777" w:rsidR="00E778AB" w:rsidRDefault="00E778AB"/>
    <w:p w14:paraId="3B7403C7" w14:textId="1F985A0B" w:rsidR="00E778AB" w:rsidRDefault="00284012" w:rsidP="00284012">
      <w:pPr>
        <w:pStyle w:val="Heading2"/>
      </w:pPr>
      <w:r>
        <w:t>hansard_gathering/chunk.py</w:t>
      </w:r>
    </w:p>
    <w:p w14:paraId="25DE9F8A" w14:textId="77777777" w:rsidR="00284012" w:rsidRDefault="00284012" w:rsidP="00284012">
      <w:r>
        <w:t>from datetime import datetime</w:t>
      </w:r>
    </w:p>
    <w:p w14:paraId="689B30BF" w14:textId="77777777" w:rsidR="00284012" w:rsidRDefault="00284012" w:rsidP="00284012">
      <w:r>
        <w:t>from nltk.tokenize.punkt import PunktSentenceTokenizer, PunktParameters  # type: ignore</w:t>
      </w:r>
    </w:p>
    <w:p w14:paraId="24A9F165" w14:textId="77777777" w:rsidR="00284012" w:rsidRDefault="00284012" w:rsidP="00284012">
      <w:r>
        <w:t>from typing import Generator, Tuple</w:t>
      </w:r>
    </w:p>
    <w:p w14:paraId="269E79A6" w14:textId="77777777" w:rsidR="00284012" w:rsidRDefault="00284012" w:rsidP="00284012">
      <w:r>
        <w:t>import concurrent.futures</w:t>
      </w:r>
    </w:p>
    <w:p w14:paraId="28AD937F" w14:textId="77777777" w:rsidR="00284012" w:rsidRDefault="00284012" w:rsidP="00284012">
      <w:r>
        <w:t>import glob</w:t>
      </w:r>
    </w:p>
    <w:p w14:paraId="26003FD6" w14:textId="77777777" w:rsidR="00284012" w:rsidRDefault="00284012" w:rsidP="00284012">
      <w:r>
        <w:t>import itertools</w:t>
      </w:r>
    </w:p>
    <w:p w14:paraId="729DC044" w14:textId="77777777" w:rsidR="00284012" w:rsidRDefault="00284012" w:rsidP="00284012">
      <w:r>
        <w:t>import os</w:t>
      </w:r>
    </w:p>
    <w:p w14:paraId="28E5F481" w14:textId="77777777" w:rsidR="00284012" w:rsidRDefault="00284012" w:rsidP="00284012"/>
    <w:p w14:paraId="18E1BFD3" w14:textId="77777777" w:rsidR="00284012" w:rsidRDefault="00284012" w:rsidP="00284012"/>
    <w:p w14:paraId="2788B5A8" w14:textId="77777777" w:rsidR="00284012" w:rsidRDefault="00284012" w:rsidP="00284012">
      <w:r>
        <w:t>def chunk_hansard_debate_file_textblob(file_path):</w:t>
      </w:r>
    </w:p>
    <w:p w14:paraId="42ADA3C1" w14:textId="77777777" w:rsidR="00284012" w:rsidRDefault="00284012" w:rsidP="00284012">
      <w:r>
        <w:t xml:space="preserve">    """</w:t>
      </w:r>
    </w:p>
    <w:p w14:paraId="1A700605" w14:textId="77777777" w:rsidR="00284012" w:rsidRDefault="00284012" w:rsidP="00284012">
      <w:r>
        <w:t xml:space="preserve">    Try TextBlob to segment a Hansard debate into its constituent sentences.</w:t>
      </w:r>
    </w:p>
    <w:p w14:paraId="56A3BEAA" w14:textId="77777777" w:rsidR="00284012" w:rsidRDefault="00284012" w:rsidP="00284012">
      <w:r>
        <w:t xml:space="preserve">    file_path e.g. "processed_hansard_data/1948-04-19/Oral Answers to Questions &amp;#8212; Oyster Industry.txt"</w:t>
      </w:r>
    </w:p>
    <w:p w14:paraId="62D65938" w14:textId="77777777" w:rsidR="00284012" w:rsidRDefault="00284012" w:rsidP="00284012">
      <w:r>
        <w:t xml:space="preserve">    :param file_path:</w:t>
      </w:r>
    </w:p>
    <w:p w14:paraId="5429B4E6" w14:textId="77777777" w:rsidR="00284012" w:rsidRDefault="00284012" w:rsidP="00284012">
      <w:r>
        <w:t xml:space="preserve">    :return:</w:t>
      </w:r>
    </w:p>
    <w:p w14:paraId="5F0DC98C" w14:textId="77777777" w:rsidR="00284012" w:rsidRDefault="00284012" w:rsidP="00284012">
      <w:r>
        <w:t xml:space="preserve">    """</w:t>
      </w:r>
    </w:p>
    <w:p w14:paraId="2EF9F293" w14:textId="77777777" w:rsidR="00284012" w:rsidRDefault="00284012" w:rsidP="00284012">
      <w:r>
        <w:t xml:space="preserve">    from textblob import TextBlob  # type: ignore</w:t>
      </w:r>
    </w:p>
    <w:p w14:paraId="45DBCEC3" w14:textId="77777777" w:rsidR="00284012" w:rsidRDefault="00284012" w:rsidP="00284012"/>
    <w:p w14:paraId="1C97F51F" w14:textId="77777777" w:rsidR="00284012" w:rsidRDefault="00284012" w:rsidP="00284012">
      <w:r>
        <w:t xml:space="preserve">    with open(file_path) as f:</w:t>
      </w:r>
    </w:p>
    <w:p w14:paraId="0CA3576B" w14:textId="77777777" w:rsidR="00284012" w:rsidRDefault="00284012" w:rsidP="00284012">
      <w:r>
        <w:t xml:space="preserve">        debate_text = f.read()</w:t>
      </w:r>
    </w:p>
    <w:p w14:paraId="715D5D57" w14:textId="77777777" w:rsidR="00284012" w:rsidRDefault="00284012" w:rsidP="00284012"/>
    <w:p w14:paraId="25D2B8A9" w14:textId="77777777" w:rsidR="00284012" w:rsidRDefault="00284012" w:rsidP="00284012">
      <w:r>
        <w:lastRenderedPageBreak/>
        <w:t xml:space="preserve">    tb = TextBlob(debate_text)</w:t>
      </w:r>
    </w:p>
    <w:p w14:paraId="2002EE28" w14:textId="77777777" w:rsidR="00284012" w:rsidRDefault="00284012" w:rsidP="00284012">
      <w:r>
        <w:t xml:space="preserve">    print("Chunking up file: {}".format(file_path))</w:t>
      </w:r>
    </w:p>
    <w:p w14:paraId="2B77484D" w14:textId="77777777" w:rsidR="00284012" w:rsidRDefault="00284012" w:rsidP="00284012">
      <w:r>
        <w:t xml:space="preserve">    dest_file_path = file_path\</w:t>
      </w:r>
    </w:p>
    <w:p w14:paraId="1A1D8EA9" w14:textId="77777777" w:rsidR="00284012" w:rsidRDefault="00284012" w:rsidP="00284012">
      <w:r>
        <w:t xml:space="preserve">        .replace("processed_hansard_data", "chunked_hansard_data")\</w:t>
      </w:r>
    </w:p>
    <w:p w14:paraId="7AF6B751" w14:textId="77777777" w:rsidR="00284012" w:rsidRDefault="00284012" w:rsidP="00284012">
      <w:r>
        <w:t xml:space="preserve">        .replace(".txt", "")</w:t>
      </w:r>
    </w:p>
    <w:p w14:paraId="65E39B08" w14:textId="77777777" w:rsidR="00284012" w:rsidRDefault="00284012" w:rsidP="00284012">
      <w:r>
        <w:t xml:space="preserve">    for sentence_number, sentence in enumerate(tb.sentences):</w:t>
      </w:r>
    </w:p>
    <w:p w14:paraId="67BF5E71" w14:textId="77777777" w:rsidR="00284012" w:rsidRDefault="00284012" w:rsidP="00284012">
      <w:r>
        <w:t xml:space="preserve">        os.makedirs(os.path.dirname(dest_file_path), exist_ok=True)</w:t>
      </w:r>
    </w:p>
    <w:p w14:paraId="3396FB67" w14:textId="77777777" w:rsidR="00284012" w:rsidRDefault="00284012" w:rsidP="00284012">
      <w:r>
        <w:t xml:space="preserve">        with open("{}-chunk-{}.txt"</w:t>
      </w:r>
    </w:p>
    <w:p w14:paraId="42377CE7" w14:textId="77777777" w:rsidR="00284012" w:rsidRDefault="00284012" w:rsidP="00284012">
      <w:r>
        <w:t xml:space="preserve">                  .format(dest_file_path, sentence_number), "w+") as f:</w:t>
      </w:r>
    </w:p>
    <w:p w14:paraId="65BF85A1" w14:textId="77777777" w:rsidR="00284012" w:rsidRDefault="00284012" w:rsidP="00284012">
      <w:r>
        <w:t xml:space="preserve">            f.write(sentence.raw)</w:t>
      </w:r>
    </w:p>
    <w:p w14:paraId="7F7657E9" w14:textId="77777777" w:rsidR="00284012" w:rsidRDefault="00284012" w:rsidP="00284012"/>
    <w:p w14:paraId="7A179175" w14:textId="77777777" w:rsidR="00284012" w:rsidRDefault="00284012" w:rsidP="00284012"/>
    <w:p w14:paraId="7534339B" w14:textId="77777777" w:rsidR="00284012" w:rsidRDefault="00284012" w:rsidP="00284012">
      <w:r>
        <w:t>def chunk_hansard_debate_file_nltk(file_path, tokenizer):</w:t>
      </w:r>
    </w:p>
    <w:p w14:paraId="6EACB61F" w14:textId="77777777" w:rsidR="00284012" w:rsidRDefault="00284012" w:rsidP="00284012">
      <w:r>
        <w:t xml:space="preserve">    """</w:t>
      </w:r>
    </w:p>
    <w:p w14:paraId="72D3A3FE" w14:textId="77777777" w:rsidR="00284012" w:rsidRDefault="00284012" w:rsidP="00284012">
      <w:r>
        <w:t xml:space="preserve">    Try NLTK to segment a Hansard debate into its constituent sentences.</w:t>
      </w:r>
    </w:p>
    <w:p w14:paraId="3C47344B" w14:textId="77777777" w:rsidR="00284012" w:rsidRDefault="00284012" w:rsidP="00284012">
      <w:r>
        <w:t xml:space="preserve">    file_path e.g. "processed_hansard_data/1948-04-19/Oral Answers to Questions &amp;#8212; Oyster Industry.txt"</w:t>
      </w:r>
    </w:p>
    <w:p w14:paraId="12AE062D" w14:textId="77777777" w:rsidR="00284012" w:rsidRDefault="00284012" w:rsidP="00284012">
      <w:r>
        <w:t xml:space="preserve">    :param file_path: path of file to split up</w:t>
      </w:r>
    </w:p>
    <w:p w14:paraId="392FB986" w14:textId="77777777" w:rsidR="00284012" w:rsidRDefault="00284012" w:rsidP="00284012">
      <w:r>
        <w:t xml:space="preserve">    :param tokenizer: An NLTK tokenizer with customisations for Hansard</w:t>
      </w:r>
    </w:p>
    <w:p w14:paraId="76ED26F6" w14:textId="77777777" w:rsidR="00284012" w:rsidRDefault="00284012" w:rsidP="00284012">
      <w:r>
        <w:t xml:space="preserve">    """</w:t>
      </w:r>
    </w:p>
    <w:p w14:paraId="02FCB10B" w14:textId="77777777" w:rsidR="00284012" w:rsidRDefault="00284012" w:rsidP="00284012">
      <w:r>
        <w:t xml:space="preserve">    dest_file_path = file_path.replace(".txt", "-spans.txt")</w:t>
      </w:r>
    </w:p>
    <w:p w14:paraId="3320A845" w14:textId="77777777" w:rsidR="00284012" w:rsidRDefault="00284012" w:rsidP="00284012"/>
    <w:p w14:paraId="06E43E88" w14:textId="77777777" w:rsidR="00284012" w:rsidRDefault="00284012" w:rsidP="00284012">
      <w:r>
        <w:t xml:space="preserve">    with open(file_path) as f:</w:t>
      </w:r>
    </w:p>
    <w:p w14:paraId="7D3F9B41" w14:textId="77777777" w:rsidR="00284012" w:rsidRDefault="00284012" w:rsidP="00284012">
      <w:r>
        <w:t xml:space="preserve">        debate_text = f.read()</w:t>
      </w:r>
    </w:p>
    <w:p w14:paraId="0C340121" w14:textId="77777777" w:rsidR="00284012" w:rsidRDefault="00284012" w:rsidP="00284012"/>
    <w:p w14:paraId="421C13D9" w14:textId="77777777" w:rsidR="00284012" w:rsidRDefault="00284012" w:rsidP="00284012">
      <w:r>
        <w:t xml:space="preserve">    print("Chunking up file: {}".format(file_path))</w:t>
      </w:r>
    </w:p>
    <w:p w14:paraId="4A3242E6" w14:textId="77777777" w:rsidR="00284012" w:rsidRDefault="00284012" w:rsidP="00284012">
      <w:r>
        <w:t xml:space="preserve">    sent_spans = tokenizer.span_tokenize(debate_text)</w:t>
      </w:r>
    </w:p>
    <w:p w14:paraId="053D4DF2" w14:textId="77777777" w:rsidR="00284012" w:rsidRDefault="00284012" w:rsidP="00284012">
      <w:r>
        <w:t xml:space="preserve">    sent_spans_str = "\n".join("({},{})".format(</w:t>
      </w:r>
    </w:p>
    <w:p w14:paraId="1BE3EEF8" w14:textId="77777777" w:rsidR="00284012" w:rsidRDefault="00284012" w:rsidP="00284012">
      <w:r>
        <w:t xml:space="preserve">        sent_start, sent_end) for sent_start, sent_end in sent_spans)</w:t>
      </w:r>
    </w:p>
    <w:p w14:paraId="12536076" w14:textId="77777777" w:rsidR="00284012" w:rsidRDefault="00284012" w:rsidP="00284012">
      <w:r>
        <w:t xml:space="preserve">    os.makedirs(os.path.dirname(dest_file_path), exist_ok=True)</w:t>
      </w:r>
    </w:p>
    <w:p w14:paraId="23A84378" w14:textId="77777777" w:rsidR="00284012" w:rsidRDefault="00284012" w:rsidP="00284012">
      <w:r>
        <w:t xml:space="preserve">    with open(dest_file_path, "w+") as f:</w:t>
      </w:r>
    </w:p>
    <w:p w14:paraId="093119B4" w14:textId="77777777" w:rsidR="00284012" w:rsidRDefault="00284012" w:rsidP="00284012">
      <w:r>
        <w:t xml:space="preserve">        f.write(sent_spans_str)</w:t>
      </w:r>
    </w:p>
    <w:p w14:paraId="3BB3D054" w14:textId="77777777" w:rsidR="00284012" w:rsidRDefault="00284012" w:rsidP="00284012"/>
    <w:p w14:paraId="7C4BFA5B" w14:textId="77777777" w:rsidR="00284012" w:rsidRDefault="00284012" w:rsidP="00284012"/>
    <w:p w14:paraId="09D07F15" w14:textId="77777777" w:rsidR="00284012" w:rsidRDefault="00284012" w:rsidP="00284012">
      <w:r>
        <w:t>def list_processed_hansard_files(starting_date) -&gt; Generator[str, None, None]:</w:t>
      </w:r>
    </w:p>
    <w:p w14:paraId="1EA7EC39" w14:textId="77777777" w:rsidR="00284012" w:rsidRDefault="00284012" w:rsidP="00284012">
      <w:r>
        <w:t xml:space="preserve">    """</w:t>
      </w:r>
    </w:p>
    <w:p w14:paraId="2B1E04E6" w14:textId="77777777" w:rsidR="00284012" w:rsidRDefault="00284012" w:rsidP="00284012">
      <w:r>
        <w:t xml:space="preserve">    Provide a starting_date as chunking takes a long time. This allows the process to be resumable.</w:t>
      </w:r>
    </w:p>
    <w:p w14:paraId="39AEBC41" w14:textId="77777777" w:rsidR="00284012" w:rsidRDefault="00284012" w:rsidP="00284012">
      <w:r>
        <w:t xml:space="preserve">    :param starting_date: e.g. 1919-01-01</w:t>
      </w:r>
    </w:p>
    <w:p w14:paraId="7F78D523" w14:textId="77777777" w:rsidR="00284012" w:rsidRDefault="00284012" w:rsidP="00284012">
      <w:r>
        <w:t xml:space="preserve">    :return:</w:t>
      </w:r>
    </w:p>
    <w:p w14:paraId="5995A383" w14:textId="77777777" w:rsidR="00284012" w:rsidRDefault="00284012" w:rsidP="00284012">
      <w:r>
        <w:t xml:space="preserve">    """</w:t>
      </w:r>
    </w:p>
    <w:p w14:paraId="5CAEC5E9" w14:textId="77777777" w:rsidR="00284012" w:rsidRDefault="00284012" w:rsidP="00284012">
      <w:r>
        <w:t xml:space="preserve">    print("Listing processed Hansard files...")</w:t>
      </w:r>
    </w:p>
    <w:p w14:paraId="37EB5602" w14:textId="77777777" w:rsidR="00284012" w:rsidRDefault="00284012" w:rsidP="00284012">
      <w:r>
        <w:t xml:space="preserve">    files = sorted(glob.glob("hansard_gathering/processed_hansard_data/**/*.txt", recursive=True))</w:t>
      </w:r>
    </w:p>
    <w:p w14:paraId="5A4F66D0" w14:textId="77777777" w:rsidR="00284012" w:rsidRDefault="00284012" w:rsidP="00284012"/>
    <w:p w14:paraId="33281C78" w14:textId="77777777" w:rsidR="00284012" w:rsidRDefault="00284012" w:rsidP="00284012">
      <w:r>
        <w:t xml:space="preserve">    # With thanks to</w:t>
      </w:r>
    </w:p>
    <w:p w14:paraId="24D8F872" w14:textId="77777777" w:rsidR="00284012" w:rsidRDefault="00284012" w:rsidP="00284012">
      <w:r>
        <w:lastRenderedPageBreak/>
        <w:t xml:space="preserve">    # https://stackoverflow.com/questions/33895760/python-idiomatic-way-to-drop-items-from-a-list-until-an-item-matches-a-conditio</w:t>
      </w:r>
    </w:p>
    <w:p w14:paraId="32BFE084" w14:textId="77777777" w:rsidR="00284012" w:rsidRDefault="00284012" w:rsidP="00284012">
      <w:r>
        <w:t xml:space="preserve">    def date_is_less_than_starting_date(file_path):</w:t>
      </w:r>
    </w:p>
    <w:p w14:paraId="0614FD27" w14:textId="77777777" w:rsidR="00284012" w:rsidRDefault="00284012" w:rsidP="00284012">
      <w:r>
        <w:t xml:space="preserve">        file_path_date = file_path.split("/")[2]</w:t>
      </w:r>
    </w:p>
    <w:p w14:paraId="6E40626F" w14:textId="77777777" w:rsidR="00284012" w:rsidRDefault="00284012" w:rsidP="00284012">
      <w:r>
        <w:t xml:space="preserve">        file_path_dt = datetime.strptime(file_path_date, "%Y-%M-%d")</w:t>
      </w:r>
    </w:p>
    <w:p w14:paraId="370D2F0A" w14:textId="77777777" w:rsidR="00284012" w:rsidRDefault="00284012" w:rsidP="00284012">
      <w:r>
        <w:t xml:space="preserve">        starting_dt = datetime.strptime(starting_date, "%Y-%M-%d")</w:t>
      </w:r>
    </w:p>
    <w:p w14:paraId="0FD27012" w14:textId="77777777" w:rsidR="00284012" w:rsidRDefault="00284012" w:rsidP="00284012">
      <w:r>
        <w:t xml:space="preserve">        return file_path_dt &lt; starting_dt</w:t>
      </w:r>
    </w:p>
    <w:p w14:paraId="1722296D" w14:textId="77777777" w:rsidR="00284012" w:rsidRDefault="00284012" w:rsidP="00284012"/>
    <w:p w14:paraId="149BE7A2" w14:textId="77777777" w:rsidR="00284012" w:rsidRDefault="00284012" w:rsidP="00284012">
      <w:r>
        <w:t xml:space="preserve">    filtered_files = list(itertools.dropwhile(date_is_less_than_starting_date, files))</w:t>
      </w:r>
    </w:p>
    <w:p w14:paraId="3C11EBB2" w14:textId="77777777" w:rsidR="00284012" w:rsidRDefault="00284012" w:rsidP="00284012">
      <w:r>
        <w:t xml:space="preserve">    for _file in filtered_files:</w:t>
      </w:r>
    </w:p>
    <w:p w14:paraId="168BEE33" w14:textId="77777777" w:rsidR="00284012" w:rsidRDefault="00284012" w:rsidP="00284012">
      <w:r>
        <w:t xml:space="preserve">        yield _file</w:t>
      </w:r>
    </w:p>
    <w:p w14:paraId="113DC889" w14:textId="77777777" w:rsidR="00284012" w:rsidRDefault="00284012" w:rsidP="00284012"/>
    <w:p w14:paraId="0A42F77B" w14:textId="77777777" w:rsidR="00284012" w:rsidRDefault="00284012" w:rsidP="00284012"/>
    <w:p w14:paraId="461CD6A4" w14:textId="77777777" w:rsidR="00284012" w:rsidRDefault="00284012" w:rsidP="00284012">
      <w:r>
        <w:t>def nltk_get_tokenizer():</w:t>
      </w:r>
    </w:p>
    <w:p w14:paraId="5B632AD1" w14:textId="77777777" w:rsidR="00284012" w:rsidRDefault="00284012" w:rsidP="00284012">
      <w:r>
        <w:t xml:space="preserve">    """</w:t>
      </w:r>
    </w:p>
    <w:p w14:paraId="066E7A95" w14:textId="77777777" w:rsidR="00284012" w:rsidRDefault="00284012" w:rsidP="00284012">
      <w:r>
        <w:t xml:space="preserve">    Return a tokenizer with some customization for Hansard</w:t>
      </w:r>
    </w:p>
    <w:p w14:paraId="576153C2" w14:textId="77777777" w:rsidR="00284012" w:rsidRDefault="00284012" w:rsidP="00284012">
      <w:r>
        <w:t xml:space="preserve">    :return:  a Punkt tokenizer</w:t>
      </w:r>
    </w:p>
    <w:p w14:paraId="4BD72B11" w14:textId="77777777" w:rsidR="00284012" w:rsidRDefault="00284012" w:rsidP="00284012">
      <w:r>
        <w:t xml:space="preserve">    """</w:t>
      </w:r>
    </w:p>
    <w:p w14:paraId="189C131B" w14:textId="77777777" w:rsidR="00284012" w:rsidRDefault="00284012" w:rsidP="00284012">
      <w:r>
        <w:t xml:space="preserve">    # With thanks to</w:t>
      </w:r>
    </w:p>
    <w:p w14:paraId="3695A3D0" w14:textId="77777777" w:rsidR="00284012" w:rsidRDefault="00284012" w:rsidP="00284012">
      <w:r>
        <w:t xml:space="preserve">    # https://stackoverflow.com/questions/34805790/how-to-avoid-nltks-sentence-tokenizer-spliting-on-abbreviations</w:t>
      </w:r>
    </w:p>
    <w:p w14:paraId="25BA3476" w14:textId="77777777" w:rsidR="00284012" w:rsidRDefault="00284012" w:rsidP="00284012">
      <w:r>
        <w:t xml:space="preserve">    punkt_param = PunktParameters()</w:t>
      </w:r>
    </w:p>
    <w:p w14:paraId="737B5ACC" w14:textId="77777777" w:rsidR="00284012" w:rsidRDefault="00284012" w:rsidP="00284012">
      <w:r>
        <w:t xml:space="preserve">    # 'hon. Gentleman' is very common in Hansard!</w:t>
      </w:r>
    </w:p>
    <w:p w14:paraId="5E572C55" w14:textId="77777777" w:rsidR="00284012" w:rsidRDefault="00284012" w:rsidP="00284012">
      <w:r>
        <w:t xml:space="preserve">    abbreviation = ['hon', 'mr', 'mrs', 'no']</w:t>
      </w:r>
    </w:p>
    <w:p w14:paraId="514CAC31" w14:textId="77777777" w:rsidR="00284012" w:rsidRDefault="00284012" w:rsidP="00284012">
      <w:r>
        <w:t xml:space="preserve">    punkt_param.abbrev_types = set(abbreviation)</w:t>
      </w:r>
    </w:p>
    <w:p w14:paraId="0576C28C" w14:textId="77777777" w:rsidR="00284012" w:rsidRDefault="00284012" w:rsidP="00284012">
      <w:r>
        <w:t xml:space="preserve">    return PunktSentenceTokenizer(punkt_param)</w:t>
      </w:r>
    </w:p>
    <w:p w14:paraId="38123A2B" w14:textId="77777777" w:rsidR="00284012" w:rsidRDefault="00284012" w:rsidP="00284012"/>
    <w:p w14:paraId="2E4E5E23" w14:textId="77777777" w:rsidR="00284012" w:rsidRDefault="00284012" w:rsidP="00284012"/>
    <w:p w14:paraId="0F7E2861" w14:textId="77777777" w:rsidR="00284012" w:rsidRDefault="00284012" w:rsidP="00284012">
      <w:r>
        <w:t>def chunk_all_hansard_files(starting_date):</w:t>
      </w:r>
    </w:p>
    <w:p w14:paraId="75DFC589" w14:textId="77777777" w:rsidR="00284012" w:rsidRDefault="00284012" w:rsidP="00284012">
      <w:r>
        <w:t xml:space="preserve">    tokenizer = nltk_get_tokenizer()</w:t>
      </w:r>
    </w:p>
    <w:p w14:paraId="24AA10BB" w14:textId="77777777" w:rsidR="00284012" w:rsidRDefault="00284012" w:rsidP="00284012">
      <w:r>
        <w:t xml:space="preserve">    pool_implementation = concurrent.futures.ProcessPoolExecutor</w:t>
      </w:r>
    </w:p>
    <w:p w14:paraId="2B50A86E" w14:textId="77777777" w:rsidR="00284012" w:rsidRDefault="00284012" w:rsidP="00284012">
      <w:r>
        <w:t xml:space="preserve">    # pool_implementation = concurrent.futures.ThreadPoolExecutor</w:t>
      </w:r>
    </w:p>
    <w:p w14:paraId="505A5D46" w14:textId="77777777" w:rsidR="00284012" w:rsidRDefault="00284012" w:rsidP="00284012">
      <w:r>
        <w:t xml:space="preserve">    with pool_implementation(max_workers=16) as executor:</w:t>
      </w:r>
    </w:p>
    <w:p w14:paraId="35B9340D" w14:textId="77777777" w:rsidR="00284012" w:rsidRDefault="00284012" w:rsidP="00284012">
      <w:r>
        <w:t xml:space="preserve">        for _file in list_processed_hansard_files(starting_date):</w:t>
      </w:r>
    </w:p>
    <w:p w14:paraId="1D0EA699" w14:textId="77777777" w:rsidR="00284012" w:rsidRDefault="00284012" w:rsidP="00284012">
      <w:r>
        <w:t xml:space="preserve">            # TODO try other chunking approaches: fixed-length</w:t>
      </w:r>
    </w:p>
    <w:p w14:paraId="561A072F" w14:textId="77777777" w:rsidR="00284012" w:rsidRDefault="00284012" w:rsidP="00284012">
      <w:r>
        <w:t xml:space="preserve">            executor.submit(chunk_hansard_debate_file_nltk, _file, tokenizer)</w:t>
      </w:r>
    </w:p>
    <w:p w14:paraId="3F927A7A" w14:textId="77777777" w:rsidR="00284012" w:rsidRDefault="00284012" w:rsidP="00284012"/>
    <w:p w14:paraId="71718371" w14:textId="77777777" w:rsidR="00284012" w:rsidRDefault="00284012" w:rsidP="00284012"/>
    <w:p w14:paraId="2ACC802F" w14:textId="77777777" w:rsidR="00284012" w:rsidRDefault="00284012" w:rsidP="00284012">
      <w:r>
        <w:t>def get_sentence_spans(filepath) -&gt; Generator[Tuple[int, int], None, None]:</w:t>
      </w:r>
    </w:p>
    <w:p w14:paraId="025E67EA" w14:textId="77777777" w:rsidR="00284012" w:rsidRDefault="00284012" w:rsidP="00284012">
      <w:r>
        <w:t xml:space="preserve">    """</w:t>
      </w:r>
    </w:p>
    <w:p w14:paraId="7AC53181" w14:textId="77777777" w:rsidR="00284012" w:rsidRDefault="00284012" w:rsidP="00284012">
      <w:r>
        <w:t xml:space="preserve">    Given a filepath, yield the first and last position of each sentence in that filepath</w:t>
      </w:r>
    </w:p>
    <w:p w14:paraId="7A09163A" w14:textId="77777777" w:rsidR="00284012" w:rsidRDefault="00284012" w:rsidP="00284012">
      <w:r>
        <w:t xml:space="preserve">    :param filepath:</w:t>
      </w:r>
    </w:p>
    <w:p w14:paraId="49A6A349" w14:textId="77777777" w:rsidR="00284012" w:rsidRDefault="00284012" w:rsidP="00284012">
      <w:r>
        <w:t xml:space="preserve">    :return:</w:t>
      </w:r>
    </w:p>
    <w:p w14:paraId="18D2F6DF" w14:textId="77777777" w:rsidR="00284012" w:rsidRDefault="00284012" w:rsidP="00284012">
      <w:r>
        <w:t xml:space="preserve">    """</w:t>
      </w:r>
    </w:p>
    <w:p w14:paraId="70558A32" w14:textId="77777777" w:rsidR="00284012" w:rsidRDefault="00284012" w:rsidP="00284012">
      <w:r>
        <w:t xml:space="preserve">    debug: bool = False</w:t>
      </w:r>
    </w:p>
    <w:p w14:paraId="1CA3A16B" w14:textId="77777777" w:rsidR="00284012" w:rsidRDefault="00284012" w:rsidP="00284012">
      <w:r>
        <w:t xml:space="preserve">    with open("{}.txt".format(filepath.replace(".txt", "-spans"))) as f:</w:t>
      </w:r>
    </w:p>
    <w:p w14:paraId="4C744616" w14:textId="77777777" w:rsidR="00284012" w:rsidRDefault="00284012" w:rsidP="00284012">
      <w:r>
        <w:t xml:space="preserve">        sent_spans = f.read()</w:t>
      </w:r>
    </w:p>
    <w:p w14:paraId="23B18705" w14:textId="77777777" w:rsidR="00284012" w:rsidRDefault="00284012" w:rsidP="00284012"/>
    <w:p w14:paraId="6C959A2A" w14:textId="77777777" w:rsidR="00284012" w:rsidRDefault="00284012" w:rsidP="00284012">
      <w:r>
        <w:t xml:space="preserve">    if debug:</w:t>
      </w:r>
    </w:p>
    <w:p w14:paraId="424824CF" w14:textId="77777777" w:rsidR="00284012" w:rsidRDefault="00284012" w:rsidP="00284012">
      <w:r>
        <w:t xml:space="preserve">        print("DEBUG: spans file is {}".format(filepath))</w:t>
      </w:r>
    </w:p>
    <w:p w14:paraId="64B8F43C" w14:textId="77777777" w:rsidR="00284012" w:rsidRDefault="00284012" w:rsidP="00284012"/>
    <w:p w14:paraId="267E963D" w14:textId="77777777" w:rsidR="00284012" w:rsidRDefault="00284012" w:rsidP="00284012">
      <w:r>
        <w:t xml:space="preserve">    # Some debates have no content, and hence no sentences. Seems to be a TWFY bug.</w:t>
      </w:r>
    </w:p>
    <w:p w14:paraId="61565FF9" w14:textId="77777777" w:rsidR="00284012" w:rsidRDefault="00284012" w:rsidP="00284012">
      <w:r>
        <w:t xml:space="preserve">    # TODO investigate, if there's time.</w:t>
      </w:r>
    </w:p>
    <w:p w14:paraId="49ACCE0A" w14:textId="77777777" w:rsidR="00284012" w:rsidRDefault="00284012" w:rsidP="00284012">
      <w:r>
        <w:t xml:space="preserve">    if len(sent_spans) == 0:</w:t>
      </w:r>
    </w:p>
    <w:p w14:paraId="056935C5" w14:textId="77777777" w:rsidR="00284012" w:rsidRDefault="00284012" w:rsidP="00284012">
      <w:r>
        <w:t xml:space="preserve">        return</w:t>
      </w:r>
    </w:p>
    <w:p w14:paraId="30407BC4" w14:textId="77777777" w:rsidR="00284012" w:rsidRDefault="00284012" w:rsidP="00284012"/>
    <w:p w14:paraId="34D8E6B2" w14:textId="77777777" w:rsidR="00284012" w:rsidRDefault="00284012" w:rsidP="00284012">
      <w:r>
        <w:t xml:space="preserve">    for sent_span in sent_spans.split("\n"):</w:t>
      </w:r>
    </w:p>
    <w:p w14:paraId="00170200" w14:textId="77777777" w:rsidR="00284012" w:rsidRDefault="00284012" w:rsidP="00284012">
      <w:r>
        <w:t xml:space="preserve">        sent_start, sent_end = sent_span.replace("(", "").replace(")", "").split(",")</w:t>
      </w:r>
    </w:p>
    <w:p w14:paraId="0DB46A7B" w14:textId="77777777" w:rsidR="00284012" w:rsidRDefault="00284012" w:rsidP="00284012">
      <w:r>
        <w:t xml:space="preserve">        yield int(sent_start), int(sent_end)</w:t>
      </w:r>
    </w:p>
    <w:p w14:paraId="5D65B82A" w14:textId="77777777" w:rsidR="00284012" w:rsidRDefault="00284012" w:rsidP="00284012"/>
    <w:p w14:paraId="225715B2" w14:textId="77777777" w:rsidR="00284012" w:rsidRDefault="00284012" w:rsidP="00284012"/>
    <w:p w14:paraId="01E8074A" w14:textId="77777777" w:rsidR="00284012" w:rsidRDefault="00284012" w:rsidP="00284012">
      <w:r>
        <w:t>def display_chunked_hansard(filepath):</w:t>
      </w:r>
    </w:p>
    <w:p w14:paraId="3D6C4925" w14:textId="77777777" w:rsidR="00284012" w:rsidRDefault="00284012" w:rsidP="00284012">
      <w:r>
        <w:t xml:space="preserve">    assert "processed_hansard_data" in filepath, \</w:t>
      </w:r>
    </w:p>
    <w:p w14:paraId="7E3EF12C" w14:textId="77777777" w:rsidR="00284012" w:rsidRDefault="00284012" w:rsidP="00284012">
      <w:r>
        <w:t xml:space="preserve">        "We only allow processed hansards to be displayed in chunks"</w:t>
      </w:r>
    </w:p>
    <w:p w14:paraId="4FB728EF" w14:textId="77777777" w:rsidR="00284012" w:rsidRDefault="00284012" w:rsidP="00284012"/>
    <w:p w14:paraId="40AA2DB8" w14:textId="77777777" w:rsidR="00284012" w:rsidRDefault="00284012" w:rsidP="00284012">
      <w:r>
        <w:t xml:space="preserve">    with open(filepath) as f:</w:t>
      </w:r>
    </w:p>
    <w:p w14:paraId="5BA8BDF7" w14:textId="77777777" w:rsidR="00284012" w:rsidRDefault="00284012" w:rsidP="00284012">
      <w:r>
        <w:t xml:space="preserve">        debate = f.read()</w:t>
      </w:r>
    </w:p>
    <w:p w14:paraId="738C8990" w14:textId="77777777" w:rsidR="00284012" w:rsidRDefault="00284012" w:rsidP="00284012"/>
    <w:p w14:paraId="71865B89" w14:textId="77777777" w:rsidR="00284012" w:rsidRDefault="00284012" w:rsidP="00284012">
      <w:r>
        <w:t xml:space="preserve">    for sent_start, sent_end in get_sentence_spans(filepath):</w:t>
      </w:r>
    </w:p>
    <w:p w14:paraId="4A728B48" w14:textId="77777777" w:rsidR="00284012" w:rsidRDefault="00284012" w:rsidP="00284012">
      <w:r>
        <w:t xml:space="preserve">        print(debate[int(sent_start):int(sent_end)])</w:t>
      </w:r>
    </w:p>
    <w:p w14:paraId="27563461" w14:textId="161B9149" w:rsidR="00284012" w:rsidRDefault="00284012" w:rsidP="00284012">
      <w:r>
        <w:t xml:space="preserve">        print("@@@")</w:t>
      </w:r>
    </w:p>
    <w:p w14:paraId="3AA164C7" w14:textId="77777777" w:rsidR="00284012" w:rsidRDefault="00284012" w:rsidP="00284012"/>
    <w:p w14:paraId="32C308C7" w14:textId="6FB53768" w:rsidR="00284012" w:rsidRPr="00284012" w:rsidRDefault="00284012" w:rsidP="00284012">
      <w:pPr>
        <w:pStyle w:val="Heading2"/>
      </w:pPr>
      <w:r>
        <w:t>hansard_gathering/driver.py</w:t>
      </w:r>
    </w:p>
    <w:p w14:paraId="6CC1BBB6" w14:textId="77777777" w:rsidR="00E778AB" w:rsidRDefault="00E778AB"/>
    <w:p w14:paraId="4F42DB25" w14:textId="77777777" w:rsidR="00284012" w:rsidRDefault="00284012" w:rsidP="00284012">
      <w:r>
        <w:t>from config_util.config_parser import parse_config</w:t>
      </w:r>
    </w:p>
    <w:p w14:paraId="52DDF088" w14:textId="77777777" w:rsidR="00284012" w:rsidRDefault="00284012" w:rsidP="00284012">
      <w:r>
        <w:t>from datetime import datetime, timedelta</w:t>
      </w:r>
    </w:p>
    <w:p w14:paraId="2761864C" w14:textId="77777777" w:rsidR="00284012" w:rsidRDefault="00284012" w:rsidP="00284012">
      <w:r>
        <w:t>import concurrent.futures</w:t>
      </w:r>
    </w:p>
    <w:p w14:paraId="6369D2DF" w14:textId="77777777" w:rsidR="00284012" w:rsidRDefault="00284012" w:rsidP="00284012">
      <w:r>
        <w:t>import json</w:t>
      </w:r>
    </w:p>
    <w:p w14:paraId="6DCB96DE" w14:textId="77777777" w:rsidR="00284012" w:rsidRDefault="00284012" w:rsidP="00284012">
      <w:r>
        <w:t>import os</w:t>
      </w:r>
    </w:p>
    <w:p w14:paraId="3667A508" w14:textId="77777777" w:rsidR="00284012" w:rsidRDefault="00284012" w:rsidP="00284012">
      <w:r>
        <w:t>import requests</w:t>
      </w:r>
    </w:p>
    <w:p w14:paraId="4132EA6A" w14:textId="77777777" w:rsidR="00284012" w:rsidRDefault="00284012" w:rsidP="00284012"/>
    <w:p w14:paraId="5957BB6C" w14:textId="77777777" w:rsidR="00284012" w:rsidRDefault="00284012" w:rsidP="00284012">
      <w:r>
        <w:t># Prefixes used for each content type by TWFY</w:t>
      </w:r>
    </w:p>
    <w:p w14:paraId="15BE130D" w14:textId="77777777" w:rsidR="00284012" w:rsidRDefault="00284012" w:rsidP="00284012">
      <w:r>
        <w:t># 'Content-Type': ['url-prefix', 'file-prefix']</w:t>
      </w:r>
    </w:p>
    <w:p w14:paraId="37ED9405" w14:textId="77777777" w:rsidR="00284012" w:rsidRDefault="00284012" w:rsidP="00284012">
      <w:r>
        <w:t>prefixes = {'Wrans': ['wrans', 'answers'],</w:t>
      </w:r>
    </w:p>
    <w:p w14:paraId="3054436F" w14:textId="77777777" w:rsidR="00284012" w:rsidRDefault="00284012" w:rsidP="00284012">
      <w:r>
        <w:t xml:space="preserve">            'WMS': ['wms', 'ministerial'],</w:t>
      </w:r>
    </w:p>
    <w:p w14:paraId="2BABB4F8" w14:textId="77777777" w:rsidR="00284012" w:rsidRDefault="00284012" w:rsidP="00284012">
      <w:r>
        <w:t xml:space="preserve">            'Debates': ['debates', 'debates']}</w:t>
      </w:r>
    </w:p>
    <w:p w14:paraId="754A580C" w14:textId="77777777" w:rsidR="00284012" w:rsidRDefault="00284012" w:rsidP="00284012"/>
    <w:p w14:paraId="4020A8EA" w14:textId="77777777" w:rsidR="00284012" w:rsidRDefault="00284012" w:rsidP="00284012"/>
    <w:p w14:paraId="3FFCE9DB" w14:textId="77777777" w:rsidR="00284012" w:rsidRDefault="00284012" w:rsidP="00284012">
      <w:r>
        <w:t>def download_all_debates(datestring, debates_list):</w:t>
      </w:r>
    </w:p>
    <w:p w14:paraId="64A45005" w14:textId="77777777" w:rsidR="00284012" w:rsidRDefault="00284012" w:rsidP="00284012">
      <w:r>
        <w:t xml:space="preserve">    """</w:t>
      </w:r>
    </w:p>
    <w:p w14:paraId="0E9ECB60" w14:textId="77777777" w:rsidR="00284012" w:rsidRDefault="00284012" w:rsidP="00284012">
      <w:r>
        <w:t xml:space="preserve">    Given a list of debate titles, download all of them into files.</w:t>
      </w:r>
    </w:p>
    <w:p w14:paraId="7CECE981" w14:textId="77777777" w:rsidR="00284012" w:rsidRDefault="00284012" w:rsidP="00284012">
      <w:r>
        <w:t xml:space="preserve">    """</w:t>
      </w:r>
    </w:p>
    <w:p w14:paraId="27C6EC95" w14:textId="77777777" w:rsidR="00284012" w:rsidRDefault="00284012" w:rsidP="00284012">
      <w:r>
        <w:t xml:space="preserve">    for debate in debates_list:</w:t>
      </w:r>
    </w:p>
    <w:p w14:paraId="156EC734" w14:textId="77777777" w:rsidR="00284012" w:rsidRDefault="00284012" w:rsidP="00284012">
      <w:r>
        <w:t xml:space="preserve">        print("Data for {}: {}".format(datestring, debate))</w:t>
      </w:r>
    </w:p>
    <w:p w14:paraId="55DCDCC6" w14:textId="77777777" w:rsidR="00284012" w:rsidRDefault="00284012" w:rsidP="00284012">
      <w:r>
        <w:lastRenderedPageBreak/>
        <w:t xml:space="preserve">        title = debate[0]</w:t>
      </w:r>
    </w:p>
    <w:p w14:paraId="150E6B54" w14:textId="77777777" w:rsidR="00284012" w:rsidRDefault="00284012" w:rsidP="00284012">
      <w:r>
        <w:t xml:space="preserve">        xml_url = debate[2]</w:t>
      </w:r>
    </w:p>
    <w:p w14:paraId="65382F5C" w14:textId="77777777" w:rsidR="00284012" w:rsidRDefault="00284012" w:rsidP="00284012">
      <w:r>
        <w:t xml:space="preserve">        if xml_url == "N/A":</w:t>
      </w:r>
    </w:p>
    <w:p w14:paraId="377DBEF4" w14:textId="77777777" w:rsidR="00284012" w:rsidRDefault="00284012" w:rsidP="00284012">
      <w:r>
        <w:t xml:space="preserve">            continue</w:t>
      </w:r>
    </w:p>
    <w:p w14:paraId="6E136B02" w14:textId="77777777" w:rsidR="00284012" w:rsidRDefault="00284012" w:rsidP="00284012">
      <w:r>
        <w:t xml:space="preserve">        xml_data = requests.get(xml_url).text</w:t>
      </w:r>
    </w:p>
    <w:p w14:paraId="79FD19CB" w14:textId="77777777" w:rsidR="00284012" w:rsidRDefault="00284012" w:rsidP="00284012">
      <w:r>
        <w:t xml:space="preserve">        os.makedirs("hansard_gathering/raw_hansard_data/{datestring}".format(datestring=datestring), exist_ok=True)</w:t>
      </w:r>
    </w:p>
    <w:p w14:paraId="7DD37A80" w14:textId="77777777" w:rsidR="00284012" w:rsidRDefault="00284012" w:rsidP="00284012">
      <w:r>
        <w:t xml:space="preserve">        with open("hansard_gathering/raw_hansard_data/{datestring}/{title}.xml".format(</w:t>
      </w:r>
    </w:p>
    <w:p w14:paraId="350F8726" w14:textId="77777777" w:rsidR="00284012" w:rsidRDefault="00284012" w:rsidP="00284012">
      <w:r>
        <w:t xml:space="preserve">                datestring=datestring, title=title), "w") as f:</w:t>
      </w:r>
    </w:p>
    <w:p w14:paraId="2FC08004" w14:textId="77777777" w:rsidR="00284012" w:rsidRDefault="00284012" w:rsidP="00284012">
      <w:r>
        <w:t xml:space="preserve">            f.write(xml_data)</w:t>
      </w:r>
    </w:p>
    <w:p w14:paraId="06FBF0AC" w14:textId="77777777" w:rsidR="00284012" w:rsidRDefault="00284012" w:rsidP="00284012"/>
    <w:p w14:paraId="0A4CBA73" w14:textId="77777777" w:rsidR="00284012" w:rsidRDefault="00284012" w:rsidP="00284012"/>
    <w:p w14:paraId="3C997796" w14:textId="77777777" w:rsidR="00284012" w:rsidRDefault="00284012" w:rsidP="00284012">
      <w:r>
        <w:t>def get_titles_and_download(datestring, content_type):</w:t>
      </w:r>
    </w:p>
    <w:p w14:paraId="668D9CF7" w14:textId="77777777" w:rsidR="00284012" w:rsidRDefault="00284012" w:rsidP="00284012">
      <w:r>
        <w:t xml:space="preserve">    commons_titles = get_hansard_titles(datestring, content_type, "commons")</w:t>
      </w:r>
    </w:p>
    <w:p w14:paraId="61CBAA03" w14:textId="77777777" w:rsidR="00284012" w:rsidRDefault="00284012" w:rsidP="00284012">
      <w:r>
        <w:t xml:space="preserve">    lords_titles = get_hansard_titles(datestring, "Debates", "lords")</w:t>
      </w:r>
    </w:p>
    <w:p w14:paraId="5D461FB6" w14:textId="77777777" w:rsidR="00284012" w:rsidRDefault="00284012" w:rsidP="00284012">
      <w:r>
        <w:t xml:space="preserve">    download_all_debates(datestring, commons_titles)</w:t>
      </w:r>
    </w:p>
    <w:p w14:paraId="663B7529" w14:textId="77777777" w:rsidR="00284012" w:rsidRDefault="00284012" w:rsidP="00284012">
      <w:r>
        <w:t xml:space="preserve">    download_all_debates(datestring, lords_titles)</w:t>
      </w:r>
    </w:p>
    <w:p w14:paraId="120AA341" w14:textId="77777777" w:rsidR="00284012" w:rsidRDefault="00284012" w:rsidP="00284012"/>
    <w:p w14:paraId="3D25A3AB" w14:textId="77777777" w:rsidR="00284012" w:rsidRDefault="00284012" w:rsidP="00284012"/>
    <w:p w14:paraId="6804B3A8" w14:textId="77777777" w:rsidR="00284012" w:rsidRDefault="00284012" w:rsidP="00284012">
      <w:r>
        <w:t>def get_all_hansards(start_year=1919, start_month=1, start_day=1):</w:t>
      </w:r>
    </w:p>
    <w:p w14:paraId="176D1A63" w14:textId="77777777" w:rsidR="00284012" w:rsidRDefault="00284012" w:rsidP="00284012">
      <w:r>
        <w:t xml:space="preserve">    """</w:t>
      </w:r>
    </w:p>
    <w:p w14:paraId="4F9A0016" w14:textId="77777777" w:rsidR="00284012" w:rsidRDefault="00284012" w:rsidP="00284012">
      <w:r>
        <w:t xml:space="preserve">    Generate all datestrings from now back to March 29, 1803 (when Hansard started).</w:t>
      </w:r>
    </w:p>
    <w:p w14:paraId="620227B4" w14:textId="77777777" w:rsidR="00284012" w:rsidRDefault="00284012" w:rsidP="00284012">
      <w:r>
        <w:t xml:space="preserve">    Get all available debates for each.</w:t>
      </w:r>
    </w:p>
    <w:p w14:paraId="07BA0AD2" w14:textId="77777777" w:rsidR="00284012" w:rsidRDefault="00284012" w:rsidP="00284012">
      <w:r>
        <w:t xml:space="preserve">    """</w:t>
      </w:r>
    </w:p>
    <w:p w14:paraId="073DD962" w14:textId="77777777" w:rsidR="00284012" w:rsidRDefault="00284012" w:rsidP="00284012">
      <w:r>
        <w:t xml:space="preserve">    def date_gen():</w:t>
      </w:r>
    </w:p>
    <w:p w14:paraId="6AC935D4" w14:textId="77777777" w:rsidR="00284012" w:rsidRDefault="00284012" w:rsidP="00284012">
      <w:r>
        <w:t xml:space="preserve">        year = start_year</w:t>
      </w:r>
    </w:p>
    <w:p w14:paraId="4422ECD1" w14:textId="77777777" w:rsidR="00284012" w:rsidRDefault="00284012" w:rsidP="00284012">
      <w:r>
        <w:t xml:space="preserve">        month = start_month</w:t>
      </w:r>
    </w:p>
    <w:p w14:paraId="0AE3EFDC" w14:textId="77777777" w:rsidR="00284012" w:rsidRDefault="00284012" w:rsidP="00284012">
      <w:r>
        <w:t xml:space="preserve">        day = start_day</w:t>
      </w:r>
    </w:p>
    <w:p w14:paraId="65758DE8" w14:textId="77777777" w:rsidR="00284012" w:rsidRDefault="00284012" w:rsidP="00284012">
      <w:r>
        <w:t xml:space="preserve">        now_dt = datetime.now()</w:t>
      </w:r>
    </w:p>
    <w:p w14:paraId="69D1E5F4" w14:textId="77777777" w:rsidR="00284012" w:rsidRDefault="00284012" w:rsidP="00284012">
      <w:r>
        <w:t xml:space="preserve">        then_dt = datetime(year, month, day)</w:t>
      </w:r>
    </w:p>
    <w:p w14:paraId="346FB854" w14:textId="77777777" w:rsidR="00284012" w:rsidRDefault="00284012" w:rsidP="00284012"/>
    <w:p w14:paraId="3CFF3D91" w14:textId="77777777" w:rsidR="00284012" w:rsidRDefault="00284012" w:rsidP="00284012">
      <w:r>
        <w:t xml:space="preserve">        # While it's less than today</w:t>
      </w:r>
    </w:p>
    <w:p w14:paraId="26E9AF5B" w14:textId="77777777" w:rsidR="00284012" w:rsidRDefault="00284012" w:rsidP="00284012">
      <w:r>
        <w:t xml:space="preserve">        while then_dt &lt; now_dt:</w:t>
      </w:r>
    </w:p>
    <w:p w14:paraId="6DF8FB11" w14:textId="77777777" w:rsidR="00284012" w:rsidRDefault="00284012" w:rsidP="00284012">
      <w:r>
        <w:t xml:space="preserve">            _datestring = "{}-{}-{}".format(</w:t>
      </w:r>
    </w:p>
    <w:p w14:paraId="03C4A02F" w14:textId="77777777" w:rsidR="00284012" w:rsidRDefault="00284012" w:rsidP="00284012">
      <w:r>
        <w:t xml:space="preserve">                str(then_dt.year),</w:t>
      </w:r>
    </w:p>
    <w:p w14:paraId="2941D8DB" w14:textId="77777777" w:rsidR="00284012" w:rsidRDefault="00284012" w:rsidP="00284012">
      <w:r>
        <w:t xml:space="preserve">                str(then_dt.month).zfill(2),</w:t>
      </w:r>
    </w:p>
    <w:p w14:paraId="5E2922B9" w14:textId="77777777" w:rsidR="00284012" w:rsidRDefault="00284012" w:rsidP="00284012">
      <w:r>
        <w:t xml:space="preserve">                str(then_dt.day).zfill(2))</w:t>
      </w:r>
    </w:p>
    <w:p w14:paraId="6B25F2E3" w14:textId="77777777" w:rsidR="00284012" w:rsidRDefault="00284012" w:rsidP="00284012"/>
    <w:p w14:paraId="29E3ECF2" w14:textId="77777777" w:rsidR="00284012" w:rsidRDefault="00284012" w:rsidP="00284012">
      <w:r>
        <w:t xml:space="preserve">            yield _datestring</w:t>
      </w:r>
    </w:p>
    <w:p w14:paraId="2805CAC5" w14:textId="77777777" w:rsidR="00284012" w:rsidRDefault="00284012" w:rsidP="00284012">
      <w:r>
        <w:t xml:space="preserve">            then_dt += timedelta(days=1)</w:t>
      </w:r>
    </w:p>
    <w:p w14:paraId="0140ACA8" w14:textId="77777777" w:rsidR="00284012" w:rsidRDefault="00284012" w:rsidP="00284012"/>
    <w:p w14:paraId="292C4847" w14:textId="77777777" w:rsidR="00284012" w:rsidRDefault="00284012" w:rsidP="00284012">
      <w:r>
        <w:t xml:space="preserve">    dg = date_gen()</w:t>
      </w:r>
    </w:p>
    <w:p w14:paraId="22DD9BD2" w14:textId="77777777" w:rsidR="00284012" w:rsidRDefault="00284012" w:rsidP="00284012">
      <w:r>
        <w:t xml:space="preserve">    with concurrent.futures.ThreadPoolExecutor(max_workers=8) as executor:</w:t>
      </w:r>
    </w:p>
    <w:p w14:paraId="2AAF85F8" w14:textId="77777777" w:rsidR="00284012" w:rsidRDefault="00284012" w:rsidP="00284012">
      <w:r>
        <w:t xml:space="preserve">        for datestring in dg:</w:t>
      </w:r>
    </w:p>
    <w:p w14:paraId="2AB33F8B" w14:textId="77777777" w:rsidR="00284012" w:rsidRDefault="00284012" w:rsidP="00284012">
      <w:r>
        <w:t xml:space="preserve">            executor.submit(get_titles_and_download, datestring, "Debates")</w:t>
      </w:r>
    </w:p>
    <w:p w14:paraId="39997B6B" w14:textId="77777777" w:rsidR="00284012" w:rsidRDefault="00284012" w:rsidP="00284012"/>
    <w:p w14:paraId="502097BE" w14:textId="77777777" w:rsidR="00284012" w:rsidRDefault="00284012" w:rsidP="00284012"/>
    <w:p w14:paraId="0D6A2A58" w14:textId="77777777" w:rsidR="00284012" w:rsidRDefault="00284012" w:rsidP="00284012">
      <w:r>
        <w:t>def get_hansard_titles(datestring, content_type, house="commons"):</w:t>
      </w:r>
    </w:p>
    <w:p w14:paraId="3CE72F09" w14:textId="77777777" w:rsidR="00284012" w:rsidRDefault="00284012" w:rsidP="00284012">
      <w:r>
        <w:t xml:space="preserve">    """</w:t>
      </w:r>
    </w:p>
    <w:p w14:paraId="0C044789" w14:textId="77777777" w:rsidR="00284012" w:rsidRDefault="00284012" w:rsidP="00284012">
      <w:r>
        <w:t xml:space="preserve">    Given a date, download the Hansard xml of specified content for the specified date</w:t>
      </w:r>
    </w:p>
    <w:p w14:paraId="1B390F64" w14:textId="77777777" w:rsidR="00284012" w:rsidRDefault="00284012" w:rsidP="00284012">
      <w:r>
        <w:t xml:space="preserve">    :param datestring: e.g. '2017-12-04'</w:t>
      </w:r>
    </w:p>
    <w:p w14:paraId="771020C7" w14:textId="77777777" w:rsidR="00284012" w:rsidRDefault="00284012" w:rsidP="00284012">
      <w:r>
        <w:t xml:space="preserve">    :param content_type: Wrans, WMS or Debates</w:t>
      </w:r>
    </w:p>
    <w:p w14:paraId="40C66E00" w14:textId="77777777" w:rsidR="00284012" w:rsidRDefault="00284012" w:rsidP="00284012">
      <w:r>
        <w:t xml:space="preserve">    :param house: commons or lords</w:t>
      </w:r>
    </w:p>
    <w:p w14:paraId="1776CBA5" w14:textId="77777777" w:rsidR="00284012" w:rsidRDefault="00284012" w:rsidP="00284012">
      <w:r>
        <w:t xml:space="preserve">    :return List of titles extracted from the json, as well as their HTML and XML urls</w:t>
      </w:r>
    </w:p>
    <w:p w14:paraId="436F4405" w14:textId="77777777" w:rsidR="00284012" w:rsidRDefault="00284012" w:rsidP="00284012">
      <w:r>
        <w:t xml:space="preserve">    """</w:t>
      </w:r>
    </w:p>
    <w:p w14:paraId="1E914DCF" w14:textId="77777777" w:rsidR="00284012" w:rsidRDefault="00284012" w:rsidP="00284012">
      <w:r>
        <w:t xml:space="preserve">    twfy_key = parse_config()['api_key']</w:t>
      </w:r>
    </w:p>
    <w:p w14:paraId="4762B772" w14:textId="77777777" w:rsidR="00284012" w:rsidRDefault="00284012" w:rsidP="00284012"/>
    <w:p w14:paraId="31246190" w14:textId="77777777" w:rsidR="00284012" w:rsidRDefault="00284012" w:rsidP="00284012">
      <w:r>
        <w:t xml:space="preserve">    request_url = 'https://www.theyworkforyou.com/api/get{}?date={}&amp;key={}&amp;output=json'\</w:t>
      </w:r>
    </w:p>
    <w:p w14:paraId="5BBFA049" w14:textId="77777777" w:rsidR="00284012" w:rsidRDefault="00284012" w:rsidP="00284012">
      <w:r>
        <w:t xml:space="preserve">        .format(content_type, datestring, twfy_key)</w:t>
      </w:r>
    </w:p>
    <w:p w14:paraId="6174FB97" w14:textId="77777777" w:rsidR="00284012" w:rsidRDefault="00284012" w:rsidP="00284012"/>
    <w:p w14:paraId="5FE4BF59" w14:textId="77777777" w:rsidR="00284012" w:rsidRDefault="00284012" w:rsidP="00284012">
      <w:r>
        <w:t xml:space="preserve">    if content_type == 'Debates':</w:t>
      </w:r>
    </w:p>
    <w:p w14:paraId="658D9DF5" w14:textId="77777777" w:rsidR="00284012" w:rsidRDefault="00284012" w:rsidP="00284012">
      <w:r>
        <w:t xml:space="preserve">        request_url += '&amp;type={}'.format(house)</w:t>
      </w:r>
    </w:p>
    <w:p w14:paraId="04F1BE0A" w14:textId="77777777" w:rsidR="00284012" w:rsidRDefault="00284012" w:rsidP="00284012"/>
    <w:p w14:paraId="491426AD" w14:textId="77777777" w:rsidR="00284012" w:rsidRDefault="00284012" w:rsidP="00284012">
      <w:r>
        <w:t xml:space="preserve">    resp = requests.get(request_url)</w:t>
      </w:r>
    </w:p>
    <w:p w14:paraId="251C98A9" w14:textId="77777777" w:rsidR="00284012" w:rsidRDefault="00284012" w:rsidP="00284012"/>
    <w:p w14:paraId="55194EC1" w14:textId="77777777" w:rsidR="00284012" w:rsidRDefault="00284012" w:rsidP="00284012">
      <w:r>
        <w:t xml:space="preserve">    resp_data = json.loads(resp.text)</w:t>
      </w:r>
    </w:p>
    <w:p w14:paraId="46EF2744" w14:textId="77777777" w:rsidR="00284012" w:rsidRDefault="00284012" w:rsidP="00284012">
      <w:r>
        <w:t xml:space="preserve">    if type(resp_data) == dict and resp_data.get("error", "") == "No data to display":</w:t>
      </w:r>
    </w:p>
    <w:p w14:paraId="5FC23DC8" w14:textId="77777777" w:rsidR="00284012" w:rsidRDefault="00284012" w:rsidP="00284012">
      <w:r>
        <w:t xml:space="preserve">        return [("No data to display for this date", "N/A", "N/A")]</w:t>
      </w:r>
    </w:p>
    <w:p w14:paraId="39C918F1" w14:textId="77777777" w:rsidR="00284012" w:rsidRDefault="00284012" w:rsidP="00284012">
      <w:r>
        <w:t xml:space="preserve">    else:</w:t>
      </w:r>
    </w:p>
    <w:p w14:paraId="72CEB5FB" w14:textId="77777777" w:rsidR="00284012" w:rsidRDefault="00284012" w:rsidP="00284012"/>
    <w:p w14:paraId="7F28559E" w14:textId="77777777" w:rsidR="00284012" w:rsidRDefault="00284012" w:rsidP="00284012">
      <w:r>
        <w:t xml:space="preserve">        titles = []</w:t>
      </w:r>
    </w:p>
    <w:p w14:paraId="49697CEB" w14:textId="77777777" w:rsidR="00284012" w:rsidRDefault="00284012" w:rsidP="00284012">
      <w:r>
        <w:t xml:space="preserve">        for elem in resp_data:</w:t>
      </w:r>
    </w:p>
    <w:p w14:paraId="6EEA1A36" w14:textId="77777777" w:rsidR="00284012" w:rsidRDefault="00284012" w:rsidP="00284012">
      <w:r>
        <w:t xml:space="preserve">            entry = elem["entry"]  # my dear Watson</w:t>
      </w:r>
    </w:p>
    <w:p w14:paraId="25FC7777" w14:textId="77777777" w:rsidR="00284012" w:rsidRDefault="00284012" w:rsidP="00284012">
      <w:r>
        <w:t xml:space="preserve">            if "listurl" in entry and "body" in entry:</w:t>
      </w:r>
    </w:p>
    <w:p w14:paraId="617FCECB" w14:textId="77777777" w:rsidR="00284012" w:rsidRDefault="00284012" w:rsidP="00284012">
      <w:r>
        <w:t xml:space="preserve">                titles.append((entry["body"], make_twfy_html_url(entry["listurl"]),</w:t>
      </w:r>
    </w:p>
    <w:p w14:paraId="7F2D3548" w14:textId="77777777" w:rsidR="00284012" w:rsidRDefault="00284012" w:rsidP="00284012">
      <w:r>
        <w:t xml:space="preserve">                               make_twfy_xml_url(entry["listurl"], content_type)))</w:t>
      </w:r>
    </w:p>
    <w:p w14:paraId="04620ECF" w14:textId="77777777" w:rsidR="00284012" w:rsidRDefault="00284012" w:rsidP="00284012">
      <w:r>
        <w:t xml:space="preserve">        return titles</w:t>
      </w:r>
    </w:p>
    <w:p w14:paraId="40DED438" w14:textId="77777777" w:rsidR="00284012" w:rsidRDefault="00284012" w:rsidP="00284012"/>
    <w:p w14:paraId="3F804AF3" w14:textId="77777777" w:rsidR="00284012" w:rsidRDefault="00284012" w:rsidP="00284012"/>
    <w:p w14:paraId="37C8279E" w14:textId="77777777" w:rsidR="00284012" w:rsidRDefault="00284012" w:rsidP="00284012">
      <w:r>
        <w:t>def make_twfy_html_url(text):</w:t>
      </w:r>
    </w:p>
    <w:p w14:paraId="14A49BFD" w14:textId="77777777" w:rsidR="00284012" w:rsidRDefault="00284012" w:rsidP="00284012">
      <w:r>
        <w:t xml:space="preserve">    return 'https://www.theyworkforyou.com{}'.format(text)</w:t>
      </w:r>
    </w:p>
    <w:p w14:paraId="0A00E63F" w14:textId="77777777" w:rsidR="00284012" w:rsidRDefault="00284012" w:rsidP="00284012"/>
    <w:p w14:paraId="5F8DAE3D" w14:textId="77777777" w:rsidR="00284012" w:rsidRDefault="00284012" w:rsidP="00284012"/>
    <w:p w14:paraId="59625292" w14:textId="77777777" w:rsidR="00284012" w:rsidRDefault="00284012" w:rsidP="00284012">
      <w:r>
        <w:t>def make_twfy_xml_url(text, content_type):</w:t>
      </w:r>
    </w:p>
    <w:p w14:paraId="2C0680E9" w14:textId="77777777" w:rsidR="00284012" w:rsidRDefault="00284012" w:rsidP="00284012"/>
    <w:p w14:paraId="108C2445" w14:textId="77777777" w:rsidR="00284012" w:rsidRDefault="00284012" w:rsidP="00284012">
      <w:r>
        <w:t xml:space="preserve">    return 'https://www.theyworkforyou.com/pwdata/scrapedxml/{}/{}{}.xml' \</w:t>
      </w:r>
    </w:p>
    <w:p w14:paraId="6B581254" w14:textId="77777777" w:rsidR="00284012" w:rsidRDefault="00284012" w:rsidP="00284012">
      <w:r>
        <w:t xml:space="preserve">        .format(prefixes[content_type][0],</w:t>
      </w:r>
    </w:p>
    <w:p w14:paraId="2CC40140" w14:textId="77777777" w:rsidR="00284012" w:rsidRDefault="00284012" w:rsidP="00284012">
      <w:r>
        <w:t xml:space="preserve">                prefixes[content_type][1],</w:t>
      </w:r>
    </w:p>
    <w:p w14:paraId="635A6BD0" w14:textId="7670BAE8" w:rsidR="00E778AB" w:rsidRDefault="00284012" w:rsidP="00284012">
      <w:r>
        <w:t xml:space="preserve">                text.split('=')[1].split('.')[0])</w:t>
      </w:r>
    </w:p>
    <w:p w14:paraId="1EE70406" w14:textId="77777777" w:rsidR="00E778AB" w:rsidRDefault="00E778AB"/>
    <w:p w14:paraId="1F921E84" w14:textId="75C1C5CE" w:rsidR="00A424A4" w:rsidRDefault="00284012" w:rsidP="00284012">
      <w:pPr>
        <w:pStyle w:val="Heading2"/>
      </w:pPr>
      <w:r>
        <w:t>hansard_gathering/filesystem.py</w:t>
      </w:r>
    </w:p>
    <w:p w14:paraId="329C9FA0" w14:textId="77777777" w:rsidR="00284012" w:rsidRDefault="00284012" w:rsidP="00284012"/>
    <w:p w14:paraId="7CC6DED4" w14:textId="6FF8B09E" w:rsidR="00284012" w:rsidRDefault="00284012" w:rsidP="00284012">
      <w:r>
        <w:lastRenderedPageBreak/>
        <w:t>from typing import Generator, List, Tuple</w:t>
      </w:r>
    </w:p>
    <w:p w14:paraId="745F78C7" w14:textId="77777777" w:rsidR="00284012" w:rsidRDefault="00284012" w:rsidP="00284012">
      <w:r>
        <w:t>from os import listdir</w:t>
      </w:r>
    </w:p>
    <w:p w14:paraId="0DA95D9C" w14:textId="77777777" w:rsidR="00284012" w:rsidRDefault="00284012" w:rsidP="00284012">
      <w:r>
        <w:t>"""</w:t>
      </w:r>
    </w:p>
    <w:p w14:paraId="3578F221" w14:textId="77777777" w:rsidR="00284012" w:rsidRDefault="00284012" w:rsidP="00284012">
      <w:r>
        <w:t>A file for manipulating Hansard files on the filesystem, mainly to power the simple_gui</w:t>
      </w:r>
    </w:p>
    <w:p w14:paraId="7BEDA843" w14:textId="77777777" w:rsidR="00284012" w:rsidRDefault="00284012" w:rsidP="00284012">
      <w:r>
        <w:t>website.</w:t>
      </w:r>
    </w:p>
    <w:p w14:paraId="675D0F18" w14:textId="77777777" w:rsidR="00284012" w:rsidRDefault="00284012" w:rsidP="00284012">
      <w:r>
        <w:t>"""</w:t>
      </w:r>
    </w:p>
    <w:p w14:paraId="7818F630" w14:textId="77777777" w:rsidR="00284012" w:rsidRDefault="00284012" w:rsidP="00284012"/>
    <w:p w14:paraId="70A993E8" w14:textId="77777777" w:rsidR="00284012" w:rsidRDefault="00284012" w:rsidP="00284012"/>
    <w:p w14:paraId="349C30E1" w14:textId="77777777" w:rsidR="00284012" w:rsidRDefault="00284012" w:rsidP="00284012">
      <w:r>
        <w:t>def get_dates_list() -&gt; List[str]:</w:t>
      </w:r>
    </w:p>
    <w:p w14:paraId="670BFC7B" w14:textId="77777777" w:rsidR="00284012" w:rsidRDefault="00284012" w:rsidP="00284012">
      <w:r>
        <w:t xml:space="preserve">    """</w:t>
      </w:r>
    </w:p>
    <w:p w14:paraId="51E1E53B" w14:textId="77777777" w:rsidR="00284012" w:rsidRDefault="00284012" w:rsidP="00284012">
      <w:r>
        <w:t xml:space="preserve">    return a list of all Hansard dates available on this machine, from the filesystem.</w:t>
      </w:r>
    </w:p>
    <w:p w14:paraId="6223ED83" w14:textId="77777777" w:rsidR="00284012" w:rsidRDefault="00284012" w:rsidP="00284012">
      <w:r>
        <w:t xml:space="preserve">    :return:</w:t>
      </w:r>
    </w:p>
    <w:p w14:paraId="175B95B5" w14:textId="77777777" w:rsidR="00284012" w:rsidRDefault="00284012" w:rsidP="00284012">
      <w:r>
        <w:t xml:space="preserve">    """</w:t>
      </w:r>
    </w:p>
    <w:p w14:paraId="2F8AEF70" w14:textId="77777777" w:rsidR="00284012" w:rsidRDefault="00284012" w:rsidP="00284012">
      <w:r>
        <w:t xml:space="preserve">    dates = listdir("hansard_gathering/processed_hansard_data")</w:t>
      </w:r>
    </w:p>
    <w:p w14:paraId="00105563" w14:textId="77777777" w:rsidR="00284012" w:rsidRDefault="00284012" w:rsidP="00284012">
      <w:r>
        <w:t xml:space="preserve">    return sorted([_file for _file in dates if not _file.endswith("_num")])</w:t>
      </w:r>
    </w:p>
    <w:p w14:paraId="0DA86533" w14:textId="77777777" w:rsidR="00284012" w:rsidRDefault="00284012" w:rsidP="00284012"/>
    <w:p w14:paraId="103F0BC8" w14:textId="77777777" w:rsidR="00284012" w:rsidRDefault="00284012" w:rsidP="00284012"/>
    <w:p w14:paraId="5DB3A5E7" w14:textId="77777777" w:rsidR="00284012" w:rsidRDefault="00284012" w:rsidP="00284012">
      <w:r>
        <w:t>def get_debates_by_date(date: str) -&gt; Generator[Tuple[int, str], None, None]:</w:t>
      </w:r>
    </w:p>
    <w:p w14:paraId="4FF08A0B" w14:textId="77777777" w:rsidR="00284012" w:rsidRDefault="00284012" w:rsidP="00284012">
      <w:r>
        <w:t xml:space="preserve">    """</w:t>
      </w:r>
    </w:p>
    <w:p w14:paraId="59ECAAAD" w14:textId="77777777" w:rsidR="00284012" w:rsidRDefault="00284012" w:rsidP="00284012">
      <w:r>
        <w:t xml:space="preserve">    Returns a list of all debates on a particular date, according to the filesystem on this machine.</w:t>
      </w:r>
    </w:p>
    <w:p w14:paraId="675C9127" w14:textId="77777777" w:rsidR="00284012" w:rsidRDefault="00284012" w:rsidP="00284012">
      <w:r>
        <w:t xml:space="preserve">    :param date:</w:t>
      </w:r>
    </w:p>
    <w:p w14:paraId="65396AFE" w14:textId="77777777" w:rsidR="00284012" w:rsidRDefault="00284012" w:rsidP="00284012">
      <w:r>
        <w:t xml:space="preserve">    :return:</w:t>
      </w:r>
    </w:p>
    <w:p w14:paraId="66CA8CB4" w14:textId="77777777" w:rsidR="00284012" w:rsidRDefault="00284012" w:rsidP="00284012">
      <w:r>
        <w:t xml:space="preserve">    """</w:t>
      </w:r>
    </w:p>
    <w:p w14:paraId="0384CDF4" w14:textId="77777777" w:rsidR="00284012" w:rsidRDefault="00284012" w:rsidP="00284012">
      <w:r>
        <w:t xml:space="preserve">    debates = sorted(listdir("hansard_gathering/processed_hansard_data/{}".format(date)))</w:t>
      </w:r>
    </w:p>
    <w:p w14:paraId="18DDC716" w14:textId="77777777" w:rsidR="00284012" w:rsidRDefault="00284012" w:rsidP="00284012">
      <w:r>
        <w:t xml:space="preserve">    filtered_debates: List[str] = [_file for _file in debates if not _file.endswith("-spans.txt")]</w:t>
      </w:r>
    </w:p>
    <w:p w14:paraId="0F2B4860" w14:textId="77777777" w:rsidR="00284012" w:rsidRDefault="00284012" w:rsidP="00284012">
      <w:r>
        <w:t xml:space="preserve">    for idx, debate in enumerate(filtered_debates):</w:t>
      </w:r>
    </w:p>
    <w:p w14:paraId="0A8432E4" w14:textId="77777777" w:rsidR="00284012" w:rsidRDefault="00284012" w:rsidP="00284012">
      <w:r>
        <w:t xml:space="preserve">        if not debate.endswith("-spans.txt"):</w:t>
      </w:r>
    </w:p>
    <w:p w14:paraId="0CA10828" w14:textId="77777777" w:rsidR="00284012" w:rsidRDefault="00284012" w:rsidP="00284012">
      <w:r>
        <w:t xml:space="preserve">            yield (idx, debate)</w:t>
      </w:r>
    </w:p>
    <w:p w14:paraId="18C2AA45" w14:textId="77777777" w:rsidR="00284012" w:rsidRDefault="00284012" w:rsidP="00284012"/>
    <w:p w14:paraId="7F0AD455" w14:textId="77777777" w:rsidR="00284012" w:rsidRDefault="00284012" w:rsidP="00284012"/>
    <w:p w14:paraId="5D80B4B7" w14:textId="77777777" w:rsidR="00284012" w:rsidRDefault="00284012" w:rsidP="00284012">
      <w:r>
        <w:t>def view_hansard(date :str, debate_title: str) -&gt; str:</w:t>
      </w:r>
    </w:p>
    <w:p w14:paraId="2DA1C9CA" w14:textId="77777777" w:rsidR="00284012" w:rsidRDefault="00284012" w:rsidP="00284012">
      <w:r>
        <w:t xml:space="preserve">    with open("hansard_gathering/processed_hansard_data/{date}/{debate_title}".format(</w:t>
      </w:r>
    </w:p>
    <w:p w14:paraId="32C72725" w14:textId="77777777" w:rsidR="00284012" w:rsidRDefault="00284012" w:rsidP="00284012">
      <w:r>
        <w:t xml:space="preserve">            date=date, debate_title=debate_title)) as f:</w:t>
      </w:r>
    </w:p>
    <w:p w14:paraId="1D358B56" w14:textId="77777777" w:rsidR="00284012" w:rsidRDefault="00284012" w:rsidP="00284012">
      <w:r>
        <w:t xml:space="preserve">        debate = f.read()</w:t>
      </w:r>
    </w:p>
    <w:p w14:paraId="25CE6F37" w14:textId="2A2F345E" w:rsidR="00284012" w:rsidRPr="00284012" w:rsidRDefault="00284012" w:rsidP="00284012">
      <w:r>
        <w:t xml:space="preserve">    return debate</w:t>
      </w:r>
    </w:p>
    <w:p w14:paraId="43A97A9B" w14:textId="3DA48B47" w:rsidR="004D56BD" w:rsidRDefault="004D56BD"/>
    <w:p w14:paraId="6C7FE793" w14:textId="209576B5" w:rsidR="00284012" w:rsidRDefault="00284012" w:rsidP="00284012">
      <w:pPr>
        <w:pStyle w:val="Heading2"/>
      </w:pPr>
      <w:r>
        <w:t>hansard_gathering/interpolate.py</w:t>
      </w:r>
    </w:p>
    <w:p w14:paraId="6EBB34B5" w14:textId="77777777" w:rsidR="0036582B" w:rsidRDefault="0036582B" w:rsidP="0036582B">
      <w:r>
        <w:t>from datetime import datetime</w:t>
      </w:r>
    </w:p>
    <w:p w14:paraId="1EE1F44C" w14:textId="77777777" w:rsidR="0036582B" w:rsidRDefault="0036582B" w:rsidP="0036582B">
      <w:r>
        <w:t>from nltk.tokenize import TreebankWordTokenizer  # type: ignore</w:t>
      </w:r>
    </w:p>
    <w:p w14:paraId="5D65DADA" w14:textId="77777777" w:rsidR="0036582B" w:rsidRDefault="0036582B" w:rsidP="0036582B">
      <w:r>
        <w:t>from nltk import ngrams  # type: ignore</w:t>
      </w:r>
    </w:p>
    <w:p w14:paraId="2789D5D5" w14:textId="77777777" w:rsidR="0036582B" w:rsidRDefault="0036582B" w:rsidP="0036582B">
      <w:r>
        <w:t>from typing import Set, Generator, Tuple</w:t>
      </w:r>
    </w:p>
    <w:p w14:paraId="6DDD10C9" w14:textId="77777777" w:rsidR="0036582B" w:rsidRDefault="0036582B" w:rsidP="0036582B">
      <w:r>
        <w:t>import concurrent.futures</w:t>
      </w:r>
    </w:p>
    <w:p w14:paraId="54D9E900" w14:textId="77777777" w:rsidR="0036582B" w:rsidRDefault="0036582B" w:rsidP="0036582B">
      <w:r>
        <w:t>import glob</w:t>
      </w:r>
    </w:p>
    <w:p w14:paraId="46CC9A1D" w14:textId="77777777" w:rsidR="0036582B" w:rsidRDefault="0036582B" w:rsidP="0036582B">
      <w:r>
        <w:t>import itertools</w:t>
      </w:r>
    </w:p>
    <w:p w14:paraId="324120B4" w14:textId="77777777" w:rsidR="0036582B" w:rsidRDefault="0036582B" w:rsidP="0036582B">
      <w:r>
        <w:t>import os</w:t>
      </w:r>
    </w:p>
    <w:p w14:paraId="07906EE3" w14:textId="77777777" w:rsidR="0036582B" w:rsidRDefault="0036582B" w:rsidP="0036582B"/>
    <w:p w14:paraId="4AFAB79B" w14:textId="77777777" w:rsidR="0036582B" w:rsidRDefault="0036582B" w:rsidP="0036582B">
      <w:r>
        <w:lastRenderedPageBreak/>
        <w:t># 0 = NULL</w:t>
      </w:r>
    </w:p>
    <w:p w14:paraId="0F62978B" w14:textId="77777777" w:rsidR="0036582B" w:rsidRDefault="0036582B" w:rsidP="0036582B">
      <w:r>
        <w:t># 1 = LOC</w:t>
      </w:r>
    </w:p>
    <w:p w14:paraId="545C67FE" w14:textId="77777777" w:rsidR="0036582B" w:rsidRDefault="0036582B" w:rsidP="0036582B">
      <w:r>
        <w:t># 2 = ORG</w:t>
      </w:r>
    </w:p>
    <w:p w14:paraId="780E5376" w14:textId="77777777" w:rsidR="0036582B" w:rsidRDefault="0036582B" w:rsidP="0036582B">
      <w:r>
        <w:t># 3 = PER</w:t>
      </w:r>
    </w:p>
    <w:p w14:paraId="58A4CE0D" w14:textId="77777777" w:rsidR="0036582B" w:rsidRDefault="0036582B" w:rsidP="0036582B"/>
    <w:p w14:paraId="4581B00C" w14:textId="77777777" w:rsidR="0036582B" w:rsidRDefault="0036582B" w:rsidP="0036582B"/>
    <w:p w14:paraId="1B4BA8B5" w14:textId="77777777" w:rsidR="0036582B" w:rsidRDefault="0036582B" w:rsidP="0036582B">
      <w:r>
        <w:t>class NamedEntityData:</w:t>
      </w:r>
    </w:p>
    <w:p w14:paraId="4093F442" w14:textId="77777777" w:rsidR="0036582B" w:rsidRDefault="0036582B" w:rsidP="0036582B">
      <w:r>
        <w:t xml:space="preserve">    def __init__(self):</w:t>
      </w:r>
    </w:p>
    <w:p w14:paraId="070E4CEA" w14:textId="77777777" w:rsidR="0036582B" w:rsidRDefault="0036582B" w:rsidP="0036582B">
      <w:r>
        <w:t xml:space="preserve">        self.places, self.companies, self.people = self.read_in_all_ne_data()</w:t>
      </w:r>
    </w:p>
    <w:p w14:paraId="4AA964AE" w14:textId="77777777" w:rsidR="0036582B" w:rsidRDefault="0036582B" w:rsidP="0036582B"/>
    <w:p w14:paraId="5F883F7A" w14:textId="77777777" w:rsidR="0036582B" w:rsidRDefault="0036582B" w:rsidP="0036582B">
      <w:r>
        <w:t xml:space="preserve">    @staticmethod</w:t>
      </w:r>
    </w:p>
    <w:p w14:paraId="08F8041D" w14:textId="77777777" w:rsidR="0036582B" w:rsidRDefault="0036582B" w:rsidP="0036582B">
      <w:r>
        <w:t xml:space="preserve">    def read_in_all_ne_data() -&gt; Tuple[Set[str], Set[str], Set[str]]:</w:t>
      </w:r>
    </w:p>
    <w:p w14:paraId="2DC28961" w14:textId="77777777" w:rsidR="0036582B" w:rsidRDefault="0036582B" w:rsidP="0036582B">
      <w:r>
        <w:t xml:space="preserve">        print("Gathering all Named Entity data")</w:t>
      </w:r>
    </w:p>
    <w:p w14:paraId="1B1D1499" w14:textId="77777777" w:rsidR="0036582B" w:rsidRDefault="0036582B" w:rsidP="0036582B">
      <w:r>
        <w:t xml:space="preserve">        with open("ne_data_gathering/processed_ne_data/places/ALL.txt") as f:</w:t>
      </w:r>
    </w:p>
    <w:p w14:paraId="45ABFA90" w14:textId="77777777" w:rsidR="0036582B" w:rsidRDefault="0036582B" w:rsidP="0036582B">
      <w:r>
        <w:t xml:space="preserve">            all_places = [line.rstrip() for line in f]</w:t>
      </w:r>
    </w:p>
    <w:p w14:paraId="71B83D00" w14:textId="77777777" w:rsidR="0036582B" w:rsidRDefault="0036582B" w:rsidP="0036582B">
      <w:r>
        <w:t xml:space="preserve">        with open("ne_data_gathering/processed_ne_data/companies/ALL.txt") as f:</w:t>
      </w:r>
    </w:p>
    <w:p w14:paraId="44092F46" w14:textId="77777777" w:rsidR="0036582B" w:rsidRDefault="0036582B" w:rsidP="0036582B">
      <w:r>
        <w:t xml:space="preserve">            all_companies = [line.rstrip() for line in f]</w:t>
      </w:r>
    </w:p>
    <w:p w14:paraId="2F675717" w14:textId="77777777" w:rsidR="0036582B" w:rsidRDefault="0036582B" w:rsidP="0036582B">
      <w:r>
        <w:t xml:space="preserve">        with open("ne_data_gathering/processed_ne_data/people/ALL.txt") as f:</w:t>
      </w:r>
    </w:p>
    <w:p w14:paraId="2A84CBD9" w14:textId="77777777" w:rsidR="0036582B" w:rsidRDefault="0036582B" w:rsidP="0036582B">
      <w:r>
        <w:t xml:space="preserve">            all_people = [line.rstrip() for line in f]</w:t>
      </w:r>
    </w:p>
    <w:p w14:paraId="438D0A0A" w14:textId="77777777" w:rsidR="0036582B" w:rsidRDefault="0036582B" w:rsidP="0036582B"/>
    <w:p w14:paraId="14C7030B" w14:textId="77777777" w:rsidR="0036582B" w:rsidRDefault="0036582B" w:rsidP="0036582B">
      <w:r>
        <w:t xml:space="preserve">        return set(all_places), set(all_companies), set(all_people)</w:t>
      </w:r>
    </w:p>
    <w:p w14:paraId="31CC7591" w14:textId="77777777" w:rsidR="0036582B" w:rsidRDefault="0036582B" w:rsidP="0036582B"/>
    <w:p w14:paraId="0BC71AD7" w14:textId="77777777" w:rsidR="0036582B" w:rsidRDefault="0036582B" w:rsidP="0036582B">
      <w:r>
        <w:t xml:space="preserve">    def get_all(self):</w:t>
      </w:r>
    </w:p>
    <w:p w14:paraId="705D5171" w14:textId="77777777" w:rsidR="0036582B" w:rsidRDefault="0036582B" w:rsidP="0036582B">
      <w:r>
        <w:t xml:space="preserve">        return self.places, self.companies, self.people</w:t>
      </w:r>
    </w:p>
    <w:p w14:paraId="470A43C0" w14:textId="77777777" w:rsidR="0036582B" w:rsidRDefault="0036582B" w:rsidP="0036582B"/>
    <w:p w14:paraId="6FD60592" w14:textId="77777777" w:rsidR="0036582B" w:rsidRDefault="0036582B" w:rsidP="0036582B"/>
    <w:p w14:paraId="00A0B6AB" w14:textId="77777777" w:rsidR="0036582B" w:rsidRDefault="0036582B" w:rsidP="0036582B">
      <w:r>
        <w:t>def ngram_span_search_named_entities(ngram_span_window, text: str, all_places: Set[str],</w:t>
      </w:r>
    </w:p>
    <w:p w14:paraId="308C5EB7" w14:textId="77777777" w:rsidR="0036582B" w:rsidRDefault="0036582B" w:rsidP="0036582B">
      <w:r>
        <w:t xml:space="preserve">                                     all_companies: Set[str], all_people: Set[str]):</w:t>
      </w:r>
    </w:p>
    <w:p w14:paraId="141A6CD9" w14:textId="77777777" w:rsidR="0036582B" w:rsidRDefault="0036582B" w:rsidP="0036582B">
      <w:r>
        <w:t xml:space="preserve">    """</w:t>
      </w:r>
    </w:p>
    <w:p w14:paraId="54CE820E" w14:textId="77777777" w:rsidR="0036582B" w:rsidRDefault="0036582B" w:rsidP="0036582B">
      <w:r>
        <w:t xml:space="preserve">    Take a window e.g.((0, 1), (2, 6), (7, 15), (16, 19)) from a text. Starting with the longest</w:t>
      </w:r>
    </w:p>
    <w:p w14:paraId="116044A5" w14:textId="77777777" w:rsidR="0036582B" w:rsidRDefault="0036582B" w:rsidP="0036582B">
      <w:r>
        <w:t xml:space="preserve">    suffix (0-19 here), and working back via middle (e.g. 0-15) to the first (0-1),</w:t>
      </w:r>
    </w:p>
    <w:p w14:paraId="353618CD" w14:textId="77777777" w:rsidR="0036582B" w:rsidRDefault="0036582B" w:rsidP="0036582B">
      <w:r>
        <w:t xml:space="preserve">    check all NE lists for the text bounded by these indices.</w:t>
      </w:r>
    </w:p>
    <w:p w14:paraId="7762466A" w14:textId="77777777" w:rsidR="0036582B" w:rsidRDefault="0036582B" w:rsidP="0036582B">
      <w:r>
        <w:t xml:space="preserve">    If matches, return where the match started and ended, and which NE it is.</w:t>
      </w:r>
    </w:p>
    <w:p w14:paraId="10343776" w14:textId="77777777" w:rsidR="0036582B" w:rsidRDefault="0036582B" w:rsidP="0036582B">
      <w:r>
        <w:t xml:space="preserve">    Note that because we pad_right, later elements in the tuple might be None, e.g.:</w:t>
      </w:r>
    </w:p>
    <w:p w14:paraId="3E407386" w14:textId="77777777" w:rsidR="0036582B" w:rsidRDefault="0036582B" w:rsidP="0036582B">
      <w:r>
        <w:t xml:space="preserve">    ((98, 102), (102, 103), None, None)</w:t>
      </w:r>
    </w:p>
    <w:p w14:paraId="499CA45C" w14:textId="77777777" w:rsidR="0036582B" w:rsidRDefault="0036582B" w:rsidP="0036582B">
      <w:r>
        <w:t xml:space="preserve">    :param ngram_span_window: As shown in example above, taken from span_tokenize.</w:t>
      </w:r>
    </w:p>
    <w:p w14:paraId="195A3E9B" w14:textId="77777777" w:rsidR="0036582B" w:rsidRDefault="0036582B" w:rsidP="0036582B">
      <w:r>
        <w:t xml:space="preserve">    :param text: The debate text we are examining</w:t>
      </w:r>
    </w:p>
    <w:p w14:paraId="36208A57" w14:textId="77777777" w:rsidR="0036582B" w:rsidRDefault="0036582B" w:rsidP="0036582B">
      <w:r>
        <w:t xml:space="preserve">    :param all_places: NE list</w:t>
      </w:r>
    </w:p>
    <w:p w14:paraId="1967F0C4" w14:textId="77777777" w:rsidR="0036582B" w:rsidRDefault="0036582B" w:rsidP="0036582B">
      <w:r>
        <w:t xml:space="preserve">    :param all_companies: NE list</w:t>
      </w:r>
    </w:p>
    <w:p w14:paraId="438C5BC8" w14:textId="77777777" w:rsidR="0036582B" w:rsidRDefault="0036582B" w:rsidP="0036582B">
      <w:r>
        <w:t xml:space="preserve">    :param all_people: NE list</w:t>
      </w:r>
    </w:p>
    <w:p w14:paraId="7AA9D38E" w14:textId="77777777" w:rsidR="0036582B" w:rsidRDefault="0036582B" w:rsidP="0036582B">
      <w:r>
        <w:t xml:space="preserve">    :return: match_start where match starts, match_end where match ends (half-open?), ne_type as int</w:t>
      </w:r>
    </w:p>
    <w:p w14:paraId="6025EEDD" w14:textId="77777777" w:rsidR="0036582B" w:rsidRDefault="0036582B" w:rsidP="0036582B">
      <w:r>
        <w:t xml:space="preserve">    where 1 = LOC, 2 = ORG, 3 = PER, 0 = null</w:t>
      </w:r>
    </w:p>
    <w:p w14:paraId="2A496CED" w14:textId="77777777" w:rsidR="0036582B" w:rsidRDefault="0036582B" w:rsidP="0036582B">
      <w:r>
        <w:t xml:space="preserve">    """</w:t>
      </w:r>
    </w:p>
    <w:p w14:paraId="5DE4955D" w14:textId="77777777" w:rsidR="0036582B" w:rsidRDefault="0036582B" w:rsidP="0036582B">
      <w:r>
        <w:t xml:space="preserve">    start_index = ngram_span_window[0][0]</w:t>
      </w:r>
    </w:p>
    <w:p w14:paraId="254305C0" w14:textId="77777777" w:rsidR="0036582B" w:rsidRDefault="0036582B" w:rsidP="0036582B">
      <w:r>
        <w:t xml:space="preserve">    for end_index in reversed([tup[-1] for tup in ngram_span_window if tup is not None]):</w:t>
      </w:r>
    </w:p>
    <w:p w14:paraId="17405EFC" w14:textId="77777777" w:rsidR="0036582B" w:rsidRDefault="0036582B" w:rsidP="0036582B">
      <w:r>
        <w:t xml:space="preserve">        if text[start_index:end_index] in all_places:</w:t>
      </w:r>
    </w:p>
    <w:p w14:paraId="1B88A0EC" w14:textId="77777777" w:rsidR="0036582B" w:rsidRDefault="0036582B" w:rsidP="0036582B">
      <w:r>
        <w:lastRenderedPageBreak/>
        <w:t xml:space="preserve">            return start_index, end_index, 1</w:t>
      </w:r>
    </w:p>
    <w:p w14:paraId="63923A20" w14:textId="77777777" w:rsidR="0036582B" w:rsidRDefault="0036582B" w:rsidP="0036582B">
      <w:r>
        <w:t xml:space="preserve">        elif text[start_index:end_index] in all_companies:</w:t>
      </w:r>
    </w:p>
    <w:p w14:paraId="7BCCC6E5" w14:textId="77777777" w:rsidR="0036582B" w:rsidRDefault="0036582B" w:rsidP="0036582B">
      <w:r>
        <w:t xml:space="preserve">            return start_index, end_index, 2</w:t>
      </w:r>
    </w:p>
    <w:p w14:paraId="79F74742" w14:textId="77777777" w:rsidR="0036582B" w:rsidRDefault="0036582B" w:rsidP="0036582B">
      <w:r>
        <w:t xml:space="preserve">        elif text[start_index:end_index] in all_people:</w:t>
      </w:r>
    </w:p>
    <w:p w14:paraId="1E75A9C9" w14:textId="77777777" w:rsidR="0036582B" w:rsidRDefault="0036582B" w:rsidP="0036582B">
      <w:r>
        <w:t xml:space="preserve">            return start_index, end_index, 3</w:t>
      </w:r>
    </w:p>
    <w:p w14:paraId="22FF52C5" w14:textId="77777777" w:rsidR="0036582B" w:rsidRDefault="0036582B" w:rsidP="0036582B"/>
    <w:p w14:paraId="381725BC" w14:textId="77777777" w:rsidR="0036582B" w:rsidRDefault="0036582B" w:rsidP="0036582B">
      <w:r>
        <w:t xml:space="preserve">    return 0, 0, 0</w:t>
      </w:r>
    </w:p>
    <w:p w14:paraId="6B0F72CA" w14:textId="77777777" w:rsidR="0036582B" w:rsidRDefault="0036582B" w:rsidP="0036582B"/>
    <w:p w14:paraId="4AB392E3" w14:textId="77777777" w:rsidR="0036582B" w:rsidRDefault="0036582B" w:rsidP="0036582B"/>
    <w:p w14:paraId="6616F0B2" w14:textId="77777777" w:rsidR="0036582B" w:rsidRDefault="0036582B" w:rsidP="0036582B">
      <w:r>
        <w:t>def overlaps(ngram_span_window, recentest_match_end: int):</w:t>
      </w:r>
    </w:p>
    <w:p w14:paraId="191CBB87" w14:textId="77777777" w:rsidR="0036582B" w:rsidRDefault="0036582B" w:rsidP="0036582B">
      <w:r>
        <w:t xml:space="preserve">    """</w:t>
      </w:r>
    </w:p>
    <w:p w14:paraId="7E52DBDE" w14:textId="77777777" w:rsidR="0036582B" w:rsidRDefault="0036582B" w:rsidP="0036582B">
      <w:r>
        <w:t xml:space="preserve">    See if the current span window already has a matched NE ending in it.</w:t>
      </w:r>
    </w:p>
    <w:p w14:paraId="4BC9CBD5" w14:textId="77777777" w:rsidR="0036582B" w:rsidRDefault="0036582B" w:rsidP="0036582B">
      <w:r>
        <w:t xml:space="preserve">    :param ngram_span_window: e.g.((0, 1), (2, 6), (7, 15), (16, 19))</w:t>
      </w:r>
    </w:p>
    <w:p w14:paraId="179D91B5" w14:textId="77777777" w:rsidR="0036582B" w:rsidRDefault="0036582B" w:rsidP="0036582B">
      <w:r>
        <w:t xml:space="preserve">    Note that because we pad_right, later elements in the tuple might be None, e.g.:</w:t>
      </w:r>
    </w:p>
    <w:p w14:paraId="12EB92BD" w14:textId="77777777" w:rsidR="0036582B" w:rsidRDefault="0036582B" w:rsidP="0036582B">
      <w:r>
        <w:t xml:space="preserve">    ((98, 102), (102, 103), None, None)</w:t>
      </w:r>
    </w:p>
    <w:p w14:paraId="72692929" w14:textId="77777777" w:rsidR="0036582B" w:rsidRDefault="0036582B" w:rsidP="0036582B">
      <w:r>
        <w:t xml:space="preserve">    :param recentest_match_end:</w:t>
      </w:r>
    </w:p>
    <w:p w14:paraId="475CF531" w14:textId="77777777" w:rsidR="0036582B" w:rsidRDefault="0036582B" w:rsidP="0036582B">
      <w:r>
        <w:t xml:space="preserve">    :return: True if there would be an overlap</w:t>
      </w:r>
    </w:p>
    <w:p w14:paraId="543736D6" w14:textId="77777777" w:rsidR="0036582B" w:rsidRDefault="0036582B" w:rsidP="0036582B">
      <w:r>
        <w:t xml:space="preserve">    """</w:t>
      </w:r>
    </w:p>
    <w:p w14:paraId="653F8801" w14:textId="77777777" w:rsidR="0036582B" w:rsidRDefault="0036582B" w:rsidP="0036582B">
      <w:r>
        <w:t xml:space="preserve">    ngram_span_window_no_nones = [x for x in ngram_span_window if x is not None]</w:t>
      </w:r>
    </w:p>
    <w:p w14:paraId="51518D84" w14:textId="77777777" w:rsidR="0036582B" w:rsidRDefault="0036582B" w:rsidP="0036582B">
      <w:r>
        <w:t xml:space="preserve">    return ngram_span_window_no_nones[0][0] &lt;= recentest_match_end</w:t>
      </w:r>
    </w:p>
    <w:p w14:paraId="40AEE429" w14:textId="77777777" w:rsidR="0036582B" w:rsidRDefault="0036582B" w:rsidP="0036582B"/>
    <w:p w14:paraId="1073BF41" w14:textId="77777777" w:rsidR="0036582B" w:rsidRDefault="0036582B" w:rsidP="0036582B"/>
    <w:p w14:paraId="437CE998" w14:textId="77777777" w:rsidR="0036582B" w:rsidRDefault="0036582B" w:rsidP="0036582B">
      <w:r>
        <w:t>def interpolate_one(file_path: str, tokenizer, stage, all_places: Set[str],</w:t>
      </w:r>
    </w:p>
    <w:p w14:paraId="2A1A42EA" w14:textId="77777777" w:rsidR="0036582B" w:rsidRDefault="0036582B" w:rsidP="0036582B">
      <w:r>
        <w:t xml:space="preserve">                    all_companies: Set[str], all_people: Set[str], n=4):</w:t>
      </w:r>
    </w:p>
    <w:p w14:paraId="4C85C48D" w14:textId="77777777" w:rsidR="0036582B" w:rsidRDefault="0036582B" w:rsidP="0036582B">
      <w:r>
        <w:t xml:space="preserve">    """</w:t>
      </w:r>
    </w:p>
    <w:p w14:paraId="42D2423E" w14:textId="77777777" w:rsidR="0036582B" w:rsidRDefault="0036582B" w:rsidP="0036582B">
      <w:r>
        <w:t xml:space="preserve">    file_path e.g. hansard_gathering/processed_hansard_data/1943-09-21/Deaths of Members-chunk-1979.txt</w:t>
      </w:r>
    </w:p>
    <w:p w14:paraId="17442961" w14:textId="77777777" w:rsidR="0036582B" w:rsidRDefault="0036582B" w:rsidP="0036582B">
      <w:r>
        <w:t xml:space="preserve">    :param file_path: path to file to do interpolation on</w:t>
      </w:r>
    </w:p>
    <w:p w14:paraId="2CF43473" w14:textId="77777777" w:rsidR="0036582B" w:rsidRDefault="0036582B" w:rsidP="0036582B">
      <w:r>
        <w:t xml:space="preserve">    :param tokenizer: an NLTK tokenizer with span_tokenize method</w:t>
      </w:r>
    </w:p>
    <w:p w14:paraId="2F8CDAD2" w14:textId="77777777" w:rsidR="0036582B" w:rsidRDefault="0036582B" w:rsidP="0036582B">
      <w:r>
        <w:t xml:space="preserve">    :param stage: Whether to use source files from chunked or processed stage.</w:t>
      </w:r>
    </w:p>
    <w:p w14:paraId="49B38939" w14:textId="77777777" w:rsidR="0036582B" w:rsidRDefault="0036582B" w:rsidP="0036582B">
      <w:r>
        <w:t xml:space="preserve">    :param all_places: files with lists of _all_ collected examples of that NE type, \n-separated</w:t>
      </w:r>
    </w:p>
    <w:p w14:paraId="07A42EDF" w14:textId="77777777" w:rsidR="0036582B" w:rsidRDefault="0036582B" w:rsidP="0036582B">
      <w:r>
        <w:t xml:space="preserve">    :param all_companies: files with lists of _all_ collected examples of that NE type, \n-separated</w:t>
      </w:r>
    </w:p>
    <w:p w14:paraId="40A6C859" w14:textId="77777777" w:rsidR="0036582B" w:rsidRDefault="0036582B" w:rsidP="0036582B">
      <w:r>
        <w:t xml:space="preserve">    :param all_people: files with lists of _all_ collected examples of that NE type, \n-separated</w:t>
      </w:r>
    </w:p>
    <w:p w14:paraId="5960E608" w14:textId="77777777" w:rsidR="0036582B" w:rsidRDefault="0036582B" w:rsidP="0036582B">
      <w:r>
        <w:t xml:space="preserve">    :param n: number to use for ngramming</w:t>
      </w:r>
    </w:p>
    <w:p w14:paraId="7565A9BA" w14:textId="77777777" w:rsidR="0036582B" w:rsidRDefault="0036582B" w:rsidP="0036582B">
      <w:r>
        <w:t xml:space="preserve">    :return: None (we write out to disk)</w:t>
      </w:r>
    </w:p>
    <w:p w14:paraId="582D4931" w14:textId="77777777" w:rsidR="0036582B" w:rsidRDefault="0036582B" w:rsidP="0036582B">
      <w:r>
        <w:t xml:space="preserve">    """</w:t>
      </w:r>
    </w:p>
    <w:p w14:paraId="5C5DCA1F" w14:textId="77777777" w:rsidR="0036582B" w:rsidRDefault="0036582B" w:rsidP="0036582B">
      <w:r>
        <w:t xml:space="preserve">    assert stage in file_path, "{} must be present in file_path".format(stage)</w:t>
      </w:r>
    </w:p>
    <w:p w14:paraId="151FE1A1" w14:textId="77777777" w:rsidR="0036582B" w:rsidRDefault="0036582B" w:rsidP="0036582B"/>
    <w:p w14:paraId="031F9337" w14:textId="77777777" w:rsidR="0036582B" w:rsidRDefault="0036582B" w:rsidP="0036582B">
      <w:r>
        <w:t xml:space="preserve">    print("Interpolating file {}".format(file_path))</w:t>
      </w:r>
    </w:p>
    <w:p w14:paraId="6D5F6185" w14:textId="77777777" w:rsidR="0036582B" w:rsidRDefault="0036582B" w:rsidP="0036582B">
      <w:r>
        <w:t xml:space="preserve">    with open(file_path) as f:</w:t>
      </w:r>
    </w:p>
    <w:p w14:paraId="7F2D2287" w14:textId="77777777" w:rsidR="0036582B" w:rsidRDefault="0036582B" w:rsidP="0036582B">
      <w:r>
        <w:t xml:space="preserve">        text = f.read()</w:t>
      </w:r>
    </w:p>
    <w:p w14:paraId="01928584" w14:textId="77777777" w:rsidR="0036582B" w:rsidRDefault="0036582B" w:rsidP="0036582B">
      <w:r>
        <w:t xml:space="preserve">        interpolated_text_list = [0 for _ in range(len(text))]</w:t>
      </w:r>
    </w:p>
    <w:p w14:paraId="6D18BECA" w14:textId="77777777" w:rsidR="0036582B" w:rsidRDefault="0036582B" w:rsidP="0036582B"/>
    <w:p w14:paraId="695C412B" w14:textId="77777777" w:rsidR="0036582B" w:rsidRDefault="0036582B" w:rsidP="0036582B">
      <w:r>
        <w:t xml:space="preserve">    # ngrams for the text that capture their starting and ending indices.</w:t>
      </w:r>
    </w:p>
    <w:p w14:paraId="133D08AF" w14:textId="77777777" w:rsidR="0036582B" w:rsidRDefault="0036582B" w:rsidP="0036582B">
      <w:r>
        <w:t xml:space="preserve">    # We pad right because we take the first word of the ngram and all its possible suffixes</w:t>
      </w:r>
    </w:p>
    <w:p w14:paraId="2782D0EE" w14:textId="77777777" w:rsidR="0036582B" w:rsidRDefault="0036582B" w:rsidP="0036582B">
      <w:r>
        <w:lastRenderedPageBreak/>
        <w:t xml:space="preserve">    # when looking for NEs.</w:t>
      </w:r>
    </w:p>
    <w:p w14:paraId="60960C81" w14:textId="77777777" w:rsidR="0036582B" w:rsidRDefault="0036582B" w:rsidP="0036582B">
      <w:r>
        <w:t xml:space="preserve">    text_span_ngrams = ngrams(tokenizer.span_tokenize(text), n, pad_right=True)</w:t>
      </w:r>
    </w:p>
    <w:p w14:paraId="776AAD17" w14:textId="77777777" w:rsidR="0036582B" w:rsidRDefault="0036582B" w:rsidP="0036582B"/>
    <w:p w14:paraId="527F51B3" w14:textId="77777777" w:rsidR="0036582B" w:rsidRDefault="0036582B" w:rsidP="0036582B">
      <w:r>
        <w:t xml:space="preserve">    # Returns ngrams of text_spans e.g. [((0, 1), (2, 6), (7, 15), (16, 19)), ...]</w:t>
      </w:r>
    </w:p>
    <w:p w14:paraId="796E3417" w14:textId="77777777" w:rsidR="0036582B" w:rsidRDefault="0036582B" w:rsidP="0036582B"/>
    <w:p w14:paraId="13D13E0F" w14:textId="77777777" w:rsidR="0036582B" w:rsidRDefault="0036582B" w:rsidP="0036582B">
      <w:r>
        <w:t xml:space="preserve">    # To solve Overlapping problem, we need to know when the end of the most recent match is</w:t>
      </w:r>
    </w:p>
    <w:p w14:paraId="5D4687E9" w14:textId="77777777" w:rsidR="0036582B" w:rsidRDefault="0036582B" w:rsidP="0036582B">
      <w:r>
        <w:t xml:space="preserve">    recentest_match_end = 0</w:t>
      </w:r>
    </w:p>
    <w:p w14:paraId="75D8D3E7" w14:textId="77777777" w:rsidR="0036582B" w:rsidRDefault="0036582B" w:rsidP="0036582B"/>
    <w:p w14:paraId="1A463217" w14:textId="77777777" w:rsidR="0036582B" w:rsidRDefault="0036582B" w:rsidP="0036582B">
      <w:r>
        <w:t xml:space="preserve">    # For each ngram set, we want to try all possible suffixes against the NE lists,</w:t>
      </w:r>
    </w:p>
    <w:p w14:paraId="11FC68DC" w14:textId="77777777" w:rsidR="0036582B" w:rsidRDefault="0036582B" w:rsidP="0036582B">
      <w:r>
        <w:t xml:space="preserve">    # from longest to shortest so we don't miss matches.</w:t>
      </w:r>
    </w:p>
    <w:p w14:paraId="1B4F84DC" w14:textId="77777777" w:rsidR="0036582B" w:rsidRDefault="0036582B" w:rsidP="0036582B">
      <w:r>
        <w:t xml:space="preserve">    # Once we find a match, move on to the next ngram.</w:t>
      </w:r>
    </w:p>
    <w:p w14:paraId="54A8A398" w14:textId="77777777" w:rsidR="0036582B" w:rsidRDefault="0036582B" w:rsidP="0036582B">
      <w:r>
        <w:t xml:space="preserve">    for ngram_span_window in text_span_ngrams:</w:t>
      </w:r>
    </w:p>
    <w:p w14:paraId="6498D67B" w14:textId="77777777" w:rsidR="0036582B" w:rsidRDefault="0036582B" w:rsidP="0036582B">
      <w:r>
        <w:t xml:space="preserve">        if overlaps(ngram_span_window, recentest_match_end):</w:t>
      </w:r>
    </w:p>
    <w:p w14:paraId="56692BD6" w14:textId="77777777" w:rsidR="0036582B" w:rsidRDefault="0036582B" w:rsidP="0036582B">
      <w:r>
        <w:t xml:space="preserve">            continue</w:t>
      </w:r>
    </w:p>
    <w:p w14:paraId="1BC393F3" w14:textId="77777777" w:rsidR="0036582B" w:rsidRDefault="0036582B" w:rsidP="0036582B">
      <w:r>
        <w:t xml:space="preserve">        ne_type = 0  # 1 = LOC, 2 = ORG, 3 = PER, 0 = null</w:t>
      </w:r>
    </w:p>
    <w:p w14:paraId="390F97A3" w14:textId="77777777" w:rsidR="0036582B" w:rsidRDefault="0036582B" w:rsidP="0036582B">
      <w:r>
        <w:t xml:space="preserve">        match_start, match_end, ne_type = ngram_span_search_named_entities(</w:t>
      </w:r>
    </w:p>
    <w:p w14:paraId="26391132" w14:textId="77777777" w:rsidR="0036582B" w:rsidRDefault="0036582B" w:rsidP="0036582B">
      <w:r>
        <w:t xml:space="preserve">            ngram_span_window, text, all_places, all_companies, all_people)</w:t>
      </w:r>
    </w:p>
    <w:p w14:paraId="765581DA" w14:textId="77777777" w:rsidR="0036582B" w:rsidRDefault="0036582B" w:rsidP="0036582B">
      <w:r>
        <w:t xml:space="preserve">        if ne_type is not 0:</w:t>
      </w:r>
    </w:p>
    <w:p w14:paraId="49638E77" w14:textId="77777777" w:rsidR="0036582B" w:rsidRDefault="0036582B" w:rsidP="0036582B">
      <w:r>
        <w:t xml:space="preserve">            # This is the recentest match</w:t>
      </w:r>
    </w:p>
    <w:p w14:paraId="0B5D5841" w14:textId="77777777" w:rsidR="0036582B" w:rsidRDefault="0036582B" w:rsidP="0036582B">
      <w:r>
        <w:t xml:space="preserve">            recentest_match_end = match_end</w:t>
      </w:r>
    </w:p>
    <w:p w14:paraId="170F741B" w14:textId="77777777" w:rsidR="0036582B" w:rsidRDefault="0036582B" w:rsidP="0036582B">
      <w:r>
        <w:t xml:space="preserve">            # Build new interpolated text by adding NE markers using list slicing</w:t>
      </w:r>
    </w:p>
    <w:p w14:paraId="46E5F604" w14:textId="77777777" w:rsidR="0036582B" w:rsidRDefault="0036582B" w:rsidP="0036582B">
      <w:r>
        <w:t xml:space="preserve">            match_len = match_end - match_start</w:t>
      </w:r>
    </w:p>
    <w:p w14:paraId="7F1BD8DB" w14:textId="77777777" w:rsidR="0036582B" w:rsidRDefault="0036582B" w:rsidP="0036582B">
      <w:r>
        <w:t xml:space="preserve">            interpolated_text_list[match_start:match_end] = [ne_type for _ in range(match_len)]</w:t>
      </w:r>
    </w:p>
    <w:p w14:paraId="6A5B4EDB" w14:textId="77777777" w:rsidR="0036582B" w:rsidRDefault="0036582B" w:rsidP="0036582B"/>
    <w:p w14:paraId="4BED06CB" w14:textId="77777777" w:rsidR="0036582B" w:rsidRDefault="0036582B" w:rsidP="0036582B">
      <w:r>
        <w:t xml:space="preserve">    interpolated_file_path = file_path.replace("{}_hansard_data".format(stage), "interpolated_hansard_data")</w:t>
      </w:r>
    </w:p>
    <w:p w14:paraId="5F2A6E6A" w14:textId="77777777" w:rsidR="0036582B" w:rsidRDefault="0036582B" w:rsidP="0036582B">
      <w:r>
        <w:t xml:space="preserve">    interpolated_text = "".join([str(elem) for elem in interpolated_text_list]).rstrip()</w:t>
      </w:r>
    </w:p>
    <w:p w14:paraId="79DABC16" w14:textId="77777777" w:rsidR="0036582B" w:rsidRDefault="0036582B" w:rsidP="0036582B">
      <w:r>
        <w:t xml:space="preserve">    print("Writing out to {}".format(interpolated_file_path))</w:t>
      </w:r>
    </w:p>
    <w:p w14:paraId="576E8131" w14:textId="77777777" w:rsidR="0036582B" w:rsidRDefault="0036582B" w:rsidP="0036582B">
      <w:r>
        <w:t xml:space="preserve">    os.makedirs(os.path.dirname(interpolated_file_path), exist_ok=True)</w:t>
      </w:r>
    </w:p>
    <w:p w14:paraId="455F0F8A" w14:textId="77777777" w:rsidR="0036582B" w:rsidRDefault="0036582B" w:rsidP="0036582B">
      <w:r>
        <w:t xml:space="preserve">    with open(interpolated_file_path, "w") as f:</w:t>
      </w:r>
    </w:p>
    <w:p w14:paraId="6AE3F9B2" w14:textId="77777777" w:rsidR="0036582B" w:rsidRDefault="0036582B" w:rsidP="0036582B">
      <w:r>
        <w:t xml:space="preserve">        f.write(interpolated_text)</w:t>
      </w:r>
    </w:p>
    <w:p w14:paraId="46EF1654" w14:textId="77777777" w:rsidR="0036582B" w:rsidRDefault="0036582B" w:rsidP="0036582B"/>
    <w:p w14:paraId="5D38674F" w14:textId="77777777" w:rsidR="0036582B" w:rsidRDefault="0036582B" w:rsidP="0036582B"/>
    <w:p w14:paraId="57E036E3" w14:textId="77777777" w:rsidR="0036582B" w:rsidRDefault="0036582B" w:rsidP="0036582B">
      <w:r>
        <w:t>def interpolate_one_wrapper(file_path, ne, stage="processed"):</w:t>
      </w:r>
    </w:p>
    <w:p w14:paraId="4FA67F9A" w14:textId="77777777" w:rsidR="0036582B" w:rsidRDefault="0036582B" w:rsidP="0036582B">
      <w:r>
        <w:t xml:space="preserve">    """</w:t>
      </w:r>
    </w:p>
    <w:p w14:paraId="417A0851" w14:textId="77777777" w:rsidR="0036582B" w:rsidRDefault="0036582B" w:rsidP="0036582B">
      <w:r>
        <w:t xml:space="preserve">    :param file_path:</w:t>
      </w:r>
    </w:p>
    <w:p w14:paraId="019DEF4F" w14:textId="77777777" w:rsidR="0036582B" w:rsidRDefault="0036582B" w:rsidP="0036582B">
      <w:r>
        <w:t xml:space="preserve">    :param stage:</w:t>
      </w:r>
    </w:p>
    <w:p w14:paraId="22F2620C" w14:textId="77777777" w:rsidR="0036582B" w:rsidRDefault="0036582B" w:rsidP="0036582B">
      <w:r>
        <w:t xml:space="preserve">    :param ne: a NamedEntityData object</w:t>
      </w:r>
    </w:p>
    <w:p w14:paraId="47A8309D" w14:textId="77777777" w:rsidR="0036582B" w:rsidRDefault="0036582B" w:rsidP="0036582B">
      <w:r>
        <w:t xml:space="preserve">    :return:</w:t>
      </w:r>
    </w:p>
    <w:p w14:paraId="1A5DDC9A" w14:textId="77777777" w:rsidR="0036582B" w:rsidRDefault="0036582B" w:rsidP="0036582B">
      <w:r>
        <w:t xml:space="preserve">    """</w:t>
      </w:r>
    </w:p>
    <w:p w14:paraId="1DE4CEC6" w14:textId="77777777" w:rsidR="0036582B" w:rsidRDefault="0036582B" w:rsidP="0036582B">
      <w:r>
        <w:t xml:space="preserve">    t = TreebankWordTokenizer()</w:t>
      </w:r>
    </w:p>
    <w:p w14:paraId="6DDD38B3" w14:textId="77777777" w:rsidR="0036582B" w:rsidRDefault="0036582B" w:rsidP="0036582B">
      <w:r>
        <w:t xml:space="preserve">    interpolate_one(file_path, t, stage, *ne.get_all())</w:t>
      </w:r>
    </w:p>
    <w:p w14:paraId="5AD522C3" w14:textId="77777777" w:rsidR="0036582B" w:rsidRDefault="0036582B" w:rsidP="0036582B"/>
    <w:p w14:paraId="3DA376DF" w14:textId="77777777" w:rsidR="0036582B" w:rsidRDefault="0036582B" w:rsidP="0036582B"/>
    <w:p w14:paraId="43140F4B" w14:textId="77777777" w:rsidR="0036582B" w:rsidRDefault="0036582B" w:rsidP="0036582B">
      <w:r>
        <w:t>def list_hansard_files(starting_date, stage) -&gt; Generator[str, None, None]:</w:t>
      </w:r>
    </w:p>
    <w:p w14:paraId="739B989E" w14:textId="77777777" w:rsidR="0036582B" w:rsidRDefault="0036582B" w:rsidP="0036582B">
      <w:r>
        <w:t xml:space="preserve">    """</w:t>
      </w:r>
    </w:p>
    <w:p w14:paraId="333AE693" w14:textId="77777777" w:rsidR="0036582B" w:rsidRDefault="0036582B" w:rsidP="0036582B">
      <w:r>
        <w:lastRenderedPageBreak/>
        <w:t xml:space="preserve">    stage is chunked or processed</w:t>
      </w:r>
    </w:p>
    <w:p w14:paraId="75AC74EF" w14:textId="77777777" w:rsidR="0036582B" w:rsidRDefault="0036582B" w:rsidP="0036582B">
      <w:r>
        <w:t xml:space="preserve">    """</w:t>
      </w:r>
    </w:p>
    <w:p w14:paraId="740EE55D" w14:textId="77777777" w:rsidR="0036582B" w:rsidRDefault="0036582B" w:rsidP="0036582B">
      <w:r>
        <w:t xml:space="preserve">    print("Listing {} Hansard files...".format(stage))</w:t>
      </w:r>
    </w:p>
    <w:p w14:paraId="7A821A64" w14:textId="77777777" w:rsidR="0036582B" w:rsidRDefault="0036582B" w:rsidP="0036582B">
      <w:r>
        <w:t xml:space="preserve">    files = sorted(glob.glob("hansard_gathering/{}_hansard_data/**/*.txt".format(stage), recursive=True))</w:t>
      </w:r>
    </w:p>
    <w:p w14:paraId="6C3B6709" w14:textId="77777777" w:rsidR="0036582B" w:rsidRDefault="0036582B" w:rsidP="0036582B"/>
    <w:p w14:paraId="3DECB616" w14:textId="77777777" w:rsidR="0036582B" w:rsidRDefault="0036582B" w:rsidP="0036582B">
      <w:r>
        <w:t xml:space="preserve">    # Don't interpolate our spans (chunking) files</w:t>
      </w:r>
    </w:p>
    <w:p w14:paraId="3D124089" w14:textId="77777777" w:rsidR="0036582B" w:rsidRDefault="0036582B" w:rsidP="0036582B">
      <w:r>
        <w:t xml:space="preserve">    files = list(filter(lambda elem: not elem.endswith("-spans.txt"), files))</w:t>
      </w:r>
    </w:p>
    <w:p w14:paraId="004299BF" w14:textId="77777777" w:rsidR="0036582B" w:rsidRDefault="0036582B" w:rsidP="0036582B"/>
    <w:p w14:paraId="1610DCED" w14:textId="77777777" w:rsidR="0036582B" w:rsidRDefault="0036582B" w:rsidP="0036582B">
      <w:r>
        <w:t xml:space="preserve">    # With thanks to</w:t>
      </w:r>
    </w:p>
    <w:p w14:paraId="1FF82DD8" w14:textId="77777777" w:rsidR="0036582B" w:rsidRDefault="0036582B" w:rsidP="0036582B">
      <w:r>
        <w:t xml:space="preserve">    # https://stackoverflow.com/questions/33895760/python-idiomatic-way-to-drop-items-from-a-list-until-an-item-matches-a-conditio</w:t>
      </w:r>
    </w:p>
    <w:p w14:paraId="0F036CBA" w14:textId="77777777" w:rsidR="0036582B" w:rsidRDefault="0036582B" w:rsidP="0036582B">
      <w:r>
        <w:t xml:space="preserve">    def date_is_less_than_starting_date(file_path):</w:t>
      </w:r>
    </w:p>
    <w:p w14:paraId="116EDC89" w14:textId="77777777" w:rsidR="0036582B" w:rsidRDefault="0036582B" w:rsidP="0036582B">
      <w:r>
        <w:t xml:space="preserve">        file_path_date = file_path.split("/")[2]</w:t>
      </w:r>
    </w:p>
    <w:p w14:paraId="650F39C0" w14:textId="77777777" w:rsidR="0036582B" w:rsidRDefault="0036582B" w:rsidP="0036582B">
      <w:r>
        <w:t xml:space="preserve">        file_path_dt = datetime.strptime(file_path_date, "%Y-%m-%d")</w:t>
      </w:r>
    </w:p>
    <w:p w14:paraId="14276D9E" w14:textId="77777777" w:rsidR="0036582B" w:rsidRDefault="0036582B" w:rsidP="0036582B">
      <w:r>
        <w:t xml:space="preserve">        starting_dt = datetime.strptime(starting_date, "%Y-%m-%d")</w:t>
      </w:r>
    </w:p>
    <w:p w14:paraId="47A50B55" w14:textId="77777777" w:rsidR="0036582B" w:rsidRDefault="0036582B" w:rsidP="0036582B">
      <w:r>
        <w:t xml:space="preserve">        return file_path_dt &lt; starting_dt</w:t>
      </w:r>
    </w:p>
    <w:p w14:paraId="21B099EB" w14:textId="77777777" w:rsidR="0036582B" w:rsidRDefault="0036582B" w:rsidP="0036582B"/>
    <w:p w14:paraId="0F0D7E47" w14:textId="77777777" w:rsidR="0036582B" w:rsidRDefault="0036582B" w:rsidP="0036582B">
      <w:r>
        <w:t xml:space="preserve">    filtered_files = list(itertools.dropwhile(date_is_less_than_starting_date, files))</w:t>
      </w:r>
    </w:p>
    <w:p w14:paraId="13B21C39" w14:textId="77777777" w:rsidR="0036582B" w:rsidRDefault="0036582B" w:rsidP="0036582B">
      <w:r>
        <w:t xml:space="preserve">    for _file in filtered_files:</w:t>
      </w:r>
    </w:p>
    <w:p w14:paraId="32F1738D" w14:textId="77777777" w:rsidR="0036582B" w:rsidRDefault="0036582B" w:rsidP="0036582B">
      <w:r>
        <w:t xml:space="preserve">        yield _file</w:t>
      </w:r>
    </w:p>
    <w:p w14:paraId="73EAAE94" w14:textId="77777777" w:rsidR="0036582B" w:rsidRDefault="0036582B" w:rsidP="0036582B"/>
    <w:p w14:paraId="0D38531D" w14:textId="77777777" w:rsidR="0036582B" w:rsidRDefault="0036582B" w:rsidP="0036582B"/>
    <w:p w14:paraId="44D93004" w14:textId="77777777" w:rsidR="0036582B" w:rsidRDefault="0036582B" w:rsidP="0036582B">
      <w:r>
        <w:t>def interpolate_all_hansard_files(starting_date):</w:t>
      </w:r>
    </w:p>
    <w:p w14:paraId="5B13D0EF" w14:textId="77777777" w:rsidR="0036582B" w:rsidRDefault="0036582B" w:rsidP="0036582B">
      <w:r>
        <w:t xml:space="preserve">    ne = NamedEntityData()</w:t>
      </w:r>
    </w:p>
    <w:p w14:paraId="2243459B" w14:textId="77777777" w:rsidR="0036582B" w:rsidRDefault="0036582B" w:rsidP="0036582B">
      <w:r>
        <w:t xml:space="preserve">    with concurrent.futures.ThreadPoolExecutor(max_workers=16) as executor:</w:t>
      </w:r>
    </w:p>
    <w:p w14:paraId="09D20A8D" w14:textId="77777777" w:rsidR="0036582B" w:rsidRDefault="0036582B" w:rsidP="0036582B">
      <w:r>
        <w:t xml:space="preserve">        for _file in list_hansard_files(starting_date, "processed"):</w:t>
      </w:r>
    </w:p>
    <w:p w14:paraId="59EB8263" w14:textId="77777777" w:rsidR="0036582B" w:rsidRDefault="0036582B" w:rsidP="0036582B">
      <w:r>
        <w:t xml:space="preserve">            executor.submit(interpolate_one_wrapper, _file, ne, "processed")</w:t>
      </w:r>
    </w:p>
    <w:p w14:paraId="3AF5EE86" w14:textId="77777777" w:rsidR="0036582B" w:rsidRDefault="0036582B" w:rsidP="0036582B"/>
    <w:p w14:paraId="07CC6D5D" w14:textId="77777777" w:rsidR="0036582B" w:rsidRDefault="0036582B" w:rsidP="0036582B"/>
    <w:p w14:paraId="488C44BA" w14:textId="77777777" w:rsidR="0036582B" w:rsidRDefault="0036582B" w:rsidP="0036582B">
      <w:r>
        <w:t>def display_one_file_with_interpolations(file_path):</w:t>
      </w:r>
    </w:p>
    <w:p w14:paraId="48357966" w14:textId="77777777" w:rsidR="0036582B" w:rsidRDefault="0036582B" w:rsidP="0036582B">
      <w:r>
        <w:t xml:space="preserve">    assert "processed_hansard_data" in file_path, \</w:t>
      </w:r>
    </w:p>
    <w:p w14:paraId="467F1220" w14:textId="77777777" w:rsidR="0036582B" w:rsidRDefault="0036582B" w:rsidP="0036582B">
      <w:r>
        <w:t xml:space="preserve">        "We only support displaying interpolations on processed Hansard data"</w:t>
      </w:r>
    </w:p>
    <w:p w14:paraId="13E727D3" w14:textId="77777777" w:rsidR="0036582B" w:rsidRDefault="0036582B" w:rsidP="0036582B"/>
    <w:p w14:paraId="25EF8718" w14:textId="77777777" w:rsidR="0036582B" w:rsidRDefault="0036582B" w:rsidP="0036582B">
      <w:r>
        <w:t xml:space="preserve">    with open(file_path) as f:</w:t>
      </w:r>
    </w:p>
    <w:p w14:paraId="711E7B75" w14:textId="77777777" w:rsidR="0036582B" w:rsidRDefault="0036582B" w:rsidP="0036582B">
      <w:r>
        <w:t xml:space="preserve">        text = f.readlines()</w:t>
      </w:r>
    </w:p>
    <w:p w14:paraId="39732C3E" w14:textId="77777777" w:rsidR="0036582B" w:rsidRDefault="0036582B" w:rsidP="0036582B">
      <w:r>
        <w:t xml:space="preserve">    with open(file_path.replace("processed_hansard_data", "interpolated_hansard_data")) as f:</w:t>
      </w:r>
    </w:p>
    <w:p w14:paraId="1275205E" w14:textId="77777777" w:rsidR="0036582B" w:rsidRDefault="0036582B" w:rsidP="0036582B">
      <w:r>
        <w:t xml:space="preserve">        interpolation_digits = f.read()</w:t>
      </w:r>
    </w:p>
    <w:p w14:paraId="32676175" w14:textId="77777777" w:rsidR="0036582B" w:rsidRDefault="0036582B" w:rsidP="0036582B"/>
    <w:p w14:paraId="43129EE5" w14:textId="77777777" w:rsidR="0036582B" w:rsidRDefault="0036582B" w:rsidP="0036582B">
      <w:r>
        <w:t xml:space="preserve">    so_far = 0</w:t>
      </w:r>
    </w:p>
    <w:p w14:paraId="3C66856B" w14:textId="77777777" w:rsidR="0036582B" w:rsidRDefault="0036582B" w:rsidP="0036582B">
      <w:r>
        <w:t xml:space="preserve">    for line in text:</w:t>
      </w:r>
    </w:p>
    <w:p w14:paraId="441925A0" w14:textId="77777777" w:rsidR="0036582B" w:rsidRDefault="0036582B" w:rsidP="0036582B">
      <w:r>
        <w:t xml:space="preserve">        length = len(line)</w:t>
      </w:r>
    </w:p>
    <w:p w14:paraId="13C5371B" w14:textId="77777777" w:rsidR="0036582B" w:rsidRDefault="0036582B" w:rsidP="0036582B">
      <w:r>
        <w:t xml:space="preserve">        print(line, end='')</w:t>
      </w:r>
    </w:p>
    <w:p w14:paraId="0FDFC155" w14:textId="77777777" w:rsidR="0036582B" w:rsidRDefault="0036582B" w:rsidP="0036582B">
      <w:r>
        <w:t xml:space="preserve">        print(interpolation_digits[so_far:so_far + length], end='\n')</w:t>
      </w:r>
    </w:p>
    <w:p w14:paraId="1608880A" w14:textId="77777777" w:rsidR="0036582B" w:rsidRDefault="0036582B" w:rsidP="0036582B">
      <w:r>
        <w:t xml:space="preserve">        so_far += length</w:t>
      </w:r>
    </w:p>
    <w:p w14:paraId="605796E9" w14:textId="77777777" w:rsidR="0036582B" w:rsidRDefault="0036582B" w:rsidP="0036582B"/>
    <w:p w14:paraId="1B455A17" w14:textId="77777777" w:rsidR="0036582B" w:rsidRDefault="0036582B" w:rsidP="0036582B"/>
    <w:p w14:paraId="4E9DD7FB" w14:textId="77777777" w:rsidR="0036582B" w:rsidRDefault="0036582B" w:rsidP="0036582B">
      <w:r>
        <w:t>def fix_uninterpolated_hansards(starting_date):</w:t>
      </w:r>
    </w:p>
    <w:p w14:paraId="187397CB" w14:textId="77777777" w:rsidR="0036582B" w:rsidRDefault="0036582B" w:rsidP="0036582B">
      <w:r>
        <w:t xml:space="preserve">    """</w:t>
      </w:r>
    </w:p>
    <w:p w14:paraId="259317E5" w14:textId="77777777" w:rsidR="0036582B" w:rsidRDefault="0036582B" w:rsidP="0036582B">
      <w:r>
        <w:t xml:space="preserve">    Fix a bug in the Hansard interpolations - Hansards with unbalanced double quotes cannot be span_tokenized...</w:t>
      </w:r>
    </w:p>
    <w:p w14:paraId="17087B2B" w14:textId="77777777" w:rsidR="0036582B" w:rsidRDefault="0036582B" w:rsidP="0036582B">
      <w:r>
        <w:t xml:space="preserve">    :param starting_date:</w:t>
      </w:r>
    </w:p>
    <w:p w14:paraId="3B69E555" w14:textId="77777777" w:rsidR="0036582B" w:rsidRDefault="0036582B" w:rsidP="0036582B">
      <w:r>
        <w:t xml:space="preserve">    :return:</w:t>
      </w:r>
    </w:p>
    <w:p w14:paraId="688FB702" w14:textId="77777777" w:rsidR="0036582B" w:rsidRDefault="0036582B" w:rsidP="0036582B">
      <w:r>
        <w:t xml:space="preserve">    """</w:t>
      </w:r>
    </w:p>
    <w:p w14:paraId="6C6CAC5A" w14:textId="77777777" w:rsidR="0036582B" w:rsidRDefault="0036582B" w:rsidP="0036582B">
      <w:r>
        <w:t xml:space="preserve">    debug = True</w:t>
      </w:r>
    </w:p>
    <w:p w14:paraId="201CF6BA" w14:textId="77777777" w:rsidR="0036582B" w:rsidRDefault="0036582B" w:rsidP="0036582B">
      <w:r>
        <w:t xml:space="preserve">    ne = NamedEntityData()</w:t>
      </w:r>
    </w:p>
    <w:p w14:paraId="12320521" w14:textId="77777777" w:rsidR="0036582B" w:rsidRDefault="0036582B" w:rsidP="0036582B">
      <w:r>
        <w:t xml:space="preserve">    for _file in list_hansard_files(starting_date, "processed"):</w:t>
      </w:r>
    </w:p>
    <w:p w14:paraId="23FB8860" w14:textId="77777777" w:rsidR="0036582B" w:rsidRDefault="0036582B" w:rsidP="0036582B">
      <w:r>
        <w:t xml:space="preserve">        interpolated_file_path = _file.replace("processed_hansard_data", "interpolated_hansard_data")</w:t>
      </w:r>
    </w:p>
    <w:p w14:paraId="03AB85FF" w14:textId="77777777" w:rsidR="0036582B" w:rsidRDefault="0036582B" w:rsidP="0036582B">
      <w:r>
        <w:t xml:space="preserve">        if not os.path.exists(interpolated_file_path):</w:t>
      </w:r>
    </w:p>
    <w:p w14:paraId="6640472D" w14:textId="77777777" w:rsidR="0036582B" w:rsidRDefault="0036582B" w:rsidP="0036582B">
      <w:r>
        <w:t xml:space="preserve">            if debug:</w:t>
      </w:r>
    </w:p>
    <w:p w14:paraId="4AF76463" w14:textId="77777777" w:rsidR="0036582B" w:rsidRDefault="0036582B" w:rsidP="0036582B">
      <w:r>
        <w:t xml:space="preserve">                print("Found uninterpolated file: {}".format(_file))</w:t>
      </w:r>
    </w:p>
    <w:p w14:paraId="0FD2F80B" w14:textId="77777777" w:rsidR="0036582B" w:rsidRDefault="0036582B" w:rsidP="0036582B">
      <w:r>
        <w:t xml:space="preserve">            with open(_file, "w+") as f:</w:t>
      </w:r>
    </w:p>
    <w:p w14:paraId="2B827BD0" w14:textId="77777777" w:rsidR="0036582B" w:rsidRDefault="0036582B" w:rsidP="0036582B">
      <w:r>
        <w:t xml:space="preserve">                text = f.read()</w:t>
      </w:r>
    </w:p>
    <w:p w14:paraId="47D4AEC8" w14:textId="77777777" w:rsidR="0036582B" w:rsidRDefault="0036582B" w:rsidP="0036582B">
      <w:r>
        <w:t xml:space="preserve">                f.write(text.replace('"', "'"))</w:t>
      </w:r>
    </w:p>
    <w:p w14:paraId="20F7B37B" w14:textId="5C4501E1" w:rsidR="0036582B" w:rsidRDefault="0036582B" w:rsidP="0036582B">
      <w:r>
        <w:t xml:space="preserve">            interpolate_one_wrapper(_file, ne, "processed")</w:t>
      </w:r>
    </w:p>
    <w:p w14:paraId="5E65EA61" w14:textId="77777777" w:rsidR="00FC504B" w:rsidRPr="0036582B" w:rsidRDefault="00FC504B" w:rsidP="0036582B"/>
    <w:p w14:paraId="3A813D23" w14:textId="19E71813" w:rsidR="00284012" w:rsidRDefault="00284012" w:rsidP="00284012">
      <w:pPr>
        <w:pStyle w:val="Heading2"/>
      </w:pPr>
      <w:r>
        <w:t>hansard_gathering/numerify.py</w:t>
      </w:r>
    </w:p>
    <w:p w14:paraId="519340EE" w14:textId="77777777" w:rsidR="00FC504B" w:rsidRPr="00FC504B" w:rsidRDefault="00FC504B" w:rsidP="00FC504B"/>
    <w:p w14:paraId="143A3C18" w14:textId="77777777" w:rsidR="00FC504B" w:rsidRDefault="00FC504B" w:rsidP="00FC504B">
      <w:r>
        <w:t>from typing import List</w:t>
      </w:r>
    </w:p>
    <w:p w14:paraId="19201D4B" w14:textId="77777777" w:rsidR="00FC504B" w:rsidRDefault="00FC504B" w:rsidP="00FC504B">
      <w:r>
        <w:t>import os</w:t>
      </w:r>
    </w:p>
    <w:p w14:paraId="00107F0C" w14:textId="77777777" w:rsidR="00FC504B" w:rsidRDefault="00FC504B" w:rsidP="00FC504B"/>
    <w:p w14:paraId="13E696B3" w14:textId="77777777" w:rsidR="00FC504B" w:rsidRDefault="00FC504B" w:rsidP="00FC504B"/>
    <w:p w14:paraId="1030125F" w14:textId="77777777" w:rsidR="00FC504B" w:rsidRDefault="00FC504B" w:rsidP="00FC504B">
      <w:r>
        <w:t>def numerify_one_to_file(filepath, alphabet, maxlen):</w:t>
      </w:r>
    </w:p>
    <w:p w14:paraId="1F3D7045" w14:textId="77777777" w:rsidR="00FC504B" w:rsidRDefault="00FC504B" w:rsidP="00FC504B">
      <w:r>
        <w:t xml:space="preserve">    """</w:t>
      </w:r>
    </w:p>
    <w:p w14:paraId="1308B95D" w14:textId="77777777" w:rsidR="00FC504B" w:rsidRDefault="00FC504B" w:rsidP="00FC504B">
      <w:r>
        <w:t xml:space="preserve">    Convert a chunked hansard file's alphabet into numberical indices as required by the Keras implementation</w:t>
      </w:r>
    </w:p>
    <w:p w14:paraId="50BBF22F" w14:textId="77777777" w:rsidR="00FC504B" w:rsidRDefault="00FC504B" w:rsidP="00FC504B">
      <w:r>
        <w:t xml:space="preserve">    for char-ner</w:t>
      </w:r>
    </w:p>
    <w:p w14:paraId="5546E744" w14:textId="77777777" w:rsidR="00FC504B" w:rsidRDefault="00FC504B" w:rsidP="00FC504B">
      <w:r>
        <w:t xml:space="preserve">    :param filepath: path to the chunked Hansard file (a single sentence from a Hansard debate)</w:t>
      </w:r>
    </w:p>
    <w:p w14:paraId="1C22EEA7" w14:textId="77777777" w:rsidR="00FC504B" w:rsidRDefault="00FC504B" w:rsidP="00FC504B">
      <w:r>
        <w:t xml:space="preserve">                     e.g. "hansard_gathering/chunked_hansard_data/1938-10-04/Oral Answers to Questions &amp;#8212; Anti-Aircraft Defence, London.-chunk-0.txt"</w:t>
      </w:r>
    </w:p>
    <w:p w14:paraId="032A3312" w14:textId="77777777" w:rsidR="00FC504B" w:rsidRDefault="00FC504B" w:rsidP="00FC504B">
      <w:r>
        <w:t xml:space="preserve">    :param alphabet: a CharBasedNERAlphabet object containing the alphabet in use</w:t>
      </w:r>
    </w:p>
    <w:p w14:paraId="04F5E813" w14:textId="77777777" w:rsidR="00FC504B" w:rsidRDefault="00FC504B" w:rsidP="00FC504B">
      <w:r>
        <w:t xml:space="preserve">    PLEASE NOTE this function does not do any padding - it is envisaged that padding should be done later, closer</w:t>
      </w:r>
    </w:p>
    <w:p w14:paraId="68D4CCA9" w14:textId="77777777" w:rsidR="00FC504B" w:rsidRDefault="00FC504B" w:rsidP="00FC504B">
      <w:r>
        <w:t xml:space="preserve">    to into Keras. Otherwise, if sentence_maxlen changed, the numerifying would all have to be revisited.</w:t>
      </w:r>
    </w:p>
    <w:p w14:paraId="46BC6339" w14:textId="77777777" w:rsidR="00FC504B" w:rsidRDefault="00FC504B" w:rsidP="00FC504B">
      <w:r>
        <w:t xml:space="preserve">    """</w:t>
      </w:r>
    </w:p>
    <w:p w14:paraId="44376B95" w14:textId="77777777" w:rsidR="00FC504B" w:rsidRDefault="00FC504B" w:rsidP="00FC504B">
      <w:r>
        <w:t xml:space="preserve">    assert "processed_hansard_data" in filepath, \</w:t>
      </w:r>
    </w:p>
    <w:p w14:paraId="1D26FFDC" w14:textId="77777777" w:rsidR="00FC504B" w:rsidRDefault="00FC504B" w:rsidP="00FC504B">
      <w:r>
        <w:t xml:space="preserve">        "We only numerify processed Hansard debates"</w:t>
      </w:r>
    </w:p>
    <w:p w14:paraId="7C324E65" w14:textId="77777777" w:rsidR="00FC504B" w:rsidRDefault="00FC504B" w:rsidP="00FC504B"/>
    <w:p w14:paraId="30F670BA" w14:textId="77777777" w:rsidR="00FC504B" w:rsidRDefault="00FC504B" w:rsidP="00FC504B">
      <w:r>
        <w:t xml:space="preserve">    dest_filepath = filepath.replace("processed_hansard_data", "numerified_hansard_data")</w:t>
      </w:r>
    </w:p>
    <w:p w14:paraId="794F691B" w14:textId="77777777" w:rsidR="00FC504B" w:rsidRDefault="00FC504B" w:rsidP="00FC504B"/>
    <w:p w14:paraId="76803355" w14:textId="77777777" w:rsidR="00FC504B" w:rsidRDefault="00FC504B" w:rsidP="00FC504B">
      <w:r>
        <w:lastRenderedPageBreak/>
        <w:t xml:space="preserve">    print("Converting file {} to numbers".format(filepath))</w:t>
      </w:r>
    </w:p>
    <w:p w14:paraId="2F3E2DE7" w14:textId="77777777" w:rsidR="00FC504B" w:rsidRDefault="00FC504B" w:rsidP="00FC504B"/>
    <w:p w14:paraId="7F73D1A7" w14:textId="77777777" w:rsidR="00FC504B" w:rsidRDefault="00FC504B" w:rsidP="00FC504B">
      <w:r>
        <w:t xml:space="preserve">    with open(filepath, "r") as f:</w:t>
      </w:r>
    </w:p>
    <w:p w14:paraId="193EF299" w14:textId="77777777" w:rsidR="00FC504B" w:rsidRDefault="00FC504B" w:rsidP="00FC504B">
      <w:r>
        <w:t xml:space="preserve">        text = f.read()</w:t>
      </w:r>
    </w:p>
    <w:p w14:paraId="1EEDA609" w14:textId="77777777" w:rsidR="00FC504B" w:rsidRDefault="00FC504B" w:rsidP="00FC504B"/>
    <w:p w14:paraId="1E076191" w14:textId="77777777" w:rsidR="00FC504B" w:rsidRDefault="00FC504B" w:rsidP="00FC504B">
      <w:r>
        <w:t xml:space="preserve">    numerified_text_list = numerify_text(text, alphabet, maxlen)</w:t>
      </w:r>
    </w:p>
    <w:p w14:paraId="1C36B74B" w14:textId="77777777" w:rsidR="00FC504B" w:rsidRDefault="00FC504B" w:rsidP="00FC504B">
      <w:r>
        <w:t xml:space="preserve">    numerified_text = ",".join([str(elem) for elem in numerified_text_list])</w:t>
      </w:r>
    </w:p>
    <w:p w14:paraId="7A2273E3" w14:textId="77777777" w:rsidR="00FC504B" w:rsidRDefault="00FC504B" w:rsidP="00FC504B"/>
    <w:p w14:paraId="16C4BBC9" w14:textId="77777777" w:rsidR="00FC504B" w:rsidRDefault="00FC504B" w:rsidP="00FC504B">
      <w:r>
        <w:t xml:space="preserve">    os.makedirs(os.path.dirname(dest_filepath), exist_ok=True)</w:t>
      </w:r>
    </w:p>
    <w:p w14:paraId="1464CC4A" w14:textId="77777777" w:rsidR="00FC504B" w:rsidRDefault="00FC504B" w:rsidP="00FC504B"/>
    <w:p w14:paraId="79FDE42F" w14:textId="77777777" w:rsidR="00FC504B" w:rsidRDefault="00FC504B" w:rsidP="00FC504B">
      <w:r>
        <w:t xml:space="preserve">    with open(dest_filepath, "w") as f:</w:t>
      </w:r>
    </w:p>
    <w:p w14:paraId="1C27CCD9" w14:textId="77777777" w:rsidR="00FC504B" w:rsidRDefault="00FC504B" w:rsidP="00FC504B">
      <w:r>
        <w:t xml:space="preserve">        f.write(numerified_text)</w:t>
      </w:r>
    </w:p>
    <w:p w14:paraId="3DEA585B" w14:textId="77777777" w:rsidR="00FC504B" w:rsidRDefault="00FC504B" w:rsidP="00FC504B"/>
    <w:p w14:paraId="624C6563" w14:textId="77777777" w:rsidR="00FC504B" w:rsidRDefault="00FC504B" w:rsidP="00FC504B"/>
    <w:p w14:paraId="27DA6800" w14:textId="77777777" w:rsidR="00FC504B" w:rsidRDefault="00FC504B" w:rsidP="00FC504B">
      <w:r>
        <w:t>def numerify_text(text, alphabet, maxlen) -&gt; List[int]:</w:t>
      </w:r>
    </w:p>
    <w:p w14:paraId="00D48419" w14:textId="77777777" w:rsidR="00FC504B" w:rsidRDefault="00FC504B" w:rsidP="00FC504B">
      <w:r>
        <w:t xml:space="preserve">    """</w:t>
      </w:r>
    </w:p>
    <w:p w14:paraId="73DC5A1E" w14:textId="77777777" w:rsidR="00FC504B" w:rsidRDefault="00FC504B" w:rsidP="00FC504B">
      <w:r>
        <w:t xml:space="preserve">    Take a text and return its numerical representation as numbers in a List.</w:t>
      </w:r>
    </w:p>
    <w:p w14:paraId="677A2317" w14:textId="77777777" w:rsidR="00FC504B" w:rsidRDefault="00FC504B" w:rsidP="00FC504B">
      <w:r>
        <w:t xml:space="preserve">    :param text:</w:t>
      </w:r>
    </w:p>
    <w:p w14:paraId="53A107D7" w14:textId="77777777" w:rsidR="00FC504B" w:rsidRDefault="00FC504B" w:rsidP="00FC504B">
      <w:r>
        <w:t xml:space="preserve">    :param alphabet:</w:t>
      </w:r>
    </w:p>
    <w:p w14:paraId="63B69ED1" w14:textId="77777777" w:rsidR="00FC504B" w:rsidRDefault="00FC504B" w:rsidP="00FC504B">
      <w:r>
        <w:t xml:space="preserve">    :return:</w:t>
      </w:r>
    </w:p>
    <w:p w14:paraId="6FF79E5A" w14:textId="77777777" w:rsidR="00FC504B" w:rsidRDefault="00FC504B" w:rsidP="00FC504B">
      <w:r>
        <w:t xml:space="preserve">    """</w:t>
      </w:r>
    </w:p>
    <w:p w14:paraId="0982C827" w14:textId="77777777" w:rsidR="00FC504B" w:rsidRDefault="00FC504B" w:rsidP="00FC504B">
      <w:r>
        <w:t xml:space="preserve">    numerified_text_list = []</w:t>
      </w:r>
    </w:p>
    <w:p w14:paraId="7945318B" w14:textId="77777777" w:rsidR="00FC504B" w:rsidRDefault="00FC504B" w:rsidP="00FC504B"/>
    <w:p w14:paraId="6E8A963B" w14:textId="77777777" w:rsidR="00FC504B" w:rsidRDefault="00FC504B" w:rsidP="00FC504B">
      <w:r>
        <w:t xml:space="preserve">    for idx, char in enumerate(text):</w:t>
      </w:r>
    </w:p>
    <w:p w14:paraId="55B255A3" w14:textId="77777777" w:rsidR="00FC504B" w:rsidRDefault="00FC504B" w:rsidP="00FC504B">
      <w:r>
        <w:t xml:space="preserve">        if idx &gt; maxlen:</w:t>
      </w:r>
    </w:p>
    <w:p w14:paraId="358C1FF6" w14:textId="77777777" w:rsidR="00FC504B" w:rsidRDefault="00FC504B" w:rsidP="00FC504B">
      <w:r>
        <w:t xml:space="preserve">            break</w:t>
      </w:r>
    </w:p>
    <w:p w14:paraId="5BB300B9" w14:textId="77777777" w:rsidR="00FC504B" w:rsidRDefault="00FC504B" w:rsidP="00FC504B">
      <w:r>
        <w:t xml:space="preserve">        index = alphabet.get_char_index(char)</w:t>
      </w:r>
    </w:p>
    <w:p w14:paraId="7D2FA9AC" w14:textId="77777777" w:rsidR="00FC504B" w:rsidRDefault="00FC504B" w:rsidP="00FC504B">
      <w:r>
        <w:t xml:space="preserve">        numerified_text_list.append(index)</w:t>
      </w:r>
    </w:p>
    <w:p w14:paraId="288D1DFA" w14:textId="77777777" w:rsidR="00FC504B" w:rsidRDefault="00FC504B" w:rsidP="00FC504B"/>
    <w:p w14:paraId="789DE41C" w14:textId="5ABACFF0" w:rsidR="00FC504B" w:rsidRDefault="00FC504B" w:rsidP="00FC504B">
      <w:r>
        <w:t xml:space="preserve">    return numerified_text_list</w:t>
      </w:r>
    </w:p>
    <w:p w14:paraId="4BC80D9E" w14:textId="77777777" w:rsidR="009D7092" w:rsidRPr="00FC504B" w:rsidRDefault="009D7092" w:rsidP="00FC504B"/>
    <w:p w14:paraId="1DAFE69F" w14:textId="54BF41A9" w:rsidR="00284012" w:rsidRDefault="00284012" w:rsidP="00284012">
      <w:pPr>
        <w:pStyle w:val="Heading2"/>
      </w:pPr>
      <w:r>
        <w:t>hansard_gathering/preprocessing.py</w:t>
      </w:r>
    </w:p>
    <w:p w14:paraId="54FCE96E" w14:textId="77777777" w:rsidR="005231B2" w:rsidRDefault="005231B2" w:rsidP="005231B2">
      <w:r>
        <w:t>from lxml import etree  # type: ignore</w:t>
      </w:r>
    </w:p>
    <w:p w14:paraId="0593FC4D" w14:textId="77777777" w:rsidR="005231B2" w:rsidRDefault="005231B2" w:rsidP="005231B2">
      <w:r>
        <w:t>from typing import Generator, List</w:t>
      </w:r>
    </w:p>
    <w:p w14:paraId="1942D990" w14:textId="77777777" w:rsidR="005231B2" w:rsidRDefault="005231B2" w:rsidP="005231B2">
      <w:r>
        <w:t>import glob</w:t>
      </w:r>
    </w:p>
    <w:p w14:paraId="34A116A5" w14:textId="77777777" w:rsidR="005231B2" w:rsidRDefault="005231B2" w:rsidP="005231B2">
      <w:r>
        <w:t>import os</w:t>
      </w:r>
    </w:p>
    <w:p w14:paraId="22EE8DA9" w14:textId="77777777" w:rsidR="005231B2" w:rsidRDefault="005231B2" w:rsidP="005231B2"/>
    <w:p w14:paraId="34BD5E71" w14:textId="77777777" w:rsidR="005231B2" w:rsidRDefault="005231B2" w:rsidP="005231B2"/>
    <w:p w14:paraId="5FDCEAEB" w14:textId="77777777" w:rsidR="005231B2" w:rsidRDefault="005231B2" w:rsidP="005231B2">
      <w:r>
        <w:t>def unxml_hansard_document(document_text):</w:t>
      </w:r>
    </w:p>
    <w:p w14:paraId="392D195B" w14:textId="77777777" w:rsidR="005231B2" w:rsidRDefault="005231B2" w:rsidP="005231B2">
      <w:r>
        <w:t xml:space="preserve">    """</w:t>
      </w:r>
    </w:p>
    <w:p w14:paraId="123285B0" w14:textId="77777777" w:rsidR="005231B2" w:rsidRDefault="005231B2" w:rsidP="005231B2">
      <w:r>
        <w:t xml:space="preserve">    Do preprocessing on a hansard doc expressed in text-xml. This includes html-unescaping and</w:t>
      </w:r>
    </w:p>
    <w:p w14:paraId="373F6B4F" w14:textId="77777777" w:rsidR="005231B2" w:rsidRDefault="005231B2" w:rsidP="005231B2">
      <w:r>
        <w:t xml:space="preserve">    removing tags. It could change in future.</w:t>
      </w:r>
    </w:p>
    <w:p w14:paraId="17047C49" w14:textId="77777777" w:rsidR="005231B2" w:rsidRDefault="005231B2" w:rsidP="005231B2">
      <w:r>
        <w:t xml:space="preserve">    :param document_text:</w:t>
      </w:r>
    </w:p>
    <w:p w14:paraId="2220B40B" w14:textId="77777777" w:rsidR="005231B2" w:rsidRDefault="005231B2" w:rsidP="005231B2">
      <w:r>
        <w:t xml:space="preserve">    :return:</w:t>
      </w:r>
    </w:p>
    <w:p w14:paraId="5BA7D453" w14:textId="77777777" w:rsidR="005231B2" w:rsidRDefault="005231B2" w:rsidP="005231B2">
      <w:r>
        <w:t xml:space="preserve">    """</w:t>
      </w:r>
    </w:p>
    <w:p w14:paraId="5089552F" w14:textId="77777777" w:rsidR="005231B2" w:rsidRDefault="005231B2" w:rsidP="005231B2">
      <w:r>
        <w:t xml:space="preserve">    # Declare that strings are Unicode-encoded</w:t>
      </w:r>
    </w:p>
    <w:p w14:paraId="3F95CE88" w14:textId="77777777" w:rsidR="005231B2" w:rsidRDefault="005231B2" w:rsidP="005231B2">
      <w:r>
        <w:lastRenderedPageBreak/>
        <w:t xml:space="preserve">    parser = etree.XMLParser(ns_clean=True, recover=True, encoding='utf-8')</w:t>
      </w:r>
    </w:p>
    <w:p w14:paraId="712104CE" w14:textId="77777777" w:rsidR="005231B2" w:rsidRDefault="005231B2" w:rsidP="005231B2">
      <w:r>
        <w:t xml:space="preserve">    tree = etree.fromstring(document_text.encode('utf-8'), parser=parser)</w:t>
      </w:r>
    </w:p>
    <w:p w14:paraId="1AC24507" w14:textId="77777777" w:rsidR="005231B2" w:rsidRDefault="005231B2" w:rsidP="005231B2">
      <w:r>
        <w:t xml:space="preserve">    notags = etree.tostring(tree, encoding='utf8', method='text')</w:t>
      </w:r>
    </w:p>
    <w:p w14:paraId="29DEF07E" w14:textId="77777777" w:rsidR="005231B2" w:rsidRDefault="005231B2" w:rsidP="005231B2">
      <w:r>
        <w:t xml:space="preserve">    return notags</w:t>
      </w:r>
    </w:p>
    <w:p w14:paraId="68BCC82B" w14:textId="77777777" w:rsidR="005231B2" w:rsidRDefault="005231B2" w:rsidP="005231B2"/>
    <w:p w14:paraId="2D5814E1" w14:textId="77777777" w:rsidR="005231B2" w:rsidRDefault="005231B2" w:rsidP="005231B2"/>
    <w:p w14:paraId="2725CDDD" w14:textId="77777777" w:rsidR="005231B2" w:rsidRDefault="005231B2" w:rsidP="005231B2">
      <w:r>
        <w:t>def process_hansard_file(file_path):</w:t>
      </w:r>
    </w:p>
    <w:p w14:paraId="70574DC1" w14:textId="77777777" w:rsidR="005231B2" w:rsidRDefault="005231B2" w:rsidP="005231B2">
      <w:r>
        <w:t xml:space="preserve">    """</w:t>
      </w:r>
    </w:p>
    <w:p w14:paraId="604EE756" w14:textId="77777777" w:rsidR="005231B2" w:rsidRDefault="005231B2" w:rsidP="005231B2">
      <w:r>
        <w:t xml:space="preserve">    file_path e.g. "hansard_gathering/raw_hansard_data/1919-02-04/MyDebate.xml"</w:t>
      </w:r>
    </w:p>
    <w:p w14:paraId="4E0DC2C1" w14:textId="77777777" w:rsidR="005231B2" w:rsidRDefault="005231B2" w:rsidP="005231B2">
      <w:r>
        <w:t xml:space="preserve">    """</w:t>
      </w:r>
    </w:p>
    <w:p w14:paraId="00F55144" w14:textId="77777777" w:rsidR="005231B2" w:rsidRDefault="005231B2" w:rsidP="005231B2">
      <w:r>
        <w:t xml:space="preserve">    print("Processing {}".format(file_path))</w:t>
      </w:r>
    </w:p>
    <w:p w14:paraId="5E3B4770" w14:textId="77777777" w:rsidR="005231B2" w:rsidRDefault="005231B2" w:rsidP="005231B2">
      <w:r>
        <w:t xml:space="preserve">    dest_path = file_path.replace("raw_hansard_data", "processed_hansard_data").replace(".xml", ".txt")</w:t>
      </w:r>
    </w:p>
    <w:p w14:paraId="23307433" w14:textId="77777777" w:rsidR="005231B2" w:rsidRDefault="005231B2" w:rsidP="005231B2">
      <w:r>
        <w:t xml:space="preserve">    with open(file_path) as f:</w:t>
      </w:r>
    </w:p>
    <w:p w14:paraId="14E685AC" w14:textId="77777777" w:rsidR="005231B2" w:rsidRDefault="005231B2" w:rsidP="005231B2">
      <w:r>
        <w:t xml:space="preserve">        document_text = f.read()</w:t>
      </w:r>
    </w:p>
    <w:p w14:paraId="6AA2D35A" w14:textId="77777777" w:rsidR="005231B2" w:rsidRDefault="005231B2" w:rsidP="005231B2">
      <w:r>
        <w:t xml:space="preserve">        processed_document_text = unxml_hansard_document(document_text)</w:t>
      </w:r>
    </w:p>
    <w:p w14:paraId="0393028F" w14:textId="77777777" w:rsidR="005231B2" w:rsidRDefault="005231B2" w:rsidP="005231B2">
      <w:r>
        <w:t xml:space="preserve">    os.makedirs(os.path.dirname(dest_path), exist_ok=True)</w:t>
      </w:r>
    </w:p>
    <w:p w14:paraId="39D5D9C7" w14:textId="77777777" w:rsidR="005231B2" w:rsidRDefault="005231B2" w:rsidP="005231B2">
      <w:r>
        <w:t xml:space="preserve">    with open(dest_path, 'wb+') as f:</w:t>
      </w:r>
    </w:p>
    <w:p w14:paraId="5C10791D" w14:textId="77777777" w:rsidR="005231B2" w:rsidRDefault="005231B2" w:rsidP="005231B2">
      <w:r>
        <w:t xml:space="preserve">        f.write(processed_document_text)</w:t>
      </w:r>
    </w:p>
    <w:p w14:paraId="7F0334DC" w14:textId="77777777" w:rsidR="005231B2" w:rsidRDefault="005231B2" w:rsidP="005231B2">
      <w:r>
        <w:t xml:space="preserve">    # Clean up as we go along to save Matt's Hard Drive!</w:t>
      </w:r>
    </w:p>
    <w:p w14:paraId="390FC845" w14:textId="77777777" w:rsidR="005231B2" w:rsidRDefault="005231B2" w:rsidP="005231B2">
      <w:r>
        <w:t xml:space="preserve">    os.remove(file_path)</w:t>
      </w:r>
    </w:p>
    <w:p w14:paraId="2D82CBB8" w14:textId="77777777" w:rsidR="005231B2" w:rsidRDefault="005231B2" w:rsidP="005231B2"/>
    <w:p w14:paraId="0DCE24B8" w14:textId="77777777" w:rsidR="005231B2" w:rsidRDefault="005231B2" w:rsidP="005231B2"/>
    <w:p w14:paraId="38635646" w14:textId="77777777" w:rsidR="005231B2" w:rsidRDefault="005231B2" w:rsidP="005231B2">
      <w:r>
        <w:t>def list_raw_hansard_files() -&gt; Generator[str, None, None]:</w:t>
      </w:r>
    </w:p>
    <w:p w14:paraId="55F19472" w14:textId="77777777" w:rsidR="005231B2" w:rsidRDefault="005231B2" w:rsidP="005231B2">
      <w:r>
        <w:t xml:space="preserve">    for _file in glob.glob("hansard_gathering/raw_hansard_data/**/*.xml", recursive=True):</w:t>
      </w:r>
    </w:p>
    <w:p w14:paraId="2FD8AB2A" w14:textId="77777777" w:rsidR="005231B2" w:rsidRDefault="005231B2" w:rsidP="005231B2">
      <w:r>
        <w:t xml:space="preserve">        yield _file</w:t>
      </w:r>
    </w:p>
    <w:p w14:paraId="262B2441" w14:textId="77777777" w:rsidR="005231B2" w:rsidRDefault="005231B2" w:rsidP="005231B2"/>
    <w:p w14:paraId="601A9BB7" w14:textId="77777777" w:rsidR="005231B2" w:rsidRDefault="005231B2" w:rsidP="005231B2"/>
    <w:p w14:paraId="77D4ADF8" w14:textId="77777777" w:rsidR="005231B2" w:rsidRDefault="005231B2" w:rsidP="005231B2">
      <w:r>
        <w:t>def process_all_hansard_files():</w:t>
      </w:r>
    </w:p>
    <w:p w14:paraId="3522F1EA" w14:textId="77777777" w:rsidR="005231B2" w:rsidRDefault="005231B2" w:rsidP="005231B2">
      <w:r>
        <w:t xml:space="preserve">    for hansard_file in list_raw_hansard_files():</w:t>
      </w:r>
    </w:p>
    <w:p w14:paraId="4846D360" w14:textId="18A76A5D" w:rsidR="009D7092" w:rsidRPr="009D7092" w:rsidRDefault="005231B2" w:rsidP="005231B2">
      <w:r>
        <w:t xml:space="preserve">        process_hansard_file(hansard_file)</w:t>
      </w:r>
    </w:p>
    <w:p w14:paraId="34A8D311" w14:textId="77777777" w:rsidR="00FC504B" w:rsidRPr="00FC504B" w:rsidRDefault="00FC504B" w:rsidP="00FC504B"/>
    <w:p w14:paraId="569B059E" w14:textId="4BB5F02B" w:rsidR="00284012" w:rsidRDefault="00284012" w:rsidP="00284012">
      <w:pPr>
        <w:pStyle w:val="Heading2"/>
      </w:pPr>
      <w:r>
        <w:t>keras_character_based_ner/src/matt/alphabet_management.py</w:t>
      </w:r>
    </w:p>
    <w:p w14:paraId="1DCB75EB" w14:textId="69A828C8" w:rsidR="00FC504B" w:rsidRDefault="00FC504B" w:rsidP="00FC504B"/>
    <w:p w14:paraId="34BEFC56" w14:textId="77777777" w:rsidR="007A4080" w:rsidRDefault="007A4080" w:rsidP="007A4080">
      <w:r>
        <w:t>from keras_character_based_ner.src.alphabet import CharBasedNERAlphabet</w:t>
      </w:r>
    </w:p>
    <w:p w14:paraId="1DE33574" w14:textId="77777777" w:rsidR="007A4080" w:rsidRDefault="007A4080" w:rsidP="007A4080">
      <w:r>
        <w:t>from keras_character_based_ner.src.matt.file_management import get_texts</w:t>
      </w:r>
    </w:p>
    <w:p w14:paraId="30865E2F" w14:textId="77777777" w:rsidR="007A4080" w:rsidRDefault="007A4080" w:rsidP="007A4080">
      <w:r>
        <w:t>import pickle</w:t>
      </w:r>
    </w:p>
    <w:p w14:paraId="2DD81003" w14:textId="77777777" w:rsidR="007A4080" w:rsidRDefault="007A4080" w:rsidP="007A4080"/>
    <w:p w14:paraId="54EAFBE2" w14:textId="77777777" w:rsidR="007A4080" w:rsidRDefault="007A4080" w:rsidP="007A4080"/>
    <w:p w14:paraId="55CE012A" w14:textId="77777777" w:rsidR="007A4080" w:rsidRDefault="007A4080" w:rsidP="007A4080">
      <w:r>
        <w:t>def generate_alphabet():</w:t>
      </w:r>
    </w:p>
    <w:p w14:paraId="5B0F8FF5" w14:textId="77777777" w:rsidR="007A4080" w:rsidRDefault="007A4080" w:rsidP="007A4080">
      <w:r>
        <w:t xml:space="preserve">    return CharBasedNERAlphabet(get_texts())</w:t>
      </w:r>
    </w:p>
    <w:p w14:paraId="7F1292D3" w14:textId="77777777" w:rsidR="007A4080" w:rsidRDefault="007A4080" w:rsidP="007A4080"/>
    <w:p w14:paraId="0697AD47" w14:textId="77777777" w:rsidR="007A4080" w:rsidRDefault="007A4080" w:rsidP="007A4080"/>
    <w:p w14:paraId="03DF43C1" w14:textId="77777777" w:rsidR="007A4080" w:rsidRDefault="007A4080" w:rsidP="007A4080">
      <w:r>
        <w:t>def pickle_alphabet():</w:t>
      </w:r>
    </w:p>
    <w:p w14:paraId="2736F71E" w14:textId="77777777" w:rsidR="007A4080" w:rsidRDefault="007A4080" w:rsidP="007A4080">
      <w:r>
        <w:t xml:space="preserve">    alph = generate_alphabet()</w:t>
      </w:r>
    </w:p>
    <w:p w14:paraId="02B2EFA0" w14:textId="77777777" w:rsidR="007A4080" w:rsidRDefault="007A4080" w:rsidP="007A4080">
      <w:r>
        <w:t xml:space="preserve">    with open("keras_character_based_ner/src/alphabet.p", "wb") as f:</w:t>
      </w:r>
    </w:p>
    <w:p w14:paraId="259F89AB" w14:textId="77777777" w:rsidR="007A4080" w:rsidRDefault="007A4080" w:rsidP="007A4080">
      <w:r>
        <w:t xml:space="preserve">        pickle.dump(alph, f)</w:t>
      </w:r>
    </w:p>
    <w:p w14:paraId="747135F8" w14:textId="77777777" w:rsidR="007A4080" w:rsidRDefault="007A4080" w:rsidP="007A4080"/>
    <w:p w14:paraId="36305B90" w14:textId="77777777" w:rsidR="007A4080" w:rsidRDefault="007A4080" w:rsidP="007A4080"/>
    <w:p w14:paraId="78356F83" w14:textId="77777777" w:rsidR="007A4080" w:rsidRDefault="007A4080" w:rsidP="007A4080">
      <w:r>
        <w:t>def display_pickled_alphabet():</w:t>
      </w:r>
    </w:p>
    <w:p w14:paraId="3503EA61" w14:textId="77777777" w:rsidR="007A4080" w:rsidRDefault="007A4080" w:rsidP="007A4080">
      <w:r>
        <w:t xml:space="preserve">    alph = get_pickled_alphabet()</w:t>
      </w:r>
    </w:p>
    <w:p w14:paraId="72435364" w14:textId="77777777" w:rsidR="007A4080" w:rsidRDefault="007A4080" w:rsidP="007A4080">
      <w:r>
        <w:t xml:space="preserve">    print(alph)</w:t>
      </w:r>
    </w:p>
    <w:p w14:paraId="1BE32076" w14:textId="77777777" w:rsidR="007A4080" w:rsidRDefault="007A4080" w:rsidP="007A4080">
      <w:r>
        <w:t xml:space="preserve">    for i, ch in enumerate(alph):</w:t>
      </w:r>
    </w:p>
    <w:p w14:paraId="73610F87" w14:textId="77777777" w:rsidR="007A4080" w:rsidRDefault="007A4080" w:rsidP="007A4080">
      <w:r>
        <w:t xml:space="preserve">        print("{}: {}".format(i, ch))</w:t>
      </w:r>
    </w:p>
    <w:p w14:paraId="6D9DA4E0" w14:textId="77777777" w:rsidR="007A4080" w:rsidRDefault="007A4080" w:rsidP="007A4080"/>
    <w:p w14:paraId="53CB28E0" w14:textId="77777777" w:rsidR="007A4080" w:rsidRDefault="007A4080" w:rsidP="007A4080"/>
    <w:p w14:paraId="33EBEAD3" w14:textId="77777777" w:rsidR="007A4080" w:rsidRDefault="007A4080" w:rsidP="007A4080">
      <w:r>
        <w:t>def get_pickled_alphabet():</w:t>
      </w:r>
    </w:p>
    <w:p w14:paraId="7C9C6522" w14:textId="77777777" w:rsidR="007A4080" w:rsidRDefault="007A4080" w:rsidP="007A4080">
      <w:r>
        <w:t xml:space="preserve">    with open("keras_character_based_ner/src/alphabet.p", "rb") as f:</w:t>
      </w:r>
    </w:p>
    <w:p w14:paraId="16E0CA4E" w14:textId="77777777" w:rsidR="007A4080" w:rsidRDefault="007A4080" w:rsidP="007A4080">
      <w:r>
        <w:t xml:space="preserve">        return pickle.load(f)</w:t>
      </w:r>
    </w:p>
    <w:p w14:paraId="48BDDD0A" w14:textId="77777777" w:rsidR="007A4080" w:rsidRDefault="007A4080" w:rsidP="007A4080"/>
    <w:p w14:paraId="733166EE" w14:textId="77777777" w:rsidR="005231B2" w:rsidRPr="00FC504B" w:rsidRDefault="005231B2" w:rsidP="00FC504B"/>
    <w:p w14:paraId="1433577E" w14:textId="2177791D" w:rsidR="00284012" w:rsidRDefault="00284012" w:rsidP="00284012">
      <w:pPr>
        <w:pStyle w:val="Heading2"/>
      </w:pPr>
      <w:r>
        <w:t>keras_character_based_ner/src/matt/dataset_hashing.py</w:t>
      </w:r>
    </w:p>
    <w:p w14:paraId="50A5FBD7" w14:textId="77777777" w:rsidR="007A4080" w:rsidRDefault="007A4080" w:rsidP="007A4080">
      <w:r>
        <w:t>import os</w:t>
      </w:r>
    </w:p>
    <w:p w14:paraId="0ABB3E40" w14:textId="77777777" w:rsidR="007A4080" w:rsidRDefault="007A4080" w:rsidP="007A4080">
      <w:r>
        <w:t>import glob</w:t>
      </w:r>
    </w:p>
    <w:p w14:paraId="4C4FDA3E" w14:textId="77777777" w:rsidR="007A4080" w:rsidRDefault="007A4080" w:rsidP="007A4080">
      <w:r>
        <w:t>from collections import defaultdict</w:t>
      </w:r>
    </w:p>
    <w:p w14:paraId="2E7450D2" w14:textId="77777777" w:rsidR="007A4080" w:rsidRDefault="007A4080" w:rsidP="007A4080">
      <w:r>
        <w:t>from typing import List, Set</w:t>
      </w:r>
    </w:p>
    <w:p w14:paraId="3F4D4907" w14:textId="77777777" w:rsidR="007A4080" w:rsidRDefault="007A4080" w:rsidP="007A4080"/>
    <w:p w14:paraId="12F768FD" w14:textId="77777777" w:rsidR="007A4080" w:rsidRDefault="007A4080" w:rsidP="007A4080"/>
    <w:p w14:paraId="3883646A" w14:textId="77777777" w:rsidR="007A4080" w:rsidRDefault="007A4080" w:rsidP="007A4080">
      <w:r>
        <w:t>def get_total_number_of_buckets() -&gt; int:</w:t>
      </w:r>
    </w:p>
    <w:p w14:paraId="23AFFA52" w14:textId="77777777" w:rsidR="007A4080" w:rsidRDefault="007A4080" w:rsidP="007A4080">
      <w:r>
        <w:t xml:space="preserve">    return 320</w:t>
      </w:r>
    </w:p>
    <w:p w14:paraId="3122DE07" w14:textId="77777777" w:rsidR="007A4080" w:rsidRDefault="007A4080" w:rsidP="007A4080"/>
    <w:p w14:paraId="21AC7BE6" w14:textId="77777777" w:rsidR="007A4080" w:rsidRDefault="007A4080" w:rsidP="007A4080"/>
    <w:p w14:paraId="7119F9B9" w14:textId="77777777" w:rsidR="007A4080" w:rsidRDefault="007A4080" w:rsidP="007A4080">
      <w:r>
        <w:t>def get_bucket_numbers_for_dataset_name(dataset_name: str) -&gt; List[int]:</w:t>
      </w:r>
    </w:p>
    <w:p w14:paraId="0C8E1FE0" w14:textId="77777777" w:rsidR="007A4080" w:rsidRDefault="007A4080" w:rsidP="007A4080">
      <w:r>
        <w:t xml:space="preserve">    """</w:t>
      </w:r>
    </w:p>
    <w:p w14:paraId="43699CFB" w14:textId="77777777" w:rsidR="007A4080" w:rsidRDefault="007A4080" w:rsidP="007A4080">
      <w:r>
        <w:t xml:space="preserve">    Function to control bucket quantities and relative sizes of datasets</w:t>
      </w:r>
    </w:p>
    <w:p w14:paraId="45B82366" w14:textId="77777777" w:rsidR="007A4080" w:rsidRDefault="007A4080" w:rsidP="007A4080">
      <w:r>
        <w:t xml:space="preserve">    :param dataset_name: ALL, train, dev or test</w:t>
      </w:r>
    </w:p>
    <w:p w14:paraId="4432CE34" w14:textId="77777777" w:rsidR="007A4080" w:rsidRDefault="007A4080" w:rsidP="007A4080">
      <w:r>
        <w:t xml:space="preserve">    :return: a list of ints for the bucket numbers containing file lists</w:t>
      </w:r>
    </w:p>
    <w:p w14:paraId="6C1D8C09" w14:textId="77777777" w:rsidR="007A4080" w:rsidRDefault="007A4080" w:rsidP="007A4080">
      <w:r>
        <w:t xml:space="preserve">    which, when unioned together, comprise that dataset.</w:t>
      </w:r>
    </w:p>
    <w:p w14:paraId="44922BBB" w14:textId="77777777" w:rsidR="007A4080" w:rsidRDefault="007A4080" w:rsidP="007A4080">
      <w:r>
        <w:t xml:space="preserve">    """</w:t>
      </w:r>
    </w:p>
    <w:p w14:paraId="36A48584" w14:textId="77777777" w:rsidR="007A4080" w:rsidRDefault="007A4080" w:rsidP="007A4080">
      <w:r>
        <w:t xml:space="preserve">    if dataset_name == "ALL":</w:t>
      </w:r>
    </w:p>
    <w:p w14:paraId="60A2F7F6" w14:textId="77777777" w:rsidR="007A4080" w:rsidRDefault="007A4080" w:rsidP="007A4080">
      <w:r>
        <w:t xml:space="preserve">        return list(range(320))</w:t>
      </w:r>
    </w:p>
    <w:p w14:paraId="670F7E7E" w14:textId="77777777" w:rsidR="007A4080" w:rsidRDefault="007A4080" w:rsidP="007A4080">
      <w:r>
        <w:t xml:space="preserve">    elif dataset_name == "train":</w:t>
      </w:r>
    </w:p>
    <w:p w14:paraId="587497B7" w14:textId="77777777" w:rsidR="007A4080" w:rsidRDefault="007A4080" w:rsidP="007A4080">
      <w:r>
        <w:t xml:space="preserve">        return list(range(0, 160))</w:t>
      </w:r>
    </w:p>
    <w:p w14:paraId="0BED2F8F" w14:textId="77777777" w:rsidR="007A4080" w:rsidRDefault="007A4080" w:rsidP="007A4080">
      <w:r>
        <w:t xml:space="preserve">    elif dataset_name == "dev":</w:t>
      </w:r>
    </w:p>
    <w:p w14:paraId="25463FE4" w14:textId="77777777" w:rsidR="007A4080" w:rsidRDefault="007A4080" w:rsidP="007A4080">
      <w:r>
        <w:t xml:space="preserve">        return list(range(160, 240))</w:t>
      </w:r>
    </w:p>
    <w:p w14:paraId="130DD77C" w14:textId="77777777" w:rsidR="007A4080" w:rsidRDefault="007A4080" w:rsidP="007A4080">
      <w:r>
        <w:t xml:space="preserve">    elif dataset_name == "test":</w:t>
      </w:r>
    </w:p>
    <w:p w14:paraId="151078BB" w14:textId="77777777" w:rsidR="007A4080" w:rsidRDefault="007A4080" w:rsidP="007A4080">
      <w:r>
        <w:t xml:space="preserve">        return list(range(240, 320))</w:t>
      </w:r>
    </w:p>
    <w:p w14:paraId="33F458C1" w14:textId="77777777" w:rsidR="007A4080" w:rsidRDefault="007A4080" w:rsidP="007A4080">
      <w:r>
        <w:t xml:space="preserve">    # Small set of debates to build an alphabet off</w:t>
      </w:r>
    </w:p>
    <w:p w14:paraId="3FFDAE25" w14:textId="77777777" w:rsidR="007A4080" w:rsidRDefault="007A4080" w:rsidP="007A4080">
      <w:r>
        <w:t xml:space="preserve">    elif dataset_name == "alphabet-sample":</w:t>
      </w:r>
    </w:p>
    <w:p w14:paraId="020E869B" w14:textId="77777777" w:rsidR="007A4080" w:rsidRDefault="007A4080" w:rsidP="007A4080">
      <w:r>
        <w:t xml:space="preserve">        return [0]</w:t>
      </w:r>
    </w:p>
    <w:p w14:paraId="024E8E87" w14:textId="77777777" w:rsidR="007A4080" w:rsidRDefault="007A4080" w:rsidP="007A4080">
      <w:r>
        <w:t xml:space="preserve">    else:</w:t>
      </w:r>
    </w:p>
    <w:p w14:paraId="1ABE7696" w14:textId="77777777" w:rsidR="007A4080" w:rsidRDefault="007A4080" w:rsidP="007A4080">
      <w:r>
        <w:t xml:space="preserve">        return []</w:t>
      </w:r>
    </w:p>
    <w:p w14:paraId="17D8230B" w14:textId="77777777" w:rsidR="007A4080" w:rsidRDefault="007A4080" w:rsidP="007A4080"/>
    <w:p w14:paraId="59C524ED" w14:textId="77777777" w:rsidR="007A4080" w:rsidRDefault="007A4080" w:rsidP="007A4080"/>
    <w:p w14:paraId="7B268052" w14:textId="77777777" w:rsidR="007A4080" w:rsidRDefault="007A4080" w:rsidP="007A4080">
      <w:r>
        <w:lastRenderedPageBreak/>
        <w:t>def archive_old_bucket_allocations():</w:t>
      </w:r>
    </w:p>
    <w:p w14:paraId="0F15BD08" w14:textId="77777777" w:rsidR="007A4080" w:rsidRDefault="007A4080" w:rsidP="007A4080">
      <w:r>
        <w:t xml:space="preserve">    """</w:t>
      </w:r>
    </w:p>
    <w:p w14:paraId="50019D78" w14:textId="77777777" w:rsidR="007A4080" w:rsidRDefault="007A4080" w:rsidP="007A4080">
      <w:r>
        <w:t xml:space="preserve">    Move old bucket files in hansard_gathering/data_buckets to an archive so they're not lost</w:t>
      </w:r>
    </w:p>
    <w:p w14:paraId="6902DBF5" w14:textId="77777777" w:rsidR="007A4080" w:rsidRDefault="007A4080" w:rsidP="007A4080">
      <w:r>
        <w:t xml:space="preserve">    """</w:t>
      </w:r>
    </w:p>
    <w:p w14:paraId="2DBD3E44" w14:textId="77777777" w:rsidR="007A4080" w:rsidRDefault="007A4080" w:rsidP="007A4080">
      <w:r>
        <w:t xml:space="preserve">    os.makedirs("hansard_gathering/data_buckets_archive", exist_ok=True)</w:t>
      </w:r>
    </w:p>
    <w:p w14:paraId="500A7EA2" w14:textId="77777777" w:rsidR="007A4080" w:rsidRDefault="007A4080" w:rsidP="007A4080"/>
    <w:p w14:paraId="3DA8F514" w14:textId="77777777" w:rsidR="007A4080" w:rsidRDefault="007A4080" w:rsidP="007A4080">
      <w:r>
        <w:t xml:space="preserve">    file_list = sorted(glob.glob("hansard_gathering/data_buckets/*.txt"))</w:t>
      </w:r>
    </w:p>
    <w:p w14:paraId="15CECD25" w14:textId="77777777" w:rsidR="007A4080" w:rsidRDefault="007A4080" w:rsidP="007A4080">
      <w:r>
        <w:t xml:space="preserve">    for _file in file_list:</w:t>
      </w:r>
    </w:p>
    <w:p w14:paraId="39A0C5DB" w14:textId="77777777" w:rsidR="007A4080" w:rsidRDefault="007A4080" w:rsidP="007A4080">
      <w:r>
        <w:t xml:space="preserve">        new_dest = _file.replace("data_buckets", "data_buckets_archive")</w:t>
      </w:r>
    </w:p>
    <w:p w14:paraId="67D32BFC" w14:textId="77777777" w:rsidR="007A4080" w:rsidRDefault="007A4080" w:rsidP="007A4080">
      <w:r>
        <w:t xml:space="preserve">        os.rename(_file, new_dest)</w:t>
      </w:r>
    </w:p>
    <w:p w14:paraId="2B4B630D" w14:textId="77777777" w:rsidR="007A4080" w:rsidRDefault="007A4080" w:rsidP="007A4080"/>
    <w:p w14:paraId="0623B0E9" w14:textId="77777777" w:rsidR="007A4080" w:rsidRDefault="007A4080" w:rsidP="007A4080"/>
    <w:p w14:paraId="22467D30" w14:textId="77777777" w:rsidR="007A4080" w:rsidRDefault="007A4080" w:rsidP="007A4080">
      <w:r>
        <w:t>def rehash_datasets():</w:t>
      </w:r>
    </w:p>
    <w:p w14:paraId="053D6A2A" w14:textId="77777777" w:rsidR="007A4080" w:rsidRDefault="007A4080" w:rsidP="007A4080">
      <w:r>
        <w:t xml:space="preserve">    """</w:t>
      </w:r>
    </w:p>
    <w:p w14:paraId="201E8AED" w14:textId="77777777" w:rsidR="007A4080" w:rsidRDefault="007A4080" w:rsidP="007A4080">
      <w:r>
        <w:t xml:space="preserve">    Hash all Hansard debates into 3 datasets:</w:t>
      </w:r>
    </w:p>
    <w:p w14:paraId="4EC46C61" w14:textId="77777777" w:rsidR="007A4080" w:rsidRDefault="007A4080" w:rsidP="007A4080">
      <w:r>
        <w:t xml:space="preserve">    train</w:t>
      </w:r>
    </w:p>
    <w:p w14:paraId="607EAD9D" w14:textId="77777777" w:rsidR="007A4080" w:rsidRDefault="007A4080" w:rsidP="007A4080">
      <w:r>
        <w:t xml:space="preserve">    test</w:t>
      </w:r>
    </w:p>
    <w:p w14:paraId="76D73AD8" w14:textId="77777777" w:rsidR="007A4080" w:rsidRDefault="007A4080" w:rsidP="007A4080">
      <w:r>
        <w:t xml:space="preserve">    dev</w:t>
      </w:r>
    </w:p>
    <w:p w14:paraId="39F9765E" w14:textId="77777777" w:rsidR="007A4080" w:rsidRDefault="007A4080" w:rsidP="007A4080">
      <w:r>
        <w:t xml:space="preserve">    (ALL)</w:t>
      </w:r>
    </w:p>
    <w:p w14:paraId="323EBE67" w14:textId="77777777" w:rsidR="007A4080" w:rsidRDefault="007A4080" w:rsidP="007A4080">
      <w:r>
        <w:t xml:space="preserve">    We take a hash of the date-and-debate-name part of each filepath, then use modulo to</w:t>
      </w:r>
    </w:p>
    <w:p w14:paraId="2C1B4F7C" w14:textId="77777777" w:rsidR="007A4080" w:rsidRDefault="007A4080" w:rsidP="007A4080">
      <w:r>
        <w:t xml:space="preserve">    bucket this.</w:t>
      </w:r>
    </w:p>
    <w:p w14:paraId="2EC50843" w14:textId="77777777" w:rsidR="007A4080" w:rsidRDefault="007A4080" w:rsidP="007A4080">
      <w:r>
        <w:t xml:space="preserve">    """</w:t>
      </w:r>
    </w:p>
    <w:p w14:paraId="57DABF5D" w14:textId="77777777" w:rsidR="007A4080" w:rsidRDefault="007A4080" w:rsidP="007A4080"/>
    <w:p w14:paraId="7DEC487E" w14:textId="77777777" w:rsidR="007A4080" w:rsidRDefault="007A4080" w:rsidP="007A4080">
      <w:r>
        <w:t xml:space="preserve">    archive_old_bucket_allocations()</w:t>
      </w:r>
    </w:p>
    <w:p w14:paraId="6CA617AF" w14:textId="77777777" w:rsidR="007A4080" w:rsidRDefault="007A4080" w:rsidP="007A4080"/>
    <w:p w14:paraId="3AE795FA" w14:textId="77777777" w:rsidR="007A4080" w:rsidRDefault="007A4080" w:rsidP="007A4080">
      <w:r>
        <w:t xml:space="preserve">    # bucket allocations: 4 for train, 2 for dev, 2 for test</w:t>
      </w:r>
    </w:p>
    <w:p w14:paraId="617165F8" w14:textId="77777777" w:rsidR="007A4080" w:rsidRDefault="007A4080" w:rsidP="007A4080">
      <w:r>
        <w:t xml:space="preserve">    num_of_buckets = get_total_number_of_buckets()</w:t>
      </w:r>
    </w:p>
    <w:p w14:paraId="5661C63D" w14:textId="77777777" w:rsidR="007A4080" w:rsidRDefault="007A4080" w:rsidP="007A4080">
      <w:r>
        <w:t xml:space="preserve">    debug = False</w:t>
      </w:r>
    </w:p>
    <w:p w14:paraId="7FFF089E" w14:textId="77777777" w:rsidR="007A4080" w:rsidRDefault="007A4080" w:rsidP="007A4080"/>
    <w:p w14:paraId="75FA9C44" w14:textId="77777777" w:rsidR="007A4080" w:rsidRDefault="007A4080" w:rsidP="007A4080">
      <w:r>
        <w:t xml:space="preserve">    os.makedirs("hansard_gathering/data_buckets", exist_ok=True)</w:t>
      </w:r>
    </w:p>
    <w:p w14:paraId="2A49DB1C" w14:textId="77777777" w:rsidR="007A4080" w:rsidRDefault="007A4080" w:rsidP="007A4080">
      <w:r>
        <w:t xml:space="preserve">    files_by_bucket = defaultdict(lambda: set())</w:t>
      </w:r>
    </w:p>
    <w:p w14:paraId="6E678521" w14:textId="77777777" w:rsidR="007A4080" w:rsidRDefault="007A4080" w:rsidP="007A4080"/>
    <w:p w14:paraId="146B3987" w14:textId="77777777" w:rsidR="007A4080" w:rsidRDefault="007A4080" w:rsidP="007A4080">
      <w:r>
        <w:t xml:space="preserve">    file_list = sorted(glob.glob(</w:t>
      </w:r>
    </w:p>
    <w:p w14:paraId="708AB14E" w14:textId="77777777" w:rsidR="007A4080" w:rsidRDefault="007A4080" w:rsidP="007A4080">
      <w:r>
        <w:t xml:space="preserve">        "hansard_gathering/processed_hansard_data/**/*.txt", recursive=True))</w:t>
      </w:r>
    </w:p>
    <w:p w14:paraId="13C0DF32" w14:textId="77777777" w:rsidR="007A4080" w:rsidRDefault="007A4080" w:rsidP="007A4080"/>
    <w:p w14:paraId="693F3D54" w14:textId="77777777" w:rsidR="007A4080" w:rsidRDefault="007A4080" w:rsidP="007A4080">
      <w:r>
        <w:t xml:space="preserve">    file_list = list(filter(lambda elem: not elem.endswith("-spans.txt"), file_list))</w:t>
      </w:r>
    </w:p>
    <w:p w14:paraId="3A20BA40" w14:textId="77777777" w:rsidR="007A4080" w:rsidRDefault="007A4080" w:rsidP="007A4080"/>
    <w:p w14:paraId="1495F0F6" w14:textId="77777777" w:rsidR="007A4080" w:rsidRDefault="007A4080" w:rsidP="007A4080">
      <w:r>
        <w:t xml:space="preserve">    for _file in file_list:</w:t>
      </w:r>
    </w:p>
    <w:p w14:paraId="5749BA53" w14:textId="77777777" w:rsidR="007A4080" w:rsidRDefault="007A4080" w:rsidP="007A4080">
      <w:r>
        <w:t xml:space="preserve">        date_filename_path = "/".join(_file.split("/")[2:])</w:t>
      </w:r>
    </w:p>
    <w:p w14:paraId="427DDB64" w14:textId="77777777" w:rsidR="007A4080" w:rsidRDefault="007A4080" w:rsidP="007A4080">
      <w:r>
        <w:t xml:space="preserve">        hash_val = hash(date_filename_path)</w:t>
      </w:r>
    </w:p>
    <w:p w14:paraId="715671FA" w14:textId="77777777" w:rsidR="007A4080" w:rsidRDefault="007A4080" w:rsidP="007A4080">
      <w:r>
        <w:t xml:space="preserve">        bucket_num = hash_val % num_of_buckets</w:t>
      </w:r>
    </w:p>
    <w:p w14:paraId="1C5F7E2E" w14:textId="77777777" w:rsidR="007A4080" w:rsidRDefault="007A4080" w:rsidP="007A4080">
      <w:r>
        <w:t xml:space="preserve">        files_by_bucket[bucket_num].add(_file)</w:t>
      </w:r>
    </w:p>
    <w:p w14:paraId="16787604" w14:textId="77777777" w:rsidR="007A4080" w:rsidRDefault="007A4080" w:rsidP="007A4080">
      <w:r>
        <w:t xml:space="preserve">        print("hashed {} into bucket {}".format(_file, bucket_num)) if debug else None</w:t>
      </w:r>
    </w:p>
    <w:p w14:paraId="26543FFC" w14:textId="77777777" w:rsidR="007A4080" w:rsidRDefault="007A4080" w:rsidP="007A4080"/>
    <w:p w14:paraId="092779CC" w14:textId="77777777" w:rsidR="007A4080" w:rsidRDefault="007A4080" w:rsidP="007A4080">
      <w:r>
        <w:t xml:space="preserve">    for bucket_num in files_by_bucket.keys():</w:t>
      </w:r>
    </w:p>
    <w:p w14:paraId="4A783304" w14:textId="77777777" w:rsidR="007A4080" w:rsidRDefault="007A4080" w:rsidP="007A4080">
      <w:r>
        <w:t xml:space="preserve">        with open("hansard_gathering/data_buckets/{}.txt".format(bucket_num), "w") as f:</w:t>
      </w:r>
    </w:p>
    <w:p w14:paraId="004A0B3B" w14:textId="77777777" w:rsidR="007A4080" w:rsidRDefault="007A4080" w:rsidP="007A4080">
      <w:r>
        <w:t xml:space="preserve">            filepaths = sorted(files_by_bucket[bucket_num])</w:t>
      </w:r>
    </w:p>
    <w:p w14:paraId="339D83B1" w14:textId="77777777" w:rsidR="007A4080" w:rsidRDefault="007A4080" w:rsidP="007A4080">
      <w:r>
        <w:lastRenderedPageBreak/>
        <w:t xml:space="preserve">            for filepath in filepaths:</w:t>
      </w:r>
    </w:p>
    <w:p w14:paraId="3CD1EC0D" w14:textId="77777777" w:rsidR="007A4080" w:rsidRDefault="007A4080" w:rsidP="007A4080">
      <w:r>
        <w:t xml:space="preserve">                f.write(filepath + "\n")</w:t>
      </w:r>
    </w:p>
    <w:p w14:paraId="5C599346" w14:textId="77777777" w:rsidR="007A4080" w:rsidRDefault="007A4080" w:rsidP="007A4080"/>
    <w:p w14:paraId="7F6DFE9C" w14:textId="77777777" w:rsidR="00FC504B" w:rsidRPr="00FC504B" w:rsidRDefault="00FC504B" w:rsidP="00FC504B"/>
    <w:p w14:paraId="10B02F21" w14:textId="39CDA5E7" w:rsidR="00284012" w:rsidRDefault="00284012" w:rsidP="00284012">
      <w:pPr>
        <w:pStyle w:val="Heading2"/>
      </w:pPr>
      <w:r>
        <w:t>keras_character_based_ner/src/matt/eval.py</w:t>
      </w:r>
    </w:p>
    <w:p w14:paraId="5FEED6AB" w14:textId="77777777" w:rsidR="007A4080" w:rsidRDefault="007A4080" w:rsidP="007A4080">
      <w:r>
        <w:t>"""</w:t>
      </w:r>
    </w:p>
    <w:p w14:paraId="68AE52DB" w14:textId="77777777" w:rsidR="007A4080" w:rsidRDefault="007A4080" w:rsidP="007A4080">
      <w:r>
        <w:t>Evaluate the trained Keras model</w:t>
      </w:r>
    </w:p>
    <w:p w14:paraId="02AD9B9D" w14:textId="77777777" w:rsidR="007A4080" w:rsidRDefault="007A4080" w:rsidP="007A4080">
      <w:r>
        <w:t>"""</w:t>
      </w:r>
    </w:p>
    <w:p w14:paraId="593799C5" w14:textId="77777777" w:rsidR="007A4080" w:rsidRDefault="007A4080" w:rsidP="007A4080">
      <w:r>
        <w:t>from sklearn.model_selection import KFold  # type: ignore</w:t>
      </w:r>
    </w:p>
    <w:p w14:paraId="4512FC33" w14:textId="77777777" w:rsidR="007A4080" w:rsidRDefault="007A4080" w:rsidP="007A4080">
      <w:r>
        <w:t>from keras_character_based_ner.src.matt.file_management import unpickle_large_file</w:t>
      </w:r>
    </w:p>
    <w:p w14:paraId="04621503" w14:textId="77777777" w:rsidR="007A4080" w:rsidRDefault="007A4080" w:rsidP="007A4080">
      <w:r>
        <w:t>from keras_character_based_ner.src.config import Config</w:t>
      </w:r>
    </w:p>
    <w:p w14:paraId="41CCB775" w14:textId="77777777" w:rsidR="007A4080" w:rsidRDefault="007A4080" w:rsidP="007A4080">
      <w:r>
        <w:t>from keras_character_based_ner.src.matt.persist import AlphabetPreloadedCharBasedNERDataset,\</w:t>
      </w:r>
    </w:p>
    <w:p w14:paraId="65A6D327" w14:textId="77777777" w:rsidR="007A4080" w:rsidRDefault="007A4080" w:rsidP="007A4080">
      <w:r>
        <w:t xml:space="preserve">    LoadedToyModel, SavedCharacterBasedLSTMModel</w:t>
      </w:r>
    </w:p>
    <w:p w14:paraId="4BFF5C3A" w14:textId="77777777" w:rsidR="007A4080" w:rsidRDefault="007A4080" w:rsidP="007A4080">
      <w:r>
        <w:t>from typing import List</w:t>
      </w:r>
    </w:p>
    <w:p w14:paraId="1E820DD7" w14:textId="77777777" w:rsidR="007A4080" w:rsidRDefault="007A4080" w:rsidP="007A4080">
      <w:r>
        <w:t>import numpy as np  # type: ignore</w:t>
      </w:r>
    </w:p>
    <w:p w14:paraId="7E59B2BD" w14:textId="77777777" w:rsidR="007A4080" w:rsidRDefault="007A4080" w:rsidP="007A4080"/>
    <w:p w14:paraId="522B015B" w14:textId="77777777" w:rsidR="007A4080" w:rsidRDefault="007A4080" w:rsidP="007A4080"/>
    <w:p w14:paraId="56DFF445" w14:textId="77777777" w:rsidR="007A4080" w:rsidRDefault="007A4080" w:rsidP="007A4080">
      <w:r>
        <w:t>def init_config_dataset():</w:t>
      </w:r>
    </w:p>
    <w:p w14:paraId="68AAF0B4" w14:textId="77777777" w:rsidR="007A4080" w:rsidRDefault="007A4080" w:rsidP="007A4080">
      <w:r>
        <w:t xml:space="preserve">    """</w:t>
      </w:r>
    </w:p>
    <w:p w14:paraId="00E109FA" w14:textId="77777777" w:rsidR="007A4080" w:rsidRDefault="007A4080" w:rsidP="007A4080">
      <w:r>
        <w:t xml:space="preserve">    Create a vanilla Config and CharBasedNERDataset object, required for constructing a model.</w:t>
      </w:r>
    </w:p>
    <w:p w14:paraId="54487477" w14:textId="77777777" w:rsidR="007A4080" w:rsidRDefault="007A4080" w:rsidP="007A4080">
      <w:r>
        <w:t xml:space="preserve">    We don't actually use the dataset at all in evaluation - we just use the model weights.</w:t>
      </w:r>
    </w:p>
    <w:p w14:paraId="7AA8DF5B" w14:textId="77777777" w:rsidR="007A4080" w:rsidRDefault="007A4080" w:rsidP="007A4080">
      <w:r>
        <w:t xml:space="preserve">    :return:</w:t>
      </w:r>
    </w:p>
    <w:p w14:paraId="3B8DA177" w14:textId="77777777" w:rsidR="007A4080" w:rsidRDefault="007A4080" w:rsidP="007A4080">
      <w:r>
        <w:t xml:space="preserve">    """</w:t>
      </w:r>
    </w:p>
    <w:p w14:paraId="4378325D" w14:textId="77777777" w:rsidR="007A4080" w:rsidRDefault="007A4080" w:rsidP="007A4080">
      <w:r>
        <w:t xml:space="preserve">    config = Config()</w:t>
      </w:r>
    </w:p>
    <w:p w14:paraId="7530F558" w14:textId="77777777" w:rsidR="007A4080" w:rsidRDefault="007A4080" w:rsidP="007A4080">
      <w:r>
        <w:t xml:space="preserve">    dataset = AlphabetPreloadedCharBasedNERDataset()</w:t>
      </w:r>
    </w:p>
    <w:p w14:paraId="72412FD2" w14:textId="77777777" w:rsidR="007A4080" w:rsidRDefault="007A4080" w:rsidP="007A4080">
      <w:r>
        <w:t xml:space="preserve">    return config, dataset</w:t>
      </w:r>
    </w:p>
    <w:p w14:paraId="49D4790F" w14:textId="77777777" w:rsidR="007A4080" w:rsidRDefault="007A4080" w:rsidP="007A4080"/>
    <w:p w14:paraId="77351255" w14:textId="77777777" w:rsidR="007A4080" w:rsidRDefault="007A4080" w:rsidP="007A4080"/>
    <w:p w14:paraId="4A0D3792" w14:textId="77777777" w:rsidR="007A4080" w:rsidRDefault="007A4080" w:rsidP="007A4080">
      <w:r>
        <w:t>def k_fold_cross_validation():</w:t>
      </w:r>
    </w:p>
    <w:p w14:paraId="7819BD11" w14:textId="77777777" w:rsidR="007A4080" w:rsidRDefault="007A4080" w:rsidP="007A4080">
      <w:r>
        <w:t xml:space="preserve">    """</w:t>
      </w:r>
    </w:p>
    <w:p w14:paraId="0E773E00" w14:textId="77777777" w:rsidR="007A4080" w:rsidRDefault="007A4080" w:rsidP="007A4080">
      <w:r>
        <w:t xml:space="preserve">    Train and validate a new model using k-fold cross validation.</w:t>
      </w:r>
    </w:p>
    <w:p w14:paraId="0F922D31" w14:textId="77777777" w:rsidR="007A4080" w:rsidRDefault="007A4080" w:rsidP="007A4080">
      <w:r>
        <w:t xml:space="preserve">    With thanks to</w:t>
      </w:r>
    </w:p>
    <w:p w14:paraId="75DC6433" w14:textId="77777777" w:rsidR="007A4080" w:rsidRDefault="007A4080" w:rsidP="007A4080">
      <w:r>
        <w:t xml:space="preserve">    https://datascience.stackexchange.com/questions/27212/stratifiedkfold-valueerror-supported-target-types-are-binary-multiclass</w:t>
      </w:r>
    </w:p>
    <w:p w14:paraId="22FCE999" w14:textId="77777777" w:rsidR="007A4080" w:rsidRDefault="007A4080" w:rsidP="007A4080">
      <w:r>
        <w:t xml:space="preserve">    for the guide on implementing k-fold in keras</w:t>
      </w:r>
    </w:p>
    <w:p w14:paraId="5B9A49CE" w14:textId="77777777" w:rsidR="007A4080" w:rsidRDefault="007A4080" w:rsidP="007A4080">
      <w:r>
        <w:t xml:space="preserve">    :return:</w:t>
      </w:r>
    </w:p>
    <w:p w14:paraId="490E38A8" w14:textId="77777777" w:rsidR="007A4080" w:rsidRDefault="007A4080" w:rsidP="007A4080">
      <w:r>
        <w:t xml:space="preserve">    """</w:t>
      </w:r>
    </w:p>
    <w:p w14:paraId="41A0502F" w14:textId="77777777" w:rsidR="007A4080" w:rsidRDefault="007A4080" w:rsidP="007A4080">
      <w:r>
        <w:t xml:space="preserve">    x = unpickle_large_file("keras_character_based_ner/src/x_np-train-toy.p")</w:t>
      </w:r>
    </w:p>
    <w:p w14:paraId="3E30FC08" w14:textId="77777777" w:rsidR="007A4080" w:rsidRDefault="007A4080" w:rsidP="007A4080">
      <w:r>
        <w:t xml:space="preserve">    y = unpickle_large_file("keras_character_based_ner/src/y_np-train-toy.p")</w:t>
      </w:r>
    </w:p>
    <w:p w14:paraId="78419A64" w14:textId="77777777" w:rsidR="007A4080" w:rsidRDefault="007A4080" w:rsidP="007A4080">
      <w:r>
        <w:t xml:space="preserve">    loss_scores: List = []</w:t>
      </w:r>
    </w:p>
    <w:p w14:paraId="07CCE638" w14:textId="77777777" w:rsidR="007A4080" w:rsidRDefault="007A4080" w:rsidP="007A4080">
      <w:r>
        <w:t xml:space="preserve">    categorical_accuracy_scores: List = []</w:t>
      </w:r>
    </w:p>
    <w:p w14:paraId="5AA8976F" w14:textId="77777777" w:rsidR="007A4080" w:rsidRDefault="007A4080" w:rsidP="007A4080">
      <w:r>
        <w:t xml:space="preserve">    non_null_label_accuracy_scores: List = []</w:t>
      </w:r>
    </w:p>
    <w:p w14:paraId="10C653CB" w14:textId="77777777" w:rsidR="007A4080" w:rsidRDefault="007A4080" w:rsidP="007A4080">
      <w:r>
        <w:t xml:space="preserve">    # Use a new CharBasedLSTMModel with saving capabilities, and manual evaluation and fit methods</w:t>
      </w:r>
    </w:p>
    <w:p w14:paraId="23895DC0" w14:textId="77777777" w:rsidR="007A4080" w:rsidRDefault="007A4080" w:rsidP="007A4080">
      <w:r>
        <w:t xml:space="preserve">    kf = KFold(n_splits=10)</w:t>
      </w:r>
    </w:p>
    <w:p w14:paraId="67DE61C5" w14:textId="77777777" w:rsidR="007A4080" w:rsidRDefault="007A4080" w:rsidP="007A4080">
      <w:r>
        <w:lastRenderedPageBreak/>
        <w:t xml:space="preserve">    for train, test in kf.split(x):</w:t>
      </w:r>
    </w:p>
    <w:p w14:paraId="5959A64B" w14:textId="77777777" w:rsidR="007A4080" w:rsidRDefault="007A4080" w:rsidP="007A4080">
      <w:r>
        <w:t xml:space="preserve">        model = SavedCharacterBasedLSTMModel(*init_config_dataset())</w:t>
      </w:r>
    </w:p>
    <w:p w14:paraId="5F4D8261" w14:textId="77777777" w:rsidR="007A4080" w:rsidRDefault="007A4080" w:rsidP="007A4080">
      <w:r>
        <w:t xml:space="preserve">        model.manual_fit(x_train=x[train], y_train=y[train], batch_size=Config.batch_size,</w:t>
      </w:r>
    </w:p>
    <w:p w14:paraId="3B8FBC19" w14:textId="77777777" w:rsidR="007A4080" w:rsidRDefault="007A4080" w:rsidP="007A4080">
      <w:r>
        <w:t xml:space="preserve">                         epochs=3)</w:t>
      </w:r>
    </w:p>
    <w:p w14:paraId="142FE466" w14:textId="77777777" w:rsidR="007A4080" w:rsidRDefault="007A4080" w:rsidP="007A4080">
      <w:r>
        <w:t xml:space="preserve">        loss, categorical_accuracy, non_null_label_accuracy = model.manual_evaluate(</w:t>
      </w:r>
    </w:p>
    <w:p w14:paraId="0C59E451" w14:textId="77777777" w:rsidR="007A4080" w:rsidRDefault="007A4080" w:rsidP="007A4080">
      <w:r>
        <w:t xml:space="preserve">            x_test=x[test], y_test=y[test], batch_size=Config.batch_size)</w:t>
      </w:r>
    </w:p>
    <w:p w14:paraId="6F98A0EF" w14:textId="77777777" w:rsidR="007A4080" w:rsidRDefault="007A4080" w:rsidP="007A4080">
      <w:r>
        <w:t xml:space="preserve">        loss_scores.append(loss)</w:t>
      </w:r>
    </w:p>
    <w:p w14:paraId="4D62E2CA" w14:textId="77777777" w:rsidR="007A4080" w:rsidRDefault="007A4080" w:rsidP="007A4080">
      <w:r>
        <w:t xml:space="preserve">        categorical_accuracy_scores.append(categorical_accuracy)</w:t>
      </w:r>
    </w:p>
    <w:p w14:paraId="65A343DC" w14:textId="77777777" w:rsidR="007A4080" w:rsidRDefault="007A4080" w:rsidP="007A4080">
      <w:r>
        <w:t xml:space="preserve">        non_null_label_accuracy_scores.append(non_null_label_accuracy)</w:t>
      </w:r>
    </w:p>
    <w:p w14:paraId="436F3F04" w14:textId="77777777" w:rsidR="007A4080" w:rsidRDefault="007A4080" w:rsidP="007A4080"/>
    <w:p w14:paraId="1DD14C1B" w14:textId="77777777" w:rsidR="007A4080" w:rsidRDefault="007A4080" w:rsidP="007A4080">
      <w:r>
        <w:t xml:space="preserve">    scores_dict = {</w:t>
      </w:r>
    </w:p>
    <w:p w14:paraId="01615E83" w14:textId="77777777" w:rsidR="007A4080" w:rsidRDefault="007A4080" w:rsidP="007A4080">
      <w:r>
        <w:t xml:space="preserve">        "loss_scores": loss_scores,</w:t>
      </w:r>
    </w:p>
    <w:p w14:paraId="0F736BA2" w14:textId="77777777" w:rsidR="007A4080" w:rsidRDefault="007A4080" w:rsidP="007A4080">
      <w:r>
        <w:t xml:space="preserve">        "categorical_accuracy_scores": categorical_accuracy_scores,</w:t>
      </w:r>
    </w:p>
    <w:p w14:paraId="59F4E77D" w14:textId="77777777" w:rsidR="007A4080" w:rsidRDefault="007A4080" w:rsidP="007A4080">
      <w:r>
        <w:t xml:space="preserve">        "non_null_label_accuracy": non_null_label_accuracy_scores,</w:t>
      </w:r>
    </w:p>
    <w:p w14:paraId="23619040" w14:textId="77777777" w:rsidR="007A4080" w:rsidRDefault="007A4080" w:rsidP="007A4080">
      <w:r>
        <w:t xml:space="preserve">    }</w:t>
      </w:r>
    </w:p>
    <w:p w14:paraId="70E79D58" w14:textId="77777777" w:rsidR="007A4080" w:rsidRDefault="007A4080" w:rsidP="007A4080"/>
    <w:p w14:paraId="008C3EB8" w14:textId="77777777" w:rsidR="007A4080" w:rsidRDefault="007A4080" w:rsidP="007A4080">
      <w:r>
        <w:t xml:space="preserve">    print(scores_dict)</w:t>
      </w:r>
    </w:p>
    <w:p w14:paraId="1F4ED52A" w14:textId="77777777" w:rsidR="007A4080" w:rsidRDefault="007A4080" w:rsidP="007A4080"/>
    <w:p w14:paraId="2E546834" w14:textId="77777777" w:rsidR="007A4080" w:rsidRDefault="007A4080" w:rsidP="007A4080">
      <w:r>
        <w:t xml:space="preserve">    for title, scores in scores_dict.items():</w:t>
      </w:r>
    </w:p>
    <w:p w14:paraId="772E5DDA" w14:textId="77777777" w:rsidR="007A4080" w:rsidRDefault="007A4080" w:rsidP="007A4080">
      <w:r>
        <w:t xml:space="preserve">        # With thanks to</w:t>
      </w:r>
    </w:p>
    <w:p w14:paraId="48D37D47" w14:textId="77777777" w:rsidR="007A4080" w:rsidRDefault="007A4080" w:rsidP="007A4080">
      <w:r>
        <w:t xml:space="preserve">        # https://machinelearningmastery.com/evaluate-performance-deep-learning-models-keras/</w:t>
      </w:r>
    </w:p>
    <w:p w14:paraId="7479DF70" w14:textId="77777777" w:rsidR="007A4080" w:rsidRDefault="007A4080" w:rsidP="007A4080">
      <w:r>
        <w:t xml:space="preserve">        print("Mean for {} is {}".format(title, np.mean(scores)))</w:t>
      </w:r>
    </w:p>
    <w:p w14:paraId="027DB2F1" w14:textId="77777777" w:rsidR="007A4080" w:rsidRDefault="007A4080" w:rsidP="007A4080">
      <w:r>
        <w:t xml:space="preserve">        print("Standard deviation for {} is {}".format(title, np.std(scores)))</w:t>
      </w:r>
    </w:p>
    <w:p w14:paraId="2B4686B8" w14:textId="77777777" w:rsidR="007A4080" w:rsidRDefault="007A4080" w:rsidP="007A4080"/>
    <w:p w14:paraId="4BAAF90B" w14:textId="77777777" w:rsidR="007A4080" w:rsidRDefault="007A4080" w:rsidP="007A4080"/>
    <w:p w14:paraId="7920EE50" w14:textId="77777777" w:rsidR="007A4080" w:rsidRDefault="007A4080" w:rsidP="007A4080">
      <w:r>
        <w:t>def model_data_validation(dataset_name, dataset_size):</w:t>
      </w:r>
    </w:p>
    <w:p w14:paraId="7F6372A9" w14:textId="77777777" w:rsidR="007A4080" w:rsidRDefault="007A4080" w:rsidP="007A4080">
      <w:r>
        <w:t xml:space="preserve">    """</w:t>
      </w:r>
    </w:p>
    <w:p w14:paraId="2532CA7D" w14:textId="77777777" w:rsidR="007A4080" w:rsidRDefault="007A4080" w:rsidP="007A4080">
      <w:r>
        <w:t xml:space="preserve">    Validate toy model on a bucket of text it hasn't been trained on (train) or validated on (dev) yet.</w:t>
      </w:r>
    </w:p>
    <w:p w14:paraId="288ED216" w14:textId="77777777" w:rsidR="007A4080" w:rsidRDefault="007A4080" w:rsidP="007A4080">
      <w:r>
        <w:t xml:space="preserve">    This is because the 'test' dataset used to train the model gave NaN for validation loss.</w:t>
      </w:r>
    </w:p>
    <w:p w14:paraId="0A1E6412" w14:textId="77777777" w:rsidR="007A4080" w:rsidRDefault="007A4080" w:rsidP="007A4080">
      <w:r>
        <w:t xml:space="preserve">    :param dataset_name: train, test, dev</w:t>
      </w:r>
    </w:p>
    <w:p w14:paraId="4AF1C45B" w14:textId="77777777" w:rsidR="007A4080" w:rsidRDefault="007A4080" w:rsidP="007A4080">
      <w:r>
        <w:t xml:space="preserve">    :param dataset_size: toy or mini</w:t>
      </w:r>
    </w:p>
    <w:p w14:paraId="3806AB47" w14:textId="77777777" w:rsidR="007A4080" w:rsidRDefault="007A4080" w:rsidP="007A4080">
      <w:r>
        <w:t xml:space="preserve">    :return:</w:t>
      </w:r>
    </w:p>
    <w:p w14:paraId="72E5A2EC" w14:textId="77777777" w:rsidR="007A4080" w:rsidRDefault="007A4080" w:rsidP="007A4080">
      <w:r>
        <w:t xml:space="preserve">    """</w:t>
      </w:r>
    </w:p>
    <w:p w14:paraId="6EA839A8" w14:textId="77777777" w:rsidR="007A4080" w:rsidRDefault="007A4080" w:rsidP="007A4080">
      <w:r>
        <w:t xml:space="preserve">    x = unpickle_large_file("keras_character_based_ner/src/x_np-{}-{}.p".format(</w:t>
      </w:r>
    </w:p>
    <w:p w14:paraId="46B8E109" w14:textId="77777777" w:rsidR="007A4080" w:rsidRDefault="007A4080" w:rsidP="007A4080">
      <w:r>
        <w:t xml:space="preserve">        dataset_name, dataset_size))</w:t>
      </w:r>
    </w:p>
    <w:p w14:paraId="3D9DEB9D" w14:textId="77777777" w:rsidR="007A4080" w:rsidRDefault="007A4080" w:rsidP="007A4080">
      <w:r>
        <w:t xml:space="preserve">    y = unpickle_large_file("keras_character_based_ner/src/y_np-{}-{}.p".format(</w:t>
      </w:r>
    </w:p>
    <w:p w14:paraId="6E64BB9A" w14:textId="77777777" w:rsidR="007A4080" w:rsidRDefault="007A4080" w:rsidP="007A4080">
      <w:r>
        <w:t xml:space="preserve">        dataset_name, dataset_size))</w:t>
      </w:r>
    </w:p>
    <w:p w14:paraId="297DED6C" w14:textId="77777777" w:rsidR="007A4080" w:rsidRDefault="007A4080" w:rsidP="007A4080">
      <w:r>
        <w:t xml:space="preserve">    # Load in the pre-trained Toy model off disk</w:t>
      </w:r>
    </w:p>
    <w:p w14:paraId="5F0A000E" w14:textId="77777777" w:rsidR="007A4080" w:rsidRDefault="007A4080" w:rsidP="007A4080">
      <w:r>
        <w:t xml:space="preserve">    model = LoadedToyModel(*init_config_dataset())</w:t>
      </w:r>
    </w:p>
    <w:p w14:paraId="1DB0FF4A" w14:textId="77777777" w:rsidR="007A4080" w:rsidRDefault="007A4080" w:rsidP="007A4080">
      <w:r>
        <w:t xml:space="preserve">    metrics = model.manual_evaluate(x, y, Config.batch_size)</w:t>
      </w:r>
    </w:p>
    <w:p w14:paraId="2A3E8A6F" w14:textId="77777777" w:rsidR="007A4080" w:rsidRDefault="007A4080" w:rsidP="007A4080">
      <w:r>
        <w:t xml:space="preserve">    print("On dataset {dataset_size}-{dataset_name}; ".format(</w:t>
      </w:r>
    </w:p>
    <w:p w14:paraId="3C5181EA" w14:textId="77777777" w:rsidR="007A4080" w:rsidRDefault="007A4080" w:rsidP="007A4080">
      <w:r>
        <w:t xml:space="preserve">        dataset_size=dataset_size, dataset_name=dataset_name))</w:t>
      </w:r>
    </w:p>
    <w:p w14:paraId="1DF1D3B0" w14:textId="77777777" w:rsidR="007A4080" w:rsidRDefault="007A4080" w:rsidP="007A4080">
      <w:r>
        <w:t xml:space="preserve">    print("loss: {}".format(metrics[0]))</w:t>
      </w:r>
    </w:p>
    <w:p w14:paraId="6152CD12" w14:textId="77777777" w:rsidR="007A4080" w:rsidRDefault="007A4080" w:rsidP="007A4080">
      <w:r>
        <w:t xml:space="preserve">    print("categorical accuracy: {}".format(metrics[1]))</w:t>
      </w:r>
    </w:p>
    <w:p w14:paraId="409205FA" w14:textId="77777777" w:rsidR="007A4080" w:rsidRDefault="007A4080" w:rsidP="007A4080">
      <w:r>
        <w:t xml:space="preserve">    print("non null label accuracy: {}".format(metrics[2]))</w:t>
      </w:r>
    </w:p>
    <w:p w14:paraId="3CFC2AE0" w14:textId="77777777" w:rsidR="007A4080" w:rsidRDefault="007A4080" w:rsidP="007A4080">
      <w:r>
        <w:lastRenderedPageBreak/>
        <w:t xml:space="preserve">    if len(metrics) &gt; 3:  # If extended metrics have been added...</w:t>
      </w:r>
    </w:p>
    <w:p w14:paraId="3105B229" w14:textId="77777777" w:rsidR="007A4080" w:rsidRDefault="007A4080" w:rsidP="007A4080">
      <w:r>
        <w:t xml:space="preserve">        print("precision_null: {}".format(metrics[3]))</w:t>
      </w:r>
    </w:p>
    <w:p w14:paraId="4290A01E" w14:textId="77777777" w:rsidR="007A4080" w:rsidRDefault="007A4080" w:rsidP="007A4080">
      <w:r>
        <w:t xml:space="preserve">        print("precision_loc: {}".format(metrics[4]))</w:t>
      </w:r>
    </w:p>
    <w:p w14:paraId="415B74D7" w14:textId="77777777" w:rsidR="007A4080" w:rsidRDefault="007A4080" w:rsidP="007A4080">
      <w:r>
        <w:t xml:space="preserve">        print("precision_org: {}".format(metrics[5]))</w:t>
      </w:r>
    </w:p>
    <w:p w14:paraId="6C9E430E" w14:textId="77777777" w:rsidR="007A4080" w:rsidRDefault="007A4080" w:rsidP="007A4080">
      <w:r>
        <w:t xml:space="preserve">        print("precision_per: {}".format(metrics[6]))</w:t>
      </w:r>
    </w:p>
    <w:p w14:paraId="0E7F5FF5" w14:textId="77777777" w:rsidR="007A4080" w:rsidRDefault="007A4080" w:rsidP="007A4080">
      <w:r>
        <w:t xml:space="preserve">        print("recall_null: {}".format(metrics[7]))</w:t>
      </w:r>
    </w:p>
    <w:p w14:paraId="4790F4D3" w14:textId="77777777" w:rsidR="007A4080" w:rsidRDefault="007A4080" w:rsidP="007A4080">
      <w:r>
        <w:t xml:space="preserve">        print("recall_loc: {}".format(metrics[8]))</w:t>
      </w:r>
    </w:p>
    <w:p w14:paraId="1F0D0CAF" w14:textId="77777777" w:rsidR="007A4080" w:rsidRDefault="007A4080" w:rsidP="007A4080">
      <w:r>
        <w:t xml:space="preserve">        print("recall_org: {}".format(metrics[9]))</w:t>
      </w:r>
    </w:p>
    <w:p w14:paraId="52AC5ABB" w14:textId="77777777" w:rsidR="007A4080" w:rsidRDefault="007A4080" w:rsidP="007A4080">
      <w:r>
        <w:t xml:space="preserve">        print("recall_per: {}".format(metrics[10]))</w:t>
      </w:r>
    </w:p>
    <w:p w14:paraId="3921AAE0" w14:textId="77777777" w:rsidR="007A4080" w:rsidRDefault="007A4080" w:rsidP="007A4080">
      <w:r>
        <w:t xml:space="preserve">        print("f1_null: {}".format(metrics[11]))</w:t>
      </w:r>
    </w:p>
    <w:p w14:paraId="5BA51F47" w14:textId="77777777" w:rsidR="007A4080" w:rsidRDefault="007A4080" w:rsidP="007A4080">
      <w:r>
        <w:t xml:space="preserve">        print("f1_loc: {}".format(metrics[12]))</w:t>
      </w:r>
    </w:p>
    <w:p w14:paraId="68ADC0B4" w14:textId="77777777" w:rsidR="007A4080" w:rsidRDefault="007A4080" w:rsidP="007A4080">
      <w:r>
        <w:t xml:space="preserve">        print("f1_org: {}".format(metrics[13]))</w:t>
      </w:r>
    </w:p>
    <w:p w14:paraId="6CC6B864" w14:textId="77777777" w:rsidR="007A4080" w:rsidRDefault="007A4080" w:rsidP="007A4080">
      <w:r>
        <w:t xml:space="preserve">        print("f1_per: {}".format(metrics[14]))</w:t>
      </w:r>
    </w:p>
    <w:p w14:paraId="1E9CCFF6" w14:textId="77777777" w:rsidR="007A4080" w:rsidRDefault="007A4080" w:rsidP="007A4080"/>
    <w:p w14:paraId="00E2DF1F" w14:textId="77777777" w:rsidR="007A4080" w:rsidRDefault="007A4080" w:rsidP="007A4080"/>
    <w:p w14:paraId="1A965812" w14:textId="77777777" w:rsidR="007A4080" w:rsidRDefault="007A4080" w:rsidP="007A4080">
      <w:r>
        <w:t>def calc_eval_baseline(dataset_name, dataset_size, baseline_label=0):</w:t>
      </w:r>
    </w:p>
    <w:p w14:paraId="14BD59AC" w14:textId="77777777" w:rsidR="007A4080" w:rsidRDefault="007A4080" w:rsidP="007A4080">
      <w:r>
        <w:t xml:space="preserve">    """</w:t>
      </w:r>
    </w:p>
    <w:p w14:paraId="3F25E421" w14:textId="77777777" w:rsidR="007A4080" w:rsidRDefault="007A4080" w:rsidP="007A4080">
      <w:r>
        <w:t xml:space="preserve">    Calculate a basic evaluation baseline, of assuming all labels are NULL</w:t>
      </w:r>
    </w:p>
    <w:p w14:paraId="2BAD9082" w14:textId="77777777" w:rsidR="007A4080" w:rsidRDefault="007A4080" w:rsidP="007A4080">
      <w:r>
        <w:t xml:space="preserve">    :param dataset_name: train, test or dev</w:t>
      </w:r>
    </w:p>
    <w:p w14:paraId="3C8D842C" w14:textId="77777777" w:rsidR="007A4080" w:rsidRDefault="007A4080" w:rsidP="007A4080">
      <w:r>
        <w:t xml:space="preserve">    :param dataset_size: toy or mini</w:t>
      </w:r>
    </w:p>
    <w:p w14:paraId="1C1467A0" w14:textId="77777777" w:rsidR="007A4080" w:rsidRDefault="007A4080" w:rsidP="007A4080">
      <w:r>
        <w:t xml:space="preserve">    :param baseline_label: the label the baseline should always try to guess</w:t>
      </w:r>
    </w:p>
    <w:p w14:paraId="55D81E38" w14:textId="77777777" w:rsidR="007A4080" w:rsidRDefault="007A4080" w:rsidP="007A4080">
      <w:r>
        <w:t xml:space="preserve">    :return:</w:t>
      </w:r>
    </w:p>
    <w:p w14:paraId="5F0C33EB" w14:textId="77777777" w:rsidR="007A4080" w:rsidRDefault="007A4080" w:rsidP="007A4080">
      <w:r>
        <w:t xml:space="preserve">    """</w:t>
      </w:r>
    </w:p>
    <w:p w14:paraId="72309596" w14:textId="77777777" w:rsidR="007A4080" w:rsidRDefault="007A4080" w:rsidP="007A4080">
      <w:r>
        <w:t xml:space="preserve">    def all_zeros(_char_onehot):</w:t>
      </w:r>
    </w:p>
    <w:p w14:paraId="4CE785D1" w14:textId="77777777" w:rsidR="007A4080" w:rsidRDefault="007A4080" w:rsidP="007A4080">
      <w:r>
        <w:t xml:space="preserve">        return all(elem == 0 for elem in _char_onehot)</w:t>
      </w:r>
    </w:p>
    <w:p w14:paraId="6905732C" w14:textId="77777777" w:rsidR="007A4080" w:rsidRDefault="007A4080" w:rsidP="007A4080"/>
    <w:p w14:paraId="11204D6F" w14:textId="77777777" w:rsidR="007A4080" w:rsidRDefault="007A4080" w:rsidP="007A4080">
      <w:r>
        <w:t xml:space="preserve">    def not_null(_char_onehot):</w:t>
      </w:r>
    </w:p>
    <w:p w14:paraId="1F4744C3" w14:textId="77777777" w:rsidR="007A4080" w:rsidRDefault="007A4080" w:rsidP="007A4080">
      <w:r>
        <w:t xml:space="preserve">        return _char_onehot[0] == 0 and 1 in _char_onehot[1:]</w:t>
      </w:r>
    </w:p>
    <w:p w14:paraId="0C25B17A" w14:textId="77777777" w:rsidR="007A4080" w:rsidRDefault="007A4080" w:rsidP="007A4080"/>
    <w:p w14:paraId="1D16577C" w14:textId="77777777" w:rsidR="007A4080" w:rsidRDefault="007A4080" w:rsidP="007A4080">
      <w:r>
        <w:t xml:space="preserve">    def un_one_hot(_char_onehot):</w:t>
      </w:r>
    </w:p>
    <w:p w14:paraId="7D26F26E" w14:textId="77777777" w:rsidR="007A4080" w:rsidRDefault="007A4080" w:rsidP="007A4080">
      <w:r>
        <w:t xml:space="preserve">        for pos, val in enumerate(_char_onehot):</w:t>
      </w:r>
    </w:p>
    <w:p w14:paraId="5A2F639D" w14:textId="77777777" w:rsidR="007A4080" w:rsidRDefault="007A4080" w:rsidP="007A4080">
      <w:r>
        <w:t xml:space="preserve">            if val == 1:</w:t>
      </w:r>
    </w:p>
    <w:p w14:paraId="670D6F66" w14:textId="77777777" w:rsidR="007A4080" w:rsidRDefault="007A4080" w:rsidP="007A4080">
      <w:r>
        <w:t xml:space="preserve">                return pos</w:t>
      </w:r>
    </w:p>
    <w:p w14:paraId="09779571" w14:textId="77777777" w:rsidR="007A4080" w:rsidRDefault="007A4080" w:rsidP="007A4080"/>
    <w:p w14:paraId="4BACCD6B" w14:textId="77777777" w:rsidR="007A4080" w:rsidRDefault="007A4080" w:rsidP="007A4080">
      <w:r>
        <w:t xml:space="preserve">    y = unpickle_large_file("keras_character_based_ner/src/y_np-{}-{}.p".format(</w:t>
      </w:r>
    </w:p>
    <w:p w14:paraId="3F5152A5" w14:textId="77777777" w:rsidR="007A4080" w:rsidRDefault="007A4080" w:rsidP="007A4080">
      <w:r>
        <w:t xml:space="preserve">        dataset_name, dataset_size))</w:t>
      </w:r>
    </w:p>
    <w:p w14:paraId="2DDC5670" w14:textId="77777777" w:rsidR="007A4080" w:rsidRDefault="007A4080" w:rsidP="007A4080"/>
    <w:p w14:paraId="78ECE000" w14:textId="77777777" w:rsidR="007A4080" w:rsidRDefault="007A4080" w:rsidP="007A4080">
      <w:r>
        <w:t xml:space="preserve">    num_of_chars = 0</w:t>
      </w:r>
    </w:p>
    <w:p w14:paraId="325A4D9F" w14:textId="77777777" w:rsidR="007A4080" w:rsidRDefault="007A4080" w:rsidP="007A4080">
      <w:r>
        <w:t xml:space="preserve">    num_of_not_nulls = 0</w:t>
      </w:r>
    </w:p>
    <w:p w14:paraId="4D609CB6" w14:textId="77777777" w:rsidR="007A4080" w:rsidRDefault="007A4080" w:rsidP="007A4080">
      <w:r>
        <w:t xml:space="preserve">    num_correctly_guessed = 0</w:t>
      </w:r>
    </w:p>
    <w:p w14:paraId="0E68C4B1" w14:textId="77777777" w:rsidR="007A4080" w:rsidRDefault="007A4080" w:rsidP="007A4080">
      <w:r>
        <w:t xml:space="preserve">    for sample in y:</w:t>
      </w:r>
    </w:p>
    <w:p w14:paraId="644E7438" w14:textId="77777777" w:rsidR="007A4080" w:rsidRDefault="007A4080" w:rsidP="007A4080">
      <w:r>
        <w:t xml:space="preserve">        for char_onehot in sample:</w:t>
      </w:r>
    </w:p>
    <w:p w14:paraId="30CD71D8" w14:textId="77777777" w:rsidR="007A4080" w:rsidRDefault="007A4080" w:rsidP="007A4080">
      <w:r>
        <w:t xml:space="preserve">            if all_zeros(char_onehot):</w:t>
      </w:r>
    </w:p>
    <w:p w14:paraId="54953BB7" w14:textId="77777777" w:rsidR="007A4080" w:rsidRDefault="007A4080" w:rsidP="007A4080">
      <w:r>
        <w:t xml:space="preserve">                pass  # This is padding, ignore</w:t>
      </w:r>
    </w:p>
    <w:p w14:paraId="7C20C9EC" w14:textId="77777777" w:rsidR="007A4080" w:rsidRDefault="007A4080" w:rsidP="007A4080">
      <w:r>
        <w:t xml:space="preserve">            else:</w:t>
      </w:r>
    </w:p>
    <w:p w14:paraId="10EF58E6" w14:textId="77777777" w:rsidR="007A4080" w:rsidRDefault="007A4080" w:rsidP="007A4080">
      <w:r>
        <w:t xml:space="preserve">                num_of_chars += 1</w:t>
      </w:r>
    </w:p>
    <w:p w14:paraId="49323444" w14:textId="77777777" w:rsidR="007A4080" w:rsidRDefault="007A4080" w:rsidP="007A4080">
      <w:r>
        <w:t xml:space="preserve">                if not_null(char_onehot):</w:t>
      </w:r>
    </w:p>
    <w:p w14:paraId="260BDDD6" w14:textId="77777777" w:rsidR="007A4080" w:rsidRDefault="007A4080" w:rsidP="007A4080">
      <w:r>
        <w:lastRenderedPageBreak/>
        <w:t xml:space="preserve">                    num_of_not_nulls += 1</w:t>
      </w:r>
    </w:p>
    <w:p w14:paraId="304A1902" w14:textId="77777777" w:rsidR="007A4080" w:rsidRDefault="007A4080" w:rsidP="007A4080">
      <w:r>
        <w:t xml:space="preserve">                if un_one_hot(char_onehot) == baseline_label:</w:t>
      </w:r>
    </w:p>
    <w:p w14:paraId="25AE3965" w14:textId="77777777" w:rsidR="007A4080" w:rsidRDefault="007A4080" w:rsidP="007A4080">
      <w:r>
        <w:t xml:space="preserve">                    num_correctly_guessed += 1</w:t>
      </w:r>
    </w:p>
    <w:p w14:paraId="27DC9F1A" w14:textId="77777777" w:rsidR="007A4080" w:rsidRDefault="007A4080" w:rsidP="007A4080"/>
    <w:p w14:paraId="55D05FE4" w14:textId="77777777" w:rsidR="007A4080" w:rsidRDefault="007A4080" w:rsidP="007A4080">
      <w:r>
        <w:t xml:space="preserve">    # The baseline will be wrong for every not-null in the chars</w:t>
      </w:r>
    </w:p>
    <w:p w14:paraId="35FB978E" w14:textId="77777777" w:rsidR="007A4080" w:rsidRDefault="007A4080" w:rsidP="007A4080">
      <w:r>
        <w:t xml:space="preserve">    baseline_inaccuracy = float(num_of_not_nulls) / float(num_of_chars)</w:t>
      </w:r>
    </w:p>
    <w:p w14:paraId="0FF1E161" w14:textId="77777777" w:rsidR="007A4080" w:rsidRDefault="007A4080" w:rsidP="007A4080">
      <w:r>
        <w:t xml:space="preserve">    baseline_accuracy = 1 - baseline_inaccuracy</w:t>
      </w:r>
    </w:p>
    <w:p w14:paraId="4D6001F5" w14:textId="77777777" w:rsidR="007A4080" w:rsidRDefault="007A4080" w:rsidP="007A4080">
      <w:r>
        <w:t xml:space="preserve">    baseline_guessed_accuracy = float(num_correctly_guessed) / float(num_of_chars)</w:t>
      </w:r>
    </w:p>
    <w:p w14:paraId="7737E4EC" w14:textId="77777777" w:rsidR="007A4080" w:rsidRDefault="007A4080" w:rsidP="007A4080">
      <w:r>
        <w:t xml:space="preserve">    print(baseline_accuracy)</w:t>
      </w:r>
    </w:p>
    <w:p w14:paraId="216252E1" w14:textId="36563888" w:rsidR="00FC504B" w:rsidRPr="00FC504B" w:rsidRDefault="007A4080" w:rsidP="007A4080">
      <w:r>
        <w:t xml:space="preserve">    print(baseline_guessed_accuracy)</w:t>
      </w:r>
    </w:p>
    <w:p w14:paraId="520CBADC" w14:textId="541251E9" w:rsidR="00284012" w:rsidRDefault="00284012" w:rsidP="00284012">
      <w:pPr>
        <w:pStyle w:val="Heading2"/>
      </w:pPr>
      <w:r>
        <w:t>keras_character_based_ner/src/matt/file_management.py</w:t>
      </w:r>
    </w:p>
    <w:p w14:paraId="1118A537" w14:textId="77777777" w:rsidR="007A4080" w:rsidRDefault="007A4080" w:rsidP="007A4080">
      <w:r>
        <w:t>from typing import List, Generator, Any</w:t>
      </w:r>
    </w:p>
    <w:p w14:paraId="7986D963" w14:textId="77777777" w:rsidR="007A4080" w:rsidRDefault="007A4080" w:rsidP="007A4080">
      <w:r>
        <w:t>import os</w:t>
      </w:r>
    </w:p>
    <w:p w14:paraId="454EA3D3" w14:textId="77777777" w:rsidR="007A4080" w:rsidRDefault="007A4080" w:rsidP="007A4080">
      <w:r>
        <w:t>import pickle</w:t>
      </w:r>
    </w:p>
    <w:p w14:paraId="74EFAF0A" w14:textId="77777777" w:rsidR="007A4080" w:rsidRDefault="007A4080" w:rsidP="007A4080">
      <w:r>
        <w:t>from keras_character_based_ner.src.matt.dataset_hashing import get_bucket_numbers_for_dataset_name</w:t>
      </w:r>
    </w:p>
    <w:p w14:paraId="2A1B0739" w14:textId="77777777" w:rsidR="007A4080" w:rsidRDefault="007A4080" w:rsidP="007A4080">
      <w:r>
        <w:t>from hansard_gathering import chunk</w:t>
      </w:r>
    </w:p>
    <w:p w14:paraId="69F0E175" w14:textId="77777777" w:rsidR="007A4080" w:rsidRDefault="007A4080" w:rsidP="007A4080"/>
    <w:p w14:paraId="590637D8" w14:textId="77777777" w:rsidR="007A4080" w:rsidRDefault="007A4080" w:rsidP="007A4080"/>
    <w:p w14:paraId="5E993A59" w14:textId="77777777" w:rsidR="007A4080" w:rsidRDefault="007A4080" w:rsidP="007A4080">
      <w:r>
        <w:t>def get_all_hansard_files(dataset_name: str) -&gt; Generator[str, None, None]:</w:t>
      </w:r>
    </w:p>
    <w:p w14:paraId="37606337" w14:textId="77777777" w:rsidR="007A4080" w:rsidRDefault="007A4080" w:rsidP="007A4080">
      <w:r>
        <w:t xml:space="preserve">    """</w:t>
      </w:r>
    </w:p>
    <w:p w14:paraId="07CB0AA1" w14:textId="77777777" w:rsidR="007A4080" w:rsidRDefault="007A4080" w:rsidP="007A4080">
      <w:r>
        <w:t xml:space="preserve">    Return generator of all file names in a given dataset.</w:t>
      </w:r>
    </w:p>
    <w:p w14:paraId="13636735" w14:textId="77777777" w:rsidR="007A4080" w:rsidRDefault="007A4080" w:rsidP="007A4080">
      <w:r>
        <w:t xml:space="preserve">    :param dataset_name: train, dev, test or ALL</w:t>
      </w:r>
    </w:p>
    <w:p w14:paraId="677B0FE1" w14:textId="77777777" w:rsidR="007A4080" w:rsidRDefault="007A4080" w:rsidP="007A4080">
      <w:r>
        <w:t xml:space="preserve">    :return:</w:t>
      </w:r>
    </w:p>
    <w:p w14:paraId="771D0A58" w14:textId="77777777" w:rsidR="007A4080" w:rsidRDefault="007A4080" w:rsidP="007A4080">
      <w:r>
        <w:t xml:space="preserve">    """</w:t>
      </w:r>
    </w:p>
    <w:p w14:paraId="3022C97B" w14:textId="77777777" w:rsidR="007A4080" w:rsidRDefault="007A4080" w:rsidP="007A4080">
      <w:r>
        <w:t xml:space="preserve">    print("Listing Hansard debate files from dataset {}...".format(dataset_name))</w:t>
      </w:r>
    </w:p>
    <w:p w14:paraId="419842BC" w14:textId="77777777" w:rsidR="007A4080" w:rsidRDefault="007A4080" w:rsidP="007A4080">
      <w:r>
        <w:t xml:space="preserve">    bucket_numbers = get_bucket_numbers_for_dataset_name(dataset_name)</w:t>
      </w:r>
    </w:p>
    <w:p w14:paraId="0944F1FA" w14:textId="77777777" w:rsidR="007A4080" w:rsidRDefault="007A4080" w:rsidP="007A4080">
      <w:r>
        <w:t xml:space="preserve">    file_list = []</w:t>
      </w:r>
    </w:p>
    <w:p w14:paraId="3503C8D5" w14:textId="77777777" w:rsidR="007A4080" w:rsidRDefault="007A4080" w:rsidP="007A4080">
      <w:r>
        <w:t xml:space="preserve">    for bucket_number in bucket_numbers:</w:t>
      </w:r>
    </w:p>
    <w:p w14:paraId="6D3C5204" w14:textId="77777777" w:rsidR="007A4080" w:rsidRDefault="007A4080" w:rsidP="007A4080">
      <w:r>
        <w:t xml:space="preserve">        with open("hansard_gathering/data_buckets/{}.txt".format(bucket_number)) as f:</w:t>
      </w:r>
    </w:p>
    <w:p w14:paraId="3E235DF6" w14:textId="77777777" w:rsidR="007A4080" w:rsidRDefault="007A4080" w:rsidP="007A4080">
      <w:r>
        <w:t xml:space="preserve">            file_list.extend([filename.rstrip() for filename in f.readlines()])</w:t>
      </w:r>
    </w:p>
    <w:p w14:paraId="6DD87F9B" w14:textId="77777777" w:rsidR="007A4080" w:rsidRDefault="007A4080" w:rsidP="007A4080">
      <w:r>
        <w:t xml:space="preserve">    for _file in file_list:</w:t>
      </w:r>
    </w:p>
    <w:p w14:paraId="25A443F6" w14:textId="77777777" w:rsidR="007A4080" w:rsidRDefault="007A4080" w:rsidP="007A4080">
      <w:r>
        <w:t xml:space="preserve">        yield _file</w:t>
      </w:r>
    </w:p>
    <w:p w14:paraId="29D00883" w14:textId="77777777" w:rsidR="007A4080" w:rsidRDefault="007A4080" w:rsidP="007A4080"/>
    <w:p w14:paraId="2CE362C2" w14:textId="77777777" w:rsidR="007A4080" w:rsidRDefault="007A4080" w:rsidP="007A4080"/>
    <w:p w14:paraId="2A5065CC" w14:textId="77777777" w:rsidR="007A4080" w:rsidRDefault="007A4080" w:rsidP="007A4080">
      <w:r>
        <w:t>def get_hansard_span_files(dataset_name: str) -&gt; Generator[str, None, None]:</w:t>
      </w:r>
    </w:p>
    <w:p w14:paraId="695E1B39" w14:textId="77777777" w:rsidR="007A4080" w:rsidRDefault="007A4080" w:rsidP="007A4080">
      <w:r>
        <w:t xml:space="preserve">    """</w:t>
      </w:r>
    </w:p>
    <w:p w14:paraId="5A474AEC" w14:textId="77777777" w:rsidR="007A4080" w:rsidRDefault="007A4080" w:rsidP="007A4080">
      <w:r>
        <w:t xml:space="preserve">    For a given dataset name, yield just the span files (list of sentence starts</w:t>
      </w:r>
    </w:p>
    <w:p w14:paraId="7C122B2E" w14:textId="77777777" w:rsidR="007A4080" w:rsidRDefault="007A4080" w:rsidP="007A4080">
      <w:r>
        <w:t xml:space="preserve">    and stops) for each debate in that dataset. Only used to get the total</w:t>
      </w:r>
    </w:p>
    <w:p w14:paraId="600F6FAE" w14:textId="77777777" w:rsidR="007A4080" w:rsidRDefault="007A4080" w:rsidP="007A4080">
      <w:r>
        <w:t xml:space="preserve">    number of sentences in the dataset at present.</w:t>
      </w:r>
    </w:p>
    <w:p w14:paraId="4B3C5CAC" w14:textId="77777777" w:rsidR="007A4080" w:rsidRDefault="007A4080" w:rsidP="007A4080">
      <w:r>
        <w:t xml:space="preserve">    :param dataset_name:</w:t>
      </w:r>
    </w:p>
    <w:p w14:paraId="65BC12FD" w14:textId="77777777" w:rsidR="007A4080" w:rsidRDefault="007A4080" w:rsidP="007A4080">
      <w:r>
        <w:t xml:space="preserve">    :return:</w:t>
      </w:r>
    </w:p>
    <w:p w14:paraId="7B317250" w14:textId="77777777" w:rsidR="007A4080" w:rsidRDefault="007A4080" w:rsidP="007A4080">
      <w:r>
        <w:t xml:space="preserve">    """</w:t>
      </w:r>
    </w:p>
    <w:p w14:paraId="32FB5150" w14:textId="77777777" w:rsidR="007A4080" w:rsidRDefault="007A4080" w:rsidP="007A4080">
      <w:r>
        <w:t xml:space="preserve">    print("Listing Hansard span files from dataset {}...".format(dataset_name))</w:t>
      </w:r>
    </w:p>
    <w:p w14:paraId="6E6B336A" w14:textId="77777777" w:rsidR="007A4080" w:rsidRDefault="007A4080" w:rsidP="007A4080">
      <w:r>
        <w:t xml:space="preserve">    bucket_numbers = get_bucket_numbers_for_dataset_name(dataset_name)</w:t>
      </w:r>
    </w:p>
    <w:p w14:paraId="21A0630B" w14:textId="77777777" w:rsidR="007A4080" w:rsidRDefault="007A4080" w:rsidP="007A4080">
      <w:r>
        <w:t xml:space="preserve">    file_list = []</w:t>
      </w:r>
    </w:p>
    <w:p w14:paraId="21046873" w14:textId="77777777" w:rsidR="007A4080" w:rsidRDefault="007A4080" w:rsidP="007A4080">
      <w:r>
        <w:t xml:space="preserve">    for bucket_number in bucket_numbers:</w:t>
      </w:r>
    </w:p>
    <w:p w14:paraId="4127DA3F" w14:textId="77777777" w:rsidR="007A4080" w:rsidRDefault="007A4080" w:rsidP="007A4080">
      <w:r>
        <w:lastRenderedPageBreak/>
        <w:t xml:space="preserve">        with open("hansard_gathering/data_buckets/{}.txt".format(bucket_number)) as f:</w:t>
      </w:r>
    </w:p>
    <w:p w14:paraId="30EC6DE4" w14:textId="77777777" w:rsidR="007A4080" w:rsidRDefault="007A4080" w:rsidP="007A4080">
      <w:r>
        <w:t xml:space="preserve">            file_list.extend([filename.rstrip().replace(".txt", "-spans.txt") for filename in f.readlines()])</w:t>
      </w:r>
    </w:p>
    <w:p w14:paraId="794096D8" w14:textId="77777777" w:rsidR="007A4080" w:rsidRDefault="007A4080" w:rsidP="007A4080">
      <w:r>
        <w:t xml:space="preserve">    for span_file in file_list:</w:t>
      </w:r>
    </w:p>
    <w:p w14:paraId="3DE7E690" w14:textId="77777777" w:rsidR="007A4080" w:rsidRDefault="007A4080" w:rsidP="007A4080">
      <w:r>
        <w:t xml:space="preserve">        yield span_file</w:t>
      </w:r>
    </w:p>
    <w:p w14:paraId="0484F32A" w14:textId="77777777" w:rsidR="007A4080" w:rsidRDefault="007A4080" w:rsidP="007A4080"/>
    <w:p w14:paraId="7B71455B" w14:textId="77777777" w:rsidR="007A4080" w:rsidRDefault="007A4080" w:rsidP="007A4080"/>
    <w:p w14:paraId="437EAF9E" w14:textId="77777777" w:rsidR="007A4080" w:rsidRDefault="007A4080" w:rsidP="007A4080">
      <w:r>
        <w:t>def file_lines(fname: str) -&gt; int:</w:t>
      </w:r>
    </w:p>
    <w:p w14:paraId="6E24081A" w14:textId="77777777" w:rsidR="007A4080" w:rsidRDefault="007A4080" w:rsidP="007A4080">
      <w:r>
        <w:t xml:space="preserve">    """</w:t>
      </w:r>
    </w:p>
    <w:p w14:paraId="7757C720" w14:textId="77777777" w:rsidR="007A4080" w:rsidRDefault="007A4080" w:rsidP="007A4080">
      <w:r>
        <w:t xml:space="preserve">    Fast implementation to get number of lines in a file - useful with span files,</w:t>
      </w:r>
    </w:p>
    <w:p w14:paraId="7D7F1639" w14:textId="77777777" w:rsidR="007A4080" w:rsidRDefault="007A4080" w:rsidP="007A4080">
      <w:r>
        <w:t xml:space="preserve">    to count total number of different sentences.</w:t>
      </w:r>
    </w:p>
    <w:p w14:paraId="0F8495CD" w14:textId="77777777" w:rsidR="007A4080" w:rsidRDefault="007A4080" w:rsidP="007A4080">
      <w:r>
        <w:t xml:space="preserve">    :param fname:</w:t>
      </w:r>
    </w:p>
    <w:p w14:paraId="6C738E25" w14:textId="77777777" w:rsidR="007A4080" w:rsidRDefault="007A4080" w:rsidP="007A4080">
      <w:r>
        <w:t xml:space="preserve">    :return:</w:t>
      </w:r>
    </w:p>
    <w:p w14:paraId="282115E2" w14:textId="77777777" w:rsidR="007A4080" w:rsidRDefault="007A4080" w:rsidP="007A4080">
      <w:r>
        <w:t xml:space="preserve">    """</w:t>
      </w:r>
    </w:p>
    <w:p w14:paraId="18513D12" w14:textId="77777777" w:rsidR="007A4080" w:rsidRDefault="007A4080" w:rsidP="007A4080">
      <w:r>
        <w:t xml:space="preserve">    # with thanks to</w:t>
      </w:r>
    </w:p>
    <w:p w14:paraId="7FA09754" w14:textId="77777777" w:rsidR="007A4080" w:rsidRDefault="007A4080" w:rsidP="007A4080">
      <w:r>
        <w:t xml:space="preserve">    # https://stackoverflow.com/questions/845058/how-to-get-line-count-cheaply-in-python</w:t>
      </w:r>
    </w:p>
    <w:p w14:paraId="4EDA6FC5" w14:textId="77777777" w:rsidR="007A4080" w:rsidRDefault="007A4080" w:rsidP="007A4080">
      <w:r>
        <w:t xml:space="preserve">    with open(fname) as f:</w:t>
      </w:r>
    </w:p>
    <w:p w14:paraId="2CFEB4F4" w14:textId="77777777" w:rsidR="007A4080" w:rsidRDefault="007A4080" w:rsidP="007A4080">
      <w:r>
        <w:t xml:space="preserve">        i = 0</w:t>
      </w:r>
    </w:p>
    <w:p w14:paraId="4270CD0E" w14:textId="77777777" w:rsidR="007A4080" w:rsidRDefault="007A4080" w:rsidP="007A4080">
      <w:r>
        <w:t xml:space="preserve">        for i, l in enumerate(f):</w:t>
      </w:r>
    </w:p>
    <w:p w14:paraId="7C7778CF" w14:textId="77777777" w:rsidR="007A4080" w:rsidRDefault="007A4080" w:rsidP="007A4080">
      <w:r>
        <w:t xml:space="preserve">            pass</w:t>
      </w:r>
    </w:p>
    <w:p w14:paraId="0E629E87" w14:textId="77777777" w:rsidR="007A4080" w:rsidRDefault="007A4080" w:rsidP="007A4080">
      <w:r>
        <w:t xml:space="preserve">    return i + 1</w:t>
      </w:r>
    </w:p>
    <w:p w14:paraId="7868684C" w14:textId="77777777" w:rsidR="007A4080" w:rsidRDefault="007A4080" w:rsidP="007A4080"/>
    <w:p w14:paraId="587621D8" w14:textId="77777777" w:rsidR="007A4080" w:rsidRDefault="007A4080" w:rsidP="007A4080"/>
    <w:p w14:paraId="46FD4D96" w14:textId="77777777" w:rsidR="007A4080" w:rsidRDefault="007A4080" w:rsidP="007A4080">
      <w:r>
        <w:t>def write_total_number_of_hansard_sentences_to_file(dataset_name: str):</w:t>
      </w:r>
    </w:p>
    <w:p w14:paraId="7E963F77" w14:textId="77777777" w:rsidR="007A4080" w:rsidRDefault="007A4080" w:rsidP="007A4080">
      <w:r>
        <w:t xml:space="preserve">    """</w:t>
      </w:r>
    </w:p>
    <w:p w14:paraId="650DBF79" w14:textId="77777777" w:rsidR="007A4080" w:rsidRDefault="007A4080" w:rsidP="007A4080">
      <w:r>
        <w:t xml:space="preserve">    Get num of sentences in a particular dataset, dev, test or train.</w:t>
      </w:r>
    </w:p>
    <w:p w14:paraId="5B777FEA" w14:textId="77777777" w:rsidR="007A4080" w:rsidRDefault="007A4080" w:rsidP="007A4080">
      <w:r>
        <w:t xml:space="preserve">    Also accept dataset_name 'ALL' while I work on dataset divisions.</w:t>
      </w:r>
    </w:p>
    <w:p w14:paraId="1273109F" w14:textId="77777777" w:rsidR="007A4080" w:rsidRDefault="007A4080" w:rsidP="007A4080">
      <w:r>
        <w:t xml:space="preserve">    Count number of sentences in the -spans files and write this out to</w:t>
      </w:r>
    </w:p>
    <w:p w14:paraId="63516AB8" w14:textId="77777777" w:rsidR="007A4080" w:rsidRDefault="007A4080" w:rsidP="007A4080">
      <w:r>
        <w:t xml:space="preserve">    disk to save time.</w:t>
      </w:r>
    </w:p>
    <w:p w14:paraId="4577EF35" w14:textId="77777777" w:rsidR="007A4080" w:rsidRDefault="007A4080" w:rsidP="007A4080"/>
    <w:p w14:paraId="2520A058" w14:textId="77777777" w:rsidR="007A4080" w:rsidRDefault="007A4080" w:rsidP="007A4080">
      <w:r>
        <w:t xml:space="preserve">    :param dataset_name: must be dev, test or train</w:t>
      </w:r>
    </w:p>
    <w:p w14:paraId="6FB40C82" w14:textId="77777777" w:rsidR="007A4080" w:rsidRDefault="007A4080" w:rsidP="007A4080">
      <w:r>
        <w:t xml:space="preserve">    :return:</w:t>
      </w:r>
    </w:p>
    <w:p w14:paraId="6950CE6F" w14:textId="77777777" w:rsidR="007A4080" w:rsidRDefault="007A4080" w:rsidP="007A4080">
      <w:r>
        <w:t xml:space="preserve">    """</w:t>
      </w:r>
    </w:p>
    <w:p w14:paraId="5C0C783A" w14:textId="77777777" w:rsidR="007A4080" w:rsidRDefault="007A4080" w:rsidP="007A4080">
      <w:r>
        <w:t xml:space="preserve">    # Run on 25 July 2018 this was 182582013</w:t>
      </w:r>
    </w:p>
    <w:p w14:paraId="656D253B" w14:textId="77777777" w:rsidR="007A4080" w:rsidRDefault="007A4080" w:rsidP="007A4080">
      <w:r>
        <w:t xml:space="preserve">    sentences_total = 0</w:t>
      </w:r>
    </w:p>
    <w:p w14:paraId="273A324F" w14:textId="77777777" w:rsidR="007A4080" w:rsidRDefault="007A4080" w:rsidP="007A4080">
      <w:r>
        <w:t xml:space="preserve">    for span_file in get_hansard_span_files(dataset_name):</w:t>
      </w:r>
    </w:p>
    <w:p w14:paraId="7EA8CD6C" w14:textId="77777777" w:rsidR="007A4080" w:rsidRDefault="007A4080" w:rsidP="007A4080">
      <w:r>
        <w:t xml:space="preserve">        sentences_total += file_lines(span_file)</w:t>
      </w:r>
    </w:p>
    <w:p w14:paraId="2CDDA870" w14:textId="77777777" w:rsidR="007A4080" w:rsidRDefault="007A4080" w:rsidP="007A4080"/>
    <w:p w14:paraId="4E93A26F" w14:textId="77777777" w:rsidR="007A4080" w:rsidRDefault="007A4080" w:rsidP="007A4080">
      <w:r>
        <w:t xml:space="preserve">    with open("hansard_gathering/processed_hansard_data/{}_total_sentences_num".format(dataset_name), "w+") as f:</w:t>
      </w:r>
    </w:p>
    <w:p w14:paraId="10CB5CAF" w14:textId="77777777" w:rsidR="007A4080" w:rsidRDefault="007A4080" w:rsidP="007A4080">
      <w:r>
        <w:t xml:space="preserve">        f.write(str(sentences_total))</w:t>
      </w:r>
    </w:p>
    <w:p w14:paraId="64AF6FAD" w14:textId="77777777" w:rsidR="007A4080" w:rsidRDefault="007A4080" w:rsidP="007A4080"/>
    <w:p w14:paraId="395C3257" w14:textId="77777777" w:rsidR="007A4080" w:rsidRDefault="007A4080" w:rsidP="007A4080"/>
    <w:p w14:paraId="2103FC10" w14:textId="77777777" w:rsidR="007A4080" w:rsidRDefault="007A4080" w:rsidP="007A4080">
      <w:r>
        <w:t>def get_total_number_of_hansard_sentences(dataset_name: str):</w:t>
      </w:r>
    </w:p>
    <w:p w14:paraId="30E9BE17" w14:textId="77777777" w:rsidR="007A4080" w:rsidRDefault="007A4080" w:rsidP="007A4080">
      <w:r>
        <w:t xml:space="preserve">    """</w:t>
      </w:r>
    </w:p>
    <w:p w14:paraId="122E4EC0" w14:textId="77777777" w:rsidR="007A4080" w:rsidRDefault="007A4080" w:rsidP="007A4080">
      <w:r>
        <w:t xml:space="preserve">    Get num of sentences in a particular dataset, dev, test or train.</w:t>
      </w:r>
    </w:p>
    <w:p w14:paraId="158FDFCA" w14:textId="77777777" w:rsidR="007A4080" w:rsidRDefault="007A4080" w:rsidP="007A4080">
      <w:r>
        <w:lastRenderedPageBreak/>
        <w:t xml:space="preserve">    Also accept dataset_name 'ALL' while I work on dataset divisions.</w:t>
      </w:r>
    </w:p>
    <w:p w14:paraId="4B88F929" w14:textId="77777777" w:rsidR="007A4080" w:rsidRDefault="007A4080" w:rsidP="007A4080">
      <w:r>
        <w:t xml:space="preserve">    Count number of sentences in the -spans files and return this to caller.</w:t>
      </w:r>
    </w:p>
    <w:p w14:paraId="60CB7D3F" w14:textId="77777777" w:rsidR="007A4080" w:rsidRDefault="007A4080" w:rsidP="007A4080"/>
    <w:p w14:paraId="7990D48B" w14:textId="77777777" w:rsidR="007A4080" w:rsidRDefault="007A4080" w:rsidP="007A4080">
      <w:r>
        <w:t xml:space="preserve">    :param dataset_name: must be dev, test or train, or ALL.</w:t>
      </w:r>
    </w:p>
    <w:p w14:paraId="4436BF99" w14:textId="77777777" w:rsidR="007A4080" w:rsidRDefault="007A4080" w:rsidP="007A4080">
      <w:r>
        <w:t xml:space="preserve">    :return:</w:t>
      </w:r>
    </w:p>
    <w:p w14:paraId="03612807" w14:textId="77777777" w:rsidR="007A4080" w:rsidRDefault="007A4080" w:rsidP="007A4080">
      <w:r>
        <w:t xml:space="preserve">    """</w:t>
      </w:r>
    </w:p>
    <w:p w14:paraId="4149470B" w14:textId="77777777" w:rsidR="007A4080" w:rsidRDefault="007A4080" w:rsidP="007A4080">
      <w:r>
        <w:t xml:space="preserve">    print("Calculating total number of sentences in {} dataset...".format(dataset_name))</w:t>
      </w:r>
    </w:p>
    <w:p w14:paraId="33375B2C" w14:textId="77777777" w:rsidR="007A4080" w:rsidRDefault="007A4080" w:rsidP="007A4080">
      <w:r>
        <w:t xml:space="preserve">    sentences_total = 0</w:t>
      </w:r>
    </w:p>
    <w:p w14:paraId="6DB16938" w14:textId="77777777" w:rsidR="007A4080" w:rsidRDefault="007A4080" w:rsidP="007A4080">
      <w:r>
        <w:t xml:space="preserve">    for span_file in get_hansard_span_files(dataset_name):</w:t>
      </w:r>
    </w:p>
    <w:p w14:paraId="4A1E7910" w14:textId="77777777" w:rsidR="007A4080" w:rsidRDefault="007A4080" w:rsidP="007A4080">
      <w:r>
        <w:t xml:space="preserve">        sentences_total += file_lines(span_file)</w:t>
      </w:r>
    </w:p>
    <w:p w14:paraId="0E172E10" w14:textId="77777777" w:rsidR="007A4080" w:rsidRDefault="007A4080" w:rsidP="007A4080"/>
    <w:p w14:paraId="2A4EC7B9" w14:textId="77777777" w:rsidR="007A4080" w:rsidRDefault="007A4080" w:rsidP="007A4080">
      <w:r>
        <w:t xml:space="preserve">    return sentences_total</w:t>
      </w:r>
    </w:p>
    <w:p w14:paraId="2B50C89E" w14:textId="77777777" w:rsidR="007A4080" w:rsidRDefault="007A4080" w:rsidP="007A4080"/>
    <w:p w14:paraId="552D2904" w14:textId="77777777" w:rsidR="007A4080" w:rsidRDefault="007A4080" w:rsidP="007A4080"/>
    <w:p w14:paraId="408B7391" w14:textId="77777777" w:rsidR="007A4080" w:rsidRDefault="007A4080" w:rsidP="007A4080">
      <w:r>
        <w:t>def read_total_number_of_hansard_sentences_from_file(dataset_name) -&gt; int:</w:t>
      </w:r>
    </w:p>
    <w:p w14:paraId="40DD57D8" w14:textId="77777777" w:rsidR="007A4080" w:rsidRDefault="007A4080" w:rsidP="007A4080">
      <w:r>
        <w:t xml:space="preserve">    """</w:t>
      </w:r>
    </w:p>
    <w:p w14:paraId="067FCEF7" w14:textId="77777777" w:rsidR="007A4080" w:rsidRDefault="007A4080" w:rsidP="007A4080">
      <w:r>
        <w:t xml:space="preserve">    Get num of samples in a particular dataset, dev, test or train.</w:t>
      </w:r>
    </w:p>
    <w:p w14:paraId="703396DF" w14:textId="77777777" w:rsidR="007A4080" w:rsidRDefault="007A4080" w:rsidP="007A4080">
      <w:r>
        <w:t xml:space="preserve">    Also accept dataset_name 'ALL' while I work on dataset divisions.</w:t>
      </w:r>
    </w:p>
    <w:p w14:paraId="062FCB3F" w14:textId="77777777" w:rsidR="007A4080" w:rsidRDefault="007A4080" w:rsidP="007A4080">
      <w:r>
        <w:t xml:space="preserve">    Read this information from disk.</w:t>
      </w:r>
    </w:p>
    <w:p w14:paraId="7294E874" w14:textId="77777777" w:rsidR="007A4080" w:rsidRDefault="007A4080" w:rsidP="007A4080">
      <w:r>
        <w:t xml:space="preserve">    :param dataset_name: must be dev, test or train</w:t>
      </w:r>
    </w:p>
    <w:p w14:paraId="55A6AFA9" w14:textId="77777777" w:rsidR="007A4080" w:rsidRDefault="007A4080" w:rsidP="007A4080">
      <w:r>
        <w:t xml:space="preserve">    :return:</w:t>
      </w:r>
    </w:p>
    <w:p w14:paraId="76ADDA9B" w14:textId="77777777" w:rsidR="007A4080" w:rsidRDefault="007A4080" w:rsidP="007A4080">
      <w:r>
        <w:t xml:space="preserve">    """</w:t>
      </w:r>
    </w:p>
    <w:p w14:paraId="06A861F3" w14:textId="77777777" w:rsidR="007A4080" w:rsidRDefault="007A4080" w:rsidP="007A4080">
      <w:r>
        <w:t xml:space="preserve">    with open("hansard_gathering/processed_hansard_data/{}_total_sentences_num".format(dataset_name), "r") as f:</w:t>
      </w:r>
    </w:p>
    <w:p w14:paraId="04C261A7" w14:textId="77777777" w:rsidR="007A4080" w:rsidRDefault="007A4080" w:rsidP="007A4080">
      <w:r>
        <w:t xml:space="preserve">        sentences = f.read()</w:t>
      </w:r>
    </w:p>
    <w:p w14:paraId="3028E3E3" w14:textId="77777777" w:rsidR="007A4080" w:rsidRDefault="007A4080" w:rsidP="007A4080"/>
    <w:p w14:paraId="2BBB595A" w14:textId="77777777" w:rsidR="007A4080" w:rsidRDefault="007A4080" w:rsidP="007A4080">
      <w:r>
        <w:t xml:space="preserve">    return int(sentences)</w:t>
      </w:r>
    </w:p>
    <w:p w14:paraId="4D5F9C06" w14:textId="77777777" w:rsidR="007A4080" w:rsidRDefault="007A4080" w:rsidP="007A4080"/>
    <w:p w14:paraId="67F17336" w14:textId="77777777" w:rsidR="007A4080" w:rsidRDefault="007A4080" w:rsidP="007A4080"/>
    <w:p w14:paraId="34DDC113" w14:textId="77777777" w:rsidR="007A4080" w:rsidRDefault="007A4080" w:rsidP="007A4080">
      <w:r>
        <w:t>def get_chunked_hansard_interpolations(dataset_name: str) -&gt; Generator[str, None, None]:</w:t>
      </w:r>
    </w:p>
    <w:p w14:paraId="3A44C34E" w14:textId="77777777" w:rsidR="007A4080" w:rsidRDefault="007A4080" w:rsidP="007A4080">
      <w:r>
        <w:t xml:space="preserve">    """</w:t>
      </w:r>
    </w:p>
    <w:p w14:paraId="7B055329" w14:textId="77777777" w:rsidR="007A4080" w:rsidRDefault="007A4080" w:rsidP="007A4080">
      <w:r>
        <w:t xml:space="preserve">    :param dataset_name: dev, test or train</w:t>
      </w:r>
    </w:p>
    <w:p w14:paraId="16544535" w14:textId="77777777" w:rsidR="007A4080" w:rsidRDefault="007A4080" w:rsidP="007A4080">
      <w:r>
        <w:t xml:space="preserve">    Generator that goes over all Hansard debate files and returns their next sentence worth of interpolation-numbers,</w:t>
      </w:r>
    </w:p>
    <w:p w14:paraId="39EFB8BA" w14:textId="77777777" w:rsidR="007A4080" w:rsidRDefault="007A4080" w:rsidP="007A4080">
      <w:r>
        <w:t xml:space="preserve">    using a span file.</w:t>
      </w:r>
    </w:p>
    <w:p w14:paraId="3C8E936F" w14:textId="77777777" w:rsidR="007A4080" w:rsidRDefault="007A4080" w:rsidP="007A4080">
      <w:r>
        <w:t xml:space="preserve">    :return:</w:t>
      </w:r>
    </w:p>
    <w:p w14:paraId="44BAD753" w14:textId="77777777" w:rsidR="007A4080" w:rsidRDefault="007A4080" w:rsidP="007A4080">
      <w:r>
        <w:t xml:space="preserve">    """</w:t>
      </w:r>
    </w:p>
    <w:p w14:paraId="4EE3685D" w14:textId="77777777" w:rsidR="007A4080" w:rsidRDefault="007A4080" w:rsidP="007A4080">
      <w:r>
        <w:t xml:space="preserve">    for _file in get_all_hansard_files(dataset_name):</w:t>
      </w:r>
    </w:p>
    <w:p w14:paraId="05279021" w14:textId="77777777" w:rsidR="007A4080" w:rsidRDefault="007A4080" w:rsidP="007A4080">
      <w:r>
        <w:t xml:space="preserve">        interpolations_file = _file.replace(</w:t>
      </w:r>
    </w:p>
    <w:p w14:paraId="59D0FB62" w14:textId="77777777" w:rsidR="007A4080" w:rsidRDefault="007A4080" w:rsidP="007A4080">
      <w:r>
        <w:t xml:space="preserve">            "processed_hansard_data", "interpolated_hansard_data")</w:t>
      </w:r>
    </w:p>
    <w:p w14:paraId="4148BDB0" w14:textId="77777777" w:rsidR="007A4080" w:rsidRDefault="007A4080" w:rsidP="007A4080">
      <w:r>
        <w:t xml:space="preserve">        with open(interpolations_file, "r") as f:</w:t>
      </w:r>
    </w:p>
    <w:p w14:paraId="1EA1CFAC" w14:textId="77777777" w:rsidR="007A4080" w:rsidRDefault="007A4080" w:rsidP="007A4080">
      <w:r>
        <w:t xml:space="preserve">            interpolations_data = f.read()</w:t>
      </w:r>
    </w:p>
    <w:p w14:paraId="40A8BEF1" w14:textId="77777777" w:rsidR="007A4080" w:rsidRDefault="007A4080" w:rsidP="007A4080">
      <w:r>
        <w:t xml:space="preserve">            for span_start, span_end in chunk.get_sentence_spans(_file):</w:t>
      </w:r>
    </w:p>
    <w:p w14:paraId="24B20C01" w14:textId="77777777" w:rsidR="007A4080" w:rsidRDefault="007A4080" w:rsidP="007A4080">
      <w:r>
        <w:t xml:space="preserve">                yield interpolations_data[span_start:span_end]</w:t>
      </w:r>
    </w:p>
    <w:p w14:paraId="5D833DC8" w14:textId="77777777" w:rsidR="007A4080" w:rsidRDefault="007A4080" w:rsidP="007A4080"/>
    <w:p w14:paraId="0EE5FD12" w14:textId="77777777" w:rsidR="007A4080" w:rsidRDefault="007A4080" w:rsidP="007A4080"/>
    <w:p w14:paraId="282A6618" w14:textId="77777777" w:rsidR="007A4080" w:rsidRDefault="007A4080" w:rsidP="007A4080">
      <w:r>
        <w:lastRenderedPageBreak/>
        <w:t>def unpickle_large_file(filepath) -&gt; Any:</w:t>
      </w:r>
    </w:p>
    <w:p w14:paraId="7D9B764A" w14:textId="77777777" w:rsidR="007A4080" w:rsidRDefault="007A4080" w:rsidP="007A4080">
      <w:r>
        <w:t xml:space="preserve">    """</w:t>
      </w:r>
    </w:p>
    <w:p w14:paraId="5015F157" w14:textId="77777777" w:rsidR="007A4080" w:rsidRDefault="007A4080" w:rsidP="007A4080">
      <w:r>
        <w:t xml:space="preserve">    See https://stackoverflow.com/questions/31468117/python-3-can-pickle-handle-byte-objects-larger-than-4gb</w:t>
      </w:r>
    </w:p>
    <w:p w14:paraId="74D86534" w14:textId="77777777" w:rsidR="007A4080" w:rsidRDefault="007A4080" w:rsidP="007A4080">
      <w:r>
        <w:t xml:space="preserve">    MacOS has a bug which stops objects larger than 4GB from being written out to file. What a pain!</w:t>
      </w:r>
    </w:p>
    <w:p w14:paraId="2CAF6A7C" w14:textId="77777777" w:rsidR="007A4080" w:rsidRDefault="007A4080" w:rsidP="007A4080">
      <w:r>
        <w:t xml:space="preserve">    :param filepath:</w:t>
      </w:r>
    </w:p>
    <w:p w14:paraId="6094F4C8" w14:textId="77777777" w:rsidR="007A4080" w:rsidRDefault="007A4080" w:rsidP="007A4080">
      <w:r>
        <w:t xml:space="preserve">    :return:</w:t>
      </w:r>
    </w:p>
    <w:p w14:paraId="4D7F7F69" w14:textId="77777777" w:rsidR="007A4080" w:rsidRDefault="007A4080" w:rsidP="007A4080">
      <w:r>
        <w:t xml:space="preserve">    """</w:t>
      </w:r>
    </w:p>
    <w:p w14:paraId="2F47C86C" w14:textId="77777777" w:rsidR="007A4080" w:rsidRDefault="007A4080" w:rsidP="007A4080">
      <w:r>
        <w:t xml:space="preserve">    max_bytes = 2**31 - 1</w:t>
      </w:r>
    </w:p>
    <w:p w14:paraId="6FE09293" w14:textId="77777777" w:rsidR="007A4080" w:rsidRDefault="007A4080" w:rsidP="007A4080">
      <w:r>
        <w:t xml:space="preserve">    bytes_in = bytearray(0)</w:t>
      </w:r>
    </w:p>
    <w:p w14:paraId="15640C36" w14:textId="77777777" w:rsidR="007A4080" w:rsidRDefault="007A4080" w:rsidP="007A4080">
      <w:r>
        <w:t xml:space="preserve">    input_size = os.path.getsize(filepath)</w:t>
      </w:r>
    </w:p>
    <w:p w14:paraId="3A35425E" w14:textId="77777777" w:rsidR="007A4080" w:rsidRDefault="007A4080" w:rsidP="007A4080">
      <w:r>
        <w:t xml:space="preserve">    with open(filepath, 'rb') as f_in:</w:t>
      </w:r>
    </w:p>
    <w:p w14:paraId="283FE651" w14:textId="77777777" w:rsidR="007A4080" w:rsidRDefault="007A4080" w:rsidP="007A4080">
      <w:r>
        <w:t xml:space="preserve">        for _ in range(0, input_size, max_bytes):</w:t>
      </w:r>
    </w:p>
    <w:p w14:paraId="367386EB" w14:textId="77777777" w:rsidR="007A4080" w:rsidRDefault="007A4080" w:rsidP="007A4080">
      <w:r>
        <w:t xml:space="preserve">            bytes_in += f_in.read(max_bytes)</w:t>
      </w:r>
    </w:p>
    <w:p w14:paraId="090BC8E1" w14:textId="77777777" w:rsidR="007A4080" w:rsidRDefault="007A4080" w:rsidP="007A4080">
      <w:r>
        <w:t xml:space="preserve">    return pickle.loads(bytes_in)  # may need protocol=4 ?</w:t>
      </w:r>
    </w:p>
    <w:p w14:paraId="24261B9C" w14:textId="77777777" w:rsidR="007A4080" w:rsidRDefault="007A4080" w:rsidP="007A4080"/>
    <w:p w14:paraId="64FDE82A" w14:textId="77777777" w:rsidR="007A4080" w:rsidRDefault="007A4080" w:rsidP="007A4080"/>
    <w:p w14:paraId="7BC091CF" w14:textId="77777777" w:rsidR="007A4080" w:rsidRDefault="007A4080" w:rsidP="007A4080">
      <w:r>
        <w:t>def pickle_large_file(data_structure, filepath):</w:t>
      </w:r>
    </w:p>
    <w:p w14:paraId="25A6AA63" w14:textId="77777777" w:rsidR="007A4080" w:rsidRDefault="007A4080" w:rsidP="007A4080">
      <w:r>
        <w:t xml:space="preserve">    """</w:t>
      </w:r>
    </w:p>
    <w:p w14:paraId="05E358EE" w14:textId="77777777" w:rsidR="007A4080" w:rsidRDefault="007A4080" w:rsidP="007A4080">
      <w:r>
        <w:t xml:space="preserve">    See https://stackoverflow.com/questions/31468117/python-3-can-pickle-handle-byte-objects-larger-than-4gb</w:t>
      </w:r>
    </w:p>
    <w:p w14:paraId="7DD76871" w14:textId="77777777" w:rsidR="007A4080" w:rsidRDefault="007A4080" w:rsidP="007A4080">
      <w:r>
        <w:t xml:space="preserve">    MacOS has a bug which stops objects larger than 4GB from being written out to file. What a pain!</w:t>
      </w:r>
    </w:p>
    <w:p w14:paraId="4BCEA9EA" w14:textId="77777777" w:rsidR="007A4080" w:rsidRDefault="007A4080" w:rsidP="007A4080">
      <w:r>
        <w:t xml:space="preserve">    :param data_structure:</w:t>
      </w:r>
    </w:p>
    <w:p w14:paraId="52596161" w14:textId="77777777" w:rsidR="007A4080" w:rsidRDefault="007A4080" w:rsidP="007A4080">
      <w:r>
        <w:t xml:space="preserve">    :param filepath:</w:t>
      </w:r>
    </w:p>
    <w:p w14:paraId="49F9AB3E" w14:textId="77777777" w:rsidR="007A4080" w:rsidRDefault="007A4080" w:rsidP="007A4080">
      <w:r>
        <w:t xml:space="preserve">    :return:</w:t>
      </w:r>
    </w:p>
    <w:p w14:paraId="0A2B3DAC" w14:textId="77777777" w:rsidR="007A4080" w:rsidRDefault="007A4080" w:rsidP="007A4080">
      <w:r>
        <w:t xml:space="preserve">    """</w:t>
      </w:r>
    </w:p>
    <w:p w14:paraId="37E9A249" w14:textId="77777777" w:rsidR="007A4080" w:rsidRDefault="007A4080" w:rsidP="007A4080">
      <w:r>
        <w:t xml:space="preserve">    max_bytes = 2**31 - 1</w:t>
      </w:r>
    </w:p>
    <w:p w14:paraId="1903AA35" w14:textId="77777777" w:rsidR="007A4080" w:rsidRDefault="007A4080" w:rsidP="007A4080">
      <w:r>
        <w:t xml:space="preserve">    bytes_out = pickle.dumps(data_structure, protocol=4)</w:t>
      </w:r>
    </w:p>
    <w:p w14:paraId="3CA56502" w14:textId="77777777" w:rsidR="007A4080" w:rsidRDefault="007A4080" w:rsidP="007A4080">
      <w:r>
        <w:t xml:space="preserve">    with open(filepath, 'wb') as f_out:</w:t>
      </w:r>
    </w:p>
    <w:p w14:paraId="3020C895" w14:textId="77777777" w:rsidR="007A4080" w:rsidRDefault="007A4080" w:rsidP="007A4080">
      <w:r>
        <w:t xml:space="preserve">        for idx in range(0, len(bytes_out), max_bytes):</w:t>
      </w:r>
    </w:p>
    <w:p w14:paraId="74BBC136" w14:textId="77777777" w:rsidR="007A4080" w:rsidRDefault="007A4080" w:rsidP="007A4080">
      <w:r>
        <w:t xml:space="preserve">            f_out.write(bytes_out[idx:idx+max_bytes])</w:t>
      </w:r>
    </w:p>
    <w:p w14:paraId="61F02096" w14:textId="77777777" w:rsidR="007A4080" w:rsidRDefault="007A4080" w:rsidP="007A4080"/>
    <w:p w14:paraId="541F10F4" w14:textId="77777777" w:rsidR="007A4080" w:rsidRDefault="007A4080" w:rsidP="007A4080"/>
    <w:p w14:paraId="46DA4126" w14:textId="77777777" w:rsidR="007A4080" w:rsidRDefault="007A4080" w:rsidP="007A4080">
      <w:r>
        <w:t>def get_texts() -&gt; Generator[str, None, None]:</w:t>
      </w:r>
    </w:p>
    <w:p w14:paraId="3E0226D9" w14:textId="77777777" w:rsidR="007A4080" w:rsidRDefault="007A4080" w:rsidP="007A4080">
      <w:r>
        <w:t xml:space="preserve">    """</w:t>
      </w:r>
    </w:p>
    <w:p w14:paraId="739916B7" w14:textId="77777777" w:rsidR="007A4080" w:rsidRDefault="007A4080" w:rsidP="007A4080">
      <w:r>
        <w:t xml:space="preserve">    Return the texts from hansard files, without chunking into sentences. This</w:t>
      </w:r>
    </w:p>
    <w:p w14:paraId="53095A0C" w14:textId="77777777" w:rsidR="007A4080" w:rsidRDefault="007A4080" w:rsidP="007A4080">
      <w:r>
        <w:t xml:space="preserve">    is only required for the keras dataset to build an alphabet, so we only need</w:t>
      </w:r>
    </w:p>
    <w:p w14:paraId="28D06A08" w14:textId="77777777" w:rsidR="007A4080" w:rsidRDefault="007A4080" w:rsidP="007A4080">
      <w:r>
        <w:t xml:space="preserve">    to return a small subset. We make a bucket set called alphabet-sample for this.</w:t>
      </w:r>
    </w:p>
    <w:p w14:paraId="5E808F6B" w14:textId="77777777" w:rsidR="007A4080" w:rsidRDefault="007A4080" w:rsidP="007A4080">
      <w:r>
        <w:t xml:space="preserve">    :return:</w:t>
      </w:r>
    </w:p>
    <w:p w14:paraId="050AE5E6" w14:textId="77777777" w:rsidR="007A4080" w:rsidRDefault="007A4080" w:rsidP="007A4080">
      <w:r>
        <w:t xml:space="preserve">    """</w:t>
      </w:r>
    </w:p>
    <w:p w14:paraId="0E225CDC" w14:textId="77777777" w:rsidR="007A4080" w:rsidRDefault="007A4080" w:rsidP="007A4080">
      <w:r>
        <w:t xml:space="preserve">    return get_chunked_hansard_texts("alphabet-sample")</w:t>
      </w:r>
    </w:p>
    <w:p w14:paraId="57510F28" w14:textId="77777777" w:rsidR="007A4080" w:rsidRDefault="007A4080" w:rsidP="007A4080"/>
    <w:p w14:paraId="5BBF43F3" w14:textId="77777777" w:rsidR="007A4080" w:rsidRDefault="007A4080" w:rsidP="007A4080"/>
    <w:p w14:paraId="539EB9FC" w14:textId="77777777" w:rsidR="007A4080" w:rsidRDefault="007A4080" w:rsidP="007A4080">
      <w:r>
        <w:t>def get_chunked_hansard_texts(dataset_name: str) -&gt; Generator[str, None, None]:</w:t>
      </w:r>
    </w:p>
    <w:p w14:paraId="0B51EA4B" w14:textId="77777777" w:rsidR="007A4080" w:rsidRDefault="007A4080" w:rsidP="007A4080">
      <w:r>
        <w:t xml:space="preserve">    """</w:t>
      </w:r>
    </w:p>
    <w:p w14:paraId="6095E861" w14:textId="77777777" w:rsidR="007A4080" w:rsidRDefault="007A4080" w:rsidP="007A4080">
      <w:r>
        <w:lastRenderedPageBreak/>
        <w:t xml:space="preserve">    :param dataset_name: dev, test or train</w:t>
      </w:r>
    </w:p>
    <w:p w14:paraId="7200C6B9" w14:textId="77777777" w:rsidR="007A4080" w:rsidRDefault="007A4080" w:rsidP="007A4080">
      <w:r>
        <w:t xml:space="preserve">    Generator that goes over all Hansard debate files and returns their next sentence,</w:t>
      </w:r>
    </w:p>
    <w:p w14:paraId="22D4A038" w14:textId="77777777" w:rsidR="007A4080" w:rsidRDefault="007A4080" w:rsidP="007A4080">
      <w:r>
        <w:t xml:space="preserve">     using their spans file. This is required to build the X tensor - the resulting</w:t>
      </w:r>
    </w:p>
    <w:p w14:paraId="5213454E" w14:textId="77777777" w:rsidR="007A4080" w:rsidRDefault="007A4080" w:rsidP="007A4080">
      <w:r>
        <w:t xml:space="preserve">    sentence-spans are each numerified before being turned into numpy arrays.</w:t>
      </w:r>
    </w:p>
    <w:p w14:paraId="4856ADAF" w14:textId="77777777" w:rsidR="007A4080" w:rsidRDefault="007A4080" w:rsidP="007A4080">
      <w:r>
        <w:t xml:space="preserve">    :return:</w:t>
      </w:r>
    </w:p>
    <w:p w14:paraId="4051DF14" w14:textId="77777777" w:rsidR="007A4080" w:rsidRDefault="007A4080" w:rsidP="007A4080">
      <w:r>
        <w:t xml:space="preserve">    """</w:t>
      </w:r>
    </w:p>
    <w:p w14:paraId="1FE7C734" w14:textId="77777777" w:rsidR="007A4080" w:rsidRDefault="007A4080" w:rsidP="007A4080">
      <w:r>
        <w:t xml:space="preserve">    for _file in get_all_hansard_files(dataset_name):</w:t>
      </w:r>
    </w:p>
    <w:p w14:paraId="19D1CD91" w14:textId="77777777" w:rsidR="007A4080" w:rsidRDefault="007A4080" w:rsidP="007A4080">
      <w:r>
        <w:t xml:space="preserve">        with open(_file) as f:</w:t>
      </w:r>
    </w:p>
    <w:p w14:paraId="20C7E595" w14:textId="77777777" w:rsidR="007A4080" w:rsidRDefault="007A4080" w:rsidP="007A4080">
      <w:r>
        <w:t xml:space="preserve">            debate = f.read()</w:t>
      </w:r>
    </w:p>
    <w:p w14:paraId="2FBF378F" w14:textId="77777777" w:rsidR="007A4080" w:rsidRDefault="007A4080" w:rsidP="007A4080">
      <w:r>
        <w:t xml:space="preserve">        for chunk_start, chunk_end in chunk.get_sentence_spans(_file):</w:t>
      </w:r>
    </w:p>
    <w:p w14:paraId="5DDD3F1E" w14:textId="55C325CA" w:rsidR="00FC504B" w:rsidRPr="00FC504B" w:rsidRDefault="007A4080" w:rsidP="007A4080">
      <w:r>
        <w:t xml:space="preserve">            yield debate[chunk_start:chunk_end]</w:t>
      </w:r>
    </w:p>
    <w:p w14:paraId="4D697AC3" w14:textId="0BCB5C2F" w:rsidR="00284012" w:rsidRDefault="00284012" w:rsidP="00284012">
      <w:pPr>
        <w:pStyle w:val="Heading2"/>
      </w:pPr>
      <w:r>
        <w:t>keras_character_based_ner/src/matt/history.py</w:t>
      </w:r>
    </w:p>
    <w:p w14:paraId="59D57B38" w14:textId="77777777" w:rsidR="007A4080" w:rsidRDefault="007A4080" w:rsidP="007A4080">
      <w:r>
        <w:t>from keras_character_based_ner.src.matt.file_management import unpickle_large_file</w:t>
      </w:r>
    </w:p>
    <w:p w14:paraId="6DE4E683" w14:textId="77777777" w:rsidR="007A4080" w:rsidRDefault="007A4080" w:rsidP="007A4080">
      <w:r>
        <w:t>from typing import Dict</w:t>
      </w:r>
    </w:p>
    <w:p w14:paraId="016C2143" w14:textId="77777777" w:rsidR="007A4080" w:rsidRDefault="007A4080" w:rsidP="007A4080"/>
    <w:p w14:paraId="2C44A995" w14:textId="77777777" w:rsidR="007A4080" w:rsidRDefault="007A4080" w:rsidP="007A4080">
      <w:r>
        <w:t># Examples in this file taken from</w:t>
      </w:r>
    </w:p>
    <w:p w14:paraId="612A9358" w14:textId="77777777" w:rsidR="007A4080" w:rsidRDefault="007A4080" w:rsidP="007A4080">
      <w:r>
        <w:t># Deep Learning with Python</w:t>
      </w:r>
    </w:p>
    <w:p w14:paraId="3963709F" w14:textId="77777777" w:rsidR="007A4080" w:rsidRDefault="007A4080" w:rsidP="007A4080">
      <w:r>
        <w:t># by François Chollet</w:t>
      </w:r>
    </w:p>
    <w:p w14:paraId="36E4573C" w14:textId="77777777" w:rsidR="007A4080" w:rsidRDefault="007A4080" w:rsidP="007A4080">
      <w:r>
        <w:t># Published by Manning Publications, 2017</w:t>
      </w:r>
    </w:p>
    <w:p w14:paraId="70F3599B" w14:textId="77777777" w:rsidR="007A4080" w:rsidRDefault="007A4080" w:rsidP="007A4080">
      <w:r>
        <w:t># Chapter 6 'Deep learning for text and sequences'</w:t>
      </w:r>
    </w:p>
    <w:p w14:paraId="42C19415" w14:textId="77777777" w:rsidR="007A4080" w:rsidRDefault="007A4080" w:rsidP="007A4080"/>
    <w:p w14:paraId="175ABE60" w14:textId="77777777" w:rsidR="007A4080" w:rsidRDefault="007A4080" w:rsidP="007A4080"/>
    <w:p w14:paraId="0F462D10" w14:textId="77777777" w:rsidR="007A4080" w:rsidRDefault="007A4080" w:rsidP="007A4080">
      <w:r>
        <w:t>def graph_model_history(filepath, dest_file_name):</w:t>
      </w:r>
    </w:p>
    <w:p w14:paraId="123B7D88" w14:textId="77777777" w:rsidR="007A4080" w:rsidRDefault="007A4080" w:rsidP="007A4080">
      <w:r>
        <w:t xml:space="preserve">    """</w:t>
      </w:r>
    </w:p>
    <w:p w14:paraId="0F4B7F29" w14:textId="77777777" w:rsidR="007A4080" w:rsidRDefault="007A4080" w:rsidP="007A4080">
      <w:r>
        <w:t xml:space="preserve">    Open a pickled `history` object created by a train (fit() invocation),</w:t>
      </w:r>
    </w:p>
    <w:p w14:paraId="5E59F693" w14:textId="77777777" w:rsidR="007A4080" w:rsidRDefault="007A4080" w:rsidP="007A4080">
      <w:r>
        <w:t xml:space="preserve">    and graph out the non-null-label accuracy, categorical accuracy, and loss</w:t>
      </w:r>
    </w:p>
    <w:p w14:paraId="3C554576" w14:textId="77777777" w:rsidR="007A4080" w:rsidRDefault="007A4080" w:rsidP="007A4080">
      <w:r>
        <w:t xml:space="preserve">    on both training and validation datasets.</w:t>
      </w:r>
    </w:p>
    <w:p w14:paraId="2E569476" w14:textId="77777777" w:rsidR="007A4080" w:rsidRDefault="007A4080" w:rsidP="007A4080">
      <w:r>
        <w:t xml:space="preserve">    :param filepath: path to the pickled history file.</w:t>
      </w:r>
    </w:p>
    <w:p w14:paraId="4A8A4F7A" w14:textId="77777777" w:rsidR="007A4080" w:rsidRDefault="007A4080" w:rsidP="007A4080">
      <w:r>
        <w:t xml:space="preserve">    :param dest_file_name: a destination file name for the files. This name will</w:t>
      </w:r>
    </w:p>
    <w:p w14:paraId="3717E8A4" w14:textId="77777777" w:rsidR="007A4080" w:rsidRDefault="007A4080" w:rsidP="007A4080">
      <w:r>
        <w:t xml:space="preserve">    be used 3 times, with words added to indicate which metric is shown in its graph.</w:t>
      </w:r>
    </w:p>
    <w:p w14:paraId="2B44B5F1" w14:textId="77777777" w:rsidR="007A4080" w:rsidRDefault="007A4080" w:rsidP="007A4080">
      <w:r>
        <w:t xml:space="preserve">    e.g. 'toy-model'</w:t>
      </w:r>
    </w:p>
    <w:p w14:paraId="0604BAA4" w14:textId="77777777" w:rsidR="007A4080" w:rsidRDefault="007A4080" w:rsidP="007A4080">
      <w:r>
        <w:t xml:space="preserve">    :return:</w:t>
      </w:r>
    </w:p>
    <w:p w14:paraId="7E78E21E" w14:textId="77777777" w:rsidR="007A4080" w:rsidRDefault="007A4080" w:rsidP="007A4080">
      <w:r>
        <w:t xml:space="preserve">    """</w:t>
      </w:r>
    </w:p>
    <w:p w14:paraId="7E87901B" w14:textId="77777777" w:rsidR="007A4080" w:rsidRDefault="007A4080" w:rsidP="007A4080">
      <w:r>
        <w:t xml:space="preserve">    import matplotlib  # type: ignore</w:t>
      </w:r>
    </w:p>
    <w:p w14:paraId="31B05BB6" w14:textId="77777777" w:rsidR="007A4080" w:rsidRDefault="007A4080" w:rsidP="007A4080">
      <w:r>
        <w:t xml:space="preserve">    matplotlib.use('TkAgg')</w:t>
      </w:r>
    </w:p>
    <w:p w14:paraId="55BB315A" w14:textId="77777777" w:rsidR="007A4080" w:rsidRDefault="007A4080" w:rsidP="007A4080">
      <w:r>
        <w:t xml:space="preserve">    import matplotlib.pyplot as plt  # type: ignore</w:t>
      </w:r>
    </w:p>
    <w:p w14:paraId="09613A8A" w14:textId="77777777" w:rsidR="007A4080" w:rsidRDefault="007A4080" w:rsidP="007A4080">
      <w:r>
        <w:t xml:space="preserve">    history_dict = unpickle_large_file(filepath)</w:t>
      </w:r>
    </w:p>
    <w:p w14:paraId="720F88BC" w14:textId="77777777" w:rsidR="007A4080" w:rsidRDefault="007A4080" w:rsidP="007A4080"/>
    <w:p w14:paraId="58FD94DF" w14:textId="77777777" w:rsidR="007A4080" w:rsidRDefault="007A4080" w:rsidP="007A4080">
      <w:r>
        <w:t xml:space="preserve">    cat_acc = history_dict['categorical_accuracy']</w:t>
      </w:r>
    </w:p>
    <w:p w14:paraId="13452387" w14:textId="77777777" w:rsidR="007A4080" w:rsidRDefault="007A4080" w:rsidP="007A4080">
      <w:r>
        <w:t xml:space="preserve">    non_null_label_acc = history_dict['non_null_label_accuracy']</w:t>
      </w:r>
    </w:p>
    <w:p w14:paraId="5E70B6D3" w14:textId="77777777" w:rsidR="007A4080" w:rsidRDefault="007A4080" w:rsidP="007A4080">
      <w:r>
        <w:t xml:space="preserve">    loss = history_dict['loss']</w:t>
      </w:r>
    </w:p>
    <w:p w14:paraId="2522B31E" w14:textId="77777777" w:rsidR="007A4080" w:rsidRDefault="007A4080" w:rsidP="007A4080">
      <w:r>
        <w:t xml:space="preserve">    val_loss = history_dict['val_loss']</w:t>
      </w:r>
    </w:p>
    <w:p w14:paraId="3F3E400B" w14:textId="77777777" w:rsidR="007A4080" w:rsidRDefault="007A4080" w:rsidP="007A4080">
      <w:r>
        <w:t xml:space="preserve">    val_cat_acc = history_dict['val_categorical_accuracy']</w:t>
      </w:r>
    </w:p>
    <w:p w14:paraId="522BBE09" w14:textId="77777777" w:rsidR="007A4080" w:rsidRDefault="007A4080" w:rsidP="007A4080">
      <w:r>
        <w:t xml:space="preserve">    val_non_null_label_acc = history_dict['val_non_null_label_accuracy']</w:t>
      </w:r>
    </w:p>
    <w:p w14:paraId="73264984" w14:textId="77777777" w:rsidR="007A4080" w:rsidRDefault="007A4080" w:rsidP="007A4080"/>
    <w:p w14:paraId="1EDF3C86" w14:textId="77777777" w:rsidR="007A4080" w:rsidRDefault="007A4080" w:rsidP="007A4080">
      <w:r>
        <w:t xml:space="preserve">    epochs = range(1, len(cat_acc) + 1)</w:t>
      </w:r>
    </w:p>
    <w:p w14:paraId="7521A5FC" w14:textId="77777777" w:rsidR="007A4080" w:rsidRDefault="007A4080" w:rsidP="007A4080"/>
    <w:p w14:paraId="26E9B56D" w14:textId="77777777" w:rsidR="007A4080" w:rsidRDefault="007A4080" w:rsidP="007A4080">
      <w:r>
        <w:lastRenderedPageBreak/>
        <w:t xml:space="preserve">    plt.figure(1)</w:t>
      </w:r>
    </w:p>
    <w:p w14:paraId="6EE1DA41" w14:textId="77777777" w:rsidR="007A4080" w:rsidRDefault="007A4080" w:rsidP="007A4080"/>
    <w:p w14:paraId="697EF0A3" w14:textId="77777777" w:rsidR="007A4080" w:rsidRDefault="007A4080" w:rsidP="007A4080">
      <w:r>
        <w:t xml:space="preserve">    plt.plot(epochs, cat_acc, 'bo', label='Training acc')</w:t>
      </w:r>
    </w:p>
    <w:p w14:paraId="45E29553" w14:textId="77777777" w:rsidR="007A4080" w:rsidRDefault="007A4080" w:rsidP="007A4080">
      <w:r>
        <w:t xml:space="preserve">    plt.plot(epochs, val_cat_acc, 'b', label='Validation acc')</w:t>
      </w:r>
    </w:p>
    <w:p w14:paraId="20877183" w14:textId="77777777" w:rsidR="007A4080" w:rsidRDefault="007A4080" w:rsidP="007A4080">
      <w:r>
        <w:t xml:space="preserve">    plt.title('Training and validation accuracy')</w:t>
      </w:r>
    </w:p>
    <w:p w14:paraId="071A78B3" w14:textId="77777777" w:rsidR="007A4080" w:rsidRDefault="007A4080" w:rsidP="007A4080">
      <w:r>
        <w:t xml:space="preserve">    plt.legend()</w:t>
      </w:r>
    </w:p>
    <w:p w14:paraId="1D9510CB" w14:textId="77777777" w:rsidR="007A4080" w:rsidRDefault="007A4080" w:rsidP="007A4080"/>
    <w:p w14:paraId="7AB20433" w14:textId="77777777" w:rsidR="007A4080" w:rsidRDefault="007A4080" w:rsidP="007A4080">
      <w:r>
        <w:t xml:space="preserve">    plt.savefig('keras_character_based_ner/graphs/{}-acc.png'.format(dest_file_name))</w:t>
      </w:r>
    </w:p>
    <w:p w14:paraId="1A580B2C" w14:textId="77777777" w:rsidR="007A4080" w:rsidRDefault="007A4080" w:rsidP="007A4080"/>
    <w:p w14:paraId="3EB1472A" w14:textId="77777777" w:rsidR="007A4080" w:rsidRDefault="007A4080" w:rsidP="007A4080">
      <w:r>
        <w:t xml:space="preserve">    plt.figure(2)</w:t>
      </w:r>
    </w:p>
    <w:p w14:paraId="3203E83B" w14:textId="77777777" w:rsidR="007A4080" w:rsidRDefault="007A4080" w:rsidP="007A4080"/>
    <w:p w14:paraId="5AF0EE55" w14:textId="77777777" w:rsidR="007A4080" w:rsidRDefault="007A4080" w:rsidP="007A4080">
      <w:r>
        <w:t xml:space="preserve">    plt.plot(epochs, loss, 'bo', label='Training loss')</w:t>
      </w:r>
    </w:p>
    <w:p w14:paraId="67F416FB" w14:textId="77777777" w:rsidR="007A4080" w:rsidRDefault="007A4080" w:rsidP="007A4080">
      <w:r>
        <w:t xml:space="preserve">    plt.plot(epochs, val_loss, 'b', label='Validation loss')</w:t>
      </w:r>
    </w:p>
    <w:p w14:paraId="1A228ECD" w14:textId="77777777" w:rsidR="007A4080" w:rsidRDefault="007A4080" w:rsidP="007A4080">
      <w:r>
        <w:t xml:space="preserve">    plt.title('Training and validation loss')</w:t>
      </w:r>
    </w:p>
    <w:p w14:paraId="3ACD0C5D" w14:textId="77777777" w:rsidR="007A4080" w:rsidRDefault="007A4080" w:rsidP="007A4080">
      <w:r>
        <w:t xml:space="preserve">    plt.legend()</w:t>
      </w:r>
    </w:p>
    <w:p w14:paraId="676026F9" w14:textId="77777777" w:rsidR="007A4080" w:rsidRDefault="007A4080" w:rsidP="007A4080"/>
    <w:p w14:paraId="6EC3FA77" w14:textId="77777777" w:rsidR="007A4080" w:rsidRDefault="007A4080" w:rsidP="007A4080">
      <w:r>
        <w:t xml:space="preserve">    plt.savefig('keras_character_based_ner/graphs/{}-loss.png'.format(dest_file_name))</w:t>
      </w:r>
    </w:p>
    <w:p w14:paraId="6F6CA987" w14:textId="77777777" w:rsidR="007A4080" w:rsidRDefault="007A4080" w:rsidP="007A4080"/>
    <w:p w14:paraId="36B09B73" w14:textId="77777777" w:rsidR="007A4080" w:rsidRDefault="007A4080" w:rsidP="007A4080">
      <w:r>
        <w:t xml:space="preserve">    plt.figure(3)</w:t>
      </w:r>
    </w:p>
    <w:p w14:paraId="30486AE9" w14:textId="77777777" w:rsidR="007A4080" w:rsidRDefault="007A4080" w:rsidP="007A4080"/>
    <w:p w14:paraId="653A4834" w14:textId="77777777" w:rsidR="007A4080" w:rsidRDefault="007A4080" w:rsidP="007A4080">
      <w:r>
        <w:t xml:space="preserve">    plt.plot(epochs, non_null_label_acc, 'bo', label='Non null label accuracy')</w:t>
      </w:r>
    </w:p>
    <w:p w14:paraId="07F0F1BF" w14:textId="77777777" w:rsidR="007A4080" w:rsidRDefault="007A4080" w:rsidP="007A4080">
      <w:r>
        <w:t xml:space="preserve">    plt.plot(epochs, val_non_null_label_acc, 'b', label='Validation Non null label accuracy')</w:t>
      </w:r>
    </w:p>
    <w:p w14:paraId="4176F3B8" w14:textId="77777777" w:rsidR="007A4080" w:rsidRDefault="007A4080" w:rsidP="007A4080">
      <w:r>
        <w:t xml:space="preserve">    plt.title('Training and validation non null label accuracy')</w:t>
      </w:r>
    </w:p>
    <w:p w14:paraId="0B70B0B0" w14:textId="77777777" w:rsidR="007A4080" w:rsidRDefault="007A4080" w:rsidP="007A4080">
      <w:r>
        <w:t xml:space="preserve">    plt.legend()</w:t>
      </w:r>
    </w:p>
    <w:p w14:paraId="7D37176A" w14:textId="77777777" w:rsidR="007A4080" w:rsidRDefault="007A4080" w:rsidP="007A4080"/>
    <w:p w14:paraId="139C3B56" w14:textId="458A48A6" w:rsidR="00FC504B" w:rsidRPr="00FC504B" w:rsidRDefault="007A4080" w:rsidP="007A4080">
      <w:r>
        <w:t xml:space="preserve">    plt.savefig('keras_character_based_ner/graphs/{}-non-null-label-acc.png'.format(dest_file_name))</w:t>
      </w:r>
    </w:p>
    <w:p w14:paraId="629779CF" w14:textId="6B9D17EC" w:rsidR="00284012" w:rsidRDefault="00284012" w:rsidP="00284012">
      <w:pPr>
        <w:pStyle w:val="Heading2"/>
      </w:pPr>
      <w:r>
        <w:t>keras_character_based_ner/src/matt/minify_dataset.py</w:t>
      </w:r>
    </w:p>
    <w:p w14:paraId="0DBFD944" w14:textId="77777777" w:rsidR="007A4080" w:rsidRDefault="007A4080" w:rsidP="007A4080">
      <w:r>
        <w:t>"""</w:t>
      </w:r>
    </w:p>
    <w:p w14:paraId="13FECB2A" w14:textId="77777777" w:rsidR="007A4080" w:rsidRDefault="007A4080" w:rsidP="007A4080">
      <w:r>
        <w:t>Make a dataset smaller - the toy dataset we chose is too large to get a feel for saving out the model</w:t>
      </w:r>
    </w:p>
    <w:p w14:paraId="30C4CC59" w14:textId="77777777" w:rsidR="007A4080" w:rsidRDefault="007A4080" w:rsidP="007A4080">
      <w:r>
        <w:t>"""</w:t>
      </w:r>
    </w:p>
    <w:p w14:paraId="08E02DC1" w14:textId="77777777" w:rsidR="007A4080" w:rsidRDefault="007A4080" w:rsidP="007A4080">
      <w:r>
        <w:t>from keras_character_based_ner.src.matt.file_management import unpickle_large_file, pickle_large_file</w:t>
      </w:r>
    </w:p>
    <w:p w14:paraId="1B47FA2A" w14:textId="77777777" w:rsidR="007A4080" w:rsidRDefault="007A4080" w:rsidP="007A4080">
      <w:r>
        <w:t>from keras_character_based_ner.src.config import Config</w:t>
      </w:r>
    </w:p>
    <w:p w14:paraId="3354E7D0" w14:textId="77777777" w:rsidR="007A4080" w:rsidRDefault="007A4080" w:rsidP="007A4080">
      <w:r>
        <w:t>from keras.preprocessing.sequence import pad_sequences  # type: ignore</w:t>
      </w:r>
    </w:p>
    <w:p w14:paraId="5B4DE623" w14:textId="77777777" w:rsidR="007A4080" w:rsidRDefault="007A4080" w:rsidP="007A4080">
      <w:r>
        <w:t>from typing import List</w:t>
      </w:r>
    </w:p>
    <w:p w14:paraId="5682A2CE" w14:textId="77777777" w:rsidR="007A4080" w:rsidRDefault="007A4080" w:rsidP="007A4080"/>
    <w:p w14:paraId="6CACADB9" w14:textId="77777777" w:rsidR="007A4080" w:rsidRDefault="007A4080" w:rsidP="007A4080">
      <w:r>
        <w:t>MAX_BATCH = 4000</w:t>
      </w:r>
    </w:p>
    <w:p w14:paraId="379179D5" w14:textId="77777777" w:rsidR="007A4080" w:rsidRDefault="007A4080" w:rsidP="007A4080"/>
    <w:p w14:paraId="62FBC24F" w14:textId="77777777" w:rsidR="007A4080" w:rsidRDefault="007A4080" w:rsidP="007A4080"/>
    <w:p w14:paraId="6F5A3A0C" w14:textId="77777777" w:rsidR="007A4080" w:rsidRDefault="007A4080" w:rsidP="007A4080">
      <w:r>
        <w:t>def minify(path_to_list_file):</w:t>
      </w:r>
    </w:p>
    <w:p w14:paraId="7371C708" w14:textId="77777777" w:rsidR="007A4080" w:rsidRDefault="007A4080" w:rsidP="007A4080">
      <w:r>
        <w:t xml:space="preserve">    """</w:t>
      </w:r>
    </w:p>
    <w:p w14:paraId="6EED74AA" w14:textId="77777777" w:rsidR="007A4080" w:rsidRDefault="007A4080" w:rsidP="007A4080">
      <w:r>
        <w:t xml:space="preserve">    Truncate a python list object to MAX_BATCH batches, so we can produce a smaller dataset to</w:t>
      </w:r>
    </w:p>
    <w:p w14:paraId="26A19A37" w14:textId="77777777" w:rsidR="007A4080" w:rsidRDefault="007A4080" w:rsidP="007A4080">
      <w:r>
        <w:t xml:space="preserve">    feed the model.</w:t>
      </w:r>
    </w:p>
    <w:p w14:paraId="20A5FE95" w14:textId="77777777" w:rsidR="007A4080" w:rsidRDefault="007A4080" w:rsidP="007A4080">
      <w:r>
        <w:t xml:space="preserve">    :param path_to_list_file:</w:t>
      </w:r>
    </w:p>
    <w:p w14:paraId="1B24625D" w14:textId="77777777" w:rsidR="007A4080" w:rsidRDefault="007A4080" w:rsidP="007A4080">
      <w:r>
        <w:lastRenderedPageBreak/>
        <w:t xml:space="preserve">    :return: a numpy array with 1st dimension truncated to MAX_BATCH</w:t>
      </w:r>
    </w:p>
    <w:p w14:paraId="5DDE4128" w14:textId="77777777" w:rsidR="007A4080" w:rsidRDefault="007A4080" w:rsidP="007A4080">
      <w:r>
        <w:t xml:space="preserve">    """</w:t>
      </w:r>
    </w:p>
    <w:p w14:paraId="32767E4A" w14:textId="77777777" w:rsidR="007A4080" w:rsidRDefault="007A4080" w:rsidP="007A4080">
      <w:r>
        <w:t xml:space="preserve">    assert "list" in path_to_list_file, \</w:t>
      </w:r>
    </w:p>
    <w:p w14:paraId="06D79FCC" w14:textId="77777777" w:rsidR="007A4080" w:rsidRDefault="007A4080" w:rsidP="007A4080">
      <w:r>
        <w:t xml:space="preserve">        "minify MUST take a list object, not a numpy array"</w:t>
      </w:r>
    </w:p>
    <w:p w14:paraId="191A1075" w14:textId="77777777" w:rsidR="007A4080" w:rsidRDefault="007A4080" w:rsidP="007A4080"/>
    <w:p w14:paraId="17F60696" w14:textId="77777777" w:rsidR="007A4080" w:rsidRDefault="007A4080" w:rsidP="007A4080">
      <w:r>
        <w:t xml:space="preserve">    print("Minifying {}".format(path_to_list_file))</w:t>
      </w:r>
    </w:p>
    <w:p w14:paraId="5467772A" w14:textId="77777777" w:rsidR="007A4080" w:rsidRDefault="007A4080" w:rsidP="007A4080"/>
    <w:p w14:paraId="20537BD3" w14:textId="77777777" w:rsidR="007A4080" w:rsidRDefault="007A4080" w:rsidP="007A4080">
      <w:r>
        <w:t xml:space="preserve">    list_obj = unpickle_large_file(path_to_list_file)</w:t>
      </w:r>
    </w:p>
    <w:p w14:paraId="3DC200E7" w14:textId="77777777" w:rsidR="007A4080" w:rsidRDefault="007A4080" w:rsidP="007A4080">
      <w:r>
        <w:t xml:space="preserve">    truncated_list_obj = list_obj[:MAX_BATCH]</w:t>
      </w:r>
    </w:p>
    <w:p w14:paraId="56A9810C" w14:textId="77777777" w:rsidR="007A4080" w:rsidRDefault="007A4080" w:rsidP="007A4080">
      <w:r>
        <w:t xml:space="preserve">    return pad_sequences(truncated_list_obj, maxlen=Config.sentence_max_length)</w:t>
      </w:r>
    </w:p>
    <w:p w14:paraId="3FC88F1D" w14:textId="77777777" w:rsidR="007A4080" w:rsidRDefault="007A4080" w:rsidP="007A4080"/>
    <w:p w14:paraId="0C2718A4" w14:textId="77777777" w:rsidR="007A4080" w:rsidRDefault="007A4080" w:rsidP="007A4080"/>
    <w:p w14:paraId="52E8FB88" w14:textId="77777777" w:rsidR="007A4080" w:rsidRDefault="007A4080" w:rsidP="007A4080">
      <w:r>
        <w:t>def minify_all():</w:t>
      </w:r>
    </w:p>
    <w:p w14:paraId="4F0673D6" w14:textId="77777777" w:rsidR="007A4080" w:rsidRDefault="007A4080" w:rsidP="007A4080">
      <w:r>
        <w:t xml:space="preserve">    """</w:t>
      </w:r>
    </w:p>
    <w:p w14:paraId="4596B401" w14:textId="77777777" w:rsidR="007A4080" w:rsidRDefault="007A4080" w:rsidP="007A4080">
      <w:r>
        <w:t xml:space="preserve">    Make a mini-version of all tensors in the 'toy' dataset</w:t>
      </w:r>
    </w:p>
    <w:p w14:paraId="41846D58" w14:textId="77777777" w:rsidR="007A4080" w:rsidRDefault="007A4080" w:rsidP="007A4080">
      <w:r>
        <w:t xml:space="preserve">    :return:</w:t>
      </w:r>
    </w:p>
    <w:p w14:paraId="1063A0CA" w14:textId="77777777" w:rsidR="007A4080" w:rsidRDefault="007A4080" w:rsidP="007A4080">
      <w:r>
        <w:t xml:space="preserve">    """</w:t>
      </w:r>
    </w:p>
    <w:p w14:paraId="591C145D" w14:textId="77777777" w:rsidR="007A4080" w:rsidRDefault="007A4080" w:rsidP="007A4080">
      <w:r>
        <w:t xml:space="preserve">    files = ["x_list-dev-toy.p", "x_list-test-toy.p", "x_list-train-toy.p",</w:t>
      </w:r>
    </w:p>
    <w:p w14:paraId="2546095B" w14:textId="77777777" w:rsidR="007A4080" w:rsidRDefault="007A4080" w:rsidP="007A4080">
      <w:r>
        <w:t xml:space="preserve">                        "y_list-dev-toy.p", "y_list-test-toy.p", "y_list-train-toy.p"]</w:t>
      </w:r>
    </w:p>
    <w:p w14:paraId="0AE1AC2C" w14:textId="77777777" w:rsidR="007A4080" w:rsidRDefault="007A4080" w:rsidP="007A4080">
      <w:r>
        <w:t xml:space="preserve">    for _file in files:</w:t>
      </w:r>
    </w:p>
    <w:p w14:paraId="0E96CBBC" w14:textId="77777777" w:rsidR="007A4080" w:rsidRDefault="007A4080" w:rsidP="007A4080">
      <w:r>
        <w:t xml:space="preserve">        mini_data = minify("keras_character_based_ner/src/{}".format(_file))</w:t>
      </w:r>
    </w:p>
    <w:p w14:paraId="4A12A42B" w14:textId="77777777" w:rsidR="007A4080" w:rsidRDefault="007A4080" w:rsidP="007A4080">
      <w:r>
        <w:t xml:space="preserve">        mini_file_name = _file.replace("-toy.p", "-mini.p").replace("_list", "_np")</w:t>
      </w:r>
    </w:p>
    <w:p w14:paraId="04ABB618" w14:textId="4830DA4A" w:rsidR="00FC504B" w:rsidRPr="00FC504B" w:rsidRDefault="007A4080" w:rsidP="007A4080">
      <w:r>
        <w:t xml:space="preserve">        pickle_large_file(mini_data, "keras_character_based_ner/src/{}".format(mini_file_name))</w:t>
      </w:r>
    </w:p>
    <w:p w14:paraId="6828D469" w14:textId="4A7565D9" w:rsidR="00284012" w:rsidRDefault="00284012" w:rsidP="00284012">
      <w:pPr>
        <w:pStyle w:val="Heading2"/>
      </w:pPr>
      <w:r>
        <w:t>keras_character_based_ner/src/matt/model_integration.py</w:t>
      </w:r>
    </w:p>
    <w:p w14:paraId="2A9010DB" w14:textId="77777777" w:rsidR="007A4080" w:rsidRDefault="007A4080" w:rsidP="007A4080">
      <w:r>
        <w:t># MIR file added to provide integration with Keras</w:t>
      </w:r>
    </w:p>
    <w:p w14:paraId="73E379BF" w14:textId="77777777" w:rsidR="007A4080" w:rsidRDefault="007A4080" w:rsidP="007A4080">
      <w:r>
        <w:t>from keras_character_based_ner.src.matt.alphabet_management import get_pickled_alphabet</w:t>
      </w:r>
    </w:p>
    <w:p w14:paraId="78C28C92" w14:textId="77777777" w:rsidR="007A4080" w:rsidRDefault="007A4080" w:rsidP="007A4080">
      <w:r>
        <w:t>from keras_character_based_ner.src.matt.file_management import get_all_hansard_files</w:t>
      </w:r>
    </w:p>
    <w:p w14:paraId="5A97A45D" w14:textId="77777777" w:rsidR="007A4080" w:rsidRDefault="007A4080" w:rsidP="007A4080">
      <w:r>
        <w:t>from keras_character_based_ner.src.matt.file_management import pickle_large_file, unpickle_large_file</w:t>
      </w:r>
    </w:p>
    <w:p w14:paraId="06897036" w14:textId="77777777" w:rsidR="007A4080" w:rsidRDefault="007A4080" w:rsidP="007A4080">
      <w:r>
        <w:t>from keras_character_based_ner.src.matt.file_management import get_chunked_hansard_texts</w:t>
      </w:r>
    </w:p>
    <w:p w14:paraId="61A274B9" w14:textId="77777777" w:rsidR="007A4080" w:rsidRDefault="007A4080" w:rsidP="007A4080">
      <w:r>
        <w:t>from keras_character_based_ner.src.matt.file_management import get_chunked_hansard_interpolations</w:t>
      </w:r>
    </w:p>
    <w:p w14:paraId="3064C462" w14:textId="77777777" w:rsidR="007A4080" w:rsidRDefault="007A4080" w:rsidP="007A4080">
      <w:r>
        <w:t>from keras_character_based_ner.src.matt.file_management import get_total_number_of_hansard_sentences</w:t>
      </w:r>
    </w:p>
    <w:p w14:paraId="24CEC203" w14:textId="77777777" w:rsidR="007A4080" w:rsidRDefault="007A4080" w:rsidP="007A4080">
      <w:r>
        <w:t>from keras_character_based_ner.src.config import Config</w:t>
      </w:r>
    </w:p>
    <w:p w14:paraId="2AF5C1D6" w14:textId="77777777" w:rsidR="007A4080" w:rsidRDefault="007A4080" w:rsidP="007A4080">
      <w:r>
        <w:t>from typing import List, Tuple</w:t>
      </w:r>
    </w:p>
    <w:p w14:paraId="3119F2EE" w14:textId="77777777" w:rsidR="007A4080" w:rsidRDefault="007A4080" w:rsidP="007A4080">
      <w:r>
        <w:t>from hansard_gathering import numerify, chunk</w:t>
      </w:r>
    </w:p>
    <w:p w14:paraId="4B89532D" w14:textId="77777777" w:rsidR="007A4080" w:rsidRDefault="007A4080" w:rsidP="007A4080">
      <w:r>
        <w:t>from statistics import median</w:t>
      </w:r>
    </w:p>
    <w:p w14:paraId="6E48C075" w14:textId="77777777" w:rsidR="007A4080" w:rsidRDefault="007A4080" w:rsidP="007A4080"/>
    <w:p w14:paraId="780C43E8" w14:textId="77777777" w:rsidR="007A4080" w:rsidRDefault="007A4080" w:rsidP="007A4080"/>
    <w:p w14:paraId="099621C8" w14:textId="77777777" w:rsidR="007A4080" w:rsidRDefault="007A4080" w:rsidP="007A4080">
      <w:r>
        <w:t>class NoDatasetSizeFoundException(Exception):</w:t>
      </w:r>
    </w:p>
    <w:p w14:paraId="5F9AAAEE" w14:textId="77777777" w:rsidR="007A4080" w:rsidRDefault="007A4080" w:rsidP="007A4080">
      <w:r>
        <w:t xml:space="preserve">    """</w:t>
      </w:r>
    </w:p>
    <w:p w14:paraId="4B9C4BEB" w14:textId="77777777" w:rsidR="007A4080" w:rsidRDefault="007A4080" w:rsidP="007A4080">
      <w:r>
        <w:t xml:space="preserve">    Exception to raise if use asks for a dataset size that does not exist</w:t>
      </w:r>
    </w:p>
    <w:p w14:paraId="46195FF2" w14:textId="77777777" w:rsidR="007A4080" w:rsidRDefault="007A4080" w:rsidP="007A4080">
      <w:r>
        <w:t xml:space="preserve">    """</w:t>
      </w:r>
    </w:p>
    <w:p w14:paraId="56829E21" w14:textId="77777777" w:rsidR="007A4080" w:rsidRDefault="007A4080" w:rsidP="007A4080">
      <w:r>
        <w:lastRenderedPageBreak/>
        <w:t xml:space="preserve">    pass</w:t>
      </w:r>
    </w:p>
    <w:p w14:paraId="6BF9424F" w14:textId="77777777" w:rsidR="007A4080" w:rsidRDefault="007A4080" w:rsidP="007A4080"/>
    <w:p w14:paraId="5471C73C" w14:textId="77777777" w:rsidR="007A4080" w:rsidRDefault="007A4080" w:rsidP="007A4080"/>
    <w:p w14:paraId="2BF5306D" w14:textId="77777777" w:rsidR="007A4080" w:rsidRDefault="007A4080" w:rsidP="007A4080">
      <w:r>
        <w:t>def get_labels():</w:t>
      </w:r>
    </w:p>
    <w:p w14:paraId="784F8116" w14:textId="77777777" w:rsidR="007A4080" w:rsidRDefault="007A4080" w:rsidP="007A4080">
      <w:r>
        <w:t xml:space="preserve">    """</w:t>
      </w:r>
    </w:p>
    <w:p w14:paraId="1D1831BD" w14:textId="77777777" w:rsidR="007A4080" w:rsidRDefault="007A4080" w:rsidP="007A4080">
      <w:r>
        <w:t xml:space="preserve">    Return list of different labels used for NEs in the dataset.</w:t>
      </w:r>
    </w:p>
    <w:p w14:paraId="4438E62B" w14:textId="77777777" w:rsidR="007A4080" w:rsidRDefault="007A4080" w:rsidP="007A4080">
      <w:r>
        <w:t xml:space="preserve">    :return:</w:t>
      </w:r>
    </w:p>
    <w:p w14:paraId="55E2D689" w14:textId="77777777" w:rsidR="007A4080" w:rsidRDefault="007A4080" w:rsidP="007A4080">
      <w:r>
        <w:t xml:space="preserve">    """</w:t>
      </w:r>
    </w:p>
    <w:p w14:paraId="7A4D3A94" w14:textId="77777777" w:rsidR="007A4080" w:rsidRDefault="007A4080" w:rsidP="007A4080">
      <w:r>
        <w:t xml:space="preserve">    # 1 = LOC, 2 = ORG, 3 = PER, 0 = null</w:t>
      </w:r>
    </w:p>
    <w:p w14:paraId="7FCD46C8" w14:textId="77777777" w:rsidR="007A4080" w:rsidRDefault="007A4080" w:rsidP="007A4080">
      <w:r>
        <w:t xml:space="preserve">    return ["LOC", "ORG", "PER"]</w:t>
      </w:r>
    </w:p>
    <w:p w14:paraId="01217327" w14:textId="77777777" w:rsidR="007A4080" w:rsidRDefault="007A4080" w:rsidP="007A4080"/>
    <w:p w14:paraId="7B4B4275" w14:textId="77777777" w:rsidR="007A4080" w:rsidRDefault="007A4080" w:rsidP="007A4080"/>
    <w:p w14:paraId="1141718D" w14:textId="77777777" w:rsidR="007A4080" w:rsidRDefault="007A4080" w:rsidP="007A4080">
      <w:r>
        <w:t>def create_x_toy(sentence_maxlen, dataset_name):</w:t>
      </w:r>
    </w:p>
    <w:p w14:paraId="16ADF495" w14:textId="77777777" w:rsidR="007A4080" w:rsidRDefault="007A4080" w:rsidP="007A4080">
      <w:r>
        <w:t xml:space="preserve">    """</w:t>
      </w:r>
    </w:p>
    <w:p w14:paraId="2A8CC11C" w14:textId="77777777" w:rsidR="007A4080" w:rsidRDefault="007A4080" w:rsidP="007A4080">
      <w:r>
        <w:t xml:space="preserve">    Create X tensor by reading in all debates in the current dataset,</w:t>
      </w:r>
    </w:p>
    <w:p w14:paraId="74D925DC" w14:textId="77777777" w:rsidR="007A4080" w:rsidRDefault="007A4080" w:rsidP="007A4080">
      <w:r>
        <w:t xml:space="preserve">    taking them chunk by chunk, converting the letters to numbers, and</w:t>
      </w:r>
    </w:p>
    <w:p w14:paraId="498E6F31" w14:textId="77777777" w:rsidR="007A4080" w:rsidRDefault="007A4080" w:rsidP="007A4080">
      <w:r>
        <w:t xml:space="preserve">    building a list-of-lists-of-ints structure.</w:t>
      </w:r>
    </w:p>
    <w:p w14:paraId="784C97D1" w14:textId="77777777" w:rsidR="007A4080" w:rsidRDefault="007A4080" w:rsidP="007A4080">
      <w:r>
        <w:t xml:space="preserve">    Then use keras pad_sequences to ensure uniform length (len == sentence_maxlen)</w:t>
      </w:r>
    </w:p>
    <w:p w14:paraId="2D693825" w14:textId="77777777" w:rsidR="007A4080" w:rsidRDefault="007A4080" w:rsidP="007A4080">
      <w:r>
        <w:t xml:space="preserve">    with left-hand-side padding, and write out both the list object and pad_sequences'</w:t>
      </w:r>
    </w:p>
    <w:p w14:paraId="389BA9CD" w14:textId="77777777" w:rsidR="007A4080" w:rsidRDefault="007A4080" w:rsidP="007A4080">
      <w:r>
        <w:t xml:space="preserve">    resulting numpy array to pickled files.</w:t>
      </w:r>
    </w:p>
    <w:p w14:paraId="46CDE674" w14:textId="77777777" w:rsidR="007A4080" w:rsidRDefault="007A4080" w:rsidP="007A4080">
      <w:r>
        <w:t xml:space="preserve">    :param sentence_maxlen:</w:t>
      </w:r>
    </w:p>
    <w:p w14:paraId="640EC6D5" w14:textId="77777777" w:rsidR="007A4080" w:rsidRDefault="007A4080" w:rsidP="007A4080">
      <w:r>
        <w:t xml:space="preserve">    :param dataset_name: train, test, dev or eval</w:t>
      </w:r>
    </w:p>
    <w:p w14:paraId="25EEB94A" w14:textId="77777777" w:rsidR="007A4080" w:rsidRDefault="007A4080" w:rsidP="007A4080">
      <w:r>
        <w:t xml:space="preserve">    :return:</w:t>
      </w:r>
    </w:p>
    <w:p w14:paraId="5247128A" w14:textId="77777777" w:rsidR="007A4080" w:rsidRDefault="007A4080" w:rsidP="007A4080">
      <w:r>
        <w:t xml:space="preserve">    """</w:t>
      </w:r>
    </w:p>
    <w:p w14:paraId="0B9F1CFD" w14:textId="77777777" w:rsidR="007A4080" w:rsidRDefault="007A4080" w:rsidP="007A4080">
      <w:r>
        <w:t xml:space="preserve">    from keras.preprocessing.sequence import pad_sequences  # type: ignore</w:t>
      </w:r>
    </w:p>
    <w:p w14:paraId="7227DC1D" w14:textId="77777777" w:rsidR="007A4080" w:rsidRDefault="007A4080" w:rsidP="007A4080">
      <w:r>
        <w:t xml:space="preserve">    debug = True</w:t>
      </w:r>
    </w:p>
    <w:p w14:paraId="7E344C4D" w14:textId="77777777" w:rsidR="007A4080" w:rsidRDefault="007A4080" w:rsidP="007A4080">
      <w:r>
        <w:t xml:space="preserve">    if debug:</w:t>
      </w:r>
    </w:p>
    <w:p w14:paraId="37602B45" w14:textId="77777777" w:rsidR="007A4080" w:rsidRDefault="007A4080" w:rsidP="007A4080">
      <w:r>
        <w:t xml:space="preserve">        print("Generating X tensor")</w:t>
      </w:r>
    </w:p>
    <w:p w14:paraId="7F68D54C" w14:textId="77777777" w:rsidR="007A4080" w:rsidRDefault="007A4080" w:rsidP="007A4080"/>
    <w:p w14:paraId="73CBBFA4" w14:textId="77777777" w:rsidR="007A4080" w:rsidRDefault="007A4080" w:rsidP="007A4080">
      <w:r>
        <w:t xml:space="preserve">    # Model is overfitting. Try reducing tensor size for each dataset</w:t>
      </w:r>
    </w:p>
    <w:p w14:paraId="6A83DA4E" w14:textId="77777777" w:rsidR="007A4080" w:rsidRDefault="007A4080" w:rsidP="007A4080">
      <w:r>
        <w:t xml:space="preserve">    # to see if that fixes NaN-validation problem.</w:t>
      </w:r>
    </w:p>
    <w:p w14:paraId="5F5AD98C" w14:textId="77777777" w:rsidR="007A4080" w:rsidRDefault="007A4080" w:rsidP="007A4080">
      <w:r>
        <w:t xml:space="preserve">    cutoff = {</w:t>
      </w:r>
    </w:p>
    <w:p w14:paraId="3B58A953" w14:textId="77777777" w:rsidR="007A4080" w:rsidRDefault="007A4080" w:rsidP="007A4080">
      <w:r>
        <w:t xml:space="preserve">        "train": 1000000,</w:t>
      </w:r>
    </w:p>
    <w:p w14:paraId="5364AA58" w14:textId="77777777" w:rsidR="007A4080" w:rsidRDefault="007A4080" w:rsidP="007A4080">
      <w:r>
        <w:t xml:space="preserve">        "test": 60000,</w:t>
      </w:r>
    </w:p>
    <w:p w14:paraId="57E7DFF6" w14:textId="77777777" w:rsidR="007A4080" w:rsidRDefault="007A4080" w:rsidP="007A4080">
      <w:r>
        <w:t xml:space="preserve">        "dev": 60000,</w:t>
      </w:r>
    </w:p>
    <w:p w14:paraId="7587D314" w14:textId="77777777" w:rsidR="007A4080" w:rsidRDefault="007A4080" w:rsidP="007A4080">
      <w:r>
        <w:t xml:space="preserve">    }</w:t>
      </w:r>
    </w:p>
    <w:p w14:paraId="76B9A9FD" w14:textId="77777777" w:rsidR="007A4080" w:rsidRDefault="007A4080" w:rsidP="007A4080"/>
    <w:p w14:paraId="4BBB3556" w14:textId="77777777" w:rsidR="007A4080" w:rsidRDefault="007A4080" w:rsidP="007A4080">
      <w:r>
        <w:t xml:space="preserve">    alphabet = get_pickled_alphabet()</w:t>
      </w:r>
    </w:p>
    <w:p w14:paraId="67FA09C5" w14:textId="77777777" w:rsidR="007A4080" w:rsidRDefault="007A4080" w:rsidP="007A4080"/>
    <w:p w14:paraId="7E55A91F" w14:textId="77777777" w:rsidR="007A4080" w:rsidRDefault="007A4080" w:rsidP="007A4080">
      <w:r>
        <w:t xml:space="preserve">    x_list = []</w:t>
      </w:r>
    </w:p>
    <w:p w14:paraId="3746134E" w14:textId="77777777" w:rsidR="007A4080" w:rsidRDefault="007A4080" w:rsidP="007A4080">
      <w:r>
        <w:t xml:space="preserve">    for idx, hansard_sentence in enumerate(get_chunked_hansard_texts(dataset_name)):</w:t>
      </w:r>
    </w:p>
    <w:p w14:paraId="165F79B8" w14:textId="77777777" w:rsidR="007A4080" w:rsidRDefault="007A4080" w:rsidP="007A4080">
      <w:r>
        <w:t xml:space="preserve">        if idx &gt;= cutoff[dataset_name]:</w:t>
      </w:r>
    </w:p>
    <w:p w14:paraId="67CD4E46" w14:textId="77777777" w:rsidR="007A4080" w:rsidRDefault="007A4080" w:rsidP="007A4080">
      <w:r>
        <w:t xml:space="preserve">            break</w:t>
      </w:r>
    </w:p>
    <w:p w14:paraId="4A40C9BE" w14:textId="77777777" w:rsidR="007A4080" w:rsidRDefault="007A4080" w:rsidP="007A4080">
      <w:r>
        <w:t xml:space="preserve">        numbers_list = numerify.numerify_text(hansard_sentence, alphabet, sentence_maxlen)</w:t>
      </w:r>
    </w:p>
    <w:p w14:paraId="32885098" w14:textId="77777777" w:rsidR="007A4080" w:rsidRDefault="007A4080" w:rsidP="007A4080">
      <w:r>
        <w:t xml:space="preserve">        x_list.append(numbers_list)</w:t>
      </w:r>
    </w:p>
    <w:p w14:paraId="3288B781" w14:textId="77777777" w:rsidR="007A4080" w:rsidRDefault="007A4080" w:rsidP="007A4080">
      <w:r>
        <w:t xml:space="preserve">        if debug:</w:t>
      </w:r>
    </w:p>
    <w:p w14:paraId="41F49300" w14:textId="77777777" w:rsidR="007A4080" w:rsidRDefault="007A4080" w:rsidP="007A4080">
      <w:r>
        <w:lastRenderedPageBreak/>
        <w:t xml:space="preserve">            print("Building x, progress {} %".format((idx / cutoff[dataset_name]) * 100)) if idx % 5000 == 0 else None</w:t>
      </w:r>
    </w:p>
    <w:p w14:paraId="5EB8373F" w14:textId="77777777" w:rsidR="007A4080" w:rsidRDefault="007A4080" w:rsidP="007A4080"/>
    <w:p w14:paraId="5C2C5A54" w14:textId="77777777" w:rsidR="007A4080" w:rsidRDefault="007A4080" w:rsidP="007A4080">
      <w:r>
        <w:t xml:space="preserve">    # Write X so we don't have to regenerate every time...</w:t>
      </w:r>
    </w:p>
    <w:p w14:paraId="2C923EAE" w14:textId="77777777" w:rsidR="007A4080" w:rsidRDefault="007A4080" w:rsidP="007A4080">
      <w:r>
        <w:t xml:space="preserve">    pickle_large_file(x_list, "keras_character_based_ner/src/x_list-{}-toy.p".format(dataset_name))</w:t>
      </w:r>
    </w:p>
    <w:p w14:paraId="017B5DD9" w14:textId="77777777" w:rsidR="007A4080" w:rsidRDefault="007A4080" w:rsidP="007A4080"/>
    <w:p w14:paraId="74CC0FFE" w14:textId="77777777" w:rsidR="007A4080" w:rsidRDefault="007A4080" w:rsidP="007A4080">
      <w:r>
        <w:t xml:space="preserve">    # pad_sequences takes care of enforcing sentence_maxlen for us</w:t>
      </w:r>
    </w:p>
    <w:p w14:paraId="538E6C06" w14:textId="77777777" w:rsidR="007A4080" w:rsidRDefault="007A4080" w:rsidP="007A4080">
      <w:r>
        <w:t xml:space="preserve">    x_np = pad_sequences(x_list, maxlen=sentence_maxlen)</w:t>
      </w:r>
    </w:p>
    <w:p w14:paraId="19D30503" w14:textId="77777777" w:rsidR="007A4080" w:rsidRDefault="007A4080" w:rsidP="007A4080"/>
    <w:p w14:paraId="4F740DF8" w14:textId="77777777" w:rsidR="007A4080" w:rsidRDefault="007A4080" w:rsidP="007A4080">
      <w:r>
        <w:t xml:space="preserve">    # Write X so we don't have to regenerate every time...</w:t>
      </w:r>
    </w:p>
    <w:p w14:paraId="3248C0AE" w14:textId="77777777" w:rsidR="007A4080" w:rsidRDefault="007A4080" w:rsidP="007A4080">
      <w:r>
        <w:t xml:space="preserve">    pickle_large_file(x_np, "keras_character_based_ner/src/x_np-{}-toy.p".format(dataset_name))</w:t>
      </w:r>
    </w:p>
    <w:p w14:paraId="2C14A808" w14:textId="77777777" w:rsidR="007A4080" w:rsidRDefault="007A4080" w:rsidP="007A4080"/>
    <w:p w14:paraId="2F7F0610" w14:textId="77777777" w:rsidR="007A4080" w:rsidRDefault="007A4080" w:rsidP="007A4080"/>
    <w:p w14:paraId="37184E68" w14:textId="77777777" w:rsidR="007A4080" w:rsidRDefault="007A4080" w:rsidP="007A4080">
      <w:r>
        <w:t>def onehot(i: int, maxlen: int) -&gt; List[int]:</w:t>
      </w:r>
    </w:p>
    <w:p w14:paraId="3A84C745" w14:textId="77777777" w:rsidR="007A4080" w:rsidRDefault="007A4080" w:rsidP="007A4080">
      <w:r>
        <w:t xml:space="preserve">    """</w:t>
      </w:r>
    </w:p>
    <w:p w14:paraId="12DD7397" w14:textId="77777777" w:rsidR="007A4080" w:rsidRDefault="007A4080" w:rsidP="007A4080">
      <w:r>
        <w:t xml:space="preserve">    Turn an integer into a onehot vector for that integer</w:t>
      </w:r>
    </w:p>
    <w:p w14:paraId="54A8334F" w14:textId="77777777" w:rsidR="007A4080" w:rsidRDefault="007A4080" w:rsidP="007A4080">
      <w:r>
        <w:t xml:space="preserve">    :param i: Int to change to onehot</w:t>
      </w:r>
    </w:p>
    <w:p w14:paraId="53C5342A" w14:textId="77777777" w:rsidR="007A4080" w:rsidRDefault="007A4080" w:rsidP="007A4080">
      <w:r>
        <w:t xml:space="preserve">    :param maxlen: length of the onehot vector</w:t>
      </w:r>
    </w:p>
    <w:p w14:paraId="4F6F20A0" w14:textId="77777777" w:rsidR="007A4080" w:rsidRDefault="007A4080" w:rsidP="007A4080">
      <w:r>
        <w:t xml:space="preserve">    """</w:t>
      </w:r>
    </w:p>
    <w:p w14:paraId="75436D25" w14:textId="77777777" w:rsidR="007A4080" w:rsidRDefault="007A4080" w:rsidP="007A4080">
      <w:r>
        <w:t xml:space="preserve">    onehot_vector = [0 for _ in range(maxlen)]</w:t>
      </w:r>
    </w:p>
    <w:p w14:paraId="36BF082C" w14:textId="77777777" w:rsidR="007A4080" w:rsidRDefault="007A4080" w:rsidP="007A4080">
      <w:r>
        <w:t xml:space="preserve">    onehot_vector[i] = 1</w:t>
      </w:r>
    </w:p>
    <w:p w14:paraId="59A950D5" w14:textId="77777777" w:rsidR="007A4080" w:rsidRDefault="007A4080" w:rsidP="007A4080">
      <w:r>
        <w:t xml:space="preserve">    return onehot_vector</w:t>
      </w:r>
    </w:p>
    <w:p w14:paraId="4F8ED4D8" w14:textId="77777777" w:rsidR="007A4080" w:rsidRDefault="007A4080" w:rsidP="007A4080"/>
    <w:p w14:paraId="358837AA" w14:textId="77777777" w:rsidR="007A4080" w:rsidRDefault="007A4080" w:rsidP="007A4080"/>
    <w:p w14:paraId="45CC3C64" w14:textId="77777777" w:rsidR="007A4080" w:rsidRDefault="007A4080" w:rsidP="007A4080">
      <w:r>
        <w:t>def create_y_toy(sentence_maxlen, dataset_name):</w:t>
      </w:r>
    </w:p>
    <w:p w14:paraId="473594AE" w14:textId="77777777" w:rsidR="007A4080" w:rsidRDefault="007A4080" w:rsidP="007A4080">
      <w:r>
        <w:t xml:space="preserve">    """"</w:t>
      </w:r>
    </w:p>
    <w:p w14:paraId="6D95B492" w14:textId="77777777" w:rsidR="007A4080" w:rsidRDefault="007A4080" w:rsidP="007A4080">
      <w:r>
        <w:t xml:space="preserve">    Create Y tensor by reading in the required spans of each chunk of the debates</w:t>
      </w:r>
    </w:p>
    <w:p w14:paraId="233D2B51" w14:textId="77777777" w:rsidR="007A4080" w:rsidRDefault="007A4080" w:rsidP="007A4080">
      <w:r>
        <w:t xml:space="preserve">    in the current dataset, and returning the equivalent list of NE numbers</w:t>
      </w:r>
    </w:p>
    <w:p w14:paraId="7CB39A03" w14:textId="77777777" w:rsidR="007A4080" w:rsidRDefault="007A4080" w:rsidP="007A4080">
      <w:r>
        <w:t xml:space="preserve">    from the interpolated file for that debate.</w:t>
      </w:r>
    </w:p>
    <w:p w14:paraId="11287242" w14:textId="77777777" w:rsidR="007A4080" w:rsidRDefault="007A4080" w:rsidP="007A4080">
      <w:r>
        <w:t xml:space="preserve">    As per create_x, we make a Python list-of-lists-of-ints, pickle it, then</w:t>
      </w:r>
    </w:p>
    <w:p w14:paraId="57B4098B" w14:textId="77777777" w:rsidR="007A4080" w:rsidRDefault="007A4080" w:rsidP="007A4080">
      <w:r>
        <w:t xml:space="preserve">    use pad_sequences to make a numpy array, which we also pickle.</w:t>
      </w:r>
    </w:p>
    <w:p w14:paraId="30DF02D9" w14:textId="77777777" w:rsidR="007A4080" w:rsidRDefault="007A4080" w:rsidP="007A4080">
      <w:r>
        <w:t xml:space="preserve">    """</w:t>
      </w:r>
    </w:p>
    <w:p w14:paraId="767D0124" w14:textId="77777777" w:rsidR="007A4080" w:rsidRDefault="007A4080" w:rsidP="007A4080">
      <w:r>
        <w:t xml:space="preserve">    from keras.preprocessing.sequence import pad_sequences  # type: ignore</w:t>
      </w:r>
    </w:p>
    <w:p w14:paraId="34A1B8C4" w14:textId="77777777" w:rsidR="007A4080" w:rsidRDefault="007A4080" w:rsidP="007A4080"/>
    <w:p w14:paraId="3B3A0641" w14:textId="77777777" w:rsidR="007A4080" w:rsidRDefault="007A4080" w:rsidP="007A4080">
      <w:r>
        <w:t xml:space="preserve">    debug = True</w:t>
      </w:r>
    </w:p>
    <w:p w14:paraId="3C0EB74B" w14:textId="77777777" w:rsidR="007A4080" w:rsidRDefault="007A4080" w:rsidP="007A4080"/>
    <w:p w14:paraId="1B9A7D42" w14:textId="77777777" w:rsidR="007A4080" w:rsidRDefault="007A4080" w:rsidP="007A4080">
      <w:r>
        <w:t xml:space="preserve">    if debug:</w:t>
      </w:r>
    </w:p>
    <w:p w14:paraId="10C40B9F" w14:textId="77777777" w:rsidR="007A4080" w:rsidRDefault="007A4080" w:rsidP="007A4080">
      <w:r>
        <w:t xml:space="preserve">        print("Generating Y tensor")</w:t>
      </w:r>
    </w:p>
    <w:p w14:paraId="4BFE808B" w14:textId="77777777" w:rsidR="007A4080" w:rsidRDefault="007A4080" w:rsidP="007A4080"/>
    <w:p w14:paraId="7D962DA8" w14:textId="77777777" w:rsidR="007A4080" w:rsidRDefault="007A4080" w:rsidP="007A4080">
      <w:r>
        <w:t xml:space="preserve">    # Model is overfitting. Try reducing tensor size for each dataset</w:t>
      </w:r>
    </w:p>
    <w:p w14:paraId="05628C15" w14:textId="77777777" w:rsidR="007A4080" w:rsidRDefault="007A4080" w:rsidP="007A4080">
      <w:r>
        <w:t xml:space="preserve">    # to see if that fixes NaN-validation problem.</w:t>
      </w:r>
    </w:p>
    <w:p w14:paraId="30A4B375" w14:textId="77777777" w:rsidR="007A4080" w:rsidRDefault="007A4080" w:rsidP="007A4080">
      <w:r>
        <w:t xml:space="preserve">    cutoff = {</w:t>
      </w:r>
    </w:p>
    <w:p w14:paraId="39856154" w14:textId="77777777" w:rsidR="007A4080" w:rsidRDefault="007A4080" w:rsidP="007A4080">
      <w:r>
        <w:t xml:space="preserve">        "train": 1000000,</w:t>
      </w:r>
    </w:p>
    <w:p w14:paraId="4CF3947A" w14:textId="77777777" w:rsidR="007A4080" w:rsidRDefault="007A4080" w:rsidP="007A4080">
      <w:r>
        <w:t xml:space="preserve">        "test": 60000,</w:t>
      </w:r>
    </w:p>
    <w:p w14:paraId="3793F8AB" w14:textId="77777777" w:rsidR="007A4080" w:rsidRDefault="007A4080" w:rsidP="007A4080">
      <w:r>
        <w:t xml:space="preserve">        "dev": 60000,</w:t>
      </w:r>
    </w:p>
    <w:p w14:paraId="42B7849F" w14:textId="77777777" w:rsidR="007A4080" w:rsidRDefault="007A4080" w:rsidP="007A4080">
      <w:r>
        <w:lastRenderedPageBreak/>
        <w:t xml:space="preserve">    }</w:t>
      </w:r>
    </w:p>
    <w:p w14:paraId="1567B310" w14:textId="77777777" w:rsidR="007A4080" w:rsidRDefault="007A4080" w:rsidP="007A4080"/>
    <w:p w14:paraId="464D247C" w14:textId="77777777" w:rsidR="007A4080" w:rsidRDefault="007A4080" w:rsidP="007A4080">
      <w:r>
        <w:t xml:space="preserve">    y_list = []</w:t>
      </w:r>
    </w:p>
    <w:p w14:paraId="187D8151" w14:textId="77777777" w:rsidR="007A4080" w:rsidRDefault="007A4080" w:rsidP="007A4080">
      <w:r>
        <w:t xml:space="preserve">    onehot_vector_length = len(get_labels()) + 1  # list of labels plus one extra for non-NE</w:t>
      </w:r>
    </w:p>
    <w:p w14:paraId="21D6B2DB" w14:textId="77777777" w:rsidR="007A4080" w:rsidRDefault="007A4080" w:rsidP="007A4080"/>
    <w:p w14:paraId="44983867" w14:textId="77777777" w:rsidR="007A4080" w:rsidRDefault="007A4080" w:rsidP="007A4080">
      <w:r>
        <w:t xml:space="preserve">    for idx, interpolated_hansard_sentence in enumerate(</w:t>
      </w:r>
    </w:p>
    <w:p w14:paraId="1EB88DC7" w14:textId="77777777" w:rsidR="007A4080" w:rsidRDefault="007A4080" w:rsidP="007A4080">
      <w:r>
        <w:t xml:space="preserve">            get_chunked_hansard_interpolations(dataset_name)):</w:t>
      </w:r>
    </w:p>
    <w:p w14:paraId="2923D446" w14:textId="77777777" w:rsidR="007A4080" w:rsidRDefault="007A4080" w:rsidP="007A4080">
      <w:r>
        <w:t xml:space="preserve">        if idx &gt;= cutoff[dataset_name]:</w:t>
      </w:r>
    </w:p>
    <w:p w14:paraId="5E93581F" w14:textId="77777777" w:rsidR="007A4080" w:rsidRDefault="007A4080" w:rsidP="007A4080">
      <w:r>
        <w:t xml:space="preserve">            break</w:t>
      </w:r>
    </w:p>
    <w:p w14:paraId="55A87D2B" w14:textId="77777777" w:rsidR="007A4080" w:rsidRDefault="007A4080" w:rsidP="007A4080">
      <w:r>
        <w:t xml:space="preserve">        y_list.append([onehot(int(num), onehot_vector_length) for num in interpolated_hansard_sentence])</w:t>
      </w:r>
    </w:p>
    <w:p w14:paraId="3BD6C7A4" w14:textId="77777777" w:rsidR="007A4080" w:rsidRDefault="007A4080" w:rsidP="007A4080">
      <w:r>
        <w:t xml:space="preserve">        if debug:</w:t>
      </w:r>
    </w:p>
    <w:p w14:paraId="39B5C36F" w14:textId="77777777" w:rsidR="007A4080" w:rsidRDefault="007A4080" w:rsidP="007A4080">
      <w:r>
        <w:t xml:space="preserve">            print("Building y, progress {} %".format((idx / cutoff[dataset_name]) * 100)) if idx % 5000 == 0 else None</w:t>
      </w:r>
    </w:p>
    <w:p w14:paraId="0D173F89" w14:textId="77777777" w:rsidR="007A4080" w:rsidRDefault="007A4080" w:rsidP="007A4080"/>
    <w:p w14:paraId="4FED25D0" w14:textId="77777777" w:rsidR="007A4080" w:rsidRDefault="007A4080" w:rsidP="007A4080">
      <w:r>
        <w:t xml:space="preserve">    # Write Y so we don't have to regenerate every time...</w:t>
      </w:r>
    </w:p>
    <w:p w14:paraId="57D07B7F" w14:textId="77777777" w:rsidR="007A4080" w:rsidRDefault="007A4080" w:rsidP="007A4080">
      <w:r>
        <w:t xml:space="preserve">    pickle_large_file(y_list, "keras_character_based_ner/src/y_list-{}-toy.p".format(dataset_name))</w:t>
      </w:r>
    </w:p>
    <w:p w14:paraId="741E964B" w14:textId="77777777" w:rsidR="007A4080" w:rsidRDefault="007A4080" w:rsidP="007A4080"/>
    <w:p w14:paraId="5478AF4F" w14:textId="77777777" w:rsidR="007A4080" w:rsidRDefault="007A4080" w:rsidP="007A4080">
      <w:r>
        <w:t xml:space="preserve">    # pad_sequences takes care of enforcing sentence_maxlen for us</w:t>
      </w:r>
    </w:p>
    <w:p w14:paraId="34EA517A" w14:textId="77777777" w:rsidR="007A4080" w:rsidRDefault="007A4080" w:rsidP="007A4080">
      <w:r>
        <w:t xml:space="preserve">    y_np = pad_sequences(y_list, maxlen=sentence_maxlen)</w:t>
      </w:r>
    </w:p>
    <w:p w14:paraId="1C447EC1" w14:textId="77777777" w:rsidR="007A4080" w:rsidRDefault="007A4080" w:rsidP="007A4080"/>
    <w:p w14:paraId="0ABF65E4" w14:textId="77777777" w:rsidR="007A4080" w:rsidRDefault="007A4080" w:rsidP="007A4080">
      <w:r>
        <w:t xml:space="preserve">    # Write X so we don't have to regenerate every time...</w:t>
      </w:r>
    </w:p>
    <w:p w14:paraId="6BB4A302" w14:textId="77777777" w:rsidR="007A4080" w:rsidRDefault="007A4080" w:rsidP="007A4080">
      <w:r>
        <w:t xml:space="preserve">    pickle_large_file(y_np, "keras_character_based_ner/src/y_np-{}-toy.p".format(dataset_name))</w:t>
      </w:r>
    </w:p>
    <w:p w14:paraId="0BDE7300" w14:textId="77777777" w:rsidR="007A4080" w:rsidRDefault="007A4080" w:rsidP="007A4080"/>
    <w:p w14:paraId="6FEE706F" w14:textId="77777777" w:rsidR="007A4080" w:rsidRDefault="007A4080" w:rsidP="007A4080"/>
    <w:p w14:paraId="295C3D53" w14:textId="77777777" w:rsidR="007A4080" w:rsidRDefault="007A4080" w:rsidP="007A4080">
      <w:r>
        <w:t>def get_median_sentence_length(dataset_name) -&gt; float:</w:t>
      </w:r>
    </w:p>
    <w:p w14:paraId="52A95B50" w14:textId="77777777" w:rsidR="007A4080" w:rsidRDefault="007A4080" w:rsidP="007A4080">
      <w:r>
        <w:t xml:space="preserve">    """</w:t>
      </w:r>
    </w:p>
    <w:p w14:paraId="4620F4D0" w14:textId="77777777" w:rsidR="007A4080" w:rsidRDefault="007A4080" w:rsidP="007A4080">
      <w:r>
        <w:t xml:space="preserve">    Find median length of all sentences in the corpus - so we can make sensible decisions about chunking for tensors.</w:t>
      </w:r>
    </w:p>
    <w:p w14:paraId="795CA6DA" w14:textId="77777777" w:rsidR="007A4080" w:rsidRDefault="007A4080" w:rsidP="007A4080">
      <w:r>
        <w:t xml:space="preserve">    :param dataset_name:</w:t>
      </w:r>
    </w:p>
    <w:p w14:paraId="7279EA7C" w14:textId="77777777" w:rsidR="007A4080" w:rsidRDefault="007A4080" w:rsidP="007A4080">
      <w:r>
        <w:t xml:space="preserve">    :return:</w:t>
      </w:r>
    </w:p>
    <w:p w14:paraId="4A258976" w14:textId="77777777" w:rsidR="007A4080" w:rsidRDefault="007A4080" w:rsidP="007A4080">
      <w:r>
        <w:t xml:space="preserve">    """</w:t>
      </w:r>
    </w:p>
    <w:p w14:paraId="1D175BCC" w14:textId="77777777" w:rsidR="007A4080" w:rsidRDefault="007A4080" w:rsidP="007A4080">
      <w:r>
        <w:t xml:space="preserve">    sentence_lengths = []</w:t>
      </w:r>
    </w:p>
    <w:p w14:paraId="2429521D" w14:textId="77777777" w:rsidR="007A4080" w:rsidRDefault="007A4080" w:rsidP="007A4080">
      <w:r>
        <w:t xml:space="preserve">    for _file in get_all_hansard_files(dataset_name):</w:t>
      </w:r>
    </w:p>
    <w:p w14:paraId="603FF46E" w14:textId="77777777" w:rsidR="007A4080" w:rsidRDefault="007A4080" w:rsidP="007A4080">
      <w:r>
        <w:t xml:space="preserve">        for span_start, span_end in chunk.get_sentence_spans(_file):</w:t>
      </w:r>
    </w:p>
    <w:p w14:paraId="10910E42" w14:textId="77777777" w:rsidR="007A4080" w:rsidRDefault="007A4080" w:rsidP="007A4080">
      <w:r>
        <w:t xml:space="preserve">            span_len = span_end - span_start</w:t>
      </w:r>
    </w:p>
    <w:p w14:paraId="27DCBBD7" w14:textId="77777777" w:rsidR="007A4080" w:rsidRDefault="007A4080" w:rsidP="007A4080">
      <w:r>
        <w:t xml:space="preserve">            sentence_lengths.append(span_len)</w:t>
      </w:r>
    </w:p>
    <w:p w14:paraId="5A1EF3FB" w14:textId="77777777" w:rsidR="007A4080" w:rsidRDefault="007A4080" w:rsidP="007A4080">
      <w:r>
        <w:t xml:space="preserve">    return median(sentence_lengths)</w:t>
      </w:r>
    </w:p>
    <w:p w14:paraId="7082CBF5" w14:textId="77777777" w:rsidR="007A4080" w:rsidRDefault="007A4080" w:rsidP="007A4080"/>
    <w:p w14:paraId="64D765CC" w14:textId="77777777" w:rsidR="007A4080" w:rsidRDefault="007A4080" w:rsidP="007A4080"/>
    <w:p w14:paraId="36691D40" w14:textId="77777777" w:rsidR="007A4080" w:rsidRDefault="007A4080" w:rsidP="007A4080">
      <w:r>
        <w:t>def get_x_y(dataset_name, dataset_size="toy") -&gt; Tuple:</w:t>
      </w:r>
    </w:p>
    <w:p w14:paraId="7993E76E" w14:textId="77777777" w:rsidR="007A4080" w:rsidRDefault="007A4080" w:rsidP="007A4080">
      <w:r>
        <w:t xml:space="preserve">    """</w:t>
      </w:r>
    </w:p>
    <w:p w14:paraId="3A22563B" w14:textId="77777777" w:rsidR="007A4080" w:rsidRDefault="007A4080" w:rsidP="007A4080">
      <w:r>
        <w:t xml:space="preserve">    Returns a Python tuple x and y, where x and y are Numpy arrays!</w:t>
      </w:r>
    </w:p>
    <w:p w14:paraId="5252E53B" w14:textId="77777777" w:rsidR="007A4080" w:rsidRDefault="007A4080" w:rsidP="007A4080">
      <w:r>
        <w:t xml:space="preserve">                x: Array of shape (batch_size, sentence_maxlen).</w:t>
      </w:r>
    </w:p>
    <w:p w14:paraId="5130F36E" w14:textId="77777777" w:rsidR="007A4080" w:rsidRDefault="007A4080" w:rsidP="007A4080">
      <w:r>
        <w:t xml:space="preserve">                Entries in dimension 1 are alphabet indices, index 0 is the padding symbol</w:t>
      </w:r>
    </w:p>
    <w:p w14:paraId="5DF7AB7C" w14:textId="77777777" w:rsidR="007A4080" w:rsidRDefault="007A4080" w:rsidP="007A4080">
      <w:r>
        <w:lastRenderedPageBreak/>
        <w:t xml:space="preserve">                y: Array of shape (batch_size, sentence_maxlen, self.num_labels).</w:t>
      </w:r>
    </w:p>
    <w:p w14:paraId="017A9CCD" w14:textId="77777777" w:rsidR="007A4080" w:rsidRDefault="007A4080" w:rsidP="007A4080">
      <w:r>
        <w:t xml:space="preserve">                Entries in dimension 2 are label indices, index 0 is the null label</w:t>
      </w:r>
    </w:p>
    <w:p w14:paraId="57DE1566" w14:textId="77777777" w:rsidR="007A4080" w:rsidRDefault="007A4080" w:rsidP="007A4080">
      <w:r>
        <w:t xml:space="preserve">                I guess batch_size here refers to the WHOLE batch?</w:t>
      </w:r>
    </w:p>
    <w:p w14:paraId="7DE7DB58" w14:textId="77777777" w:rsidR="007A4080" w:rsidRDefault="007A4080" w:rsidP="007A4080">
      <w:r>
        <w:t xml:space="preserve">    """</w:t>
      </w:r>
    </w:p>
    <w:p w14:paraId="42D6BCD9" w14:textId="77777777" w:rsidR="007A4080" w:rsidRDefault="007A4080" w:rsidP="007A4080">
      <w:r>
        <w:t xml:space="preserve">    if dataset_size == "toy":</w:t>
      </w:r>
    </w:p>
    <w:p w14:paraId="4317B0AA" w14:textId="77777777" w:rsidR="007A4080" w:rsidRDefault="007A4080" w:rsidP="007A4080">
      <w:r>
        <w:t xml:space="preserve">        x_np = unpickle_large_file("keras_character_based_ner/src/x_np-{}-toy.p".format(dataset_name))</w:t>
      </w:r>
    </w:p>
    <w:p w14:paraId="7EE14FCE" w14:textId="77777777" w:rsidR="007A4080" w:rsidRDefault="007A4080" w:rsidP="007A4080">
      <w:r>
        <w:t xml:space="preserve">        y_np = unpickle_large_file("keras_character_based_ner/src/y_np-{}-toy.p".format(dataset_name))</w:t>
      </w:r>
    </w:p>
    <w:p w14:paraId="24BFA12D" w14:textId="77777777" w:rsidR="007A4080" w:rsidRDefault="007A4080" w:rsidP="007A4080">
      <w:r>
        <w:t xml:space="preserve">    elif dataset_size == "mini":</w:t>
      </w:r>
    </w:p>
    <w:p w14:paraId="66970141" w14:textId="77777777" w:rsidR="007A4080" w:rsidRDefault="007A4080" w:rsidP="007A4080">
      <w:r>
        <w:t xml:space="preserve">        x_np = unpickle_large_file("keras_character_based_ner/src/x_np-{}-mini.p".format(dataset_name))</w:t>
      </w:r>
    </w:p>
    <w:p w14:paraId="4A180682" w14:textId="77777777" w:rsidR="007A4080" w:rsidRDefault="007A4080" w:rsidP="007A4080">
      <w:r>
        <w:t xml:space="preserve">        y_np = unpickle_large_file("keras_character_based_ner/src/y_np-{}-mini.p".format(dataset_name))</w:t>
      </w:r>
    </w:p>
    <w:p w14:paraId="16BE98A6" w14:textId="77777777" w:rsidR="007A4080" w:rsidRDefault="007A4080" w:rsidP="007A4080">
      <w:r>
        <w:t xml:space="preserve">    else:</w:t>
      </w:r>
    </w:p>
    <w:p w14:paraId="28F2CF9A" w14:textId="77777777" w:rsidR="007A4080" w:rsidRDefault="007A4080" w:rsidP="007A4080">
      <w:r>
        <w:t xml:space="preserve">        raise NoDatasetSizeFoundException()</w:t>
      </w:r>
    </w:p>
    <w:p w14:paraId="061322BD" w14:textId="77777777" w:rsidR="007A4080" w:rsidRDefault="007A4080" w:rsidP="007A4080"/>
    <w:p w14:paraId="27284D55" w14:textId="77777777" w:rsidR="007A4080" w:rsidRDefault="007A4080" w:rsidP="007A4080">
      <w:r>
        <w:t xml:space="preserve">    return x_np, y_np</w:t>
      </w:r>
    </w:p>
    <w:p w14:paraId="502B70D9" w14:textId="77777777" w:rsidR="007A4080" w:rsidRDefault="007A4080" w:rsidP="007A4080"/>
    <w:p w14:paraId="2D950CCD" w14:textId="77777777" w:rsidR="007A4080" w:rsidRDefault="007A4080" w:rsidP="007A4080"/>
    <w:p w14:paraId="4A18D164" w14:textId="77777777" w:rsidR="007A4080" w:rsidRDefault="007A4080" w:rsidP="007A4080">
      <w:r>
        <w:t>def get_x_y_generator(sentence_maxlen, dataset_name):</w:t>
      </w:r>
    </w:p>
    <w:p w14:paraId="3525B6A8" w14:textId="77777777" w:rsidR="007A4080" w:rsidRDefault="007A4080" w:rsidP="007A4080">
      <w:r>
        <w:t xml:space="preserve">    """</w:t>
      </w:r>
    </w:p>
    <w:p w14:paraId="02DD0FE5" w14:textId="77777777" w:rsidR="007A4080" w:rsidRDefault="007A4080" w:rsidP="007A4080">
      <w:r>
        <w:t xml:space="preserve">    Generator that returns a tuple each time, of inputs/targets as Numpy arrays. Each tuple</w:t>
      </w:r>
    </w:p>
    <w:p w14:paraId="75B774E4" w14:textId="77777777" w:rsidR="007A4080" w:rsidRDefault="007A4080" w:rsidP="007A4080">
      <w:r>
        <w:t xml:space="preserve">    is a batch used in training.</w:t>
      </w:r>
    </w:p>
    <w:p w14:paraId="1A0C5195" w14:textId="77777777" w:rsidR="007A4080" w:rsidRDefault="007A4080" w:rsidP="007A4080">
      <w:r>
        <w:t xml:space="preserve">    Given the size of data we are dealing with, I think this will be necessary</w:t>
      </w:r>
    </w:p>
    <w:p w14:paraId="65A28A2F" w14:textId="77777777" w:rsidR="007A4080" w:rsidRDefault="007A4080" w:rsidP="007A4080">
      <w:r>
        <w:t xml:space="preserve">    to integrate with the keras. We should probably decide a batch size B *within*</w:t>
      </w:r>
    </w:p>
    <w:p w14:paraId="279C0ABD" w14:textId="77777777" w:rsidR="007A4080" w:rsidRDefault="007A4080" w:rsidP="007A4080">
      <w:r>
        <w:t xml:space="preserve">    out dataset, then dynamically do a create_x and create_y on that batch-size</w:t>
      </w:r>
    </w:p>
    <w:p w14:paraId="2854AA16" w14:textId="77777777" w:rsidR="007A4080" w:rsidRDefault="007A4080" w:rsidP="007A4080">
      <w:r>
        <w:t xml:space="preserve">    within the dataset's debates, and yield (short) x and y tensors.</w:t>
      </w:r>
    </w:p>
    <w:p w14:paraId="530DD506" w14:textId="77777777" w:rsidR="007A4080" w:rsidRDefault="007A4080" w:rsidP="007A4080">
      <w:r>
        <w:t xml:space="preserve">    :return: Generator object that yields tuples (x, y), same as in get_x_y()</w:t>
      </w:r>
    </w:p>
    <w:p w14:paraId="54B22883" w14:textId="77777777" w:rsidR="007A4080" w:rsidRDefault="007A4080" w:rsidP="007A4080">
      <w:r>
        <w:t xml:space="preserve">    """</w:t>
      </w:r>
    </w:p>
    <w:p w14:paraId="51C9018E" w14:textId="77777777" w:rsidR="007A4080" w:rsidRDefault="007A4080" w:rsidP="007A4080">
      <w:r>
        <w:t xml:space="preserve">    from keras.preprocessing.sequence import pad_sequences  # type: ignore</w:t>
      </w:r>
    </w:p>
    <w:p w14:paraId="274D87DE" w14:textId="77777777" w:rsidR="007A4080" w:rsidRDefault="007A4080" w:rsidP="007A4080"/>
    <w:p w14:paraId="64621CF9" w14:textId="77777777" w:rsidR="007A4080" w:rsidRDefault="007A4080" w:rsidP="007A4080">
      <w:r>
        <w:t xml:space="preserve">    debug: bool = False</w:t>
      </w:r>
    </w:p>
    <w:p w14:paraId="22FE67AE" w14:textId="77777777" w:rsidR="007A4080" w:rsidRDefault="007A4080" w:rsidP="007A4080"/>
    <w:p w14:paraId="14DC5548" w14:textId="77777777" w:rsidR="007A4080" w:rsidRDefault="007A4080" w:rsidP="007A4080">
      <w:r>
        <w:t xml:space="preserve">    alphabet = get_pickled_alphabet()</w:t>
      </w:r>
    </w:p>
    <w:p w14:paraId="63C0612D" w14:textId="77777777" w:rsidR="007A4080" w:rsidRDefault="007A4080" w:rsidP="007A4080"/>
    <w:p w14:paraId="665CFA20" w14:textId="77777777" w:rsidR="007A4080" w:rsidRDefault="007A4080" w:rsidP="007A4080">
      <w:r>
        <w:t xml:space="preserve">    onehot_vector_length = len(get_labels()) + 1  # list of labels plus one extra for non-NE</w:t>
      </w:r>
    </w:p>
    <w:p w14:paraId="17F4845B" w14:textId="77777777" w:rsidR="007A4080" w:rsidRDefault="007A4080" w:rsidP="007A4080"/>
    <w:p w14:paraId="1A864BA9" w14:textId="77777777" w:rsidR="007A4080" w:rsidRDefault="007A4080" w:rsidP="007A4080">
      <w:r>
        <w:t xml:space="preserve">    batch_length: int = Config.batch_size</w:t>
      </w:r>
    </w:p>
    <w:p w14:paraId="2D115981" w14:textId="77777777" w:rsidR="007A4080" w:rsidRDefault="007A4080" w:rsidP="007A4080">
      <w:r>
        <w:t xml:space="preserve">    batch_position: int = 0</w:t>
      </w:r>
    </w:p>
    <w:p w14:paraId="0DA36BCE" w14:textId="77777777" w:rsidR="007A4080" w:rsidRDefault="007A4080" w:rsidP="007A4080"/>
    <w:p w14:paraId="516B6B51" w14:textId="77777777" w:rsidR="007A4080" w:rsidRDefault="007A4080" w:rsidP="007A4080">
      <w:r>
        <w:t xml:space="preserve">    total_sentences: int = get_total_number_of_hansard_sentences(dataset_name)</w:t>
      </w:r>
    </w:p>
    <w:p w14:paraId="2100E615" w14:textId="77777777" w:rsidR="007A4080" w:rsidRDefault="007A4080" w:rsidP="007A4080"/>
    <w:p w14:paraId="3A877D6F" w14:textId="77777777" w:rsidR="007A4080" w:rsidRDefault="007A4080" w:rsidP="007A4080">
      <w:r>
        <w:t xml:space="preserve">    print("Preparing generators...")</w:t>
      </w:r>
    </w:p>
    <w:p w14:paraId="7AE3E1F0" w14:textId="77777777" w:rsidR="007A4080" w:rsidRDefault="007A4080" w:rsidP="007A4080">
      <w:r>
        <w:t xml:space="preserve">    x_generator = get_chunked_hansard_texts(dataset_name)</w:t>
      </w:r>
    </w:p>
    <w:p w14:paraId="135FB37E" w14:textId="77777777" w:rsidR="007A4080" w:rsidRDefault="007A4080" w:rsidP="007A4080">
      <w:r>
        <w:t xml:space="preserve">    y_generator = get_chunked_hansard_interpolations(dataset_name)</w:t>
      </w:r>
    </w:p>
    <w:p w14:paraId="5975B3A0" w14:textId="77777777" w:rsidR="007A4080" w:rsidRDefault="007A4080" w:rsidP="007A4080"/>
    <w:p w14:paraId="1378EC93" w14:textId="77777777" w:rsidR="007A4080" w:rsidRDefault="007A4080" w:rsidP="007A4080">
      <w:r>
        <w:lastRenderedPageBreak/>
        <w:t xml:space="preserve">    for batch_idx in (batch_position, total_sentences, batch_length):</w:t>
      </w:r>
    </w:p>
    <w:p w14:paraId="21188903" w14:textId="77777777" w:rsidR="007A4080" w:rsidRDefault="007A4080" w:rsidP="007A4080">
      <w:r>
        <w:t xml:space="preserve">        print("Generating new batch for keras, on sentence {} of {}"</w:t>
      </w:r>
    </w:p>
    <w:p w14:paraId="454D081D" w14:textId="77777777" w:rsidR="007A4080" w:rsidRDefault="007A4080" w:rsidP="007A4080">
      <w:r>
        <w:t xml:space="preserve">              .format(batch_position, total_sentences))</w:t>
      </w:r>
    </w:p>
    <w:p w14:paraId="373D1A13" w14:textId="77777777" w:rsidR="007A4080" w:rsidRDefault="007A4080" w:rsidP="007A4080">
      <w:r>
        <w:t xml:space="preserve">        x_list = []</w:t>
      </w:r>
    </w:p>
    <w:p w14:paraId="3E1E2711" w14:textId="77777777" w:rsidR="007A4080" w:rsidRDefault="007A4080" w:rsidP="007A4080">
      <w:r>
        <w:t xml:space="preserve">        y_list = []</w:t>
      </w:r>
    </w:p>
    <w:p w14:paraId="25CD7AB0" w14:textId="77777777" w:rsidR="007A4080" w:rsidRDefault="007A4080" w:rsidP="007A4080"/>
    <w:p w14:paraId="56E87EAA" w14:textId="77777777" w:rsidR="007A4080" w:rsidRDefault="007A4080" w:rsidP="007A4080">
      <w:r>
        <w:t xml:space="preserve">        batch_end = min(batch_idx + batch_length, total_sentences)</w:t>
      </w:r>
    </w:p>
    <w:p w14:paraId="30501999" w14:textId="77777777" w:rsidR="007A4080" w:rsidRDefault="007A4080" w:rsidP="007A4080">
      <w:r>
        <w:t xml:space="preserve">        for idx in range(batch_idx, batch_end):</w:t>
      </w:r>
    </w:p>
    <w:p w14:paraId="0BF2D442" w14:textId="77777777" w:rsidR="007A4080" w:rsidRDefault="007A4080" w:rsidP="007A4080">
      <w:r>
        <w:t xml:space="preserve">            if debug:</w:t>
      </w:r>
    </w:p>
    <w:p w14:paraId="7DC59B00" w14:textId="77777777" w:rsidR="007A4080" w:rsidRDefault="007A4080" w:rsidP="007A4080">
      <w:r>
        <w:t xml:space="preserve">                print("Generating sequence {} of {}, the end of this batch"</w:t>
      </w:r>
    </w:p>
    <w:p w14:paraId="20D84397" w14:textId="77777777" w:rsidR="007A4080" w:rsidRDefault="007A4080" w:rsidP="007A4080">
      <w:r>
        <w:t xml:space="preserve">                      .format(idx, batch_end - 1))</w:t>
      </w:r>
    </w:p>
    <w:p w14:paraId="23A5C39C" w14:textId="77777777" w:rsidR="007A4080" w:rsidRDefault="007A4080" w:rsidP="007A4080">
      <w:r>
        <w:t xml:space="preserve">            x_raw = next(x_generator)</w:t>
      </w:r>
    </w:p>
    <w:p w14:paraId="294E03A7" w14:textId="77777777" w:rsidR="007A4080" w:rsidRDefault="007A4080" w:rsidP="007A4080">
      <w:r>
        <w:t xml:space="preserve">            x_processed = numerify.numerify_text(x_raw, alphabet, sentence_maxlen)</w:t>
      </w:r>
    </w:p>
    <w:p w14:paraId="30EED830" w14:textId="77777777" w:rsidR="007A4080" w:rsidRDefault="007A4080" w:rsidP="007A4080">
      <w:r>
        <w:t xml:space="preserve">            x_list.append(x_processed)</w:t>
      </w:r>
    </w:p>
    <w:p w14:paraId="55E87DF5" w14:textId="77777777" w:rsidR="007A4080" w:rsidRDefault="007A4080" w:rsidP="007A4080">
      <w:r>
        <w:t xml:space="preserve">            y_raw = next(y_generator)</w:t>
      </w:r>
    </w:p>
    <w:p w14:paraId="5334F5A5" w14:textId="77777777" w:rsidR="007A4080" w:rsidRDefault="007A4080" w:rsidP="007A4080">
      <w:r>
        <w:t xml:space="preserve">            y_processed = [onehot(int(num), onehot_vector_length) for num in y_raw]</w:t>
      </w:r>
    </w:p>
    <w:p w14:paraId="31C0AC62" w14:textId="77777777" w:rsidR="007A4080" w:rsidRDefault="007A4080" w:rsidP="007A4080">
      <w:r>
        <w:t xml:space="preserve">            y_list.append(y_processed)</w:t>
      </w:r>
    </w:p>
    <w:p w14:paraId="47A20597" w14:textId="77777777" w:rsidR="007A4080" w:rsidRDefault="007A4080" w:rsidP="007A4080"/>
    <w:p w14:paraId="2DBD5177" w14:textId="77777777" w:rsidR="007A4080" w:rsidRDefault="007A4080" w:rsidP="007A4080">
      <w:r>
        <w:t xml:space="preserve">        batch_position = batch_end</w:t>
      </w:r>
    </w:p>
    <w:p w14:paraId="52EB1361" w14:textId="77777777" w:rsidR="007A4080" w:rsidRDefault="007A4080" w:rsidP="007A4080">
      <w:r>
        <w:t xml:space="preserve">        print("Padding and converting to numpy arrays...")</w:t>
      </w:r>
    </w:p>
    <w:p w14:paraId="1F533F37" w14:textId="77777777" w:rsidR="007A4080" w:rsidRDefault="007A4080" w:rsidP="007A4080">
      <w:r>
        <w:t xml:space="preserve">        x_np = pad_sequences(x_list, maxlen=sentence_maxlen)</w:t>
      </w:r>
    </w:p>
    <w:p w14:paraId="57ACE5B0" w14:textId="77777777" w:rsidR="007A4080" w:rsidRDefault="007A4080" w:rsidP="007A4080">
      <w:r>
        <w:t xml:space="preserve">        y_np = pad_sequences(y_list, maxlen=sentence_maxlen)</w:t>
      </w:r>
    </w:p>
    <w:p w14:paraId="1EF4806F" w14:textId="77777777" w:rsidR="007A4080" w:rsidRDefault="007A4080" w:rsidP="007A4080">
      <w:r>
        <w:t xml:space="preserve">        print("Batch generation done up to {}, yielding to Keras model".format(batch_position))</w:t>
      </w:r>
    </w:p>
    <w:p w14:paraId="14D11957" w14:textId="24EFE097" w:rsidR="00FC504B" w:rsidRPr="00FC504B" w:rsidRDefault="007A4080" w:rsidP="007A4080">
      <w:r>
        <w:t xml:space="preserve">        yield(x_np, y_np)</w:t>
      </w:r>
    </w:p>
    <w:p w14:paraId="0169B4AA" w14:textId="34C5DA79" w:rsidR="00284012" w:rsidRDefault="00284012" w:rsidP="00284012">
      <w:pPr>
        <w:pStyle w:val="Heading2"/>
      </w:pPr>
      <w:r>
        <w:t>keras_character_based_ner/src/matt/persist.py</w:t>
      </w:r>
    </w:p>
    <w:p w14:paraId="3A47216E" w14:textId="77777777" w:rsidR="007A4080" w:rsidRDefault="007A4080" w:rsidP="007A4080">
      <w:r>
        <w:t>from keras_character_based_ner.src.model import CharacterBasedLSTMModel</w:t>
      </w:r>
    </w:p>
    <w:p w14:paraId="55DA39D9" w14:textId="77777777" w:rsidR="007A4080" w:rsidRDefault="007A4080" w:rsidP="007A4080">
      <w:r>
        <w:t>from keras_character_based_ner.src.dataset import CharBasedNERDataset</w:t>
      </w:r>
    </w:p>
    <w:p w14:paraId="2FEA1F36" w14:textId="77777777" w:rsidR="007A4080" w:rsidRDefault="007A4080" w:rsidP="007A4080">
      <w:r>
        <w:t>from keras_character_based_ner.src.matt.file_management import unpickle_large_file</w:t>
      </w:r>
    </w:p>
    <w:p w14:paraId="43BC2B3D" w14:textId="77777777" w:rsidR="007A4080" w:rsidRDefault="007A4080" w:rsidP="007A4080">
      <w:r>
        <w:t>from typing import Callable, Dict</w:t>
      </w:r>
    </w:p>
    <w:p w14:paraId="24D3AE16" w14:textId="77777777" w:rsidR="007A4080" w:rsidRDefault="007A4080" w:rsidP="007A4080">
      <w:r>
        <w:t>from keras.models import load_model, Sequential  # type: ignore</w:t>
      </w:r>
    </w:p>
    <w:p w14:paraId="67CA3D2F" w14:textId="77777777" w:rsidR="007A4080" w:rsidRDefault="007A4080" w:rsidP="007A4080"/>
    <w:p w14:paraId="549A20F2" w14:textId="77777777" w:rsidR="007A4080" w:rsidRDefault="007A4080" w:rsidP="007A4080"/>
    <w:p w14:paraId="37EEBAD5" w14:textId="77777777" w:rsidR="007A4080" w:rsidRDefault="007A4080" w:rsidP="007A4080">
      <w:r>
        <w:t>class SavedCharacterBasedLSTMModel(CharacterBasedLSTMModel):</w:t>
      </w:r>
    </w:p>
    <w:p w14:paraId="5C824BD4" w14:textId="77777777" w:rsidR="007A4080" w:rsidRDefault="007A4080" w:rsidP="007A4080">
      <w:r>
        <w:t xml:space="preserve">    def __init__(self, config, dataset):</w:t>
      </w:r>
    </w:p>
    <w:p w14:paraId="0DA3E4AD" w14:textId="77777777" w:rsidR="007A4080" w:rsidRDefault="007A4080" w:rsidP="007A4080">
      <w:r>
        <w:t xml:space="preserve">        super().__init__(config, dataset)</w:t>
      </w:r>
    </w:p>
    <w:p w14:paraId="63888076" w14:textId="77777777" w:rsidR="007A4080" w:rsidRDefault="007A4080" w:rsidP="007A4080"/>
    <w:p w14:paraId="06B510E1" w14:textId="77777777" w:rsidR="007A4080" w:rsidRDefault="007A4080" w:rsidP="007A4080">
      <w:r>
        <w:t xml:space="preserve">    def save(self, filepath):</w:t>
      </w:r>
    </w:p>
    <w:p w14:paraId="6B552B54" w14:textId="77777777" w:rsidR="007A4080" w:rsidRDefault="007A4080" w:rsidP="007A4080">
      <w:r>
        <w:t xml:space="preserve">        """</w:t>
      </w:r>
    </w:p>
    <w:p w14:paraId="3D6C1A12" w14:textId="77777777" w:rsidR="007A4080" w:rsidRDefault="007A4080" w:rsidP="007A4080">
      <w:r>
        <w:t xml:space="preserve">        MIR Added method to save model to disk</w:t>
      </w:r>
    </w:p>
    <w:p w14:paraId="7730F562" w14:textId="77777777" w:rsidR="007A4080" w:rsidRDefault="007A4080" w:rsidP="007A4080">
      <w:r>
        <w:t xml:space="preserve">        :param filepath: file path under which to save</w:t>
      </w:r>
    </w:p>
    <w:p w14:paraId="2C42B06E" w14:textId="77777777" w:rsidR="007A4080" w:rsidRDefault="007A4080" w:rsidP="007A4080">
      <w:r>
        <w:t xml:space="preserve">        :return:</w:t>
      </w:r>
    </w:p>
    <w:p w14:paraId="1577414F" w14:textId="77777777" w:rsidR="007A4080" w:rsidRDefault="007A4080" w:rsidP="007A4080">
      <w:r>
        <w:t xml:space="preserve">        """</w:t>
      </w:r>
    </w:p>
    <w:p w14:paraId="1B1122E8" w14:textId="77777777" w:rsidR="007A4080" w:rsidRDefault="007A4080" w:rsidP="007A4080">
      <w:r>
        <w:t xml:space="preserve">        return self.model.save(filepath)</w:t>
      </w:r>
    </w:p>
    <w:p w14:paraId="7B74E263" w14:textId="77777777" w:rsidR="007A4080" w:rsidRDefault="007A4080" w:rsidP="007A4080"/>
    <w:p w14:paraId="4E1DF470" w14:textId="77777777" w:rsidR="007A4080" w:rsidRDefault="007A4080" w:rsidP="007A4080">
      <w:r>
        <w:t xml:space="preserve">    def manual_evaluate(self, x_test, y_test, batch_size):</w:t>
      </w:r>
    </w:p>
    <w:p w14:paraId="6E374BEB" w14:textId="77777777" w:rsidR="007A4080" w:rsidRDefault="007A4080" w:rsidP="007A4080">
      <w:r>
        <w:t xml:space="preserve">        """</w:t>
      </w:r>
    </w:p>
    <w:p w14:paraId="5A687167" w14:textId="77777777" w:rsidR="007A4080" w:rsidRDefault="007A4080" w:rsidP="007A4080">
      <w:r>
        <w:t xml:space="preserve">        Provide a hook to manually run model.evaluate() without needing to create</w:t>
      </w:r>
    </w:p>
    <w:p w14:paraId="73D36025" w14:textId="77777777" w:rsidR="007A4080" w:rsidRDefault="007A4080" w:rsidP="007A4080">
      <w:r>
        <w:lastRenderedPageBreak/>
        <w:t xml:space="preserve">        a new Dataset object each time. Useful for cross-fold evaluation.</w:t>
      </w:r>
    </w:p>
    <w:p w14:paraId="0F1C6295" w14:textId="77777777" w:rsidR="007A4080" w:rsidRDefault="007A4080" w:rsidP="007A4080">
      <w:r>
        <w:t xml:space="preserve">        :param x_test: x of the test dataset</w:t>
      </w:r>
    </w:p>
    <w:p w14:paraId="4EFE9A69" w14:textId="77777777" w:rsidR="007A4080" w:rsidRDefault="007A4080" w:rsidP="007A4080">
      <w:r>
        <w:t xml:space="preserve">        :param y_test: y of the test dataset</w:t>
      </w:r>
    </w:p>
    <w:p w14:paraId="18769566" w14:textId="77777777" w:rsidR="007A4080" w:rsidRDefault="007A4080" w:rsidP="007A4080">
      <w:r>
        <w:t xml:space="preserve">        :param batch_size:</w:t>
      </w:r>
    </w:p>
    <w:p w14:paraId="184E2912" w14:textId="77777777" w:rsidR="007A4080" w:rsidRDefault="007A4080" w:rsidP="007A4080">
      <w:r>
        <w:t xml:space="preserve">        :return:</w:t>
      </w:r>
    </w:p>
    <w:p w14:paraId="098A682A" w14:textId="77777777" w:rsidR="007A4080" w:rsidRDefault="007A4080" w:rsidP="007A4080">
      <w:r>
        <w:t xml:space="preserve">        """</w:t>
      </w:r>
    </w:p>
    <w:p w14:paraId="1DCAD7D2" w14:textId="77777777" w:rsidR="007A4080" w:rsidRDefault="007A4080" w:rsidP="007A4080">
      <w:r>
        <w:t xml:space="preserve">        return self.model.evaluate(x=x_test, y=y_test, batch_size=batch_size)</w:t>
      </w:r>
    </w:p>
    <w:p w14:paraId="09C64E7C" w14:textId="77777777" w:rsidR="007A4080" w:rsidRDefault="007A4080" w:rsidP="007A4080"/>
    <w:p w14:paraId="17BDB18F" w14:textId="77777777" w:rsidR="007A4080" w:rsidRDefault="007A4080" w:rsidP="007A4080">
      <w:r>
        <w:t xml:space="preserve">    def manual_fit(self, x_train, y_train, batch_size, epochs):</w:t>
      </w:r>
    </w:p>
    <w:p w14:paraId="63516B80" w14:textId="77777777" w:rsidR="007A4080" w:rsidRDefault="007A4080" w:rsidP="007A4080">
      <w:r>
        <w:t xml:space="preserve">        """</w:t>
      </w:r>
    </w:p>
    <w:p w14:paraId="45960250" w14:textId="77777777" w:rsidR="007A4080" w:rsidRDefault="007A4080" w:rsidP="007A4080">
      <w:r>
        <w:t xml:space="preserve">        Provide a hook to manually run model.fit() without needing</w:t>
      </w:r>
    </w:p>
    <w:p w14:paraId="26E397B9" w14:textId="77777777" w:rsidR="007A4080" w:rsidRDefault="007A4080" w:rsidP="007A4080">
      <w:r>
        <w:t xml:space="preserve">        to create a new Dataset object each time. Useful for cross-fold evaluation.</w:t>
      </w:r>
    </w:p>
    <w:p w14:paraId="044053D3" w14:textId="77777777" w:rsidR="007A4080" w:rsidRDefault="007A4080" w:rsidP="007A4080">
      <w:r>
        <w:t xml:space="preserve">        :param x_train:</w:t>
      </w:r>
    </w:p>
    <w:p w14:paraId="32DC814C" w14:textId="77777777" w:rsidR="007A4080" w:rsidRDefault="007A4080" w:rsidP="007A4080">
      <w:r>
        <w:t xml:space="preserve">        :param y_train:</w:t>
      </w:r>
    </w:p>
    <w:p w14:paraId="50590A90" w14:textId="77777777" w:rsidR="007A4080" w:rsidRDefault="007A4080" w:rsidP="007A4080">
      <w:r>
        <w:t xml:space="preserve">        :param batch_size:</w:t>
      </w:r>
    </w:p>
    <w:p w14:paraId="02F71ADF" w14:textId="77777777" w:rsidR="007A4080" w:rsidRDefault="007A4080" w:rsidP="007A4080">
      <w:r>
        <w:t xml:space="preserve">        :param epochs:</w:t>
      </w:r>
    </w:p>
    <w:p w14:paraId="5CCE8758" w14:textId="77777777" w:rsidR="007A4080" w:rsidRDefault="007A4080" w:rsidP="007A4080">
      <w:r>
        <w:t xml:space="preserve">        :return:</w:t>
      </w:r>
    </w:p>
    <w:p w14:paraId="7A2B2CDC" w14:textId="77777777" w:rsidR="007A4080" w:rsidRDefault="007A4080" w:rsidP="007A4080">
      <w:r>
        <w:t xml:space="preserve">        """</w:t>
      </w:r>
    </w:p>
    <w:p w14:paraId="6564E85C" w14:textId="77777777" w:rsidR="007A4080" w:rsidRDefault="007A4080" w:rsidP="007A4080">
      <w:r>
        <w:t xml:space="preserve">        return self.model.fit(x=x_train,</w:t>
      </w:r>
    </w:p>
    <w:p w14:paraId="6B32F5C0" w14:textId="77777777" w:rsidR="007A4080" w:rsidRDefault="007A4080" w:rsidP="007A4080">
      <w:r>
        <w:t xml:space="preserve">                              y=y_train,</w:t>
      </w:r>
    </w:p>
    <w:p w14:paraId="1D0AA8E9" w14:textId="77777777" w:rsidR="007A4080" w:rsidRDefault="007A4080" w:rsidP="007A4080">
      <w:r>
        <w:t xml:space="preserve">                              batch_size=batch_size,</w:t>
      </w:r>
    </w:p>
    <w:p w14:paraId="3CFEA453" w14:textId="77777777" w:rsidR="007A4080" w:rsidRDefault="007A4080" w:rsidP="007A4080">
      <w:r>
        <w:t xml:space="preserve">                              epochs=epochs,</w:t>
      </w:r>
    </w:p>
    <w:p w14:paraId="0FF2C80A" w14:textId="77777777" w:rsidR="007A4080" w:rsidRDefault="007A4080" w:rsidP="007A4080">
      <w:r>
        <w:t xml:space="preserve">                              verbose=1</w:t>
      </w:r>
    </w:p>
    <w:p w14:paraId="6FF0F0D6" w14:textId="77777777" w:rsidR="007A4080" w:rsidRDefault="007A4080" w:rsidP="007A4080">
      <w:r>
        <w:t xml:space="preserve">                              )</w:t>
      </w:r>
    </w:p>
    <w:p w14:paraId="09542D58" w14:textId="77777777" w:rsidR="007A4080" w:rsidRDefault="007A4080" w:rsidP="007A4080"/>
    <w:p w14:paraId="7D5C3626" w14:textId="77777777" w:rsidR="007A4080" w:rsidRDefault="007A4080" w:rsidP="007A4080">
      <w:r>
        <w:t xml:space="preserve">    def predict_long_str(self, s: str):</w:t>
      </w:r>
    </w:p>
    <w:p w14:paraId="55963DF3" w14:textId="77777777" w:rsidR="007A4080" w:rsidRDefault="007A4080" w:rsidP="007A4080">
      <w:r>
        <w:t xml:space="preserve">        """</w:t>
      </w:r>
    </w:p>
    <w:p w14:paraId="7FD36DB6" w14:textId="77777777" w:rsidR="007A4080" w:rsidRDefault="007A4080" w:rsidP="007A4080">
      <w:r>
        <w:t xml:space="preserve">        Override CharacterBasedLSTMModel's own predict_str. This is because</w:t>
      </w:r>
    </w:p>
    <w:p w14:paraId="6D24E889" w14:textId="77777777" w:rsidR="007A4080" w:rsidRDefault="007A4080" w:rsidP="007A4080">
      <w:r>
        <w:t xml:space="preserve">        we want to be able to predict strings that are longer than config.sentence_max_length.</w:t>
      </w:r>
    </w:p>
    <w:p w14:paraId="3BF9AEB4" w14:textId="77777777" w:rsidR="007A4080" w:rsidRDefault="007A4080" w:rsidP="007A4080">
      <w:r>
        <w:t xml:space="preserve">        Other than setting the 2nd argument of str_to_x to 'sys.maxsize', the rest is unchanged</w:t>
      </w:r>
    </w:p>
    <w:p w14:paraId="74B00E9F" w14:textId="77777777" w:rsidR="007A4080" w:rsidRDefault="007A4080" w:rsidP="007A4080">
      <w:r>
        <w:t xml:space="preserve">        from the original predict_str function.</w:t>
      </w:r>
    </w:p>
    <w:p w14:paraId="212DE4CC" w14:textId="77777777" w:rsidR="007A4080" w:rsidRDefault="007A4080" w:rsidP="007A4080">
      <w:r>
        <w:t xml:space="preserve">        :param s:</w:t>
      </w:r>
    </w:p>
    <w:p w14:paraId="78AF2379" w14:textId="77777777" w:rsidR="007A4080" w:rsidRDefault="007A4080" w:rsidP="007A4080">
      <w:r>
        <w:t xml:space="preserve">        :return:</w:t>
      </w:r>
    </w:p>
    <w:p w14:paraId="71F0D017" w14:textId="77777777" w:rsidR="007A4080" w:rsidRDefault="007A4080" w:rsidP="007A4080">
      <w:r>
        <w:t xml:space="preserve">        """</w:t>
      </w:r>
    </w:p>
    <w:p w14:paraId="3E6BFB5D" w14:textId="77777777" w:rsidR="007A4080" w:rsidRDefault="007A4080" w:rsidP="007A4080">
      <w:r>
        <w:t xml:space="preserve">        x = self.dataset.str_to_x(s, len(s))</w:t>
      </w:r>
    </w:p>
    <w:p w14:paraId="4F97061C" w14:textId="77777777" w:rsidR="007A4080" w:rsidRDefault="007A4080" w:rsidP="007A4080">
      <w:r>
        <w:t xml:space="preserve">        predicted_classes = self.predict_x(x)</w:t>
      </w:r>
    </w:p>
    <w:p w14:paraId="6FD24C84" w14:textId="77777777" w:rsidR="007A4080" w:rsidRDefault="007A4080" w:rsidP="007A4080">
      <w:r>
        <w:t xml:space="preserve">        chars = self.dataset.x_to_str(x)[0]</w:t>
      </w:r>
    </w:p>
    <w:p w14:paraId="71CE56D1" w14:textId="77777777" w:rsidR="007A4080" w:rsidRDefault="007A4080" w:rsidP="007A4080">
      <w:r>
        <w:t xml:space="preserve">        labels = self.dataset.y_to_labels(predicted_classes)[0]</w:t>
      </w:r>
    </w:p>
    <w:p w14:paraId="13E57B4D" w14:textId="77777777" w:rsidR="007A4080" w:rsidRDefault="007A4080" w:rsidP="007A4080"/>
    <w:p w14:paraId="65B7F7B0" w14:textId="77777777" w:rsidR="007A4080" w:rsidRDefault="007A4080" w:rsidP="007A4080">
      <w:r>
        <w:t xml:space="preserve">        return list(zip(chars, labels))</w:t>
      </w:r>
    </w:p>
    <w:p w14:paraId="5DA5F60C" w14:textId="77777777" w:rsidR="007A4080" w:rsidRDefault="007A4080" w:rsidP="007A4080"/>
    <w:p w14:paraId="42DD25C4" w14:textId="77777777" w:rsidR="007A4080" w:rsidRDefault="007A4080" w:rsidP="007A4080"/>
    <w:p w14:paraId="38FEB043" w14:textId="77777777" w:rsidR="007A4080" w:rsidRDefault="007A4080" w:rsidP="007A4080">
      <w:r>
        <w:t>class LoadedToyModel(SavedCharacterBasedLSTMModel):</w:t>
      </w:r>
    </w:p>
    <w:p w14:paraId="1DBCCEF0" w14:textId="77777777" w:rsidR="007A4080" w:rsidRDefault="007A4080" w:rsidP="007A4080">
      <w:r>
        <w:t xml:space="preserve">    """</w:t>
      </w:r>
    </w:p>
    <w:p w14:paraId="6F5B836F" w14:textId="77777777" w:rsidR="007A4080" w:rsidRDefault="007A4080" w:rsidP="007A4080">
      <w:r>
        <w:t xml:space="preserve">    A loaded model with all the functionality of a CharacterBasedLSTMModel</w:t>
      </w:r>
    </w:p>
    <w:p w14:paraId="24CE26A6" w14:textId="77777777" w:rsidR="007A4080" w:rsidRDefault="007A4080" w:rsidP="007A4080">
      <w:r>
        <w:t xml:space="preserve">    """</w:t>
      </w:r>
    </w:p>
    <w:p w14:paraId="13AD6262" w14:textId="77777777" w:rsidR="007A4080" w:rsidRDefault="007A4080" w:rsidP="007A4080">
      <w:r>
        <w:t xml:space="preserve">    def get_model(self):</w:t>
      </w:r>
    </w:p>
    <w:p w14:paraId="7DA4064A" w14:textId="77777777" w:rsidR="007A4080" w:rsidRDefault="007A4080" w:rsidP="007A4080">
      <w:r>
        <w:lastRenderedPageBreak/>
        <w:t xml:space="preserve">        print("Loading in model from previous training of Toy dataset")</w:t>
      </w:r>
    </w:p>
    <w:p w14:paraId="18924A08" w14:textId="77777777" w:rsidR="007A4080" w:rsidRDefault="007A4080" w:rsidP="007A4080">
      <w:r>
        <w:t xml:space="preserve">        model_path = "keras_character_based_ner/src/toy_dataset.keras.h5"</w:t>
      </w:r>
    </w:p>
    <w:p w14:paraId="3F2EE634" w14:textId="77777777" w:rsidR="007A4080" w:rsidRDefault="007A4080" w:rsidP="007A4080">
      <w:r>
        <w:t xml:space="preserve">        custom_objects: Dict[str, Callable] = {</w:t>
      </w:r>
    </w:p>
    <w:p w14:paraId="054235CE" w14:textId="77777777" w:rsidR="007A4080" w:rsidRDefault="007A4080" w:rsidP="007A4080">
      <w:r>
        <w:t xml:space="preserve">            'non_null_label_accuracy': SavedCharacterBasedLSTMModel.non_null_label_accuracy</w:t>
      </w:r>
    </w:p>
    <w:p w14:paraId="5816DC4D" w14:textId="77777777" w:rsidR="007A4080" w:rsidRDefault="007A4080" w:rsidP="007A4080">
      <w:r>
        <w:t xml:space="preserve">        }</w:t>
      </w:r>
    </w:p>
    <w:p w14:paraId="000E6638" w14:textId="77777777" w:rsidR="007A4080" w:rsidRDefault="007A4080" w:rsidP="007A4080">
      <w:r>
        <w:t xml:space="preserve">        model: Sequential = load_model(model_path, custom_objects=custom_objects)</w:t>
      </w:r>
    </w:p>
    <w:p w14:paraId="43742991" w14:textId="77777777" w:rsidR="007A4080" w:rsidRDefault="007A4080" w:rsidP="007A4080">
      <w:r>
        <w:t xml:space="preserve">        print("Completed loading in model from previous training of Toy dataset")</w:t>
      </w:r>
    </w:p>
    <w:p w14:paraId="5A6B747F" w14:textId="77777777" w:rsidR="007A4080" w:rsidRDefault="007A4080" w:rsidP="007A4080">
      <w:r>
        <w:t xml:space="preserve">        return model</w:t>
      </w:r>
    </w:p>
    <w:p w14:paraId="676104ED" w14:textId="77777777" w:rsidR="007A4080" w:rsidRDefault="007A4080" w:rsidP="007A4080"/>
    <w:p w14:paraId="1006DB4E" w14:textId="77777777" w:rsidR="007A4080" w:rsidRDefault="007A4080" w:rsidP="007A4080"/>
    <w:p w14:paraId="721805B1" w14:textId="77777777" w:rsidR="007A4080" w:rsidRDefault="007A4080" w:rsidP="007A4080">
      <w:r>
        <w:t>class LoadedMiniModel(SavedCharacterBasedLSTMModel):</w:t>
      </w:r>
    </w:p>
    <w:p w14:paraId="1E9F46A6" w14:textId="77777777" w:rsidR="007A4080" w:rsidRDefault="007A4080" w:rsidP="007A4080">
      <w:r>
        <w:t xml:space="preserve">    """</w:t>
      </w:r>
    </w:p>
    <w:p w14:paraId="5F65FEC8" w14:textId="77777777" w:rsidR="007A4080" w:rsidRDefault="007A4080" w:rsidP="007A4080">
      <w:r>
        <w:t xml:space="preserve">    A loaded model with all the functionality of a CharacterBasedLSTMModel</w:t>
      </w:r>
    </w:p>
    <w:p w14:paraId="66EC2C80" w14:textId="77777777" w:rsidR="007A4080" w:rsidRDefault="007A4080" w:rsidP="007A4080">
      <w:r>
        <w:t xml:space="preserve">    """</w:t>
      </w:r>
    </w:p>
    <w:p w14:paraId="0D740F48" w14:textId="77777777" w:rsidR="007A4080" w:rsidRDefault="007A4080" w:rsidP="007A4080">
      <w:r>
        <w:t xml:space="preserve">    def get_model(self):</w:t>
      </w:r>
    </w:p>
    <w:p w14:paraId="387AFC66" w14:textId="77777777" w:rsidR="007A4080" w:rsidRDefault="007A4080" w:rsidP="007A4080">
      <w:r>
        <w:t xml:space="preserve">        print("Loading in model from previous training of Mini dataset")</w:t>
      </w:r>
    </w:p>
    <w:p w14:paraId="61319438" w14:textId="77777777" w:rsidR="007A4080" w:rsidRDefault="007A4080" w:rsidP="007A4080">
      <w:r>
        <w:t xml:space="preserve">        model_path = "keras_character_based_ner/src/mini_dataset.keras.h5"</w:t>
      </w:r>
    </w:p>
    <w:p w14:paraId="461006E7" w14:textId="77777777" w:rsidR="007A4080" w:rsidRDefault="007A4080" w:rsidP="007A4080">
      <w:r>
        <w:t xml:space="preserve">        custom_objects: Dict[str, Callable] = {</w:t>
      </w:r>
    </w:p>
    <w:p w14:paraId="6FE5AE99" w14:textId="77777777" w:rsidR="007A4080" w:rsidRDefault="007A4080" w:rsidP="007A4080">
      <w:r>
        <w:t xml:space="preserve">            'non_null_label_accuracy': SavedCharacterBasedLSTMModel.non_null_label_accuracy</w:t>
      </w:r>
    </w:p>
    <w:p w14:paraId="596805E3" w14:textId="77777777" w:rsidR="007A4080" w:rsidRDefault="007A4080" w:rsidP="007A4080">
      <w:r>
        <w:t xml:space="preserve">        }</w:t>
      </w:r>
    </w:p>
    <w:p w14:paraId="06B6BB4C" w14:textId="77777777" w:rsidR="007A4080" w:rsidRDefault="007A4080" w:rsidP="007A4080">
      <w:r>
        <w:t xml:space="preserve">        self.model: Sequential = load_model(model_path, custom_objects=custom_objects)</w:t>
      </w:r>
    </w:p>
    <w:p w14:paraId="2B3C0051" w14:textId="77777777" w:rsidR="007A4080" w:rsidRDefault="007A4080" w:rsidP="007A4080"/>
    <w:p w14:paraId="37E4F59F" w14:textId="77777777" w:rsidR="007A4080" w:rsidRDefault="007A4080" w:rsidP="007A4080"/>
    <w:p w14:paraId="65AFB890" w14:textId="77777777" w:rsidR="007A4080" w:rsidRDefault="007A4080" w:rsidP="007A4080">
      <w:r>
        <w:t>class AlphabetPreloadedCharBasedNERDataset(CharBasedNERDataset):</w:t>
      </w:r>
    </w:p>
    <w:p w14:paraId="21486A6B" w14:textId="77777777" w:rsidR="007A4080" w:rsidRDefault="007A4080" w:rsidP="007A4080">
      <w:r>
        <w:t xml:space="preserve">    """</w:t>
      </w:r>
    </w:p>
    <w:p w14:paraId="7227593E" w14:textId="77777777" w:rsidR="007A4080" w:rsidRDefault="007A4080" w:rsidP="007A4080">
      <w:r>
        <w:t xml:space="preserve">    A version of CharBasedNERDataset where we don't need to create an alphabet dynamically</w:t>
      </w:r>
    </w:p>
    <w:p w14:paraId="6A979F93" w14:textId="77777777" w:rsidR="007A4080" w:rsidRDefault="007A4080" w:rsidP="007A4080">
      <w:r>
        <w:t xml:space="preserve">    by unioning together a set of texts. This means a. it's quicker to load the whole model</w:t>
      </w:r>
    </w:p>
    <w:p w14:paraId="55D1B493" w14:textId="77777777" w:rsidR="007A4080" w:rsidRDefault="007A4080" w:rsidP="007A4080">
      <w:r>
        <w:t xml:space="preserve">    and b. we can run the model independently of having the texts to hand.</w:t>
      </w:r>
    </w:p>
    <w:p w14:paraId="69095400" w14:textId="77777777" w:rsidR="007A4080" w:rsidRDefault="007A4080" w:rsidP="007A4080">
      <w:r>
        <w:t xml:space="preserve">    """</w:t>
      </w:r>
    </w:p>
    <w:p w14:paraId="25E873B8" w14:textId="77777777" w:rsidR="007A4080" w:rsidRDefault="007A4080" w:rsidP="007A4080">
      <w:r>
        <w:t xml:space="preserve">    def __init__(self):</w:t>
      </w:r>
    </w:p>
    <w:p w14:paraId="61AC2D03" w14:textId="77777777" w:rsidR="007A4080" w:rsidRDefault="007A4080" w:rsidP="007A4080">
      <w:r>
        <w:t xml:space="preserve">        print("Using pickled alphabet for dataset")</w:t>
      </w:r>
    </w:p>
    <w:p w14:paraId="2547BDC2" w14:textId="77777777" w:rsidR="007A4080" w:rsidRDefault="007A4080" w:rsidP="007A4080">
      <w:r>
        <w:t xml:space="preserve">        self.alphabet = unpickle_large_file("keras_character_based_ner/src/alphabet.p")</w:t>
      </w:r>
    </w:p>
    <w:p w14:paraId="4C478402" w14:textId="77777777" w:rsidR="007A4080" w:rsidRDefault="007A4080" w:rsidP="007A4080">
      <w:r>
        <w:t xml:space="preserve">        self.labels = self.BASE_LABELS + self.get_labels()</w:t>
      </w:r>
    </w:p>
    <w:p w14:paraId="6EA013F8" w14:textId="77777777" w:rsidR="007A4080" w:rsidRDefault="007A4080" w:rsidP="007A4080">
      <w:r>
        <w:t xml:space="preserve">        self.num_labels = len(self.labels)</w:t>
      </w:r>
    </w:p>
    <w:p w14:paraId="0E2B09BB" w14:textId="77777777" w:rsidR="007A4080" w:rsidRDefault="007A4080" w:rsidP="007A4080">
      <w:r>
        <w:t xml:space="preserve">        self.num_to_label = {}</w:t>
      </w:r>
    </w:p>
    <w:p w14:paraId="24210F7F" w14:textId="77777777" w:rsidR="007A4080" w:rsidRDefault="007A4080" w:rsidP="007A4080">
      <w:r>
        <w:t xml:space="preserve">        self.label_to_num = {}</w:t>
      </w:r>
    </w:p>
    <w:p w14:paraId="255B32D1" w14:textId="235C3655" w:rsidR="00FC504B" w:rsidRPr="00FC504B" w:rsidRDefault="007A4080" w:rsidP="007A4080">
      <w:r>
        <w:t xml:space="preserve">        self.init_mappings()</w:t>
      </w:r>
    </w:p>
    <w:p w14:paraId="4F447C2E" w14:textId="36B9541E" w:rsidR="00284012" w:rsidRDefault="00284012" w:rsidP="00284012">
      <w:pPr>
        <w:pStyle w:val="Heading2"/>
      </w:pPr>
      <w:r>
        <w:t>keras_character_based_ner/src/matt/predict.py</w:t>
      </w:r>
    </w:p>
    <w:p w14:paraId="54204E56" w14:textId="77777777" w:rsidR="007A4080" w:rsidRDefault="007A4080" w:rsidP="007A4080">
      <w:r>
        <w:t>from keras_character_based_ner.src.config import Config</w:t>
      </w:r>
    </w:p>
    <w:p w14:paraId="766A2A4E" w14:textId="77777777" w:rsidR="007A4080" w:rsidRDefault="007A4080" w:rsidP="007A4080">
      <w:r>
        <w:t>from keras_character_based_ner.src.matt.persist import LoadedToyModel, LoadedMiniModel</w:t>
      </w:r>
    </w:p>
    <w:p w14:paraId="61E5F635" w14:textId="77777777" w:rsidR="007A4080" w:rsidRDefault="007A4080" w:rsidP="007A4080">
      <w:r>
        <w:t>from keras_character_based_ner.src.dataset import CharBasedNERDataset</w:t>
      </w:r>
    </w:p>
    <w:p w14:paraId="4E234378" w14:textId="77777777" w:rsidR="007A4080" w:rsidRDefault="007A4080" w:rsidP="007A4080"/>
    <w:p w14:paraId="39E021DE" w14:textId="77777777" w:rsidR="007A4080" w:rsidRDefault="007A4080" w:rsidP="007A4080"/>
    <w:p w14:paraId="6680223B" w14:textId="77777777" w:rsidR="007A4080" w:rsidRDefault="007A4080" w:rsidP="007A4080">
      <w:r>
        <w:lastRenderedPageBreak/>
        <w:t>def model_toy_predict_file(file_path: str):</w:t>
      </w:r>
    </w:p>
    <w:p w14:paraId="5CAE1071" w14:textId="77777777" w:rsidR="007A4080" w:rsidRDefault="007A4080" w:rsidP="007A4080">
      <w:r>
        <w:t xml:space="preserve">    """</w:t>
      </w:r>
    </w:p>
    <w:p w14:paraId="1CB9A52E" w14:textId="77777777" w:rsidR="007A4080" w:rsidRDefault="007A4080" w:rsidP="007A4080">
      <w:r>
        <w:t xml:space="preserve">    Take saved toy Keras model, load it and use it to predict the named entities in a file of text.</w:t>
      </w:r>
    </w:p>
    <w:p w14:paraId="19029F4B" w14:textId="77777777" w:rsidR="007A4080" w:rsidRDefault="007A4080" w:rsidP="007A4080">
      <w:r>
        <w:t xml:space="preserve">    The file can be any text - it doesn't need to be a debate file.</w:t>
      </w:r>
    </w:p>
    <w:p w14:paraId="14A5C1F6" w14:textId="77777777" w:rsidR="007A4080" w:rsidRDefault="007A4080" w:rsidP="007A4080">
      <w:r>
        <w:t xml:space="preserve">    :param file_path: path to a text file to predict</w:t>
      </w:r>
    </w:p>
    <w:p w14:paraId="360EB94F" w14:textId="77777777" w:rsidR="007A4080" w:rsidRDefault="007A4080" w:rsidP="007A4080">
      <w:r>
        <w:t xml:space="preserve">    :return:</w:t>
      </w:r>
    </w:p>
    <w:p w14:paraId="6DE7D55A" w14:textId="77777777" w:rsidR="007A4080" w:rsidRDefault="007A4080" w:rsidP="007A4080">
      <w:r>
        <w:t xml:space="preserve">    """</w:t>
      </w:r>
    </w:p>
    <w:p w14:paraId="71F0CCBD" w14:textId="77777777" w:rsidR="007A4080" w:rsidRDefault="007A4080" w:rsidP="007A4080"/>
    <w:p w14:paraId="3DEB4FFE" w14:textId="77777777" w:rsidR="007A4080" w:rsidRDefault="007A4080" w:rsidP="007A4080">
      <w:r>
        <w:t xml:space="preserve">    with open(file_path) as f:</w:t>
      </w:r>
    </w:p>
    <w:p w14:paraId="07689B51" w14:textId="77777777" w:rsidR="007A4080" w:rsidRDefault="007A4080" w:rsidP="007A4080">
      <w:r>
        <w:t xml:space="preserve">        file_contents = f.read()</w:t>
      </w:r>
    </w:p>
    <w:p w14:paraId="531B364F" w14:textId="77777777" w:rsidR="007A4080" w:rsidRDefault="007A4080" w:rsidP="007A4080"/>
    <w:p w14:paraId="55FF6444" w14:textId="77777777" w:rsidR="007A4080" w:rsidRDefault="007A4080" w:rsidP="007A4080">
      <w:r>
        <w:t xml:space="preserve">    config = Config()</w:t>
      </w:r>
    </w:p>
    <w:p w14:paraId="41B6704D" w14:textId="77777777" w:rsidR="007A4080" w:rsidRDefault="007A4080" w:rsidP="007A4080">
      <w:r>
        <w:t xml:space="preserve">    dataset = CharBasedNERDataset()</w:t>
      </w:r>
    </w:p>
    <w:p w14:paraId="0EFF0D85" w14:textId="77777777" w:rsidR="007A4080" w:rsidRDefault="007A4080" w:rsidP="007A4080">
      <w:r>
        <w:t xml:space="preserve">    lm = LoadedToyModel(config=config, dataset=dataset)</w:t>
      </w:r>
    </w:p>
    <w:p w14:paraId="69B66F18" w14:textId="77777777" w:rsidR="007A4080" w:rsidRDefault="007A4080" w:rsidP="007A4080"/>
    <w:p w14:paraId="16D0EC60" w14:textId="77777777" w:rsidR="007A4080" w:rsidRDefault="007A4080" w:rsidP="007A4080">
      <w:r>
        <w:t xml:space="preserve">    return lm.predict_long_str(file_contents)</w:t>
      </w:r>
    </w:p>
    <w:p w14:paraId="6808CDA1" w14:textId="77777777" w:rsidR="007A4080" w:rsidRDefault="007A4080" w:rsidP="007A4080"/>
    <w:p w14:paraId="34C58084" w14:textId="77777777" w:rsidR="007A4080" w:rsidRDefault="007A4080" w:rsidP="007A4080"/>
    <w:p w14:paraId="17E0186E" w14:textId="77777777" w:rsidR="007A4080" w:rsidRDefault="007A4080" w:rsidP="007A4080">
      <w:r>
        <w:t>def model_toy_predict_str(string: str):</w:t>
      </w:r>
    </w:p>
    <w:p w14:paraId="0B15EA96" w14:textId="77777777" w:rsidR="007A4080" w:rsidRDefault="007A4080" w:rsidP="007A4080">
      <w:r>
        <w:t xml:space="preserve">    """</w:t>
      </w:r>
    </w:p>
    <w:p w14:paraId="62D53FED" w14:textId="77777777" w:rsidR="007A4080" w:rsidRDefault="007A4080" w:rsidP="007A4080">
      <w:r>
        <w:t xml:space="preserve">    Take saved toy Keras model, load it and use it to predict the named entities in a file of text.</w:t>
      </w:r>
    </w:p>
    <w:p w14:paraId="2A025339" w14:textId="77777777" w:rsidR="007A4080" w:rsidRDefault="007A4080" w:rsidP="007A4080">
      <w:r>
        <w:t xml:space="preserve">    The file can be any text - it doesn't need to be a debate file.</w:t>
      </w:r>
    </w:p>
    <w:p w14:paraId="363F694E" w14:textId="77777777" w:rsidR="007A4080" w:rsidRDefault="007A4080" w:rsidP="007A4080">
      <w:r>
        <w:t xml:space="preserve">    :param string: The string to predict NEs for</w:t>
      </w:r>
    </w:p>
    <w:p w14:paraId="39B7A6A2" w14:textId="77777777" w:rsidR="007A4080" w:rsidRDefault="007A4080" w:rsidP="007A4080">
      <w:r>
        <w:t xml:space="preserve">    :return:</w:t>
      </w:r>
    </w:p>
    <w:p w14:paraId="558071C3" w14:textId="77777777" w:rsidR="007A4080" w:rsidRDefault="007A4080" w:rsidP="007A4080">
      <w:r>
        <w:t xml:space="preserve">    """</w:t>
      </w:r>
    </w:p>
    <w:p w14:paraId="3B9928AC" w14:textId="77777777" w:rsidR="007A4080" w:rsidRDefault="007A4080" w:rsidP="007A4080"/>
    <w:p w14:paraId="7DBA185C" w14:textId="77777777" w:rsidR="007A4080" w:rsidRDefault="007A4080" w:rsidP="007A4080">
      <w:r>
        <w:t xml:space="preserve">    config = Config()</w:t>
      </w:r>
    </w:p>
    <w:p w14:paraId="6745855E" w14:textId="77777777" w:rsidR="007A4080" w:rsidRDefault="007A4080" w:rsidP="007A4080">
      <w:r>
        <w:t xml:space="preserve">    dataset = CharBasedNERDataset()</w:t>
      </w:r>
    </w:p>
    <w:p w14:paraId="711A6267" w14:textId="77777777" w:rsidR="007A4080" w:rsidRDefault="007A4080" w:rsidP="007A4080">
      <w:r>
        <w:t xml:space="preserve">    lm = LoadedToyModel(config=config, dataset=dataset)</w:t>
      </w:r>
    </w:p>
    <w:p w14:paraId="1C3E01E8" w14:textId="77777777" w:rsidR="007A4080" w:rsidRDefault="007A4080" w:rsidP="007A4080"/>
    <w:p w14:paraId="11DBD7C2" w14:textId="77777777" w:rsidR="007A4080" w:rsidRDefault="007A4080" w:rsidP="007A4080">
      <w:r>
        <w:t xml:space="preserve">    return lm.predict_long_str(string)</w:t>
      </w:r>
    </w:p>
    <w:p w14:paraId="39F0E2FA" w14:textId="77777777" w:rsidR="007A4080" w:rsidRDefault="007A4080" w:rsidP="007A4080"/>
    <w:p w14:paraId="69405ED2" w14:textId="77777777" w:rsidR="007A4080" w:rsidRDefault="007A4080" w:rsidP="007A4080"/>
    <w:p w14:paraId="65827B7F" w14:textId="77777777" w:rsidR="007A4080" w:rsidRDefault="007A4080" w:rsidP="007A4080">
      <w:r>
        <w:t>def model_mini_predict_file(file_path: str):</w:t>
      </w:r>
    </w:p>
    <w:p w14:paraId="59C8B5D7" w14:textId="77777777" w:rsidR="007A4080" w:rsidRDefault="007A4080" w:rsidP="007A4080">
      <w:r>
        <w:t xml:space="preserve">    """</w:t>
      </w:r>
    </w:p>
    <w:p w14:paraId="03F4D8DE" w14:textId="77777777" w:rsidR="007A4080" w:rsidRDefault="007A4080" w:rsidP="007A4080">
      <w:r>
        <w:t xml:space="preserve">    Take saved mini Keras model, load it and use it to predict the named entities in a file of text.</w:t>
      </w:r>
    </w:p>
    <w:p w14:paraId="6330755E" w14:textId="77777777" w:rsidR="007A4080" w:rsidRDefault="007A4080" w:rsidP="007A4080">
      <w:r>
        <w:t xml:space="preserve">    The file can be any text - it doesn't need to be a debate file.</w:t>
      </w:r>
    </w:p>
    <w:p w14:paraId="5513843E" w14:textId="77777777" w:rsidR="007A4080" w:rsidRDefault="007A4080" w:rsidP="007A4080">
      <w:r>
        <w:t xml:space="preserve">    :param file_path: path to a text file to predict</w:t>
      </w:r>
    </w:p>
    <w:p w14:paraId="68C52A58" w14:textId="77777777" w:rsidR="007A4080" w:rsidRDefault="007A4080" w:rsidP="007A4080">
      <w:r>
        <w:t xml:space="preserve">    :return:</w:t>
      </w:r>
    </w:p>
    <w:p w14:paraId="6EF65A6B" w14:textId="77777777" w:rsidR="007A4080" w:rsidRDefault="007A4080" w:rsidP="007A4080">
      <w:r>
        <w:t xml:space="preserve">    """</w:t>
      </w:r>
    </w:p>
    <w:p w14:paraId="7BF79CA6" w14:textId="77777777" w:rsidR="007A4080" w:rsidRDefault="007A4080" w:rsidP="007A4080"/>
    <w:p w14:paraId="65418E27" w14:textId="77777777" w:rsidR="007A4080" w:rsidRDefault="007A4080" w:rsidP="007A4080">
      <w:r>
        <w:t xml:space="preserve">    with open(file_path) as f:</w:t>
      </w:r>
    </w:p>
    <w:p w14:paraId="1EF76621" w14:textId="77777777" w:rsidR="007A4080" w:rsidRDefault="007A4080" w:rsidP="007A4080">
      <w:r>
        <w:t xml:space="preserve">        file_contents = f.read()</w:t>
      </w:r>
    </w:p>
    <w:p w14:paraId="1415D26A" w14:textId="77777777" w:rsidR="007A4080" w:rsidRDefault="007A4080" w:rsidP="007A4080"/>
    <w:p w14:paraId="2435D87E" w14:textId="77777777" w:rsidR="007A4080" w:rsidRDefault="007A4080" w:rsidP="007A4080">
      <w:r>
        <w:lastRenderedPageBreak/>
        <w:t xml:space="preserve">    config = Config()</w:t>
      </w:r>
    </w:p>
    <w:p w14:paraId="40BF2527" w14:textId="77777777" w:rsidR="007A4080" w:rsidRDefault="007A4080" w:rsidP="007A4080">
      <w:r>
        <w:t xml:space="preserve">    dataset = CharBasedNERDataset()</w:t>
      </w:r>
    </w:p>
    <w:p w14:paraId="000118AC" w14:textId="77777777" w:rsidR="007A4080" w:rsidRDefault="007A4080" w:rsidP="007A4080">
      <w:r>
        <w:t xml:space="preserve">    lm = LoadedMiniModel(config=config, dataset=dataset)</w:t>
      </w:r>
    </w:p>
    <w:p w14:paraId="451C273F" w14:textId="77777777" w:rsidR="007A4080" w:rsidRDefault="007A4080" w:rsidP="007A4080"/>
    <w:p w14:paraId="7EDCD4B7" w14:textId="641A6E88" w:rsidR="00FC504B" w:rsidRPr="00FC504B" w:rsidRDefault="007A4080" w:rsidP="007A4080">
      <w:r>
        <w:t xml:space="preserve">    return lm.predict_long_str(file_contents)</w:t>
      </w:r>
    </w:p>
    <w:p w14:paraId="115CC0D0" w14:textId="78D97E2B" w:rsidR="00284012" w:rsidRDefault="00284012" w:rsidP="00284012">
      <w:pPr>
        <w:pStyle w:val="Heading2"/>
      </w:pPr>
      <w:r>
        <w:t>keras_character_based_ner/src/matt/save.py</w:t>
      </w:r>
    </w:p>
    <w:p w14:paraId="508E07B1" w14:textId="77777777" w:rsidR="007A4080" w:rsidRDefault="007A4080" w:rsidP="007A4080">
      <w:r>
        <w:t>from keras_character_based_ner.src.model import CharacterBasedLSTMModel</w:t>
      </w:r>
    </w:p>
    <w:p w14:paraId="73C9F82D" w14:textId="77777777" w:rsidR="007A4080" w:rsidRDefault="007A4080" w:rsidP="007A4080"/>
    <w:p w14:paraId="2642BF40" w14:textId="77777777" w:rsidR="007A4080" w:rsidRDefault="007A4080" w:rsidP="007A4080"/>
    <w:p w14:paraId="69AFB91D" w14:textId="77777777" w:rsidR="007A4080" w:rsidRDefault="007A4080" w:rsidP="007A4080">
      <w:r>
        <w:t>class SavedCharacterBasedLSTMModel(CharacterBasedLSTMModel):</w:t>
      </w:r>
    </w:p>
    <w:p w14:paraId="155D7696" w14:textId="77777777" w:rsidR="007A4080" w:rsidRDefault="007A4080" w:rsidP="007A4080">
      <w:r>
        <w:t xml:space="preserve">    def __init__(self, config, dataset):</w:t>
      </w:r>
    </w:p>
    <w:p w14:paraId="3D9B254B" w14:textId="77777777" w:rsidR="007A4080" w:rsidRDefault="007A4080" w:rsidP="007A4080">
      <w:r>
        <w:t xml:space="preserve">        super().__init__(config, dataset)</w:t>
      </w:r>
    </w:p>
    <w:p w14:paraId="03F28F0F" w14:textId="77777777" w:rsidR="007A4080" w:rsidRDefault="007A4080" w:rsidP="007A4080"/>
    <w:p w14:paraId="0B66D9A4" w14:textId="77777777" w:rsidR="007A4080" w:rsidRDefault="007A4080" w:rsidP="007A4080">
      <w:r>
        <w:t xml:space="preserve">    def save(self, filepath):</w:t>
      </w:r>
    </w:p>
    <w:p w14:paraId="03B81BFC" w14:textId="77777777" w:rsidR="007A4080" w:rsidRDefault="007A4080" w:rsidP="007A4080">
      <w:r>
        <w:t xml:space="preserve">        """</w:t>
      </w:r>
    </w:p>
    <w:p w14:paraId="491636E3" w14:textId="77777777" w:rsidR="007A4080" w:rsidRDefault="007A4080" w:rsidP="007A4080">
      <w:r>
        <w:t xml:space="preserve">        MIR Added method to save model to disk</w:t>
      </w:r>
    </w:p>
    <w:p w14:paraId="74447FF9" w14:textId="77777777" w:rsidR="007A4080" w:rsidRDefault="007A4080" w:rsidP="007A4080">
      <w:r>
        <w:t xml:space="preserve">        :param filepath: file path under which to save</w:t>
      </w:r>
    </w:p>
    <w:p w14:paraId="02EE67AD" w14:textId="77777777" w:rsidR="007A4080" w:rsidRDefault="007A4080" w:rsidP="007A4080">
      <w:r>
        <w:t xml:space="preserve">        :return:</w:t>
      </w:r>
    </w:p>
    <w:p w14:paraId="0F0C00D6" w14:textId="77777777" w:rsidR="007A4080" w:rsidRDefault="007A4080" w:rsidP="007A4080">
      <w:r>
        <w:t xml:space="preserve">        """</w:t>
      </w:r>
    </w:p>
    <w:p w14:paraId="5A88D2EE" w14:textId="77777777" w:rsidR="007A4080" w:rsidRDefault="007A4080" w:rsidP="007A4080">
      <w:r>
        <w:t xml:space="preserve">        return self.model.save(filepath)</w:t>
      </w:r>
    </w:p>
    <w:p w14:paraId="4E10E65A" w14:textId="77777777" w:rsidR="007A4080" w:rsidRDefault="007A4080" w:rsidP="007A4080"/>
    <w:p w14:paraId="4ACA240B" w14:textId="77777777" w:rsidR="00FC504B" w:rsidRPr="00FC504B" w:rsidRDefault="00FC504B" w:rsidP="00FC504B"/>
    <w:p w14:paraId="48676AE6" w14:textId="47D58D8A" w:rsidR="00284012" w:rsidRDefault="00284012" w:rsidP="00284012">
      <w:pPr>
        <w:pStyle w:val="Heading2"/>
      </w:pPr>
      <w:r>
        <w:t>keras_character_based_ner/src/matt/train.py</w:t>
      </w:r>
    </w:p>
    <w:p w14:paraId="5F8B2BD8" w14:textId="77777777" w:rsidR="007A4080" w:rsidRDefault="007A4080" w:rsidP="007A4080">
      <w:r>
        <w:t>from keras_character_based_ner.src.config import Config</w:t>
      </w:r>
    </w:p>
    <w:p w14:paraId="791DF161" w14:textId="77777777" w:rsidR="007A4080" w:rsidRDefault="007A4080" w:rsidP="007A4080">
      <w:r>
        <w:t>from keras_character_based_ner.src.dataset import CharBasedNERDataset</w:t>
      </w:r>
    </w:p>
    <w:p w14:paraId="0CC2165E" w14:textId="77777777" w:rsidR="007A4080" w:rsidRDefault="007A4080" w:rsidP="007A4080">
      <w:r>
        <w:t>from keras_character_based_ner.src.matt.model_integration import get_x_y as matt_get_x_y</w:t>
      </w:r>
    </w:p>
    <w:p w14:paraId="0CE0DF01" w14:textId="77777777" w:rsidR="007A4080" w:rsidRDefault="007A4080" w:rsidP="007A4080">
      <w:r>
        <w:t>from keras_character_based_ner.src.matt.file_management import pickle_large_file</w:t>
      </w:r>
    </w:p>
    <w:p w14:paraId="29D7EE73" w14:textId="77777777" w:rsidR="007A4080" w:rsidRDefault="007A4080" w:rsidP="007A4080">
      <w:r>
        <w:t>from keras_character_based_ner.src.matt.persist import LoadedToyModel, SavedCharacterBasedLSTMModel</w:t>
      </w:r>
    </w:p>
    <w:p w14:paraId="5BE37762" w14:textId="77777777" w:rsidR="007A4080" w:rsidRDefault="007A4080" w:rsidP="007A4080"/>
    <w:p w14:paraId="4067E0FD" w14:textId="77777777" w:rsidR="007A4080" w:rsidRDefault="007A4080" w:rsidP="007A4080"/>
    <w:p w14:paraId="6C2F2372" w14:textId="77777777" w:rsidR="007A4080" w:rsidRDefault="007A4080" w:rsidP="007A4080">
      <w:r>
        <w:t>class ToyConfig(Config):</w:t>
      </w:r>
    </w:p>
    <w:p w14:paraId="676FCEF0" w14:textId="77777777" w:rsidR="007A4080" w:rsidRDefault="007A4080" w:rsidP="007A4080">
      <w:r>
        <w:t xml:space="preserve">    """</w:t>
      </w:r>
    </w:p>
    <w:p w14:paraId="4762B736" w14:textId="77777777" w:rsidR="007A4080" w:rsidRDefault="007A4080" w:rsidP="007A4080">
      <w:r>
        <w:t xml:space="preserve">    Override Config with something suitable for toy testing - i.e. only a few epochs</w:t>
      </w:r>
    </w:p>
    <w:p w14:paraId="311B6D48" w14:textId="77777777" w:rsidR="007A4080" w:rsidRDefault="007A4080" w:rsidP="007A4080">
      <w:r>
        <w:t xml:space="preserve">    """</w:t>
      </w:r>
    </w:p>
    <w:p w14:paraId="043C34C2" w14:textId="77777777" w:rsidR="007A4080" w:rsidRDefault="007A4080" w:rsidP="007A4080">
      <w:r>
        <w:t xml:space="preserve">    max_epochs = 8</w:t>
      </w:r>
    </w:p>
    <w:p w14:paraId="14C0A28A" w14:textId="77777777" w:rsidR="007A4080" w:rsidRDefault="007A4080" w:rsidP="007A4080"/>
    <w:p w14:paraId="3D28341E" w14:textId="77777777" w:rsidR="007A4080" w:rsidRDefault="007A4080" w:rsidP="007A4080"/>
    <w:p w14:paraId="4A642E47" w14:textId="77777777" w:rsidR="007A4080" w:rsidRDefault="007A4080" w:rsidP="007A4080">
      <w:r>
        <w:t>class ToyCharBasedNERDataset(CharBasedNERDataset):</w:t>
      </w:r>
    </w:p>
    <w:p w14:paraId="0050294C" w14:textId="77777777" w:rsidR="007A4080" w:rsidRDefault="007A4080" w:rsidP="007A4080">
      <w:r>
        <w:t xml:space="preserve">    def get_x_y(self, sentence_maxlen, dataset_name='all'):</w:t>
      </w:r>
    </w:p>
    <w:p w14:paraId="1E4CF15F" w14:textId="77777777" w:rsidR="007A4080" w:rsidRDefault="007A4080" w:rsidP="007A4080">
      <w:r>
        <w:t xml:space="preserve">        """</w:t>
      </w:r>
    </w:p>
    <w:p w14:paraId="08D49C2A" w14:textId="77777777" w:rsidR="007A4080" w:rsidRDefault="007A4080" w:rsidP="007A4080">
      <w:r>
        <w:t xml:space="preserve">        Override super-class definition in CharBasedNERDataset so we use toy data, not mini data</w:t>
      </w:r>
    </w:p>
    <w:p w14:paraId="5F77A02B" w14:textId="77777777" w:rsidR="007A4080" w:rsidRDefault="007A4080" w:rsidP="007A4080">
      <w:r>
        <w:t xml:space="preserve">        :param self:</w:t>
      </w:r>
    </w:p>
    <w:p w14:paraId="0B487235" w14:textId="77777777" w:rsidR="007A4080" w:rsidRDefault="007A4080" w:rsidP="007A4080">
      <w:r>
        <w:t xml:space="preserve">        :param sentence_maxlen:</w:t>
      </w:r>
    </w:p>
    <w:p w14:paraId="755213E6" w14:textId="77777777" w:rsidR="007A4080" w:rsidRDefault="007A4080" w:rsidP="007A4080">
      <w:r>
        <w:t xml:space="preserve">        :param dataset_name:</w:t>
      </w:r>
    </w:p>
    <w:p w14:paraId="68D244AE" w14:textId="77777777" w:rsidR="007A4080" w:rsidRDefault="007A4080" w:rsidP="007A4080">
      <w:r>
        <w:lastRenderedPageBreak/>
        <w:t xml:space="preserve">        :return:</w:t>
      </w:r>
    </w:p>
    <w:p w14:paraId="65A1B73A" w14:textId="77777777" w:rsidR="007A4080" w:rsidRDefault="007A4080" w:rsidP="007A4080">
      <w:r>
        <w:t xml:space="preserve">        """</w:t>
      </w:r>
    </w:p>
    <w:p w14:paraId="07FF1B1E" w14:textId="77777777" w:rsidR="007A4080" w:rsidRDefault="007A4080" w:rsidP="007A4080">
      <w:r>
        <w:t xml:space="preserve">        return matt_get_x_y(dataset_name, "toy")</w:t>
      </w:r>
    </w:p>
    <w:p w14:paraId="60C008B7" w14:textId="77777777" w:rsidR="007A4080" w:rsidRDefault="007A4080" w:rsidP="007A4080"/>
    <w:p w14:paraId="421B44E0" w14:textId="77777777" w:rsidR="007A4080" w:rsidRDefault="007A4080" w:rsidP="007A4080"/>
    <w:p w14:paraId="2B2E0A89" w14:textId="77777777" w:rsidR="007A4080" w:rsidRDefault="007A4080" w:rsidP="007A4080">
      <w:r>
        <w:t>def toy_dataset_fit():</w:t>
      </w:r>
    </w:p>
    <w:p w14:paraId="2056F659" w14:textId="77777777" w:rsidR="007A4080" w:rsidRDefault="007A4080" w:rsidP="007A4080">
      <w:r>
        <w:t xml:space="preserve">    print("Fitting toy dataset")</w:t>
      </w:r>
    </w:p>
    <w:p w14:paraId="4335803C" w14:textId="77777777" w:rsidR="007A4080" w:rsidRDefault="007A4080" w:rsidP="007A4080">
      <w:r>
        <w:t xml:space="preserve">    config = ToyConfig()</w:t>
      </w:r>
    </w:p>
    <w:p w14:paraId="768557B5" w14:textId="77777777" w:rsidR="007A4080" w:rsidRDefault="007A4080" w:rsidP="007A4080">
      <w:r>
        <w:t xml:space="preserve">    dataset = ToyCharBasedNERDataset()</w:t>
      </w:r>
    </w:p>
    <w:p w14:paraId="7482B9C1" w14:textId="77777777" w:rsidR="007A4080" w:rsidRDefault="007A4080" w:rsidP="007A4080">
      <w:r>
        <w:t xml:space="preserve">    model = SavedCharacterBasedLSTMModel(config, dataset)</w:t>
      </w:r>
    </w:p>
    <w:p w14:paraId="561D1CD2" w14:textId="77777777" w:rsidR="007A4080" w:rsidRDefault="007A4080" w:rsidP="007A4080"/>
    <w:p w14:paraId="35E779EF" w14:textId="77777777" w:rsidR="007A4080" w:rsidRDefault="007A4080" w:rsidP="007A4080">
      <w:r>
        <w:t xml:space="preserve">    history = model.fit()</w:t>
      </w:r>
    </w:p>
    <w:p w14:paraId="0C3D90E8" w14:textId="77777777" w:rsidR="007A4080" w:rsidRDefault="007A4080" w:rsidP="007A4080">
      <w:r>
        <w:t xml:space="preserve">    history_dict = history.history</w:t>
      </w:r>
    </w:p>
    <w:p w14:paraId="30ECC7E8" w14:textId="77777777" w:rsidR="007A4080" w:rsidRDefault="007A4080" w:rsidP="007A4080">
      <w:r>
        <w:t xml:space="preserve">    model.evaluate()</w:t>
      </w:r>
    </w:p>
    <w:p w14:paraId="06BDEEE5" w14:textId="77777777" w:rsidR="007A4080" w:rsidRDefault="007A4080" w:rsidP="007A4080">
      <w:r>
        <w:t xml:space="preserve">    print(model.predict_str('My name is Margaret Thatcher, and I greatly enjoy shopping at Tesco when I am in Birmingham!'))</w:t>
      </w:r>
    </w:p>
    <w:p w14:paraId="3F8271FA" w14:textId="77777777" w:rsidR="007A4080" w:rsidRDefault="007A4080" w:rsidP="007A4080">
      <w:r>
        <w:t xml:space="preserve">    model.save("keras_character_based_ner/src/toy_dataset.keras.h5")</w:t>
      </w:r>
    </w:p>
    <w:p w14:paraId="0A5B52CC" w14:textId="77777777" w:rsidR="007A4080" w:rsidRDefault="007A4080" w:rsidP="007A4080">
      <w:r>
        <w:t xml:space="preserve">    pickle_large_file(history_dict, "keras_character_based_ner/src/toy_dataset.history.p")</w:t>
      </w:r>
    </w:p>
    <w:p w14:paraId="6C8420D1" w14:textId="77777777" w:rsidR="007A4080" w:rsidRDefault="007A4080" w:rsidP="007A4080"/>
    <w:p w14:paraId="23EBE16C" w14:textId="77777777" w:rsidR="007A4080" w:rsidRDefault="007A4080" w:rsidP="007A4080"/>
    <w:p w14:paraId="2B33AA80" w14:textId="77777777" w:rsidR="007A4080" w:rsidRDefault="007A4080" w:rsidP="007A4080">
      <w:r>
        <w:t>def toy_dataset_refit():</w:t>
      </w:r>
    </w:p>
    <w:p w14:paraId="7820C82A" w14:textId="77777777" w:rsidR="007A4080" w:rsidRDefault="007A4080" w:rsidP="007A4080">
      <w:r>
        <w:t xml:space="preserve">    """</w:t>
      </w:r>
    </w:p>
    <w:p w14:paraId="1CABE108" w14:textId="77777777" w:rsidR="007A4080" w:rsidRDefault="007A4080" w:rsidP="007A4080">
      <w:r>
        <w:t xml:space="preserve">    Continue training on toy dataset after loading in from disk</w:t>
      </w:r>
    </w:p>
    <w:p w14:paraId="08E4A76F" w14:textId="77777777" w:rsidR="007A4080" w:rsidRDefault="007A4080" w:rsidP="007A4080">
      <w:r>
        <w:t xml:space="preserve">    :return:</w:t>
      </w:r>
    </w:p>
    <w:p w14:paraId="46F7F14A" w14:textId="77777777" w:rsidR="007A4080" w:rsidRDefault="007A4080" w:rsidP="007A4080">
      <w:r>
        <w:t xml:space="preserve">    """</w:t>
      </w:r>
    </w:p>
    <w:p w14:paraId="30F084EB" w14:textId="77777777" w:rsidR="007A4080" w:rsidRDefault="007A4080" w:rsidP="007A4080">
      <w:r>
        <w:t xml:space="preserve">    config = ToyConfig()</w:t>
      </w:r>
    </w:p>
    <w:p w14:paraId="1627E777" w14:textId="77777777" w:rsidR="007A4080" w:rsidRDefault="007A4080" w:rsidP="007A4080">
      <w:r>
        <w:t xml:space="preserve">    dataset = ToyCharBasedNERDataset()</w:t>
      </w:r>
    </w:p>
    <w:p w14:paraId="13E78DA2" w14:textId="77777777" w:rsidR="007A4080" w:rsidRDefault="007A4080" w:rsidP="007A4080">
      <w:r>
        <w:t xml:space="preserve">    model = LoadedToyModel(config, dataset)</w:t>
      </w:r>
    </w:p>
    <w:p w14:paraId="35314BAE" w14:textId="77777777" w:rsidR="007A4080" w:rsidRDefault="007A4080" w:rsidP="007A4080"/>
    <w:p w14:paraId="3F312528" w14:textId="77777777" w:rsidR="007A4080" w:rsidRDefault="007A4080" w:rsidP="007A4080">
      <w:r>
        <w:t xml:space="preserve">    history = model.fit()</w:t>
      </w:r>
    </w:p>
    <w:p w14:paraId="5B6B4C4B" w14:textId="77777777" w:rsidR="007A4080" w:rsidRDefault="007A4080" w:rsidP="007A4080">
      <w:r>
        <w:t xml:space="preserve">    history_dict = history.history</w:t>
      </w:r>
    </w:p>
    <w:p w14:paraId="3E5AAE24" w14:textId="77777777" w:rsidR="007A4080" w:rsidRDefault="007A4080" w:rsidP="007A4080">
      <w:r>
        <w:t xml:space="preserve">    model.evaluate()</w:t>
      </w:r>
    </w:p>
    <w:p w14:paraId="37D76D33" w14:textId="77777777" w:rsidR="007A4080" w:rsidRDefault="007A4080" w:rsidP="007A4080">
      <w:r>
        <w:t xml:space="preserve">    print(model.predict_str('My name is Margaret Thatcher, and I greatly enjoy shopping at Tesco when I am in Birmingham!'))</w:t>
      </w:r>
    </w:p>
    <w:p w14:paraId="5E851A5D" w14:textId="77777777" w:rsidR="007A4080" w:rsidRDefault="007A4080" w:rsidP="007A4080">
      <w:r>
        <w:t xml:space="preserve">    model.save("keras_character_based_ner/src/toy_dataset.keras.h5")</w:t>
      </w:r>
    </w:p>
    <w:p w14:paraId="33513DA6" w14:textId="77777777" w:rsidR="007A4080" w:rsidRDefault="007A4080" w:rsidP="007A4080">
      <w:r>
        <w:t xml:space="preserve">    pickle_large_file(history_dict, "keras_character_based_ner/src/toy_dataset.history.p")</w:t>
      </w:r>
    </w:p>
    <w:p w14:paraId="4EB6D74E" w14:textId="77777777" w:rsidR="007A4080" w:rsidRDefault="007A4080" w:rsidP="007A4080"/>
    <w:p w14:paraId="576EA88C" w14:textId="77777777" w:rsidR="007A4080" w:rsidRDefault="007A4080" w:rsidP="007A4080"/>
    <w:p w14:paraId="4B44DB33" w14:textId="77777777" w:rsidR="007A4080" w:rsidRDefault="007A4080" w:rsidP="007A4080">
      <w:r>
        <w:t>def mini_dataset_fit():</w:t>
      </w:r>
    </w:p>
    <w:p w14:paraId="2B9A134A" w14:textId="77777777" w:rsidR="007A4080" w:rsidRDefault="007A4080" w:rsidP="007A4080">
      <w:r>
        <w:t xml:space="preserve">    class MiniConfig(Config):</w:t>
      </w:r>
    </w:p>
    <w:p w14:paraId="50E2B69A" w14:textId="77777777" w:rsidR="007A4080" w:rsidRDefault="007A4080" w:rsidP="007A4080">
      <w:r>
        <w:t xml:space="preserve">        """</w:t>
      </w:r>
    </w:p>
    <w:p w14:paraId="24841F0B" w14:textId="77777777" w:rsidR="007A4080" w:rsidRDefault="007A4080" w:rsidP="007A4080">
      <w:r>
        <w:t xml:space="preserve">        Override Config with something suitable for quick testing - i.e. only a few epochs</w:t>
      </w:r>
    </w:p>
    <w:p w14:paraId="7BA7AE74" w14:textId="77777777" w:rsidR="007A4080" w:rsidRDefault="007A4080" w:rsidP="007A4080">
      <w:r>
        <w:t xml:space="preserve">        """</w:t>
      </w:r>
    </w:p>
    <w:p w14:paraId="6ADC8097" w14:textId="77777777" w:rsidR="007A4080" w:rsidRDefault="007A4080" w:rsidP="007A4080">
      <w:r>
        <w:t xml:space="preserve">        max_epochs = 2</w:t>
      </w:r>
    </w:p>
    <w:p w14:paraId="283E02CA" w14:textId="77777777" w:rsidR="007A4080" w:rsidRDefault="007A4080" w:rsidP="007A4080"/>
    <w:p w14:paraId="6DFDC271" w14:textId="77777777" w:rsidR="007A4080" w:rsidRDefault="007A4080" w:rsidP="007A4080">
      <w:r>
        <w:t xml:space="preserve">    config = MiniConfig()</w:t>
      </w:r>
    </w:p>
    <w:p w14:paraId="3B1958B2" w14:textId="77777777" w:rsidR="007A4080" w:rsidRDefault="007A4080" w:rsidP="007A4080"/>
    <w:p w14:paraId="566C7104" w14:textId="77777777" w:rsidR="007A4080" w:rsidRDefault="007A4080" w:rsidP="007A4080">
      <w:r>
        <w:lastRenderedPageBreak/>
        <w:t xml:space="preserve">    class MiniCharBasedNERDataset(CharBasedNERDataset):</w:t>
      </w:r>
    </w:p>
    <w:p w14:paraId="193883D1" w14:textId="77777777" w:rsidR="007A4080" w:rsidRDefault="007A4080" w:rsidP="007A4080">
      <w:r>
        <w:t xml:space="preserve">        def get_x_y(self, sentence_maxlen, dataset_name='all'):</w:t>
      </w:r>
    </w:p>
    <w:p w14:paraId="2825A8D7" w14:textId="77777777" w:rsidR="007A4080" w:rsidRDefault="007A4080" w:rsidP="007A4080">
      <w:r>
        <w:t xml:space="preserve">            """</w:t>
      </w:r>
    </w:p>
    <w:p w14:paraId="47CB179F" w14:textId="77777777" w:rsidR="007A4080" w:rsidRDefault="007A4080" w:rsidP="007A4080">
      <w:r>
        <w:t xml:space="preserve">            Override super-class definition in CharBasedNERDataset so we use mini data, not toy data.</w:t>
      </w:r>
    </w:p>
    <w:p w14:paraId="55560E98" w14:textId="77777777" w:rsidR="007A4080" w:rsidRDefault="007A4080" w:rsidP="007A4080">
      <w:r>
        <w:t xml:space="preserve">            :param self:</w:t>
      </w:r>
    </w:p>
    <w:p w14:paraId="617AC345" w14:textId="77777777" w:rsidR="007A4080" w:rsidRDefault="007A4080" w:rsidP="007A4080">
      <w:r>
        <w:t xml:space="preserve">            :param sentence_maxlen:</w:t>
      </w:r>
    </w:p>
    <w:p w14:paraId="3DA2170B" w14:textId="77777777" w:rsidR="007A4080" w:rsidRDefault="007A4080" w:rsidP="007A4080">
      <w:r>
        <w:t xml:space="preserve">            :param dataset_name:</w:t>
      </w:r>
    </w:p>
    <w:p w14:paraId="0E5AC6D5" w14:textId="77777777" w:rsidR="007A4080" w:rsidRDefault="007A4080" w:rsidP="007A4080">
      <w:r>
        <w:t xml:space="preserve">            :return:</w:t>
      </w:r>
    </w:p>
    <w:p w14:paraId="4B8A97F2" w14:textId="77777777" w:rsidR="007A4080" w:rsidRDefault="007A4080" w:rsidP="007A4080">
      <w:r>
        <w:t xml:space="preserve">            """</w:t>
      </w:r>
    </w:p>
    <w:p w14:paraId="1EF3EC18" w14:textId="77777777" w:rsidR="007A4080" w:rsidRDefault="007A4080" w:rsidP="007A4080">
      <w:r>
        <w:t xml:space="preserve">            return matt_get_x_y(dataset_name, "mini")</w:t>
      </w:r>
    </w:p>
    <w:p w14:paraId="0EB50BA5" w14:textId="77777777" w:rsidR="007A4080" w:rsidRDefault="007A4080" w:rsidP="007A4080"/>
    <w:p w14:paraId="528C71E3" w14:textId="77777777" w:rsidR="007A4080" w:rsidRDefault="007A4080" w:rsidP="007A4080">
      <w:r>
        <w:t xml:space="preserve">    dataset = MiniCharBasedNERDataset()</w:t>
      </w:r>
    </w:p>
    <w:p w14:paraId="70F9ED19" w14:textId="77777777" w:rsidR="007A4080" w:rsidRDefault="007A4080" w:rsidP="007A4080">
      <w:r>
        <w:t xml:space="preserve">    model = SavedCharacterBasedLSTMModel(config, dataset)</w:t>
      </w:r>
    </w:p>
    <w:p w14:paraId="3F09DDE8" w14:textId="77777777" w:rsidR="007A4080" w:rsidRDefault="007A4080" w:rsidP="007A4080"/>
    <w:p w14:paraId="7892D0A3" w14:textId="77777777" w:rsidR="007A4080" w:rsidRDefault="007A4080" w:rsidP="007A4080">
      <w:r>
        <w:t xml:space="preserve">    history = model.fit()</w:t>
      </w:r>
    </w:p>
    <w:p w14:paraId="335B08BC" w14:textId="77777777" w:rsidR="007A4080" w:rsidRDefault="007A4080" w:rsidP="007A4080">
      <w:r>
        <w:t xml:space="preserve">    history_dict = history.history</w:t>
      </w:r>
    </w:p>
    <w:p w14:paraId="466AD02A" w14:textId="77777777" w:rsidR="007A4080" w:rsidRDefault="007A4080" w:rsidP="007A4080">
      <w:r>
        <w:t xml:space="preserve">    model.evaluate()</w:t>
      </w:r>
    </w:p>
    <w:p w14:paraId="0AC0BA1F" w14:textId="77777777" w:rsidR="007A4080" w:rsidRDefault="007A4080" w:rsidP="007A4080">
      <w:r>
        <w:t xml:space="preserve">    print(model.predict_str('My name is Margaret Thatcher, and I greatly enjoy shopping at Tesco when I am in Birmingham!'))</w:t>
      </w:r>
    </w:p>
    <w:p w14:paraId="1EB0E917" w14:textId="77777777" w:rsidR="007A4080" w:rsidRDefault="007A4080" w:rsidP="007A4080">
      <w:r>
        <w:t xml:space="preserve">    model.save("keras_character_based_ner/src/mini_dataset.keras.h5")</w:t>
      </w:r>
    </w:p>
    <w:p w14:paraId="03EAE92E" w14:textId="77777777" w:rsidR="007A4080" w:rsidRDefault="007A4080" w:rsidP="007A4080">
      <w:r>
        <w:t xml:space="preserve">    pickle_large_file(history_dict, "keras_character_based_ner/src/mini_dataset.history.p")</w:t>
      </w:r>
    </w:p>
    <w:p w14:paraId="66004AAC" w14:textId="77777777" w:rsidR="007A4080" w:rsidRDefault="007A4080" w:rsidP="007A4080"/>
    <w:p w14:paraId="343D94D5" w14:textId="77777777" w:rsidR="007A4080" w:rsidRDefault="007A4080" w:rsidP="007A4080"/>
    <w:p w14:paraId="39837BE2" w14:textId="77777777" w:rsidR="007A4080" w:rsidRDefault="007A4080" w:rsidP="007A4080">
      <w:r>
        <w:t>def full_dataset_fit_generator():</w:t>
      </w:r>
    </w:p>
    <w:p w14:paraId="0434520A" w14:textId="77777777" w:rsidR="007A4080" w:rsidRDefault="007A4080" w:rsidP="007A4080">
      <w:r>
        <w:t xml:space="preserve">    print("Fitting full dataset using generator")</w:t>
      </w:r>
    </w:p>
    <w:p w14:paraId="663C014D" w14:textId="77777777" w:rsidR="007A4080" w:rsidRDefault="007A4080" w:rsidP="007A4080">
      <w:r>
        <w:t xml:space="preserve">    config = Config()</w:t>
      </w:r>
    </w:p>
    <w:p w14:paraId="270AE59A" w14:textId="77777777" w:rsidR="007A4080" w:rsidRDefault="007A4080" w:rsidP="007A4080">
      <w:r>
        <w:t xml:space="preserve">    dataset = CharBasedNERDataset()</w:t>
      </w:r>
    </w:p>
    <w:p w14:paraId="68171DBC" w14:textId="77777777" w:rsidR="007A4080" w:rsidRDefault="007A4080" w:rsidP="007A4080">
      <w:r>
        <w:t xml:space="preserve">    model = SavedCharacterBasedLSTMModel(config, dataset)</w:t>
      </w:r>
    </w:p>
    <w:p w14:paraId="59DC9880" w14:textId="77777777" w:rsidR="007A4080" w:rsidRDefault="007A4080" w:rsidP="007A4080"/>
    <w:p w14:paraId="7ED35338" w14:textId="77777777" w:rsidR="007A4080" w:rsidRDefault="007A4080" w:rsidP="007A4080">
      <w:r>
        <w:t xml:space="preserve">    history = model.fit_generator()</w:t>
      </w:r>
    </w:p>
    <w:p w14:paraId="0C2C7AB1" w14:textId="77777777" w:rsidR="007A4080" w:rsidRDefault="007A4080" w:rsidP="007A4080">
      <w:r>
        <w:t xml:space="preserve">    history_dict = history.history</w:t>
      </w:r>
    </w:p>
    <w:p w14:paraId="216B88C8" w14:textId="77777777" w:rsidR="007A4080" w:rsidRDefault="007A4080" w:rsidP="007A4080">
      <w:r>
        <w:t xml:space="preserve">    model.evaluate_generator()</w:t>
      </w:r>
    </w:p>
    <w:p w14:paraId="356B2824" w14:textId="77777777" w:rsidR="007A4080" w:rsidRDefault="007A4080" w:rsidP="007A4080">
      <w:r>
        <w:t xml:space="preserve">    print(model.predict_str('My name is Margaret Thatcher, and I greatly enjoy shopping at Tesco when I am in Birmingham!'))</w:t>
      </w:r>
    </w:p>
    <w:p w14:paraId="6AEFAB7E" w14:textId="77777777" w:rsidR="007A4080" w:rsidRDefault="007A4080" w:rsidP="007A4080">
      <w:r>
        <w:t xml:space="preserve">    model.save("keras_character_based_ner/src/full_dataset.keras.h5")</w:t>
      </w:r>
    </w:p>
    <w:p w14:paraId="66A3D546" w14:textId="0792E661" w:rsidR="00FC504B" w:rsidRPr="00FC504B" w:rsidRDefault="007A4080" w:rsidP="007A4080">
      <w:r>
        <w:t xml:space="preserve">    pickle_large_file(history_dict, "keras_character_based_ner/src/full_dataset.history.p")</w:t>
      </w:r>
    </w:p>
    <w:p w14:paraId="2AF7AA0B" w14:textId="3639DF15" w:rsidR="00284012" w:rsidRDefault="00284012" w:rsidP="00284012">
      <w:pPr>
        <w:pStyle w:val="Heading2"/>
      </w:pPr>
      <w:r>
        <w:t>ne_data_gathering/companies.py</w:t>
      </w:r>
    </w:p>
    <w:p w14:paraId="1B4DCF29" w14:textId="77777777" w:rsidR="00E03A85" w:rsidRDefault="00E03A85" w:rsidP="00E03A85">
      <w:r>
        <w:t>#!/usr/bin/env python</w:t>
      </w:r>
    </w:p>
    <w:p w14:paraId="131111BE" w14:textId="77777777" w:rsidR="00E03A85" w:rsidRDefault="00E03A85" w:rsidP="00E03A85"/>
    <w:p w14:paraId="10E26232" w14:textId="77777777" w:rsidR="00E03A85" w:rsidRDefault="00E03A85" w:rsidP="00E03A85">
      <w:r>
        <w:t>from ftplib import FTP</w:t>
      </w:r>
    </w:p>
    <w:p w14:paraId="57DDC62B" w14:textId="77777777" w:rsidR="00E03A85" w:rsidRDefault="00E03A85" w:rsidP="00E03A85">
      <w:r>
        <w:t>from typing import Any, List, Dict, Generator</w:t>
      </w:r>
    </w:p>
    <w:p w14:paraId="72084DB0" w14:textId="77777777" w:rsidR="00E03A85" w:rsidRDefault="00E03A85" w:rsidP="00E03A85">
      <w:r>
        <w:t>from ne_data_gathering.util import capitalise_text_list, write_to_data_file</w:t>
      </w:r>
    </w:p>
    <w:p w14:paraId="4399529F" w14:textId="77777777" w:rsidR="00E03A85" w:rsidRDefault="00E03A85" w:rsidP="00E03A85">
      <w:r>
        <w:t>from ne_data_gathering import util</w:t>
      </w:r>
    </w:p>
    <w:p w14:paraId="6C037700" w14:textId="77777777" w:rsidR="00E03A85" w:rsidRDefault="00E03A85" w:rsidP="00E03A85">
      <w:r>
        <w:t>import os</w:t>
      </w:r>
    </w:p>
    <w:p w14:paraId="5BF921A7" w14:textId="77777777" w:rsidR="00E03A85" w:rsidRDefault="00E03A85" w:rsidP="00E03A85"/>
    <w:p w14:paraId="7F8CD7CF" w14:textId="77777777" w:rsidR="00E03A85" w:rsidRDefault="00E03A85" w:rsidP="00E03A85">
      <w:r>
        <w:t>import csv</w:t>
      </w:r>
    </w:p>
    <w:p w14:paraId="59401FBA" w14:textId="77777777" w:rsidR="00E03A85" w:rsidRDefault="00E03A85" w:rsidP="00E03A85">
      <w:r>
        <w:lastRenderedPageBreak/>
        <w:t>import requests</w:t>
      </w:r>
    </w:p>
    <w:p w14:paraId="0C0E0268" w14:textId="77777777" w:rsidR="00E03A85" w:rsidRDefault="00E03A85" w:rsidP="00E03A85"/>
    <w:p w14:paraId="107F0F79" w14:textId="77777777" w:rsidR="00E03A85" w:rsidRDefault="00E03A85" w:rsidP="00E03A85"/>
    <w:p w14:paraId="75815791" w14:textId="77777777" w:rsidR="00E03A85" w:rsidRDefault="00E03A85" w:rsidP="00E03A85">
      <w:r>
        <w:t># FTP companies data is too dirty to use :(</w:t>
      </w:r>
    </w:p>
    <w:p w14:paraId="7E0941DE" w14:textId="77777777" w:rsidR="00E03A85" w:rsidRDefault="00E03A85" w:rsidP="00E03A85">
      <w:r>
        <w:t>def nasdaq():</w:t>
      </w:r>
    </w:p>
    <w:p w14:paraId="4430ECF1" w14:textId="77777777" w:rsidR="00E03A85" w:rsidRDefault="00E03A85" w:rsidP="00E03A85">
      <w:r>
        <w:t xml:space="preserve">    nasdaq_csv_companies = dedup(process_nasdaq_csv())</w:t>
      </w:r>
    </w:p>
    <w:p w14:paraId="23FEA6CE" w14:textId="77777777" w:rsidR="00E03A85" w:rsidRDefault="00E03A85" w:rsidP="00E03A85">
      <w:r>
        <w:t xml:space="preserve">    write_to_data_file(nasdaq_csv_companies, "companies", "nasdaq_csv_companies.txt")</w:t>
      </w:r>
    </w:p>
    <w:p w14:paraId="7B51EAB9" w14:textId="77777777" w:rsidR="00E03A85" w:rsidRDefault="00E03A85" w:rsidP="00E03A85"/>
    <w:p w14:paraId="10A6BCC3" w14:textId="77777777" w:rsidR="00E03A85" w:rsidRDefault="00E03A85" w:rsidP="00E03A85"/>
    <w:p w14:paraId="67A43A90" w14:textId="77777777" w:rsidR="00E03A85" w:rsidRDefault="00E03A85" w:rsidP="00E03A85">
      <w:r>
        <w:t>def lse():</w:t>
      </w:r>
    </w:p>
    <w:p w14:paraId="22678938" w14:textId="77777777" w:rsidR="00E03A85" w:rsidRDefault="00E03A85" w:rsidP="00E03A85">
      <w:r>
        <w:t xml:space="preserve">    lse_data = process_lse_download()</w:t>
      </w:r>
    </w:p>
    <w:p w14:paraId="7907FA30" w14:textId="77777777" w:rsidR="00E03A85" w:rsidRDefault="00E03A85" w:rsidP="00E03A85">
      <w:r>
        <w:t xml:space="preserve">    write_to_data_file(lse_data, "companies", "lse_manual_download.txt")</w:t>
      </w:r>
    </w:p>
    <w:p w14:paraId="42160344" w14:textId="77777777" w:rsidR="00E03A85" w:rsidRDefault="00E03A85" w:rsidP="00E03A85"/>
    <w:p w14:paraId="61881D0B" w14:textId="77777777" w:rsidR="00E03A85" w:rsidRDefault="00E03A85" w:rsidP="00E03A85"/>
    <w:p w14:paraId="3DCF2AEE" w14:textId="77777777" w:rsidR="00E03A85" w:rsidRDefault="00E03A85" w:rsidP="00E03A85">
      <w:r>
        <w:t>def dbpedia(src_dir, file_path):</w:t>
      </w:r>
    </w:p>
    <w:p w14:paraId="4FAEB092" w14:textId="77777777" w:rsidR="00E03A85" w:rsidRDefault="00E03A85" w:rsidP="00E03A85">
      <w:r>
        <w:t xml:space="preserve">    dbpedia_sparql_extract_companies("{}{}".format(src_dir, file_path))</w:t>
      </w:r>
    </w:p>
    <w:p w14:paraId="7BB8AF25" w14:textId="77777777" w:rsidR="00E03A85" w:rsidRDefault="00E03A85" w:rsidP="00E03A85">
      <w:r>
        <w:t xml:space="preserve">    util.dbpedia_post_processing(</w:t>
      </w:r>
    </w:p>
    <w:p w14:paraId="77242409" w14:textId="77777777" w:rsidR="00E03A85" w:rsidRDefault="00E03A85" w:rsidP="00E03A85">
      <w:r>
        <w:t xml:space="preserve">        "{}{}".format(src_dir, file_path), "processed_ne_data{}".format(file_path))</w:t>
      </w:r>
    </w:p>
    <w:p w14:paraId="40876861" w14:textId="77777777" w:rsidR="00E03A85" w:rsidRDefault="00E03A85" w:rsidP="00E03A85"/>
    <w:p w14:paraId="25BC1580" w14:textId="77777777" w:rsidR="00E03A85" w:rsidRDefault="00E03A85" w:rsidP="00E03A85"/>
    <w:p w14:paraId="3B91952F" w14:textId="77777777" w:rsidR="00E03A85" w:rsidRDefault="00E03A85" w:rsidP="00E03A85">
      <w:r>
        <w:t>def conll2003eng():</w:t>
      </w:r>
    </w:p>
    <w:p w14:paraId="5B150311" w14:textId="77777777" w:rsidR="00E03A85" w:rsidRDefault="00E03A85" w:rsidP="00E03A85">
      <w:r>
        <w:t xml:space="preserve">    conll_companies = util.process_conll_file(util.conll_file, 'ORG')</w:t>
      </w:r>
    </w:p>
    <w:p w14:paraId="50237898" w14:textId="77777777" w:rsidR="00E03A85" w:rsidRDefault="00E03A85" w:rsidP="00E03A85">
      <w:r>
        <w:t xml:space="preserve">    util.write_to_data_file(conll_companies, "companies", "conll_2003.txt")</w:t>
      </w:r>
    </w:p>
    <w:p w14:paraId="7BD63BC0" w14:textId="77777777" w:rsidR="00E03A85" w:rsidRDefault="00E03A85" w:rsidP="00E03A85"/>
    <w:p w14:paraId="64BF4177" w14:textId="77777777" w:rsidR="00E03A85" w:rsidRDefault="00E03A85" w:rsidP="00E03A85"/>
    <w:p w14:paraId="183F50DE" w14:textId="77777777" w:rsidR="00E03A85" w:rsidRDefault="00E03A85" w:rsidP="00E03A85">
      <w:r>
        <w:t>def download_and_process(src_dir, file_path) -&gt; None:</w:t>
      </w:r>
    </w:p>
    <w:p w14:paraId="500E17EF" w14:textId="77777777" w:rsidR="00E03A85" w:rsidRDefault="00E03A85" w:rsidP="00E03A85"/>
    <w:p w14:paraId="47B90A02" w14:textId="77777777" w:rsidR="00E03A85" w:rsidRDefault="00E03A85" w:rsidP="00E03A85">
      <w:r>
        <w:t xml:space="preserve">    nasdaq()</w:t>
      </w:r>
    </w:p>
    <w:p w14:paraId="20C1D4EE" w14:textId="77777777" w:rsidR="00E03A85" w:rsidRDefault="00E03A85" w:rsidP="00E03A85">
      <w:r>
        <w:t xml:space="preserve">    lse()</w:t>
      </w:r>
    </w:p>
    <w:p w14:paraId="47127F02" w14:textId="77777777" w:rsidR="00E03A85" w:rsidRDefault="00E03A85" w:rsidP="00E03A85">
      <w:r>
        <w:t xml:space="preserve">    dbpedia(src_dir, file_path)</w:t>
      </w:r>
    </w:p>
    <w:p w14:paraId="2B9F53AF" w14:textId="77777777" w:rsidR="00E03A85" w:rsidRDefault="00E03A85" w:rsidP="00E03A85">
      <w:r>
        <w:t xml:space="preserve">    conll2003eng()</w:t>
      </w:r>
    </w:p>
    <w:p w14:paraId="1A5A1FE4" w14:textId="77777777" w:rsidR="00E03A85" w:rsidRDefault="00E03A85" w:rsidP="00E03A85"/>
    <w:p w14:paraId="0E8633F7" w14:textId="77777777" w:rsidR="00E03A85" w:rsidRDefault="00E03A85" w:rsidP="00E03A85"/>
    <w:p w14:paraId="4D843ECE" w14:textId="77777777" w:rsidR="00E03A85" w:rsidRDefault="00E03A85" w:rsidP="00E03A85">
      <w:r>
        <w:t>def download_nasdaq(data_files: List[str]) -&gt; List[str]:</w:t>
      </w:r>
    </w:p>
    <w:p w14:paraId="656A47E4" w14:textId="77777777" w:rsidR="00E03A85" w:rsidRDefault="00E03A85" w:rsidP="00E03A85">
      <w:r>
        <w:t xml:space="preserve">    class Reader:</w:t>
      </w:r>
    </w:p>
    <w:p w14:paraId="3954D49D" w14:textId="77777777" w:rsidR="00E03A85" w:rsidRDefault="00E03A85" w:rsidP="00E03A85">
      <w:r>
        <w:t xml:space="preserve">        def __init__(self):</w:t>
      </w:r>
    </w:p>
    <w:p w14:paraId="066D5C43" w14:textId="77777777" w:rsidR="00E03A85" w:rsidRDefault="00E03A85" w:rsidP="00E03A85">
      <w:r>
        <w:t xml:space="preserve">            self.data = ""</w:t>
      </w:r>
    </w:p>
    <w:p w14:paraId="2C7925EC" w14:textId="77777777" w:rsidR="00E03A85" w:rsidRDefault="00E03A85" w:rsidP="00E03A85"/>
    <w:p w14:paraId="3EB08F53" w14:textId="77777777" w:rsidR="00E03A85" w:rsidRDefault="00E03A85" w:rsidP="00E03A85">
      <w:r>
        <w:t xml:space="preserve">        def __call__(self, bytes_data):</w:t>
      </w:r>
    </w:p>
    <w:p w14:paraId="16772CA9" w14:textId="77777777" w:rsidR="00E03A85" w:rsidRDefault="00E03A85" w:rsidP="00E03A85">
      <w:r>
        <w:t xml:space="preserve">            self.data += bytes_data.decode('utf-8')</w:t>
      </w:r>
    </w:p>
    <w:p w14:paraId="74F90A23" w14:textId="77777777" w:rsidR="00E03A85" w:rsidRDefault="00E03A85" w:rsidP="00E03A85"/>
    <w:p w14:paraId="1106CA24" w14:textId="77777777" w:rsidR="00E03A85" w:rsidRDefault="00E03A85" w:rsidP="00E03A85">
      <w:r>
        <w:t xml:space="preserve">    conn = FTP('ftp.nasdaqtrader.com')</w:t>
      </w:r>
    </w:p>
    <w:p w14:paraId="4C85906F" w14:textId="77777777" w:rsidR="00E03A85" w:rsidRDefault="00E03A85" w:rsidP="00E03A85">
      <w:r>
        <w:t xml:space="preserve">    conn.login()</w:t>
      </w:r>
    </w:p>
    <w:p w14:paraId="3B02C57F" w14:textId="77777777" w:rsidR="00E03A85" w:rsidRDefault="00E03A85" w:rsidP="00E03A85">
      <w:r>
        <w:t xml:space="preserve">    conn.cwd('SymbolDirectory')</w:t>
      </w:r>
    </w:p>
    <w:p w14:paraId="745F6470" w14:textId="77777777" w:rsidR="00E03A85" w:rsidRDefault="00E03A85" w:rsidP="00E03A85">
      <w:r>
        <w:t xml:space="preserve">    r = Reader()</w:t>
      </w:r>
    </w:p>
    <w:p w14:paraId="0A9D0B96" w14:textId="77777777" w:rsidR="00E03A85" w:rsidRDefault="00E03A85" w:rsidP="00E03A85">
      <w:r>
        <w:t xml:space="preserve">    for f in data_files:</w:t>
      </w:r>
    </w:p>
    <w:p w14:paraId="45D22660" w14:textId="77777777" w:rsidR="00E03A85" w:rsidRDefault="00E03A85" w:rsidP="00E03A85">
      <w:r>
        <w:t xml:space="preserve">        conn.retrbinary("RETR {}".format(f), r)</w:t>
      </w:r>
    </w:p>
    <w:p w14:paraId="2A170326" w14:textId="77777777" w:rsidR="00E03A85" w:rsidRDefault="00E03A85" w:rsidP="00E03A85"/>
    <w:p w14:paraId="4FE08D37" w14:textId="77777777" w:rsidR="00E03A85" w:rsidRDefault="00E03A85" w:rsidP="00E03A85">
      <w:r>
        <w:t xml:space="preserve">    return r.data.split("\n")</w:t>
      </w:r>
    </w:p>
    <w:p w14:paraId="74964A99" w14:textId="77777777" w:rsidR="00E03A85" w:rsidRDefault="00E03A85" w:rsidP="00E03A85"/>
    <w:p w14:paraId="44B8C4B2" w14:textId="77777777" w:rsidR="00E03A85" w:rsidRDefault="00E03A85" w:rsidP="00E03A85"/>
    <w:p w14:paraId="7F5EB6E7" w14:textId="77777777" w:rsidR="00E03A85" w:rsidRDefault="00E03A85" w:rsidP="00E03A85">
      <w:r>
        <w:t>def filter_names(company_data: List[str]) -&gt; List[str]:</w:t>
      </w:r>
    </w:p>
    <w:p w14:paraId="6F9BBEBD" w14:textId="77777777" w:rsidR="00E03A85" w:rsidRDefault="00E03A85" w:rsidP="00E03A85">
      <w:r>
        <w:t xml:space="preserve">    company_names = [d.split("|")[1] for d in company_data if len(d.split("|")) &gt; 1]</w:t>
      </w:r>
    </w:p>
    <w:p w14:paraId="44F15E8F" w14:textId="77777777" w:rsidR="00E03A85" w:rsidRDefault="00E03A85" w:rsidP="00E03A85">
      <w:r>
        <w:t xml:space="preserve">    return list(filter(lambda company_name: company_name != "", company_names))</w:t>
      </w:r>
    </w:p>
    <w:p w14:paraId="7AC55E33" w14:textId="77777777" w:rsidR="00E03A85" w:rsidRDefault="00E03A85" w:rsidP="00E03A85"/>
    <w:p w14:paraId="00BBCAF5" w14:textId="77777777" w:rsidR="00E03A85" w:rsidRDefault="00E03A85" w:rsidP="00E03A85"/>
    <w:p w14:paraId="3F65D95E" w14:textId="77777777" w:rsidR="00E03A85" w:rsidRDefault="00E03A85" w:rsidP="00E03A85">
      <w:r>
        <w:t>def process_nasdaq_ftp():</w:t>
      </w:r>
    </w:p>
    <w:p w14:paraId="4150C61D" w14:textId="77777777" w:rsidR="00E03A85" w:rsidRDefault="00E03A85" w:rsidP="00E03A85">
      <w:r>
        <w:t xml:space="preserve">    data_files = ["nasdaqlisted.txt", "otherlisted.txt"]</w:t>
      </w:r>
    </w:p>
    <w:p w14:paraId="52CD191B" w14:textId="77777777" w:rsidR="00E03A85" w:rsidRDefault="00E03A85" w:rsidP="00E03A85">
      <w:r>
        <w:t xml:space="preserve">    company_data = download_nasdaq(data_files)</w:t>
      </w:r>
    </w:p>
    <w:p w14:paraId="21490118" w14:textId="77777777" w:rsidR="00E03A85" w:rsidRDefault="00E03A85" w:rsidP="00E03A85">
      <w:r>
        <w:t xml:space="preserve">    write_to_data_file(filter_names(company_data), "companies", "nasdaq_ftp_companies.txt")</w:t>
      </w:r>
    </w:p>
    <w:p w14:paraId="08BBB8DC" w14:textId="77777777" w:rsidR="00E03A85" w:rsidRDefault="00E03A85" w:rsidP="00E03A85"/>
    <w:p w14:paraId="24AF79CF" w14:textId="77777777" w:rsidR="00E03A85" w:rsidRDefault="00E03A85" w:rsidP="00E03A85"/>
    <w:p w14:paraId="7AE0C247" w14:textId="77777777" w:rsidR="00E03A85" w:rsidRDefault="00E03A85" w:rsidP="00E03A85">
      <w:r>
        <w:t>def dedup(data: List[str]) -&gt; List[str]:</w:t>
      </w:r>
    </w:p>
    <w:p w14:paraId="1B8A13F5" w14:textId="77777777" w:rsidR="00E03A85" w:rsidRDefault="00E03A85" w:rsidP="00E03A85">
      <w:r>
        <w:t xml:space="preserve">    return list(set(data))</w:t>
      </w:r>
    </w:p>
    <w:p w14:paraId="1B2C62B7" w14:textId="77777777" w:rsidR="00E03A85" w:rsidRDefault="00E03A85" w:rsidP="00E03A85"/>
    <w:p w14:paraId="10D3CF9D" w14:textId="77777777" w:rsidR="00E03A85" w:rsidRDefault="00E03A85" w:rsidP="00E03A85"/>
    <w:p w14:paraId="28D0784D" w14:textId="77777777" w:rsidR="00E03A85" w:rsidRDefault="00E03A85" w:rsidP="00E03A85">
      <w:r>
        <w:t>def process_nasdaq_csv() -&gt; Generator[str, None, None]:</w:t>
      </w:r>
    </w:p>
    <w:p w14:paraId="60A3F9A3" w14:textId="77777777" w:rsidR="00E03A85" w:rsidRDefault="00E03A85" w:rsidP="00E03A85">
      <w:r>
        <w:t xml:space="preserve">    nasdaq_exchanges = "AMEX NASDAQ NYSE".split()</w:t>
      </w:r>
    </w:p>
    <w:p w14:paraId="0DACCFFD" w14:textId="77777777" w:rsidR="00E03A85" w:rsidRDefault="00E03A85" w:rsidP="00E03A85">
      <w:r>
        <w:t xml:space="preserve">    for exchange in nasdaq_exchanges:</w:t>
      </w:r>
    </w:p>
    <w:p w14:paraId="39B3D45C" w14:textId="77777777" w:rsidR="00E03A85" w:rsidRDefault="00E03A85" w:rsidP="00E03A85">
      <w:r>
        <w:t xml:space="preserve">        csv_url = "https://www.nasdaq.com/screening/companies-by-industry.aspx?exchange={}&amp;render=download"\</w:t>
      </w:r>
    </w:p>
    <w:p w14:paraId="42E690C8" w14:textId="77777777" w:rsidR="00E03A85" w:rsidRDefault="00E03A85" w:rsidP="00E03A85">
      <w:r>
        <w:t xml:space="preserve">            .format(exchange)</w:t>
      </w:r>
    </w:p>
    <w:p w14:paraId="224D2DD0" w14:textId="77777777" w:rsidR="00E03A85" w:rsidRDefault="00E03A85" w:rsidP="00E03A85">
      <w:r>
        <w:t xml:space="preserve">        r = requests.get(csv_url)</w:t>
      </w:r>
    </w:p>
    <w:p w14:paraId="05E34049" w14:textId="77777777" w:rsidR="00E03A85" w:rsidRDefault="00E03A85" w:rsidP="00E03A85"/>
    <w:p w14:paraId="7A25DB13" w14:textId="77777777" w:rsidR="00E03A85" w:rsidRDefault="00E03A85" w:rsidP="00E03A85">
      <w:r>
        <w:t xml:space="preserve">        processed_text = r.text.replace("\r\n", "\n").replace("&amp;#39;", "'")</w:t>
      </w:r>
    </w:p>
    <w:p w14:paraId="19526EB3" w14:textId="77777777" w:rsidR="00E03A85" w:rsidRDefault="00E03A85" w:rsidP="00E03A85">
      <w:r>
        <w:t xml:space="preserve">        csv_data = processed_text.split("\n")</w:t>
      </w:r>
    </w:p>
    <w:p w14:paraId="0A6D9A2E" w14:textId="77777777" w:rsidR="00E03A85" w:rsidRDefault="00E03A85" w:rsidP="00E03A85">
      <w:r>
        <w:t xml:space="preserve">        reader = csv.reader(csv_data)</w:t>
      </w:r>
    </w:p>
    <w:p w14:paraId="29C07F53" w14:textId="77777777" w:rsidR="00E03A85" w:rsidRDefault="00E03A85" w:rsidP="00E03A85">
      <w:r>
        <w:t xml:space="preserve">        for row in reader:</w:t>
      </w:r>
    </w:p>
    <w:p w14:paraId="58E157DC" w14:textId="77777777" w:rsidR="00E03A85" w:rsidRDefault="00E03A85" w:rsidP="00E03A85">
      <w:r>
        <w:t xml:space="preserve">            if len(row) &gt; 1:</w:t>
      </w:r>
    </w:p>
    <w:p w14:paraId="57F4826A" w14:textId="77777777" w:rsidR="00E03A85" w:rsidRDefault="00E03A85" w:rsidP="00E03A85">
      <w:r>
        <w:t xml:space="preserve">                yield(row[1])</w:t>
      </w:r>
    </w:p>
    <w:p w14:paraId="5A3C0123" w14:textId="77777777" w:rsidR="00E03A85" w:rsidRDefault="00E03A85" w:rsidP="00E03A85"/>
    <w:p w14:paraId="4B047361" w14:textId="77777777" w:rsidR="00E03A85" w:rsidRDefault="00E03A85" w:rsidP="00E03A85"/>
    <w:p w14:paraId="04CB3E03" w14:textId="77777777" w:rsidR="00E03A85" w:rsidRDefault="00E03A85" w:rsidP="00E03A85">
      <w:r>
        <w:t>def dbpedia_sparql_get_company_count() -&gt; int:</w:t>
      </w:r>
    </w:p>
    <w:p w14:paraId="0416B08A" w14:textId="77777777" w:rsidR="00E03A85" w:rsidRDefault="00E03A85" w:rsidP="00E03A85">
      <w:r>
        <w:t xml:space="preserve">    sparql_query = """</w:t>
      </w:r>
    </w:p>
    <w:p w14:paraId="757F617E" w14:textId="77777777" w:rsidR="00E03A85" w:rsidRDefault="00E03A85" w:rsidP="00E03A85">
      <w:r>
        <w:t xml:space="preserve">    PREFIX  rdf:  &lt;http://www.w3.org/1999/02/22-rdf-syntax-ns#&gt;</w:t>
      </w:r>
    </w:p>
    <w:p w14:paraId="32CC03EE" w14:textId="77777777" w:rsidR="00E03A85" w:rsidRDefault="00E03A85" w:rsidP="00E03A85">
      <w:r>
        <w:t xml:space="preserve">    PREFIX  dbo: &lt;http://dbpedia.org/ontology/&gt;</w:t>
      </w:r>
    </w:p>
    <w:p w14:paraId="57BF7D54" w14:textId="77777777" w:rsidR="00E03A85" w:rsidRDefault="00E03A85" w:rsidP="00E03A85">
      <w:r>
        <w:t xml:space="preserve">    PREFIX  dbp: &lt;http://dbpedia.org/property/&gt;</w:t>
      </w:r>
    </w:p>
    <w:p w14:paraId="6837DE5F" w14:textId="77777777" w:rsidR="00E03A85" w:rsidRDefault="00E03A85" w:rsidP="00E03A85"/>
    <w:p w14:paraId="425AE111" w14:textId="77777777" w:rsidR="00E03A85" w:rsidRDefault="00E03A85" w:rsidP="00E03A85">
      <w:r>
        <w:t xml:space="preserve">    SELECT COUNT(*)</w:t>
      </w:r>
    </w:p>
    <w:p w14:paraId="33791B00" w14:textId="77777777" w:rsidR="00E03A85" w:rsidRDefault="00E03A85" w:rsidP="00E03A85">
      <w:r>
        <w:t xml:space="preserve">    WHERE { ?resource  foaf:name ?name .</w:t>
      </w:r>
    </w:p>
    <w:p w14:paraId="480D8FF6" w14:textId="77777777" w:rsidR="00E03A85" w:rsidRDefault="00E03A85" w:rsidP="00E03A85">
      <w:r>
        <w:t xml:space="preserve">            ?resource  rdf:type  dbo:Organisation .</w:t>
      </w:r>
    </w:p>
    <w:p w14:paraId="4B58BCB7" w14:textId="77777777" w:rsidR="00E03A85" w:rsidRDefault="00E03A85" w:rsidP="00E03A85">
      <w:r>
        <w:t xml:space="preserve">    }</w:t>
      </w:r>
    </w:p>
    <w:p w14:paraId="264C84FC" w14:textId="77777777" w:rsidR="00E03A85" w:rsidRDefault="00E03A85" w:rsidP="00E03A85">
      <w:r>
        <w:t xml:space="preserve">    """</w:t>
      </w:r>
    </w:p>
    <w:p w14:paraId="60967C7B" w14:textId="77777777" w:rsidR="00E03A85" w:rsidRDefault="00E03A85" w:rsidP="00E03A85">
      <w:r>
        <w:lastRenderedPageBreak/>
        <w:t xml:space="preserve">    res = util.dbpedia_do_sparql_query(sparql_query)</w:t>
      </w:r>
    </w:p>
    <w:p w14:paraId="083258B9" w14:textId="77777777" w:rsidR="00E03A85" w:rsidRDefault="00E03A85" w:rsidP="00E03A85">
      <w:r>
        <w:t xml:space="preserve">    return int(res['results']['bindings'][0]['callret-0']['value'])</w:t>
      </w:r>
    </w:p>
    <w:p w14:paraId="0E82631D" w14:textId="77777777" w:rsidR="00E03A85" w:rsidRDefault="00E03A85" w:rsidP="00E03A85"/>
    <w:p w14:paraId="3B2101F6" w14:textId="77777777" w:rsidR="00E03A85" w:rsidRDefault="00E03A85" w:rsidP="00E03A85"/>
    <w:p w14:paraId="7C551D92" w14:textId="77777777" w:rsidR="00E03A85" w:rsidRDefault="00E03A85" w:rsidP="00E03A85">
      <w:r>
        <w:t>def dbpedia_sparql_extract_companies(company_list_file):</w:t>
      </w:r>
    </w:p>
    <w:p w14:paraId="685C56C2" w14:textId="77777777" w:rsidR="00E03A85" w:rsidRDefault="00E03A85" w:rsidP="00E03A85">
      <w:r>
        <w:t xml:space="preserve">    # With help from https://rdflib.github.io/sparqlwrapper/</w:t>
      </w:r>
    </w:p>
    <w:p w14:paraId="39793FE5" w14:textId="77777777" w:rsidR="00E03A85" w:rsidRDefault="00E03A85" w:rsidP="00E03A85">
      <w:r>
        <w:t xml:space="preserve">    # and https://stackoverflow.com/questions/38332857/</w:t>
      </w:r>
    </w:p>
    <w:p w14:paraId="7B9511D9" w14:textId="77777777" w:rsidR="00E03A85" w:rsidRDefault="00E03A85" w:rsidP="00E03A85">
      <w:r>
        <w:t xml:space="preserve">    # sparql-query-to-get-all-person-available-in-dbpedia-is-showing-only-some-person</w:t>
      </w:r>
    </w:p>
    <w:p w14:paraId="20DAB3FC" w14:textId="77777777" w:rsidR="00E03A85" w:rsidRDefault="00E03A85" w:rsidP="00E03A85"/>
    <w:p w14:paraId="013791A8" w14:textId="77777777" w:rsidR="00E03A85" w:rsidRDefault="00E03A85" w:rsidP="00E03A85">
      <w:r>
        <w:t xml:space="preserve">    if os.path.exists(company_list_file):</w:t>
      </w:r>
    </w:p>
    <w:p w14:paraId="4BDB9BF8" w14:textId="77777777" w:rsidR="00E03A85" w:rsidRDefault="00E03A85" w:rsidP="00E03A85">
      <w:r>
        <w:t xml:space="preserve">        os.unlink(company_list_file)</w:t>
      </w:r>
    </w:p>
    <w:p w14:paraId="42FB4CF1" w14:textId="77777777" w:rsidR="00E03A85" w:rsidRDefault="00E03A85" w:rsidP="00E03A85">
      <w:r>
        <w:t xml:space="preserve">    total = dbpedia_sparql_get_company_count()</w:t>
      </w:r>
    </w:p>
    <w:p w14:paraId="3DC3824E" w14:textId="77777777" w:rsidR="00E03A85" w:rsidRDefault="00E03A85" w:rsidP="00E03A85">
      <w:r>
        <w:t xml:space="preserve">    for i in range(0, total, 10000):</w:t>
      </w:r>
    </w:p>
    <w:p w14:paraId="106AD27D" w14:textId="77777777" w:rsidR="00E03A85" w:rsidRDefault="00E03A85" w:rsidP="00E03A85">
      <w:r>
        <w:t xml:space="preserve">        result_list = []</w:t>
      </w:r>
    </w:p>
    <w:p w14:paraId="6D19CB51" w14:textId="77777777" w:rsidR="00E03A85" w:rsidRDefault="00E03A85" w:rsidP="00E03A85">
      <w:r>
        <w:t xml:space="preserve">        offset = str(i)</w:t>
      </w:r>
    </w:p>
    <w:p w14:paraId="1199CE53" w14:textId="77777777" w:rsidR="00E03A85" w:rsidRDefault="00E03A85" w:rsidP="00E03A85">
      <w:r>
        <w:t xml:space="preserve">        print("We're at {sofar} out of {total}".format(sofar=offset, total=total))</w:t>
      </w:r>
    </w:p>
    <w:p w14:paraId="548D0F35" w14:textId="77777777" w:rsidR="00E03A85" w:rsidRDefault="00E03A85" w:rsidP="00E03A85">
      <w:r>
        <w:t xml:space="preserve">        sparql_query = """</w:t>
      </w:r>
    </w:p>
    <w:p w14:paraId="428D41EA" w14:textId="77777777" w:rsidR="00E03A85" w:rsidRDefault="00E03A85" w:rsidP="00E03A85">
      <w:r>
        <w:t xml:space="preserve">        PREFIX  rdf:  &lt;http://www.w3.org/1999/02/22-rdf-syntax-ns#&gt;</w:t>
      </w:r>
    </w:p>
    <w:p w14:paraId="402689CC" w14:textId="77777777" w:rsidR="00E03A85" w:rsidRDefault="00E03A85" w:rsidP="00E03A85">
      <w:r>
        <w:t xml:space="preserve">        PREFIX  dbo: &lt;http://dbpedia.org/ontology/&gt;</w:t>
      </w:r>
    </w:p>
    <w:p w14:paraId="21811E25" w14:textId="77777777" w:rsidR="00E03A85" w:rsidRDefault="00E03A85" w:rsidP="00E03A85">
      <w:r>
        <w:t xml:space="preserve">        PREFIX  dbp: &lt;http://dbpedia.org/property/&gt;</w:t>
      </w:r>
    </w:p>
    <w:p w14:paraId="716E2C68" w14:textId="77777777" w:rsidR="00E03A85" w:rsidRDefault="00E03A85" w:rsidP="00E03A85">
      <w:r>
        <w:t xml:space="preserve">        SELECT ?name</w:t>
      </w:r>
    </w:p>
    <w:p w14:paraId="2AAA901D" w14:textId="77777777" w:rsidR="00E03A85" w:rsidRDefault="00E03A85" w:rsidP="00E03A85">
      <w:r>
        <w:t xml:space="preserve">        WHERE { ?resource  foaf:name ?name .</w:t>
      </w:r>
    </w:p>
    <w:p w14:paraId="6C676599" w14:textId="77777777" w:rsidR="00E03A85" w:rsidRDefault="00E03A85" w:rsidP="00E03A85">
      <w:r>
        <w:t xml:space="preserve">                ?resource  rdf:type  dbo:Organisation .</w:t>
      </w:r>
    </w:p>
    <w:p w14:paraId="55B1A035" w14:textId="77777777" w:rsidR="00E03A85" w:rsidRDefault="00E03A85" w:rsidP="00E03A85">
      <w:r>
        <w:t xml:space="preserve">        }</w:t>
      </w:r>
    </w:p>
    <w:p w14:paraId="1A5BF463" w14:textId="77777777" w:rsidR="00E03A85" w:rsidRDefault="00E03A85" w:rsidP="00E03A85">
      <w:r>
        <w:t xml:space="preserve">        """</w:t>
      </w:r>
    </w:p>
    <w:p w14:paraId="54BB395A" w14:textId="77777777" w:rsidR="00E03A85" w:rsidRDefault="00E03A85" w:rsidP="00E03A85">
      <w:r>
        <w:t xml:space="preserve">        sparql_query_offset = "LIMIT 10000 OFFSET {}".format(offset)</w:t>
      </w:r>
    </w:p>
    <w:p w14:paraId="2D942529" w14:textId="77777777" w:rsidR="00E03A85" w:rsidRDefault="00E03A85" w:rsidP="00E03A85">
      <w:r>
        <w:t xml:space="preserve">        response = util.dbpedia_do_sparql_query(sparql_query + sparql_query_offset)</w:t>
      </w:r>
    </w:p>
    <w:p w14:paraId="27626C37" w14:textId="77777777" w:rsidR="00E03A85" w:rsidRDefault="00E03A85" w:rsidP="00E03A85">
      <w:r>
        <w:t xml:space="preserve">        results = response['results']['bindings']</w:t>
      </w:r>
    </w:p>
    <w:p w14:paraId="05DE370D" w14:textId="77777777" w:rsidR="00E03A85" w:rsidRDefault="00E03A85" w:rsidP="00E03A85">
      <w:r>
        <w:t xml:space="preserve">        result_list.extend([res['name']['value'] for res in results])</w:t>
      </w:r>
    </w:p>
    <w:p w14:paraId="38F2A29F" w14:textId="77777777" w:rsidR="00E03A85" w:rsidRDefault="00E03A85" w:rsidP="00E03A85">
      <w:r>
        <w:t xml:space="preserve">        print("Adding {count} to companies list file".format(count=len(results)))</w:t>
      </w:r>
    </w:p>
    <w:p w14:paraId="4F5590BE" w14:textId="77777777" w:rsidR="00E03A85" w:rsidRDefault="00E03A85" w:rsidP="00E03A85">
      <w:r>
        <w:t xml:space="preserve">        with open(company_list_file, 'a') as f:</w:t>
      </w:r>
    </w:p>
    <w:p w14:paraId="209EA0D7" w14:textId="77777777" w:rsidR="00E03A85" w:rsidRDefault="00E03A85" w:rsidP="00E03A85">
      <w:r>
        <w:t xml:space="preserve">            f.writelines("\n".join(result_list))</w:t>
      </w:r>
    </w:p>
    <w:p w14:paraId="008D2D74" w14:textId="77777777" w:rsidR="00E03A85" w:rsidRDefault="00E03A85" w:rsidP="00E03A85"/>
    <w:p w14:paraId="43156A58" w14:textId="77777777" w:rsidR="00E03A85" w:rsidRDefault="00E03A85" w:rsidP="00E03A85"/>
    <w:p w14:paraId="279D9C72" w14:textId="77777777" w:rsidR="00E03A85" w:rsidRDefault="00E03A85" w:rsidP="00E03A85">
      <w:r>
        <w:t>def process_lse_download() -&gt; List[str]:</w:t>
      </w:r>
    </w:p>
    <w:p w14:paraId="6487849F" w14:textId="77777777" w:rsidR="00E03A85" w:rsidRDefault="00E03A85" w:rsidP="00E03A85">
      <w:r>
        <w:t xml:space="preserve">    # manually downloaded on 3rd March 2018 from</w:t>
      </w:r>
    </w:p>
    <w:p w14:paraId="3DF7C558" w14:textId="77777777" w:rsidR="00E03A85" w:rsidRDefault="00E03A85" w:rsidP="00E03A85">
      <w:r>
        <w:t xml:space="preserve">    # http://www.londonstockexchange.com/statistics/companies-and-issuers/companies-defined-by-mifir-identifiers-list-on-lse.xlsx</w:t>
      </w:r>
    </w:p>
    <w:p w14:paraId="655A84ED" w14:textId="77777777" w:rsidR="00E03A85" w:rsidRDefault="00E03A85" w:rsidP="00E03A85">
      <w:r>
        <w:t xml:space="preserve">    # Pandas cannot cope with this xlsx :(</w:t>
      </w:r>
    </w:p>
    <w:p w14:paraId="5CAA6EA2" w14:textId="77777777" w:rsidR="00E03A85" w:rsidRDefault="00E03A85" w:rsidP="00E03A85">
      <w:r>
        <w:t xml:space="preserve">    with open('raw_ne_data/lse_manual_download.txt') as f:</w:t>
      </w:r>
    </w:p>
    <w:p w14:paraId="11632455" w14:textId="77777777" w:rsidR="00E03A85" w:rsidRDefault="00E03A85" w:rsidP="00E03A85">
      <w:r>
        <w:t xml:space="preserve">        _lse = f.readlines()</w:t>
      </w:r>
    </w:p>
    <w:p w14:paraId="23757E70" w14:textId="77777777" w:rsidR="00E03A85" w:rsidRDefault="00E03A85" w:rsidP="00E03A85"/>
    <w:p w14:paraId="652FFDBF" w14:textId="6D8052F2" w:rsidR="00FC504B" w:rsidRPr="00FC504B" w:rsidRDefault="00E03A85" w:rsidP="00E03A85">
      <w:r>
        <w:t xml:space="preserve">    return capitalise_text_list(_lse)</w:t>
      </w:r>
    </w:p>
    <w:p w14:paraId="7A4323A3" w14:textId="7D266F69" w:rsidR="00284012" w:rsidRDefault="00284012" w:rsidP="00284012">
      <w:pPr>
        <w:pStyle w:val="Heading2"/>
      </w:pPr>
      <w:r>
        <w:t>ne_data_gathering/people.py</w:t>
      </w:r>
    </w:p>
    <w:p w14:paraId="5012ADFE" w14:textId="77777777" w:rsidR="00E03A85" w:rsidRDefault="00E03A85" w:rsidP="00E03A85">
      <w:r>
        <w:t>import csv</w:t>
      </w:r>
    </w:p>
    <w:p w14:paraId="77A9CFD9" w14:textId="77777777" w:rsidR="00E03A85" w:rsidRDefault="00E03A85" w:rsidP="00E03A85">
      <w:r>
        <w:t>from typing import List, Generator</w:t>
      </w:r>
    </w:p>
    <w:p w14:paraId="4897AB39" w14:textId="77777777" w:rsidR="00E03A85" w:rsidRDefault="00E03A85" w:rsidP="00E03A85"/>
    <w:p w14:paraId="7D90790D" w14:textId="77777777" w:rsidR="00E03A85" w:rsidRDefault="00E03A85" w:rsidP="00E03A85">
      <w:r>
        <w:lastRenderedPageBreak/>
        <w:t>import os</w:t>
      </w:r>
    </w:p>
    <w:p w14:paraId="2A80F5A3" w14:textId="77777777" w:rsidR="00E03A85" w:rsidRDefault="00E03A85" w:rsidP="00E03A85">
      <w:r>
        <w:t>import sys</w:t>
      </w:r>
    </w:p>
    <w:p w14:paraId="305C4941" w14:textId="77777777" w:rsidR="00E03A85" w:rsidRDefault="00E03A85" w:rsidP="00E03A85">
      <w:r>
        <w:t>from ne_data_gathering import util</w:t>
      </w:r>
    </w:p>
    <w:p w14:paraId="5F7310B0" w14:textId="77777777" w:rsidR="00E03A85" w:rsidRDefault="00E03A85" w:rsidP="00E03A85"/>
    <w:p w14:paraId="5C54141D" w14:textId="77777777" w:rsidR="00E03A85" w:rsidRDefault="00E03A85" w:rsidP="00E03A85"/>
    <w:p w14:paraId="2094971F" w14:textId="77777777" w:rsidR="00E03A85" w:rsidRDefault="00E03A85" w:rsidP="00E03A85">
      <w:r>
        <w:t>def nyc():</w:t>
      </w:r>
    </w:p>
    <w:p w14:paraId="7F763A07" w14:textId="77777777" w:rsidR="00E03A85" w:rsidRDefault="00E03A85" w:rsidP="00E03A85">
      <w:r>
        <w:t xml:space="preserve">    nyc_baby_names = sorted(set(process_kaggle_nyc_baby_names()))</w:t>
      </w:r>
    </w:p>
    <w:p w14:paraId="759D2077" w14:textId="77777777" w:rsidR="00E03A85" w:rsidRDefault="00E03A85" w:rsidP="00E03A85">
      <w:r>
        <w:t xml:space="preserve">    util.write_to_data_file(nyc_baby_names, "people", "nyc_baby_names.txt")</w:t>
      </w:r>
    </w:p>
    <w:p w14:paraId="27F3743C" w14:textId="77777777" w:rsidR="00E03A85" w:rsidRDefault="00E03A85" w:rsidP="00E03A85"/>
    <w:p w14:paraId="41BEF724" w14:textId="77777777" w:rsidR="00E03A85" w:rsidRDefault="00E03A85" w:rsidP="00E03A85"/>
    <w:p w14:paraId="561BF5A5" w14:textId="77777777" w:rsidR="00E03A85" w:rsidRDefault="00E03A85" w:rsidP="00E03A85">
      <w:r>
        <w:t>def dbpedia_post_processing(src_dir, file_path):</w:t>
      </w:r>
    </w:p>
    <w:p w14:paraId="09ABA56B" w14:textId="77777777" w:rsidR="00E03A85" w:rsidRDefault="00E03A85" w:rsidP="00E03A85">
      <w:r>
        <w:t xml:space="preserve">    util.dbpedia_post_processing(</w:t>
      </w:r>
    </w:p>
    <w:p w14:paraId="18F5B19F" w14:textId="77777777" w:rsidR="00E03A85" w:rsidRDefault="00E03A85" w:rsidP="00E03A85">
      <w:r>
        <w:t xml:space="preserve">        "{}{}".format(src_dir, file_path), "processed_ne_data{}".format(file_path))</w:t>
      </w:r>
    </w:p>
    <w:p w14:paraId="24ABD9A2" w14:textId="77777777" w:rsidR="00E03A85" w:rsidRDefault="00E03A85" w:rsidP="00E03A85"/>
    <w:p w14:paraId="6FC8F085" w14:textId="77777777" w:rsidR="00E03A85" w:rsidRDefault="00E03A85" w:rsidP="00E03A85"/>
    <w:p w14:paraId="0AC001E6" w14:textId="77777777" w:rsidR="00E03A85" w:rsidRDefault="00E03A85" w:rsidP="00E03A85">
      <w:r>
        <w:t>def dbpedia(src_dir, file_path):</w:t>
      </w:r>
    </w:p>
    <w:p w14:paraId="03159778" w14:textId="77777777" w:rsidR="00E03A85" w:rsidRDefault="00E03A85" w:rsidP="00E03A85">
      <w:r>
        <w:t xml:space="preserve">    dbpedia_sparql_extract_people("{}{}".format(src_dir, file_path))</w:t>
      </w:r>
    </w:p>
    <w:p w14:paraId="6E6091EF" w14:textId="77777777" w:rsidR="00E03A85" w:rsidRDefault="00E03A85" w:rsidP="00E03A85">
      <w:r>
        <w:t xml:space="preserve">    util.dbpedia_post_processing(</w:t>
      </w:r>
    </w:p>
    <w:p w14:paraId="09CB78A3" w14:textId="77777777" w:rsidR="00E03A85" w:rsidRDefault="00E03A85" w:rsidP="00E03A85">
      <w:r>
        <w:t xml:space="preserve">        "{}{}".format("raw_ne_data", file_path), "{}{}".format("processed_ne_data", file_path))</w:t>
      </w:r>
    </w:p>
    <w:p w14:paraId="5DDFC487" w14:textId="77777777" w:rsidR="00E03A85" w:rsidRDefault="00E03A85" w:rsidP="00E03A85"/>
    <w:p w14:paraId="6C835B89" w14:textId="77777777" w:rsidR="00E03A85" w:rsidRDefault="00E03A85" w:rsidP="00E03A85"/>
    <w:p w14:paraId="065B9793" w14:textId="77777777" w:rsidR="00E03A85" w:rsidRDefault="00E03A85" w:rsidP="00E03A85">
      <w:r>
        <w:t>def conll2003eng():</w:t>
      </w:r>
    </w:p>
    <w:p w14:paraId="02D29F2C" w14:textId="77777777" w:rsidR="00E03A85" w:rsidRDefault="00E03A85" w:rsidP="00E03A85">
      <w:r>
        <w:t xml:space="preserve">    conll_people = util.process_conll_file(util.conll_file, 'PER')</w:t>
      </w:r>
    </w:p>
    <w:p w14:paraId="65311A5F" w14:textId="77777777" w:rsidR="00E03A85" w:rsidRDefault="00E03A85" w:rsidP="00E03A85">
      <w:r>
        <w:t xml:space="preserve">    util.write_to_data_file(conll_people, "people", "conll_2003.txt")</w:t>
      </w:r>
    </w:p>
    <w:p w14:paraId="27CDA1FB" w14:textId="77777777" w:rsidR="00E03A85" w:rsidRDefault="00E03A85" w:rsidP="00E03A85"/>
    <w:p w14:paraId="16CBE125" w14:textId="77777777" w:rsidR="00E03A85" w:rsidRDefault="00E03A85" w:rsidP="00E03A85"/>
    <w:p w14:paraId="2688FC72" w14:textId="77777777" w:rsidR="00E03A85" w:rsidRDefault="00E03A85" w:rsidP="00E03A85">
      <w:r>
        <w:t>def download_and_process(src_dir, file_path):</w:t>
      </w:r>
    </w:p>
    <w:p w14:paraId="70495723" w14:textId="77777777" w:rsidR="00E03A85" w:rsidRDefault="00E03A85" w:rsidP="00E03A85">
      <w:r>
        <w:t xml:space="preserve">    nyc()</w:t>
      </w:r>
    </w:p>
    <w:p w14:paraId="48A0BC9F" w14:textId="77777777" w:rsidR="00E03A85" w:rsidRDefault="00E03A85" w:rsidP="00E03A85">
      <w:r>
        <w:t xml:space="preserve">    dbpedia(src_dir, file_path)</w:t>
      </w:r>
    </w:p>
    <w:p w14:paraId="5970F09C" w14:textId="77777777" w:rsidR="00E03A85" w:rsidRDefault="00E03A85" w:rsidP="00E03A85">
      <w:r>
        <w:t xml:space="preserve">    conll2003eng()</w:t>
      </w:r>
    </w:p>
    <w:p w14:paraId="5CCB6A23" w14:textId="77777777" w:rsidR="00E03A85" w:rsidRDefault="00E03A85" w:rsidP="00E03A85"/>
    <w:p w14:paraId="02B395EA" w14:textId="77777777" w:rsidR="00E03A85" w:rsidRDefault="00E03A85" w:rsidP="00E03A85"/>
    <w:p w14:paraId="3E8AD347" w14:textId="77777777" w:rsidR="00E03A85" w:rsidRDefault="00E03A85" w:rsidP="00E03A85">
      <w:r>
        <w:t>def process_kaggle_nyc_baby_names() -&gt; Generator[str, None, None]:</w:t>
      </w:r>
    </w:p>
    <w:p w14:paraId="6ED81725" w14:textId="77777777" w:rsidR="00E03A85" w:rsidRDefault="00E03A85" w:rsidP="00E03A85">
      <w:r>
        <w:t xml:space="preserve">    with open('raw_ne_data/Most_Popular_Baby_Names_by_Sex_and_Mother_s_Ethnic_Group__New_York_City.csv') as f:</w:t>
      </w:r>
    </w:p>
    <w:p w14:paraId="72FCDACD" w14:textId="77777777" w:rsidR="00E03A85" w:rsidRDefault="00E03A85" w:rsidP="00E03A85">
      <w:r>
        <w:t xml:space="preserve">        data = f.readlines()</w:t>
      </w:r>
    </w:p>
    <w:p w14:paraId="6962EE1F" w14:textId="77777777" w:rsidR="00E03A85" w:rsidRDefault="00E03A85" w:rsidP="00E03A85">
      <w:r>
        <w:t xml:space="preserve">        for row in csv.reader(data):</w:t>
      </w:r>
    </w:p>
    <w:p w14:paraId="1355FAA6" w14:textId="77777777" w:rsidR="00E03A85" w:rsidRDefault="00E03A85" w:rsidP="00E03A85">
      <w:r>
        <w:t xml:space="preserve">            yield row[3].capitalize()</w:t>
      </w:r>
    </w:p>
    <w:p w14:paraId="647D6E8C" w14:textId="77777777" w:rsidR="00E03A85" w:rsidRDefault="00E03A85" w:rsidP="00E03A85"/>
    <w:p w14:paraId="3B06CC33" w14:textId="77777777" w:rsidR="00E03A85" w:rsidRDefault="00E03A85" w:rsidP="00E03A85"/>
    <w:p w14:paraId="0ED4841E" w14:textId="77777777" w:rsidR="00E03A85" w:rsidRDefault="00E03A85" w:rsidP="00E03A85">
      <w:r>
        <w:t>def dbpedia_sparql_get_people_count() -&gt; int:</w:t>
      </w:r>
    </w:p>
    <w:p w14:paraId="09DD203C" w14:textId="77777777" w:rsidR="00E03A85" w:rsidRDefault="00E03A85" w:rsidP="00E03A85">
      <w:r>
        <w:t xml:space="preserve">    sparql_query = """</w:t>
      </w:r>
    </w:p>
    <w:p w14:paraId="032A4D28" w14:textId="77777777" w:rsidR="00E03A85" w:rsidRDefault="00E03A85" w:rsidP="00E03A85">
      <w:r>
        <w:t xml:space="preserve">    PREFIX  rdf:  &lt;http://www.w3.org/1999/02/22-rdf-syntax-ns#&gt;</w:t>
      </w:r>
    </w:p>
    <w:p w14:paraId="08DEA338" w14:textId="77777777" w:rsidR="00E03A85" w:rsidRDefault="00E03A85" w:rsidP="00E03A85">
      <w:r>
        <w:t xml:space="preserve">    PREFIX  dbo: &lt;http://dbpedia.org/ontology/&gt;</w:t>
      </w:r>
    </w:p>
    <w:p w14:paraId="60284AD9" w14:textId="77777777" w:rsidR="00E03A85" w:rsidRDefault="00E03A85" w:rsidP="00E03A85">
      <w:r>
        <w:t xml:space="preserve">    PREFIX  dbp: &lt;http://dbpedia.org/property/&gt;</w:t>
      </w:r>
    </w:p>
    <w:p w14:paraId="04CC5DD0" w14:textId="77777777" w:rsidR="00E03A85" w:rsidRDefault="00E03A85" w:rsidP="00E03A85">
      <w:r>
        <w:t xml:space="preserve">    </w:t>
      </w:r>
    </w:p>
    <w:p w14:paraId="2F37A9D6" w14:textId="77777777" w:rsidR="00E03A85" w:rsidRDefault="00E03A85" w:rsidP="00E03A85">
      <w:r>
        <w:lastRenderedPageBreak/>
        <w:t xml:space="preserve">    SELECT COUNT(*)</w:t>
      </w:r>
    </w:p>
    <w:p w14:paraId="057B5634" w14:textId="77777777" w:rsidR="00E03A85" w:rsidRDefault="00E03A85" w:rsidP="00E03A85">
      <w:r>
        <w:t xml:space="preserve">    WHERE { ?resource  foaf:name ?name .</w:t>
      </w:r>
    </w:p>
    <w:p w14:paraId="67A6CC19" w14:textId="77777777" w:rsidR="00E03A85" w:rsidRDefault="00E03A85" w:rsidP="00E03A85">
      <w:r>
        <w:t xml:space="preserve">            ?resource  rdf:type  dbo:Person .</w:t>
      </w:r>
    </w:p>
    <w:p w14:paraId="04F0D8AA" w14:textId="77777777" w:rsidR="00E03A85" w:rsidRDefault="00E03A85" w:rsidP="00E03A85">
      <w:r>
        <w:t xml:space="preserve">    }</w:t>
      </w:r>
    </w:p>
    <w:p w14:paraId="26B4B5B8" w14:textId="77777777" w:rsidR="00E03A85" w:rsidRDefault="00E03A85" w:rsidP="00E03A85">
      <w:r>
        <w:t xml:space="preserve">    """</w:t>
      </w:r>
    </w:p>
    <w:p w14:paraId="7DAC2403" w14:textId="77777777" w:rsidR="00E03A85" w:rsidRDefault="00E03A85" w:rsidP="00E03A85">
      <w:r>
        <w:t xml:space="preserve">    res = util.dbpedia_do_sparql_query(sparql_query)</w:t>
      </w:r>
    </w:p>
    <w:p w14:paraId="4FEE94EE" w14:textId="77777777" w:rsidR="00E03A85" w:rsidRDefault="00E03A85" w:rsidP="00E03A85">
      <w:r>
        <w:t xml:space="preserve">    return int(res['results']['bindings'][0]['callret-0']['value'])</w:t>
      </w:r>
    </w:p>
    <w:p w14:paraId="0ED44275" w14:textId="77777777" w:rsidR="00E03A85" w:rsidRDefault="00E03A85" w:rsidP="00E03A85"/>
    <w:p w14:paraId="00064DBC" w14:textId="77777777" w:rsidR="00E03A85" w:rsidRDefault="00E03A85" w:rsidP="00E03A85"/>
    <w:p w14:paraId="0CE0E6DD" w14:textId="77777777" w:rsidR="00E03A85" w:rsidRDefault="00E03A85" w:rsidP="00E03A85">
      <w:r>
        <w:t>def dbpedia_sparql_extract_people(people_list_file):</w:t>
      </w:r>
    </w:p>
    <w:p w14:paraId="2B055D4B" w14:textId="77777777" w:rsidR="00E03A85" w:rsidRDefault="00E03A85" w:rsidP="00E03A85">
      <w:r>
        <w:t xml:space="preserve">    # With help from https://rdflib.github.io/sparqlwrapper/</w:t>
      </w:r>
    </w:p>
    <w:p w14:paraId="07D8BF70" w14:textId="77777777" w:rsidR="00E03A85" w:rsidRDefault="00E03A85" w:rsidP="00E03A85">
      <w:r>
        <w:t xml:space="preserve">    # and https://stackoverflow.com/questions/38332857/</w:t>
      </w:r>
    </w:p>
    <w:p w14:paraId="2134EE00" w14:textId="77777777" w:rsidR="00E03A85" w:rsidRDefault="00E03A85" w:rsidP="00E03A85">
      <w:r>
        <w:t xml:space="preserve">    # sparql-query-to-get-all-person-available-in-dbpedia-is-showing-only-some-person</w:t>
      </w:r>
    </w:p>
    <w:p w14:paraId="069B4654" w14:textId="77777777" w:rsidR="00E03A85" w:rsidRDefault="00E03A85" w:rsidP="00E03A85"/>
    <w:p w14:paraId="0DE5AD34" w14:textId="77777777" w:rsidR="00E03A85" w:rsidRDefault="00E03A85" w:rsidP="00E03A85">
      <w:r>
        <w:t xml:space="preserve">    if os.path.exists(people_list_file):</w:t>
      </w:r>
    </w:p>
    <w:p w14:paraId="3F326F92" w14:textId="77777777" w:rsidR="00E03A85" w:rsidRDefault="00E03A85" w:rsidP="00E03A85">
      <w:r>
        <w:t xml:space="preserve">        os.unlink(people_list_file)</w:t>
      </w:r>
    </w:p>
    <w:p w14:paraId="0CEEF90D" w14:textId="77777777" w:rsidR="00E03A85" w:rsidRDefault="00E03A85" w:rsidP="00E03A85">
      <w:r>
        <w:t xml:space="preserve">    # total_people = dbpedia_sparql_get_people_count()</w:t>
      </w:r>
    </w:p>
    <w:p w14:paraId="46D5265D" w14:textId="77777777" w:rsidR="00E03A85" w:rsidRDefault="00E03A85" w:rsidP="00E03A85">
      <w:r>
        <w:t xml:space="preserve">    total_people = 2109301</w:t>
      </w:r>
    </w:p>
    <w:p w14:paraId="7A2D91ED" w14:textId="77777777" w:rsidR="00E03A85" w:rsidRDefault="00E03A85" w:rsidP="00E03A85">
      <w:r>
        <w:t xml:space="preserve">    for i in range(0, total_people, 10000):</w:t>
      </w:r>
    </w:p>
    <w:p w14:paraId="414430A0" w14:textId="77777777" w:rsidR="00E03A85" w:rsidRDefault="00E03A85" w:rsidP="00E03A85">
      <w:r>
        <w:t xml:space="preserve">        people_list = []</w:t>
      </w:r>
    </w:p>
    <w:p w14:paraId="700A49F5" w14:textId="77777777" w:rsidR="00E03A85" w:rsidRDefault="00E03A85" w:rsidP="00E03A85">
      <w:r>
        <w:t xml:space="preserve">        offset = str(i)</w:t>
      </w:r>
    </w:p>
    <w:p w14:paraId="55C4220E" w14:textId="77777777" w:rsidR="00E03A85" w:rsidRDefault="00E03A85" w:rsidP="00E03A85">
      <w:r>
        <w:t xml:space="preserve">        print("We're at {sofar} out of {total}".format(sofar=offset, total=total_people))</w:t>
      </w:r>
    </w:p>
    <w:p w14:paraId="605B5C35" w14:textId="77777777" w:rsidR="00E03A85" w:rsidRDefault="00E03A85" w:rsidP="00E03A85">
      <w:r>
        <w:t xml:space="preserve">        sparql_query = """</w:t>
      </w:r>
    </w:p>
    <w:p w14:paraId="2BED5763" w14:textId="77777777" w:rsidR="00E03A85" w:rsidRDefault="00E03A85" w:rsidP="00E03A85">
      <w:r>
        <w:t xml:space="preserve">        PREFIX  rdf:  &lt;http://www.w3.org/1999/02/22-rdf-syntax-ns#&gt;</w:t>
      </w:r>
    </w:p>
    <w:p w14:paraId="4B3E4DA7" w14:textId="77777777" w:rsidR="00E03A85" w:rsidRDefault="00E03A85" w:rsidP="00E03A85">
      <w:r>
        <w:t xml:space="preserve">        PREFIX  dbo: &lt;http://dbpedia.org/ontology/&gt;</w:t>
      </w:r>
    </w:p>
    <w:p w14:paraId="3035CD98" w14:textId="77777777" w:rsidR="00E03A85" w:rsidRDefault="00E03A85" w:rsidP="00E03A85">
      <w:r>
        <w:t xml:space="preserve">        PREFIX  dbp: &lt;http://dbpedia.org/property/&gt;</w:t>
      </w:r>
    </w:p>
    <w:p w14:paraId="1B1D1677" w14:textId="77777777" w:rsidR="00E03A85" w:rsidRDefault="00E03A85" w:rsidP="00E03A85">
      <w:r>
        <w:t xml:space="preserve">        SELECT ?name</w:t>
      </w:r>
    </w:p>
    <w:p w14:paraId="45F38954" w14:textId="77777777" w:rsidR="00E03A85" w:rsidRDefault="00E03A85" w:rsidP="00E03A85">
      <w:r>
        <w:t xml:space="preserve">        WHERE { ?resource  foaf:name ?name .</w:t>
      </w:r>
    </w:p>
    <w:p w14:paraId="2AE83AE7" w14:textId="77777777" w:rsidR="00E03A85" w:rsidRDefault="00E03A85" w:rsidP="00E03A85">
      <w:r>
        <w:t xml:space="preserve">                ?resource  rdf:type  dbo:Person .</w:t>
      </w:r>
    </w:p>
    <w:p w14:paraId="2A286C29" w14:textId="77777777" w:rsidR="00E03A85" w:rsidRDefault="00E03A85" w:rsidP="00E03A85">
      <w:r>
        <w:t xml:space="preserve">        }</w:t>
      </w:r>
    </w:p>
    <w:p w14:paraId="6BCA3C3B" w14:textId="77777777" w:rsidR="00E03A85" w:rsidRDefault="00E03A85" w:rsidP="00E03A85">
      <w:r>
        <w:t xml:space="preserve">        """</w:t>
      </w:r>
    </w:p>
    <w:p w14:paraId="48758D62" w14:textId="77777777" w:rsidR="00E03A85" w:rsidRDefault="00E03A85" w:rsidP="00E03A85">
      <w:r>
        <w:t xml:space="preserve">        sparql_query_offset = "LIMIT 10000 OFFSET {}".format(offset)</w:t>
      </w:r>
    </w:p>
    <w:p w14:paraId="60BDBC72" w14:textId="77777777" w:rsidR="00E03A85" w:rsidRDefault="00E03A85" w:rsidP="00E03A85">
      <w:r>
        <w:t xml:space="preserve">        response = util.dbpedia_do_sparql_query(sparql_query + sparql_query_offset)</w:t>
      </w:r>
    </w:p>
    <w:p w14:paraId="69F34511" w14:textId="77777777" w:rsidR="00E03A85" w:rsidRDefault="00E03A85" w:rsidP="00E03A85">
      <w:r>
        <w:t xml:space="preserve">        results = response['results']['bindings']</w:t>
      </w:r>
    </w:p>
    <w:p w14:paraId="34AD8D58" w14:textId="77777777" w:rsidR="00E03A85" w:rsidRDefault="00E03A85" w:rsidP="00E03A85">
      <w:r>
        <w:t xml:space="preserve">        people_list.extend([res['name']['value'] for res in results])</w:t>
      </w:r>
    </w:p>
    <w:p w14:paraId="01143F97" w14:textId="77777777" w:rsidR="00E03A85" w:rsidRDefault="00E03A85" w:rsidP="00E03A85">
      <w:r>
        <w:t xml:space="preserve">        print("Adding {count} to people list file".format(count=len(results)))</w:t>
      </w:r>
    </w:p>
    <w:p w14:paraId="00D83670" w14:textId="77777777" w:rsidR="00E03A85" w:rsidRDefault="00E03A85" w:rsidP="00E03A85">
      <w:r>
        <w:t xml:space="preserve">        with open(people_list_file, 'a') as f:</w:t>
      </w:r>
    </w:p>
    <w:p w14:paraId="468D05FB" w14:textId="01AD0B1C" w:rsidR="00FC504B" w:rsidRPr="00FC504B" w:rsidRDefault="00E03A85" w:rsidP="00E03A85">
      <w:r>
        <w:t xml:space="preserve">            f.writelines("\n".join(people_list))</w:t>
      </w:r>
    </w:p>
    <w:p w14:paraId="7CBB1487" w14:textId="2B2B4B52" w:rsidR="00284012" w:rsidRDefault="00284012" w:rsidP="00284012">
      <w:pPr>
        <w:pStyle w:val="Heading2"/>
      </w:pPr>
      <w:r>
        <w:t>ne_data_gathering/places.py</w:t>
      </w:r>
    </w:p>
    <w:p w14:paraId="138B142C" w14:textId="77777777" w:rsidR="00E03A85" w:rsidRDefault="00E03A85" w:rsidP="00E03A85">
      <w:r>
        <w:t>#!/usr/bin/env python</w:t>
      </w:r>
    </w:p>
    <w:p w14:paraId="59918B90" w14:textId="77777777" w:rsidR="00E03A85" w:rsidRDefault="00E03A85" w:rsidP="00E03A85">
      <w:r>
        <w:t>import os</w:t>
      </w:r>
    </w:p>
    <w:p w14:paraId="3FA3FA44" w14:textId="77777777" w:rsidR="00E03A85" w:rsidRDefault="00E03A85" w:rsidP="00E03A85">
      <w:r>
        <w:t>import sys</w:t>
      </w:r>
    </w:p>
    <w:p w14:paraId="10C4CC36" w14:textId="77777777" w:rsidR="00E03A85" w:rsidRDefault="00E03A85" w:rsidP="00E03A85">
      <w:r>
        <w:t>from ne_data_gathering import util</w:t>
      </w:r>
    </w:p>
    <w:p w14:paraId="68DAEE5C" w14:textId="77777777" w:rsidR="00E03A85" w:rsidRDefault="00E03A85" w:rsidP="00E03A85"/>
    <w:p w14:paraId="31F728D9" w14:textId="77777777" w:rsidR="00E03A85" w:rsidRDefault="00E03A85" w:rsidP="00E03A85"/>
    <w:p w14:paraId="71E6D61C" w14:textId="77777777" w:rsidR="00E03A85" w:rsidRDefault="00E03A85" w:rsidP="00E03A85">
      <w:r>
        <w:t>def dbpedia(src_dir, file_path):</w:t>
      </w:r>
    </w:p>
    <w:p w14:paraId="3FB0E2BD" w14:textId="77777777" w:rsidR="00E03A85" w:rsidRDefault="00E03A85" w:rsidP="00E03A85">
      <w:r>
        <w:t xml:space="preserve">    dbpedia_sparql_extract_places("{}{}".format(src_dir, file_path))</w:t>
      </w:r>
    </w:p>
    <w:p w14:paraId="7FF73C28" w14:textId="77777777" w:rsidR="00E03A85" w:rsidRDefault="00E03A85" w:rsidP="00E03A85">
      <w:r>
        <w:lastRenderedPageBreak/>
        <w:t xml:space="preserve">    util.dbpedia_post_processing(</w:t>
      </w:r>
    </w:p>
    <w:p w14:paraId="4ACBC005" w14:textId="77777777" w:rsidR="00E03A85" w:rsidRDefault="00E03A85" w:rsidP="00E03A85">
      <w:r>
        <w:t xml:space="preserve">        "{}{}".format("raw_ne_data", file_path), "{}{}".format("processed_ne_data", file_path))</w:t>
      </w:r>
    </w:p>
    <w:p w14:paraId="05925277" w14:textId="77777777" w:rsidR="00E03A85" w:rsidRDefault="00E03A85" w:rsidP="00E03A85"/>
    <w:p w14:paraId="5972601E" w14:textId="77777777" w:rsidR="00E03A85" w:rsidRDefault="00E03A85" w:rsidP="00E03A85"/>
    <w:p w14:paraId="13DE4448" w14:textId="77777777" w:rsidR="00E03A85" w:rsidRDefault="00E03A85" w:rsidP="00E03A85">
      <w:r>
        <w:t>def conll2003eng():</w:t>
      </w:r>
    </w:p>
    <w:p w14:paraId="50EE286A" w14:textId="77777777" w:rsidR="00E03A85" w:rsidRDefault="00E03A85" w:rsidP="00E03A85">
      <w:r>
        <w:t xml:space="preserve">    conll_places = util.process_conll_file(util.conll_file, 'LOC')</w:t>
      </w:r>
    </w:p>
    <w:p w14:paraId="5B91556E" w14:textId="77777777" w:rsidR="00E03A85" w:rsidRDefault="00E03A85" w:rsidP="00E03A85">
      <w:r>
        <w:t xml:space="preserve">    util.write_to_data_file(conll_places, "places", "conll_2003.txt")</w:t>
      </w:r>
    </w:p>
    <w:p w14:paraId="71873E84" w14:textId="77777777" w:rsidR="00E03A85" w:rsidRDefault="00E03A85" w:rsidP="00E03A85"/>
    <w:p w14:paraId="6C763AD2" w14:textId="77777777" w:rsidR="00E03A85" w:rsidRDefault="00E03A85" w:rsidP="00E03A85"/>
    <w:p w14:paraId="0EBB87A6" w14:textId="77777777" w:rsidR="00E03A85" w:rsidRDefault="00E03A85" w:rsidP="00E03A85">
      <w:r>
        <w:t>def download_and_process(src_dir, file_path) -&gt; None:</w:t>
      </w:r>
    </w:p>
    <w:p w14:paraId="4B4F9A6F" w14:textId="77777777" w:rsidR="00E03A85" w:rsidRDefault="00E03A85" w:rsidP="00E03A85"/>
    <w:p w14:paraId="47E477D4" w14:textId="77777777" w:rsidR="00E03A85" w:rsidRDefault="00E03A85" w:rsidP="00E03A85">
      <w:r>
        <w:t xml:space="preserve">    dbpedia(src_dir, file_path)</w:t>
      </w:r>
    </w:p>
    <w:p w14:paraId="22D5E240" w14:textId="77777777" w:rsidR="00E03A85" w:rsidRDefault="00E03A85" w:rsidP="00E03A85">
      <w:r>
        <w:t xml:space="preserve">    conll2003eng()</w:t>
      </w:r>
    </w:p>
    <w:p w14:paraId="025569C0" w14:textId="77777777" w:rsidR="00E03A85" w:rsidRDefault="00E03A85" w:rsidP="00E03A85"/>
    <w:p w14:paraId="21C69C94" w14:textId="77777777" w:rsidR="00E03A85" w:rsidRDefault="00E03A85" w:rsidP="00E03A85"/>
    <w:p w14:paraId="5B71AB97" w14:textId="77777777" w:rsidR="00E03A85" w:rsidRDefault="00E03A85" w:rsidP="00E03A85">
      <w:r>
        <w:t>def dbpedia_sparql_get_place_count() -&gt; int:</w:t>
      </w:r>
    </w:p>
    <w:p w14:paraId="32D097D3" w14:textId="77777777" w:rsidR="00E03A85" w:rsidRDefault="00E03A85" w:rsidP="00E03A85">
      <w:r>
        <w:t xml:space="preserve">    sparql_query = """</w:t>
      </w:r>
    </w:p>
    <w:p w14:paraId="075D3693" w14:textId="77777777" w:rsidR="00E03A85" w:rsidRDefault="00E03A85" w:rsidP="00E03A85">
      <w:r>
        <w:t xml:space="preserve">    PREFIX  rdf:  &lt;http://www.w3.org/1999/02/22-rdf-syntax-ns#&gt;</w:t>
      </w:r>
    </w:p>
    <w:p w14:paraId="1E034C5E" w14:textId="77777777" w:rsidR="00E03A85" w:rsidRDefault="00E03A85" w:rsidP="00E03A85">
      <w:r>
        <w:t xml:space="preserve">    PREFIX  dbo: &lt;http://dbpedia.org/ontology/&gt;</w:t>
      </w:r>
    </w:p>
    <w:p w14:paraId="7F957701" w14:textId="77777777" w:rsidR="00E03A85" w:rsidRDefault="00E03A85" w:rsidP="00E03A85">
      <w:r>
        <w:t xml:space="preserve">    PREFIX  dbp: &lt;http://dbpedia.org/property/&gt;</w:t>
      </w:r>
    </w:p>
    <w:p w14:paraId="24035ECC" w14:textId="77777777" w:rsidR="00E03A85" w:rsidRDefault="00E03A85" w:rsidP="00E03A85"/>
    <w:p w14:paraId="30586E49" w14:textId="77777777" w:rsidR="00E03A85" w:rsidRDefault="00E03A85" w:rsidP="00E03A85">
      <w:r>
        <w:t xml:space="preserve">    SELECT COUNT(*)</w:t>
      </w:r>
    </w:p>
    <w:p w14:paraId="4B8BA682" w14:textId="77777777" w:rsidR="00E03A85" w:rsidRDefault="00E03A85" w:rsidP="00E03A85">
      <w:r>
        <w:t xml:space="preserve">    WHERE { ?resource  foaf:name ?name .</w:t>
      </w:r>
    </w:p>
    <w:p w14:paraId="477FA7B6" w14:textId="77777777" w:rsidR="00E03A85" w:rsidRDefault="00E03A85" w:rsidP="00E03A85">
      <w:r>
        <w:t xml:space="preserve">            ?resource  rdf:type  dbo:Place .</w:t>
      </w:r>
    </w:p>
    <w:p w14:paraId="0751CCD5" w14:textId="77777777" w:rsidR="00E03A85" w:rsidRDefault="00E03A85" w:rsidP="00E03A85">
      <w:r>
        <w:t xml:space="preserve">    }</w:t>
      </w:r>
    </w:p>
    <w:p w14:paraId="682BC771" w14:textId="77777777" w:rsidR="00E03A85" w:rsidRDefault="00E03A85" w:rsidP="00E03A85">
      <w:r>
        <w:t xml:space="preserve">    """</w:t>
      </w:r>
    </w:p>
    <w:p w14:paraId="728F1F80" w14:textId="77777777" w:rsidR="00E03A85" w:rsidRDefault="00E03A85" w:rsidP="00E03A85">
      <w:r>
        <w:t xml:space="preserve">    res = util.dbpedia_do_sparql_query(sparql_query)</w:t>
      </w:r>
    </w:p>
    <w:p w14:paraId="77B86F74" w14:textId="77777777" w:rsidR="00E03A85" w:rsidRDefault="00E03A85" w:rsidP="00E03A85">
      <w:r>
        <w:t xml:space="preserve">    return int(res['results']['bindings'][0]['callret-0']['value'])</w:t>
      </w:r>
    </w:p>
    <w:p w14:paraId="79989C04" w14:textId="77777777" w:rsidR="00E03A85" w:rsidRDefault="00E03A85" w:rsidP="00E03A85"/>
    <w:p w14:paraId="6EA62E6D" w14:textId="77777777" w:rsidR="00E03A85" w:rsidRDefault="00E03A85" w:rsidP="00E03A85"/>
    <w:p w14:paraId="784FF7DE" w14:textId="77777777" w:rsidR="00E03A85" w:rsidRDefault="00E03A85" w:rsidP="00E03A85">
      <w:r>
        <w:t>def dbpedia_sparql_extract_places(list_file):</w:t>
      </w:r>
    </w:p>
    <w:p w14:paraId="2EE4EB9F" w14:textId="77777777" w:rsidR="00E03A85" w:rsidRDefault="00E03A85" w:rsidP="00E03A85">
      <w:r>
        <w:t xml:space="preserve">    # With help from https://rdflib.github.io/sparqlwrapper/</w:t>
      </w:r>
    </w:p>
    <w:p w14:paraId="1F3002DD" w14:textId="77777777" w:rsidR="00E03A85" w:rsidRDefault="00E03A85" w:rsidP="00E03A85">
      <w:r>
        <w:t xml:space="preserve">    # and https://stackoverflow.com/questions/38332857/</w:t>
      </w:r>
    </w:p>
    <w:p w14:paraId="0FEA926F" w14:textId="77777777" w:rsidR="00E03A85" w:rsidRDefault="00E03A85" w:rsidP="00E03A85"/>
    <w:p w14:paraId="35005E01" w14:textId="77777777" w:rsidR="00E03A85" w:rsidRDefault="00E03A85" w:rsidP="00E03A85">
      <w:r>
        <w:t xml:space="preserve">    if os.path.exists(list_file):</w:t>
      </w:r>
    </w:p>
    <w:p w14:paraId="6A23103F" w14:textId="77777777" w:rsidR="00E03A85" w:rsidRDefault="00E03A85" w:rsidP="00E03A85">
      <w:r>
        <w:t xml:space="preserve">        os.unlink(list_file)</w:t>
      </w:r>
    </w:p>
    <w:p w14:paraId="5E333074" w14:textId="77777777" w:rsidR="00E03A85" w:rsidRDefault="00E03A85" w:rsidP="00E03A85">
      <w:r>
        <w:t xml:space="preserve">    total = dbpedia_sparql_get_place_count()</w:t>
      </w:r>
    </w:p>
    <w:p w14:paraId="6CD6BDBC" w14:textId="77777777" w:rsidR="00E03A85" w:rsidRDefault="00E03A85" w:rsidP="00E03A85">
      <w:r>
        <w:t xml:space="preserve">    for i in range(0, total, 10000):</w:t>
      </w:r>
    </w:p>
    <w:p w14:paraId="0539CF36" w14:textId="77777777" w:rsidR="00E03A85" w:rsidRDefault="00E03A85" w:rsidP="00E03A85">
      <w:r>
        <w:t xml:space="preserve">        result_list = []</w:t>
      </w:r>
    </w:p>
    <w:p w14:paraId="15CEEC1D" w14:textId="77777777" w:rsidR="00E03A85" w:rsidRDefault="00E03A85" w:rsidP="00E03A85">
      <w:r>
        <w:t xml:space="preserve">        offset = str(i)</w:t>
      </w:r>
    </w:p>
    <w:p w14:paraId="3E44CF6E" w14:textId="77777777" w:rsidR="00E03A85" w:rsidRDefault="00E03A85" w:rsidP="00E03A85">
      <w:r>
        <w:t xml:space="preserve">        print("We're at {sofar} out of {total}".format(sofar=offset, total=total))</w:t>
      </w:r>
    </w:p>
    <w:p w14:paraId="70D67FF5" w14:textId="77777777" w:rsidR="00E03A85" w:rsidRDefault="00E03A85" w:rsidP="00E03A85">
      <w:r>
        <w:t xml:space="preserve">        sparql_query = """</w:t>
      </w:r>
    </w:p>
    <w:p w14:paraId="6FF7C167" w14:textId="77777777" w:rsidR="00E03A85" w:rsidRDefault="00E03A85" w:rsidP="00E03A85">
      <w:r>
        <w:t xml:space="preserve">        PREFIX  rdf:  &lt;http://www.w3.org/1999/02/22-rdf-syntax-ns#&gt;</w:t>
      </w:r>
    </w:p>
    <w:p w14:paraId="0EC37FBC" w14:textId="77777777" w:rsidR="00E03A85" w:rsidRDefault="00E03A85" w:rsidP="00E03A85">
      <w:r>
        <w:t xml:space="preserve">        PREFIX  dbo: &lt;http://dbpedia.org/ontology/&gt;</w:t>
      </w:r>
    </w:p>
    <w:p w14:paraId="7D0817C0" w14:textId="77777777" w:rsidR="00E03A85" w:rsidRDefault="00E03A85" w:rsidP="00E03A85">
      <w:r>
        <w:t xml:space="preserve">        PREFIX  dbp: &lt;http://dbpedia.org/property/&gt;</w:t>
      </w:r>
    </w:p>
    <w:p w14:paraId="3A841364" w14:textId="77777777" w:rsidR="00E03A85" w:rsidRDefault="00E03A85" w:rsidP="00E03A85">
      <w:r>
        <w:t xml:space="preserve">        SELECT ?name</w:t>
      </w:r>
    </w:p>
    <w:p w14:paraId="77E8B9DE" w14:textId="77777777" w:rsidR="00E03A85" w:rsidRDefault="00E03A85" w:rsidP="00E03A85">
      <w:r>
        <w:t xml:space="preserve">        WHERE { ?resource  foaf:name ?name .</w:t>
      </w:r>
    </w:p>
    <w:p w14:paraId="362F71FC" w14:textId="77777777" w:rsidR="00E03A85" w:rsidRDefault="00E03A85" w:rsidP="00E03A85">
      <w:r>
        <w:lastRenderedPageBreak/>
        <w:t xml:space="preserve">                ?resource  rdf:type  dbo:Place .</w:t>
      </w:r>
    </w:p>
    <w:p w14:paraId="55349F98" w14:textId="77777777" w:rsidR="00E03A85" w:rsidRDefault="00E03A85" w:rsidP="00E03A85">
      <w:r>
        <w:t xml:space="preserve">        }</w:t>
      </w:r>
    </w:p>
    <w:p w14:paraId="5EDB7C42" w14:textId="77777777" w:rsidR="00E03A85" w:rsidRDefault="00E03A85" w:rsidP="00E03A85">
      <w:r>
        <w:t xml:space="preserve">        """</w:t>
      </w:r>
    </w:p>
    <w:p w14:paraId="253ADB5A" w14:textId="77777777" w:rsidR="00E03A85" w:rsidRDefault="00E03A85" w:rsidP="00E03A85">
      <w:r>
        <w:t xml:space="preserve">        sparql_query_offset = "LIMIT 10000 OFFSET {}".format(offset)</w:t>
      </w:r>
    </w:p>
    <w:p w14:paraId="5DFDCA55" w14:textId="77777777" w:rsidR="00E03A85" w:rsidRDefault="00E03A85" w:rsidP="00E03A85">
      <w:r>
        <w:t xml:space="preserve">        response = util.dbpedia_do_sparql_query(sparql_query + sparql_query_offset)</w:t>
      </w:r>
    </w:p>
    <w:p w14:paraId="6C481962" w14:textId="77777777" w:rsidR="00E03A85" w:rsidRDefault="00E03A85" w:rsidP="00E03A85">
      <w:r>
        <w:t xml:space="preserve">        results = response['results']['bindings']</w:t>
      </w:r>
    </w:p>
    <w:p w14:paraId="2502C422" w14:textId="77777777" w:rsidR="00E03A85" w:rsidRDefault="00E03A85" w:rsidP="00E03A85">
      <w:r>
        <w:t xml:space="preserve">        result_list.extend([res['name']['value'] for res in results])</w:t>
      </w:r>
    </w:p>
    <w:p w14:paraId="762B05D2" w14:textId="77777777" w:rsidR="00E03A85" w:rsidRDefault="00E03A85" w:rsidP="00E03A85">
      <w:r>
        <w:t xml:space="preserve">        print("Adding {count} to places list file".format(count=len(results)))</w:t>
      </w:r>
    </w:p>
    <w:p w14:paraId="6B8B2F57" w14:textId="77777777" w:rsidR="00E03A85" w:rsidRDefault="00E03A85" w:rsidP="00E03A85">
      <w:r>
        <w:t xml:space="preserve">        with open(list_file, 'a') as f:</w:t>
      </w:r>
    </w:p>
    <w:p w14:paraId="55A405BB" w14:textId="77777777" w:rsidR="00E03A85" w:rsidRDefault="00E03A85" w:rsidP="00E03A85">
      <w:r>
        <w:t xml:space="preserve">            f.writelines("\n".join(result_list))</w:t>
      </w:r>
    </w:p>
    <w:p w14:paraId="36F55A29" w14:textId="77777777" w:rsidR="00FC504B" w:rsidRPr="00FC504B" w:rsidRDefault="00FC504B" w:rsidP="00FC504B"/>
    <w:p w14:paraId="0A2E46CA" w14:textId="7D90BAC5" w:rsidR="00284012" w:rsidRDefault="00284012" w:rsidP="00284012">
      <w:pPr>
        <w:pStyle w:val="Heading2"/>
      </w:pPr>
      <w:r>
        <w:t>ne_data_gathering/util.py</w:t>
      </w:r>
    </w:p>
    <w:p w14:paraId="6A65501E" w14:textId="77777777" w:rsidR="00E03A85" w:rsidRDefault="00E03A85" w:rsidP="00E03A85">
      <w:r>
        <w:t>from typing import List, Set, Generator, Dict, Any</w:t>
      </w:r>
    </w:p>
    <w:p w14:paraId="4BBF7EC4" w14:textId="77777777" w:rsidR="00E03A85" w:rsidRDefault="00E03A85" w:rsidP="00E03A85">
      <w:r>
        <w:t>from os.path import realpath, dirname</w:t>
      </w:r>
    </w:p>
    <w:p w14:paraId="0C6F0650" w14:textId="77777777" w:rsidR="00E03A85" w:rsidRDefault="00E03A85" w:rsidP="00E03A85">
      <w:r>
        <w:t>from nltk.corpus import stopwords  # type: ignore</w:t>
      </w:r>
    </w:p>
    <w:p w14:paraId="1A51EE20" w14:textId="77777777" w:rsidR="00E03A85" w:rsidRDefault="00E03A85" w:rsidP="00E03A85">
      <w:r>
        <w:t>from nltk.tokenize import word_tokenize  # type: ignore</w:t>
      </w:r>
    </w:p>
    <w:p w14:paraId="54290AE7" w14:textId="77777777" w:rsidR="00E03A85" w:rsidRDefault="00E03A85" w:rsidP="00E03A85"/>
    <w:p w14:paraId="4594327C" w14:textId="77777777" w:rsidR="00E03A85" w:rsidRDefault="00E03A85" w:rsidP="00E03A85">
      <w:r>
        <w:t>import os</w:t>
      </w:r>
    </w:p>
    <w:p w14:paraId="61618E78" w14:textId="77777777" w:rsidR="00E03A85" w:rsidRDefault="00E03A85" w:rsidP="00E03A85">
      <w:r>
        <w:t>import re</w:t>
      </w:r>
    </w:p>
    <w:p w14:paraId="76A3801C" w14:textId="77777777" w:rsidR="00E03A85" w:rsidRDefault="00E03A85" w:rsidP="00E03A85"/>
    <w:p w14:paraId="7976AF4D" w14:textId="77777777" w:rsidR="00E03A85" w:rsidRDefault="00E03A85" w:rsidP="00E03A85">
      <w:r>
        <w:t>conll_file = 'raw_ne_data/eng.list'</w:t>
      </w:r>
    </w:p>
    <w:p w14:paraId="593003FF" w14:textId="77777777" w:rsidR="00E03A85" w:rsidRDefault="00E03A85" w:rsidP="00E03A85"/>
    <w:p w14:paraId="2216448D" w14:textId="77777777" w:rsidR="00E03A85" w:rsidRDefault="00E03A85" w:rsidP="00E03A85"/>
    <w:p w14:paraId="4B5092D0" w14:textId="77777777" w:rsidR="00E03A85" w:rsidRDefault="00E03A85" w:rsidP="00E03A85">
      <w:r>
        <w:t>def capitalise_text_list(l: List[str]) -&gt; List[str]:</w:t>
      </w:r>
    </w:p>
    <w:p w14:paraId="6D1D1B3D" w14:textId="77777777" w:rsidR="00E03A85" w:rsidRDefault="00E03A85" w:rsidP="00E03A85">
      <w:r>
        <w:t xml:space="preserve">    new_list = []</w:t>
      </w:r>
    </w:p>
    <w:p w14:paraId="10AADFA9" w14:textId="77777777" w:rsidR="00E03A85" w:rsidRDefault="00E03A85" w:rsidP="00E03A85"/>
    <w:p w14:paraId="06530A79" w14:textId="77777777" w:rsidR="00E03A85" w:rsidRDefault="00E03A85" w:rsidP="00E03A85">
      <w:r>
        <w:t xml:space="preserve">    def capitalise(text: str):</w:t>
      </w:r>
    </w:p>
    <w:p w14:paraId="3AC580A6" w14:textId="77777777" w:rsidR="00E03A85" w:rsidRDefault="00E03A85" w:rsidP="00E03A85">
      <w:r>
        <w:t xml:space="preserve">        return text[:1].upper() + text[1:].lower()</w:t>
      </w:r>
    </w:p>
    <w:p w14:paraId="45E53F17" w14:textId="77777777" w:rsidR="00E03A85" w:rsidRDefault="00E03A85" w:rsidP="00E03A85"/>
    <w:p w14:paraId="06B22695" w14:textId="77777777" w:rsidR="00E03A85" w:rsidRDefault="00E03A85" w:rsidP="00E03A85">
      <w:r>
        <w:t xml:space="preserve">    for elem in l:</w:t>
      </w:r>
    </w:p>
    <w:p w14:paraId="7B7ED1B4" w14:textId="77777777" w:rsidR="00E03A85" w:rsidRDefault="00E03A85" w:rsidP="00E03A85">
      <w:r>
        <w:t xml:space="preserve">        new_elem = " ".join([capitalise(word) for word in elem.split()])</w:t>
      </w:r>
    </w:p>
    <w:p w14:paraId="4B3FF3B4" w14:textId="77777777" w:rsidR="00E03A85" w:rsidRDefault="00E03A85" w:rsidP="00E03A85">
      <w:r>
        <w:t xml:space="preserve">        new_list.append(new_elem)</w:t>
      </w:r>
    </w:p>
    <w:p w14:paraId="6F753068" w14:textId="77777777" w:rsidR="00E03A85" w:rsidRDefault="00E03A85" w:rsidP="00E03A85"/>
    <w:p w14:paraId="7DCEF4D2" w14:textId="77777777" w:rsidR="00E03A85" w:rsidRDefault="00E03A85" w:rsidP="00E03A85">
      <w:r>
        <w:t xml:space="preserve">    return new_list</w:t>
      </w:r>
    </w:p>
    <w:p w14:paraId="079323FD" w14:textId="77777777" w:rsidR="00E03A85" w:rsidRDefault="00E03A85" w:rsidP="00E03A85"/>
    <w:p w14:paraId="32D85297" w14:textId="77777777" w:rsidR="00E03A85" w:rsidRDefault="00E03A85" w:rsidP="00E03A85"/>
    <w:p w14:paraId="2FE52EBE" w14:textId="77777777" w:rsidR="00E03A85" w:rsidRDefault="00E03A85" w:rsidP="00E03A85">
      <w:r>
        <w:t>def write_to_data_file(data: List[str], category: str, file_name: str) -&gt; None:</w:t>
      </w:r>
    </w:p>
    <w:p w14:paraId="063EF83B" w14:textId="77777777" w:rsidR="00E03A85" w:rsidRDefault="00E03A85" w:rsidP="00E03A85">
      <w:r>
        <w:t xml:space="preserve">    file_path = realpath(__file__)</w:t>
      </w:r>
    </w:p>
    <w:p w14:paraId="38C5B4AB" w14:textId="77777777" w:rsidR="00E03A85" w:rsidRDefault="00E03A85" w:rsidP="00E03A85">
      <w:r>
        <w:t xml:space="preserve">    data_path = "{}/processed_ne_data/{}/{}".format(dirname(file_path), category, file_name)</w:t>
      </w:r>
    </w:p>
    <w:p w14:paraId="13B0D7AB" w14:textId="77777777" w:rsidR="00E03A85" w:rsidRDefault="00E03A85" w:rsidP="00E03A85">
      <w:r>
        <w:t xml:space="preserve">    os.makedirs(dirname(data_path), exist_ok=True)</w:t>
      </w:r>
    </w:p>
    <w:p w14:paraId="024E82E8" w14:textId="77777777" w:rsidR="00E03A85" w:rsidRDefault="00E03A85" w:rsidP="00E03A85">
      <w:r>
        <w:t xml:space="preserve">    with open(data_path, "w+") as f:</w:t>
      </w:r>
    </w:p>
    <w:p w14:paraId="1900B236" w14:textId="77777777" w:rsidR="00E03A85" w:rsidRDefault="00E03A85" w:rsidP="00E03A85">
      <w:r>
        <w:t xml:space="preserve">        f.write("\n".join(data))</w:t>
      </w:r>
    </w:p>
    <w:p w14:paraId="4AC17060" w14:textId="77777777" w:rsidR="00E03A85" w:rsidRDefault="00E03A85" w:rsidP="00E03A85">
      <w:r>
        <w:t xml:space="preserve">        f.write("\n")</w:t>
      </w:r>
    </w:p>
    <w:p w14:paraId="7A00EA8A" w14:textId="77777777" w:rsidR="00E03A85" w:rsidRDefault="00E03A85" w:rsidP="00E03A85"/>
    <w:p w14:paraId="10329DE8" w14:textId="77777777" w:rsidR="00E03A85" w:rsidRDefault="00E03A85" w:rsidP="00E03A85"/>
    <w:p w14:paraId="00E084CF" w14:textId="77777777" w:rsidR="00E03A85" w:rsidRDefault="00E03A85" w:rsidP="00E03A85">
      <w:r>
        <w:t>def dbpedia_do_sparql_query(sparql_query: str) -&gt; Dict[Any, Any]:</w:t>
      </w:r>
    </w:p>
    <w:p w14:paraId="40539D2A" w14:textId="77777777" w:rsidR="00E03A85" w:rsidRDefault="00E03A85" w:rsidP="00E03A85">
      <w:r>
        <w:lastRenderedPageBreak/>
        <w:t xml:space="preserve">    from SPARQLWrapper import SPARQLWrapper, JSON  # type: ignore</w:t>
      </w:r>
    </w:p>
    <w:p w14:paraId="62C1354A" w14:textId="77777777" w:rsidR="00E03A85" w:rsidRDefault="00E03A85" w:rsidP="00E03A85">
      <w:r>
        <w:t xml:space="preserve">    sparql = SPARQLWrapper("http://dbpedia.org/sparql")</w:t>
      </w:r>
    </w:p>
    <w:p w14:paraId="292645CE" w14:textId="77777777" w:rsidR="00E03A85" w:rsidRDefault="00E03A85" w:rsidP="00E03A85">
      <w:r>
        <w:t xml:space="preserve">    sparql.setQuery(sparql_query)</w:t>
      </w:r>
    </w:p>
    <w:p w14:paraId="3C50B538" w14:textId="77777777" w:rsidR="00E03A85" w:rsidRDefault="00E03A85" w:rsidP="00E03A85">
      <w:r>
        <w:t xml:space="preserve">    sparql.setReturnFormat(JSON)</w:t>
      </w:r>
    </w:p>
    <w:p w14:paraId="7F4506D2" w14:textId="77777777" w:rsidR="00E03A85" w:rsidRDefault="00E03A85" w:rsidP="00E03A85">
      <w:r>
        <w:t xml:space="preserve">    results = sparql.query().convert()</w:t>
      </w:r>
    </w:p>
    <w:p w14:paraId="1623B28F" w14:textId="77777777" w:rsidR="00E03A85" w:rsidRDefault="00E03A85" w:rsidP="00E03A85">
      <w:r>
        <w:t xml:space="preserve">    return results</w:t>
      </w:r>
    </w:p>
    <w:p w14:paraId="7285CC9F" w14:textId="77777777" w:rsidR="00E03A85" w:rsidRDefault="00E03A85" w:rsidP="00E03A85"/>
    <w:p w14:paraId="1207E434" w14:textId="77777777" w:rsidR="00E03A85" w:rsidRDefault="00E03A85" w:rsidP="00E03A85"/>
    <w:p w14:paraId="53CA5CDB" w14:textId="77777777" w:rsidR="00E03A85" w:rsidRDefault="00E03A85" w:rsidP="00E03A85">
      <w:r>
        <w:t>def process_conll_file(filepath, tag) -&gt; Generator[str, None, None]:</w:t>
      </w:r>
    </w:p>
    <w:p w14:paraId="15591FB8" w14:textId="77777777" w:rsidR="00E03A85" w:rsidRDefault="00E03A85" w:rsidP="00E03A85">
      <w:r>
        <w:t xml:space="preserve">    with open(filepath) as f:</w:t>
      </w:r>
    </w:p>
    <w:p w14:paraId="17228760" w14:textId="77777777" w:rsidR="00E03A85" w:rsidRDefault="00E03A85" w:rsidP="00E03A85">
      <w:r>
        <w:t xml:space="preserve">        lines = f.readlines()</w:t>
      </w:r>
    </w:p>
    <w:p w14:paraId="22B023D3" w14:textId="77777777" w:rsidR="00E03A85" w:rsidRDefault="00E03A85" w:rsidP="00E03A85">
      <w:r>
        <w:t xml:space="preserve">        for line in lines:</w:t>
      </w:r>
    </w:p>
    <w:p w14:paraId="5A5B2719" w14:textId="77777777" w:rsidR="00E03A85" w:rsidRDefault="00E03A85" w:rsidP="00E03A85">
      <w:r>
        <w:t xml:space="preserve">            contents = line.split(" ")</w:t>
      </w:r>
    </w:p>
    <w:p w14:paraId="75F7D4ED" w14:textId="77777777" w:rsidR="00E03A85" w:rsidRDefault="00E03A85" w:rsidP="00E03A85">
      <w:r>
        <w:t xml:space="preserve">            if contents[0] == tag:</w:t>
      </w:r>
    </w:p>
    <w:p w14:paraId="3FB0890D" w14:textId="77777777" w:rsidR="00E03A85" w:rsidRDefault="00E03A85" w:rsidP="00E03A85">
      <w:r>
        <w:t xml:space="preserve">                yield " ".join(contents[1:]).rstrip()</w:t>
      </w:r>
    </w:p>
    <w:p w14:paraId="7286826C" w14:textId="77777777" w:rsidR="00E03A85" w:rsidRDefault="00E03A85" w:rsidP="00E03A85"/>
    <w:p w14:paraId="2D466D1C" w14:textId="77777777" w:rsidR="00E03A85" w:rsidRDefault="00E03A85" w:rsidP="00E03A85"/>
    <w:p w14:paraId="01D49907" w14:textId="77777777" w:rsidR="00E03A85" w:rsidRDefault="00E03A85" w:rsidP="00E03A85">
      <w:r>
        <w:t>def surrounded_by_chars(_line: str, start_char, end_char=None) -&gt; bool:</w:t>
      </w:r>
    </w:p>
    <w:p w14:paraId="53FF4A74" w14:textId="77777777" w:rsidR="00E03A85" w:rsidRDefault="00E03A85" w:rsidP="00E03A85">
      <w:r>
        <w:t xml:space="preserve">    if end_char is None:</w:t>
      </w:r>
    </w:p>
    <w:p w14:paraId="03D824BB" w14:textId="77777777" w:rsidR="00E03A85" w:rsidRDefault="00E03A85" w:rsidP="00E03A85">
      <w:r>
        <w:t xml:space="preserve">        end_char = start_char</w:t>
      </w:r>
    </w:p>
    <w:p w14:paraId="1605C339" w14:textId="77777777" w:rsidR="00E03A85" w:rsidRDefault="00E03A85" w:rsidP="00E03A85">
      <w:r>
        <w:t xml:space="preserve">    return _line.startswith(start_char) and _line.rstrip().endswith(end_char)</w:t>
      </w:r>
    </w:p>
    <w:p w14:paraId="761F1867" w14:textId="77777777" w:rsidR="00E03A85" w:rsidRDefault="00E03A85" w:rsidP="00E03A85"/>
    <w:p w14:paraId="21F81830" w14:textId="77777777" w:rsidR="00E03A85" w:rsidRDefault="00E03A85" w:rsidP="00E03A85"/>
    <w:p w14:paraId="45C4AB26" w14:textId="77777777" w:rsidR="00E03A85" w:rsidRDefault="00E03A85" w:rsidP="00E03A85">
      <w:r>
        <w:t>def remove_outer_brackets(_line: str) -&gt; str:</w:t>
      </w:r>
    </w:p>
    <w:p w14:paraId="24E6B61C" w14:textId="77777777" w:rsidR="00E03A85" w:rsidRDefault="00E03A85" w:rsidP="00E03A85">
      <w:r>
        <w:t xml:space="preserve">    return _line[1:-2] + _line[-1]</w:t>
      </w:r>
    </w:p>
    <w:p w14:paraId="41E519D4" w14:textId="77777777" w:rsidR="00E03A85" w:rsidRDefault="00E03A85" w:rsidP="00E03A85"/>
    <w:p w14:paraId="0D1CA2B3" w14:textId="77777777" w:rsidR="00E03A85" w:rsidRDefault="00E03A85" w:rsidP="00E03A85"/>
    <w:p w14:paraId="1E9A67D9" w14:textId="77777777" w:rsidR="00E03A85" w:rsidRDefault="00E03A85" w:rsidP="00E03A85">
      <w:r>
        <w:t>def all_stop_words(line, stop_words: Set[str]) -&gt; bool:</w:t>
      </w:r>
    </w:p>
    <w:p w14:paraId="248EB9DD" w14:textId="77777777" w:rsidR="00E03A85" w:rsidRDefault="00E03A85" w:rsidP="00E03A85">
      <w:r>
        <w:t xml:space="preserve">    line_words = word_tokenize(line)</w:t>
      </w:r>
    </w:p>
    <w:p w14:paraId="127D1872" w14:textId="77777777" w:rsidR="00E03A85" w:rsidRDefault="00E03A85" w:rsidP="00E03A85">
      <w:r>
        <w:t xml:space="preserve">    if all(word in stop_words for word in line_words):</w:t>
      </w:r>
    </w:p>
    <w:p w14:paraId="641F99FD" w14:textId="77777777" w:rsidR="00E03A85" w:rsidRDefault="00E03A85" w:rsidP="00E03A85">
      <w:r>
        <w:t xml:space="preserve">        return True</w:t>
      </w:r>
    </w:p>
    <w:p w14:paraId="2B63712D" w14:textId="77777777" w:rsidR="00E03A85" w:rsidRDefault="00E03A85" w:rsidP="00E03A85">
      <w:r>
        <w:t xml:space="preserve">    else:</w:t>
      </w:r>
    </w:p>
    <w:p w14:paraId="20F9A544" w14:textId="77777777" w:rsidR="00E03A85" w:rsidRDefault="00E03A85" w:rsidP="00E03A85">
      <w:r>
        <w:t xml:space="preserve">        return False</w:t>
      </w:r>
    </w:p>
    <w:p w14:paraId="2445D3FB" w14:textId="77777777" w:rsidR="00E03A85" w:rsidRDefault="00E03A85" w:rsidP="00E03A85"/>
    <w:p w14:paraId="25E21974" w14:textId="77777777" w:rsidR="00E03A85" w:rsidRDefault="00E03A85" w:rsidP="00E03A85"/>
    <w:p w14:paraId="6DF745BD" w14:textId="77777777" w:rsidR="00E03A85" w:rsidRDefault="00E03A85" w:rsidP="00E03A85">
      <w:r>
        <w:t>def dbpedia_post_processing(src_list_file, dest_list_file):</w:t>
      </w:r>
    </w:p>
    <w:p w14:paraId="423B5241" w14:textId="77777777" w:rsidR="00E03A85" w:rsidRDefault="00E03A85" w:rsidP="00E03A85"/>
    <w:p w14:paraId="78CF6558" w14:textId="77777777" w:rsidR="00E03A85" w:rsidRDefault="00E03A85" w:rsidP="00E03A85">
      <w:r>
        <w:t xml:space="preserve">    src_list_file = "ne_data_gathering/{}".format(src_list_file)</w:t>
      </w:r>
    </w:p>
    <w:p w14:paraId="476FEA16" w14:textId="77777777" w:rsidR="00E03A85" w:rsidRDefault="00E03A85" w:rsidP="00E03A85"/>
    <w:p w14:paraId="2B74376B" w14:textId="77777777" w:rsidR="00E03A85" w:rsidRDefault="00E03A85" w:rsidP="00E03A85">
      <w:r>
        <w:t xml:space="preserve">    stop_words = set(stopwords.words('english'))</w:t>
      </w:r>
    </w:p>
    <w:p w14:paraId="247ECD27" w14:textId="77777777" w:rsidR="00E03A85" w:rsidRDefault="00E03A85" w:rsidP="00E03A85"/>
    <w:p w14:paraId="2F911D5F" w14:textId="77777777" w:rsidR="00E03A85" w:rsidRDefault="00E03A85" w:rsidP="00E03A85">
      <w:r>
        <w:t xml:space="preserve">    debug = False</w:t>
      </w:r>
    </w:p>
    <w:p w14:paraId="6D2094EF" w14:textId="77777777" w:rsidR="00E03A85" w:rsidRDefault="00E03A85" w:rsidP="00E03A85"/>
    <w:p w14:paraId="15FE8359" w14:textId="77777777" w:rsidR="00E03A85" w:rsidRDefault="00E03A85" w:rsidP="00E03A85">
      <w:r>
        <w:t xml:space="preserve">    res_lines = []</w:t>
      </w:r>
    </w:p>
    <w:p w14:paraId="60019DCF" w14:textId="77777777" w:rsidR="00E03A85" w:rsidRDefault="00E03A85" w:rsidP="00E03A85">
      <w:r>
        <w:t xml:space="preserve">    processed_list_file = "ne_data_gathering/{}".format(dest_list_file)</w:t>
      </w:r>
    </w:p>
    <w:p w14:paraId="390FFC0B" w14:textId="77777777" w:rsidR="00E03A85" w:rsidRDefault="00E03A85" w:rsidP="00E03A85"/>
    <w:p w14:paraId="354516C7" w14:textId="77777777" w:rsidR="00E03A85" w:rsidRDefault="00E03A85" w:rsidP="00E03A85">
      <w:r>
        <w:t xml:space="preserve">    with open(src_list_file, 'r+', encoding='utf-8') as f:</w:t>
      </w:r>
    </w:p>
    <w:p w14:paraId="36878F89" w14:textId="77777777" w:rsidR="00E03A85" w:rsidRDefault="00E03A85" w:rsidP="00E03A85">
      <w:r>
        <w:lastRenderedPageBreak/>
        <w:t xml:space="preserve">        lines = sorted(set(f.readlines()))</w:t>
      </w:r>
    </w:p>
    <w:p w14:paraId="099A39F0" w14:textId="77777777" w:rsidR="00E03A85" w:rsidRDefault="00E03A85" w:rsidP="00E03A85"/>
    <w:p w14:paraId="7CAD6461" w14:textId="77777777" w:rsidR="00E03A85" w:rsidRDefault="00E03A85" w:rsidP="00E03A85">
      <w:r>
        <w:t xml:space="preserve">    for line in lines:</w:t>
      </w:r>
    </w:p>
    <w:p w14:paraId="22F0E649" w14:textId="77777777" w:rsidR="00E03A85" w:rsidRDefault="00E03A85" w:rsidP="00E03A85">
      <w:r>
        <w:t xml:space="preserve">        # Remove double quotes</w:t>
      </w:r>
    </w:p>
    <w:p w14:paraId="0EBF3A8A" w14:textId="77777777" w:rsidR="00E03A85" w:rsidRDefault="00E03A85" w:rsidP="00E03A85">
      <w:r>
        <w:t xml:space="preserve">        line = line.replace('"', '')</w:t>
      </w:r>
    </w:p>
    <w:p w14:paraId="59358690" w14:textId="77777777" w:rsidR="00E03A85" w:rsidRDefault="00E03A85" w:rsidP="00E03A85"/>
    <w:p w14:paraId="7578389F" w14:textId="77777777" w:rsidR="00E03A85" w:rsidRDefault="00E03A85" w:rsidP="00E03A85">
      <w:r>
        <w:t xml:space="preserve">        # Left-trim any whitespace</w:t>
      </w:r>
    </w:p>
    <w:p w14:paraId="202124B3" w14:textId="77777777" w:rsidR="00E03A85" w:rsidRDefault="00E03A85" w:rsidP="00E03A85">
      <w:r>
        <w:t xml:space="preserve">        line = line.lstrip()</w:t>
      </w:r>
    </w:p>
    <w:p w14:paraId="3289A119" w14:textId="77777777" w:rsidR="00E03A85" w:rsidRDefault="00E03A85" w:rsidP="00E03A85"/>
    <w:p w14:paraId="64F60D27" w14:textId="77777777" w:rsidR="00E03A85" w:rsidRDefault="00E03A85" w:rsidP="00E03A85">
      <w:r>
        <w:t xml:space="preserve">        # Get rid of lines that are entirely numbers or symbols</w:t>
      </w:r>
    </w:p>
    <w:p w14:paraId="4E637F89" w14:textId="77777777" w:rsidR="00E03A85" w:rsidRDefault="00E03A85" w:rsidP="00E03A85">
      <w:r>
        <w:t xml:space="preserve">        if re.match("""^[!@£$%^&amp;*()0-9 ]+$""", line):</w:t>
      </w:r>
    </w:p>
    <w:p w14:paraId="5A2099F6" w14:textId="77777777" w:rsidR="00E03A85" w:rsidRDefault="00E03A85" w:rsidP="00E03A85">
      <w:r>
        <w:t xml:space="preserve">            print("DEBUG: Removing symbol lines {}".format(line)) if debug else None</w:t>
      </w:r>
    </w:p>
    <w:p w14:paraId="2FBF617D" w14:textId="77777777" w:rsidR="00E03A85" w:rsidRDefault="00E03A85" w:rsidP="00E03A85">
      <w:r>
        <w:t xml:space="preserve">            continue</w:t>
      </w:r>
    </w:p>
    <w:p w14:paraId="5C0BBA32" w14:textId="77777777" w:rsidR="00E03A85" w:rsidRDefault="00E03A85" w:rsidP="00E03A85"/>
    <w:p w14:paraId="48F2FC6F" w14:textId="77777777" w:rsidR="00E03A85" w:rsidRDefault="00E03A85" w:rsidP="00E03A85">
      <w:r>
        <w:t xml:space="preserve">        # If whole line is surrounded by brackets, remove those brackets</w:t>
      </w:r>
    </w:p>
    <w:p w14:paraId="2CCB1A39" w14:textId="77777777" w:rsidR="00E03A85" w:rsidRDefault="00E03A85" w:rsidP="00E03A85">
      <w:r>
        <w:t xml:space="preserve">        if line.startswith("(") and line.endswith(")\n"):</w:t>
      </w:r>
    </w:p>
    <w:p w14:paraId="06B9C5C4" w14:textId="77777777" w:rsidR="00E03A85" w:rsidRDefault="00E03A85" w:rsidP="00E03A85">
      <w:r>
        <w:t xml:space="preserve">            print("DEBUG: found bracketed line: {}".format(line)) if debug else None</w:t>
      </w:r>
    </w:p>
    <w:p w14:paraId="1FE4A781" w14:textId="77777777" w:rsidR="00E03A85" w:rsidRDefault="00E03A85" w:rsidP="00E03A85">
      <w:r>
        <w:t xml:space="preserve">            line = line[1:-2] + "\n"</w:t>
      </w:r>
    </w:p>
    <w:p w14:paraId="21FAB54A" w14:textId="77777777" w:rsidR="00E03A85" w:rsidRDefault="00E03A85" w:rsidP="00E03A85"/>
    <w:p w14:paraId="2A099EEB" w14:textId="77777777" w:rsidR="00E03A85" w:rsidRDefault="00E03A85" w:rsidP="00E03A85">
      <w:r>
        <w:t xml:space="preserve">        # If line starts with more than one single quote, remove all the single quotes at start</w:t>
      </w:r>
    </w:p>
    <w:p w14:paraId="4E225857" w14:textId="77777777" w:rsidR="00E03A85" w:rsidRDefault="00E03A85" w:rsidP="00E03A85">
      <w:r>
        <w:t xml:space="preserve">        match = re.match("""^'{2,}(.*)""", line)</w:t>
      </w:r>
    </w:p>
    <w:p w14:paraId="16A3D993" w14:textId="77777777" w:rsidR="00E03A85" w:rsidRDefault="00E03A85" w:rsidP="00E03A85">
      <w:r>
        <w:t xml:space="preserve">        if match is not None:</w:t>
      </w:r>
    </w:p>
    <w:p w14:paraId="26DE9952" w14:textId="77777777" w:rsidR="00E03A85" w:rsidRDefault="00E03A85" w:rsidP="00E03A85">
      <w:r>
        <w:t xml:space="preserve">            print("DEBUG: remove extraneous prefixed single quotes in line {}".format(line)) if debug\</w:t>
      </w:r>
    </w:p>
    <w:p w14:paraId="44ACAC1D" w14:textId="77777777" w:rsidR="00E03A85" w:rsidRDefault="00E03A85" w:rsidP="00E03A85">
      <w:r>
        <w:t xml:space="preserve">                else None</w:t>
      </w:r>
    </w:p>
    <w:p w14:paraId="2F53BFC2" w14:textId="77777777" w:rsidR="00E03A85" w:rsidRDefault="00E03A85" w:rsidP="00E03A85">
      <w:r>
        <w:t xml:space="preserve">            line = match.group(1)</w:t>
      </w:r>
    </w:p>
    <w:p w14:paraId="3AF04C8B" w14:textId="77777777" w:rsidR="00E03A85" w:rsidRDefault="00E03A85" w:rsidP="00E03A85"/>
    <w:p w14:paraId="2FB54CE2" w14:textId="77777777" w:rsidR="00E03A85" w:rsidRDefault="00E03A85" w:rsidP="00E03A85">
      <w:r>
        <w:t xml:space="preserve">        # If line ends with more than one single quote, remove all the single quotes at start</w:t>
      </w:r>
    </w:p>
    <w:p w14:paraId="59535284" w14:textId="77777777" w:rsidR="00E03A85" w:rsidRDefault="00E03A85" w:rsidP="00E03A85">
      <w:r>
        <w:t xml:space="preserve">        match = re.match("""(.*)'{2,}$""", line)</w:t>
      </w:r>
    </w:p>
    <w:p w14:paraId="6C9178AD" w14:textId="77777777" w:rsidR="00E03A85" w:rsidRDefault="00E03A85" w:rsidP="00E03A85">
      <w:r>
        <w:t xml:space="preserve">        if match is not None:</w:t>
      </w:r>
    </w:p>
    <w:p w14:paraId="23CF862D" w14:textId="77777777" w:rsidR="00E03A85" w:rsidRDefault="00E03A85" w:rsidP="00E03A85">
      <w:r>
        <w:t xml:space="preserve">            print("DEBUG: remove extraneous suffixed single quotes in line {}".format(line)) if debug \</w:t>
      </w:r>
    </w:p>
    <w:p w14:paraId="6B5B339A" w14:textId="77777777" w:rsidR="00E03A85" w:rsidRDefault="00E03A85" w:rsidP="00E03A85">
      <w:r>
        <w:t xml:space="preserve">                else None</w:t>
      </w:r>
    </w:p>
    <w:p w14:paraId="24D7912F" w14:textId="77777777" w:rsidR="00E03A85" w:rsidRDefault="00E03A85" w:rsidP="00E03A85">
      <w:r>
        <w:t xml:space="preserve">            line = match.group(1) + "\n"</w:t>
      </w:r>
    </w:p>
    <w:p w14:paraId="7CE983D3" w14:textId="77777777" w:rsidR="00E03A85" w:rsidRDefault="00E03A85" w:rsidP="00E03A85"/>
    <w:p w14:paraId="257327FF" w14:textId="77777777" w:rsidR="00E03A85" w:rsidRDefault="00E03A85" w:rsidP="00E03A85">
      <w:r>
        <w:t xml:space="preserve">        # If line starts with just whitespace and/or asterisks, remove them</w:t>
      </w:r>
    </w:p>
    <w:p w14:paraId="4DD21C4E" w14:textId="77777777" w:rsidR="00E03A85" w:rsidRDefault="00E03A85" w:rsidP="00E03A85">
      <w:r>
        <w:t xml:space="preserve">        match = re.match("""^[* ]+(.*)""", line)</w:t>
      </w:r>
    </w:p>
    <w:p w14:paraId="1094BECC" w14:textId="77777777" w:rsidR="00E03A85" w:rsidRDefault="00E03A85" w:rsidP="00E03A85">
      <w:r>
        <w:t xml:space="preserve">        if match is not None:</w:t>
      </w:r>
    </w:p>
    <w:p w14:paraId="35683F26" w14:textId="77777777" w:rsidR="00E03A85" w:rsidRDefault="00E03A85" w:rsidP="00E03A85">
      <w:r>
        <w:t xml:space="preserve">            print("DEBUG: remove extraneous prefixed spaces/asterisks in line {}".format(line)) \</w:t>
      </w:r>
    </w:p>
    <w:p w14:paraId="7B4B60A1" w14:textId="77777777" w:rsidR="00E03A85" w:rsidRDefault="00E03A85" w:rsidP="00E03A85">
      <w:r>
        <w:t xml:space="preserve">                if debug else None</w:t>
      </w:r>
    </w:p>
    <w:p w14:paraId="15C6F9CD" w14:textId="77777777" w:rsidR="00E03A85" w:rsidRDefault="00E03A85" w:rsidP="00E03A85">
      <w:r>
        <w:t xml:space="preserve">            line = match.group(1)</w:t>
      </w:r>
    </w:p>
    <w:p w14:paraId="0D69E3F3" w14:textId="77777777" w:rsidR="00E03A85" w:rsidRDefault="00E03A85" w:rsidP="00E03A85"/>
    <w:p w14:paraId="325A96C7" w14:textId="77777777" w:rsidR="00E03A85" w:rsidRDefault="00E03A85" w:rsidP="00E03A85">
      <w:r>
        <w:t xml:space="preserve">        # Remove words shorter than 4 chars (they all have final newline)</w:t>
      </w:r>
    </w:p>
    <w:p w14:paraId="58571E4B" w14:textId="77777777" w:rsidR="00E03A85" w:rsidRDefault="00E03A85" w:rsidP="00E03A85">
      <w:r>
        <w:t xml:space="preserve">        # These tend to be strange stub words like 'ar' which are low-value and hard to filter.</w:t>
      </w:r>
    </w:p>
    <w:p w14:paraId="21320076" w14:textId="77777777" w:rsidR="00E03A85" w:rsidRDefault="00E03A85" w:rsidP="00E03A85">
      <w:r>
        <w:t xml:space="preserve">        if len(line) &lt; 5:</w:t>
      </w:r>
    </w:p>
    <w:p w14:paraId="164860D9" w14:textId="77777777" w:rsidR="00E03A85" w:rsidRDefault="00E03A85" w:rsidP="00E03A85">
      <w:r>
        <w:t xml:space="preserve">            print("DEBUG: Removing short line {}".format(line)) if debug else None</w:t>
      </w:r>
    </w:p>
    <w:p w14:paraId="71B81E39" w14:textId="77777777" w:rsidR="00E03A85" w:rsidRDefault="00E03A85" w:rsidP="00E03A85">
      <w:r>
        <w:t xml:space="preserve">            continue</w:t>
      </w:r>
    </w:p>
    <w:p w14:paraId="3F6C7628" w14:textId="77777777" w:rsidR="00E03A85" w:rsidRDefault="00E03A85" w:rsidP="00E03A85"/>
    <w:p w14:paraId="3EFDA357" w14:textId="77777777" w:rsidR="00E03A85" w:rsidRDefault="00E03A85" w:rsidP="00E03A85">
      <w:r>
        <w:t xml:space="preserve">        # If all words in the line are stop words, remove the line</w:t>
      </w:r>
    </w:p>
    <w:p w14:paraId="23700D09" w14:textId="77777777" w:rsidR="00E03A85" w:rsidRDefault="00E03A85" w:rsidP="00E03A85">
      <w:r>
        <w:t xml:space="preserve">        if all_stop_words(line, stop_words):</w:t>
      </w:r>
    </w:p>
    <w:p w14:paraId="1CB0D03D" w14:textId="77777777" w:rsidR="00E03A85" w:rsidRDefault="00E03A85" w:rsidP="00E03A85">
      <w:r>
        <w:t xml:space="preserve">            continue</w:t>
      </w:r>
    </w:p>
    <w:p w14:paraId="46316FF4" w14:textId="77777777" w:rsidR="00E03A85" w:rsidRDefault="00E03A85" w:rsidP="00E03A85"/>
    <w:p w14:paraId="71A0BB87" w14:textId="77777777" w:rsidR="00E03A85" w:rsidRDefault="00E03A85" w:rsidP="00E03A85">
      <w:r>
        <w:t xml:space="preserve">        res_lines.append(line)</w:t>
      </w:r>
    </w:p>
    <w:p w14:paraId="3E472CB8" w14:textId="77777777" w:rsidR="00E03A85" w:rsidRDefault="00E03A85" w:rsidP="00E03A85"/>
    <w:p w14:paraId="4B8B604A" w14:textId="77777777" w:rsidR="00E03A85" w:rsidRDefault="00E03A85" w:rsidP="00E03A85">
      <w:r>
        <w:t xml:space="preserve">    with open(processed_list_file, 'w+') as f:</w:t>
      </w:r>
    </w:p>
    <w:p w14:paraId="345A1CA4" w14:textId="3CF9E1BB" w:rsidR="00FC504B" w:rsidRPr="00FC504B" w:rsidRDefault="00E03A85" w:rsidP="00E03A85">
      <w:r>
        <w:t xml:space="preserve">        f.writelines(res_lines)</w:t>
      </w:r>
    </w:p>
    <w:p w14:paraId="52F48850" w14:textId="000989D6" w:rsidR="00C51ED5" w:rsidRDefault="00C51ED5" w:rsidP="00C51ED5">
      <w:pPr>
        <w:pStyle w:val="Heading2"/>
      </w:pPr>
      <w:r>
        <w:t>simple_gui/simple_gui.py</w:t>
      </w:r>
    </w:p>
    <w:p w14:paraId="46404E90" w14:textId="77777777" w:rsidR="00E03A85" w:rsidRDefault="00E03A85" w:rsidP="00E03A85">
      <w:r>
        <w:t>from typing import List, Tuple</w:t>
      </w:r>
    </w:p>
    <w:p w14:paraId="2C12BE9C" w14:textId="77777777" w:rsidR="00E03A85" w:rsidRDefault="00E03A85" w:rsidP="00E03A85">
      <w:r>
        <w:t>from flask import Flask, render_template, request</w:t>
      </w:r>
    </w:p>
    <w:p w14:paraId="66272768" w14:textId="77777777" w:rsidR="00E03A85" w:rsidRDefault="00E03A85" w:rsidP="00E03A85">
      <w:r>
        <w:t>from hansard_gathering import filesystem</w:t>
      </w:r>
    </w:p>
    <w:p w14:paraId="071FBE97" w14:textId="77777777" w:rsidR="00E03A85" w:rsidRDefault="00E03A85" w:rsidP="00E03A85">
      <w:r>
        <w:t>from keras_character_based_ner.src.matt.persist import LoadedToyModel</w:t>
      </w:r>
    </w:p>
    <w:p w14:paraId="67DF595B" w14:textId="77777777" w:rsidR="00E03A85" w:rsidRDefault="00E03A85" w:rsidP="00E03A85">
      <w:r>
        <w:t>from keras_character_based_ner.src.matt.eval import init_config_dataset</w:t>
      </w:r>
    </w:p>
    <w:p w14:paraId="7E73E23A" w14:textId="77777777" w:rsidR="00E03A85" w:rsidRDefault="00E03A85" w:rsidP="00E03A85">
      <w:r>
        <w:t>from simple_gui.util import format_prediction_string</w:t>
      </w:r>
    </w:p>
    <w:p w14:paraId="3EBADA09" w14:textId="77777777" w:rsidR="00E03A85" w:rsidRDefault="00E03A85" w:rsidP="00E03A85">
      <w:r>
        <w:t>import tensorflow as tf</w:t>
      </w:r>
    </w:p>
    <w:p w14:paraId="214B54A0" w14:textId="77777777" w:rsidR="00E03A85" w:rsidRDefault="00E03A85" w:rsidP="00E03A85"/>
    <w:p w14:paraId="61FA514B" w14:textId="77777777" w:rsidR="00E03A85" w:rsidRDefault="00E03A85" w:rsidP="00E03A85">
      <w:r>
        <w:t>app = Flask(__name__)</w:t>
      </w:r>
    </w:p>
    <w:p w14:paraId="5B0D9BE9" w14:textId="77777777" w:rsidR="00E03A85" w:rsidRDefault="00E03A85" w:rsidP="00E03A85"/>
    <w:p w14:paraId="3423288A" w14:textId="77777777" w:rsidR="00E03A85" w:rsidRDefault="00E03A85" w:rsidP="00E03A85">
      <w:r>
        <w:t>cache = {}</w:t>
      </w:r>
    </w:p>
    <w:p w14:paraId="43D70961" w14:textId="77777777" w:rsidR="00E03A85" w:rsidRDefault="00E03A85" w:rsidP="00E03A85"/>
    <w:p w14:paraId="2B8FA083" w14:textId="77777777" w:rsidR="00E03A85" w:rsidRDefault="00E03A85" w:rsidP="00E03A85">
      <w:r>
        <w:t># Tensorflow default graph has to be captured to avoid a TF threading bug</w:t>
      </w:r>
    </w:p>
    <w:p w14:paraId="400D8600" w14:textId="77777777" w:rsidR="00E03A85" w:rsidRDefault="00E03A85" w:rsidP="00E03A85">
      <w:r>
        <w:t># when running with Flask:</w:t>
      </w:r>
    </w:p>
    <w:p w14:paraId="61DA819E" w14:textId="77777777" w:rsidR="00E03A85" w:rsidRDefault="00E03A85" w:rsidP="00E03A85">
      <w:r>
        <w:t># https://github.com/keras-team/keras/issues/2397</w:t>
      </w:r>
    </w:p>
    <w:p w14:paraId="16AB7F84" w14:textId="77777777" w:rsidR="00E03A85" w:rsidRDefault="00E03A85" w:rsidP="00E03A85">
      <w:r>
        <w:t>graph = None</w:t>
      </w:r>
    </w:p>
    <w:p w14:paraId="4C479AC2" w14:textId="77777777" w:rsidR="00E03A85" w:rsidRDefault="00E03A85" w:rsidP="00E03A85"/>
    <w:p w14:paraId="7208D9F8" w14:textId="77777777" w:rsidR="00E03A85" w:rsidRDefault="00E03A85" w:rsidP="00E03A85"/>
    <w:p w14:paraId="589EE299" w14:textId="77777777" w:rsidR="00E03A85" w:rsidRDefault="00E03A85" w:rsidP="00E03A85">
      <w:r>
        <w:t>def initialize_keras_model():</w:t>
      </w:r>
    </w:p>
    <w:p w14:paraId="6267E9D0" w14:textId="77777777" w:rsidR="00E03A85" w:rsidRDefault="00E03A85" w:rsidP="00E03A85">
      <w:r>
        <w:t xml:space="preserve">    global graph</w:t>
      </w:r>
    </w:p>
    <w:p w14:paraId="4781AF6C" w14:textId="77777777" w:rsidR="00E03A85" w:rsidRDefault="00E03A85" w:rsidP="00E03A85">
      <w:r>
        <w:t xml:space="preserve">    cache["model"] = LoadedToyModel(*init_config_dataset())</w:t>
      </w:r>
    </w:p>
    <w:p w14:paraId="55339A6D" w14:textId="77777777" w:rsidR="00E03A85" w:rsidRDefault="00E03A85" w:rsidP="00E03A85">
      <w:r>
        <w:t xml:space="preserve">    # Set Tensorflow graph as soon as model is set</w:t>
      </w:r>
    </w:p>
    <w:p w14:paraId="37B8196C" w14:textId="77777777" w:rsidR="00E03A85" w:rsidRDefault="00E03A85" w:rsidP="00E03A85">
      <w:r>
        <w:t xml:space="preserve">    graph = tf.get_default_graph()</w:t>
      </w:r>
    </w:p>
    <w:p w14:paraId="2CB40533" w14:textId="77777777" w:rsidR="00E03A85" w:rsidRDefault="00E03A85" w:rsidP="00E03A85"/>
    <w:p w14:paraId="11383B83" w14:textId="77777777" w:rsidR="00E03A85" w:rsidRDefault="00E03A85" w:rsidP="00E03A85"/>
    <w:p w14:paraId="354FDD18" w14:textId="77777777" w:rsidR="00E03A85" w:rsidRDefault="00E03A85" w:rsidP="00E03A85">
      <w:r>
        <w:t>@app.route('/')</w:t>
      </w:r>
    </w:p>
    <w:p w14:paraId="53E1A6A7" w14:textId="77777777" w:rsidR="00E03A85" w:rsidRDefault="00E03A85" w:rsidP="00E03A85">
      <w:r>
        <w:t>def get_dates_list():</w:t>
      </w:r>
    </w:p>
    <w:p w14:paraId="12C332B5" w14:textId="77777777" w:rsidR="00E03A85" w:rsidRDefault="00E03A85" w:rsidP="00E03A85">
      <w:r>
        <w:t xml:space="preserve">    dates = filesystem.get_dates_list()</w:t>
      </w:r>
    </w:p>
    <w:p w14:paraId="657CFBA7" w14:textId="77777777" w:rsidR="00E03A85" w:rsidRDefault="00E03A85" w:rsidP="00E03A85">
      <w:r>
        <w:t xml:space="preserve">    return render_template('index.html', dates=dates)</w:t>
      </w:r>
    </w:p>
    <w:p w14:paraId="06CF34D3" w14:textId="77777777" w:rsidR="00E03A85" w:rsidRDefault="00E03A85" w:rsidP="00E03A85"/>
    <w:p w14:paraId="562A3F7E" w14:textId="77777777" w:rsidR="00E03A85" w:rsidRDefault="00E03A85" w:rsidP="00E03A85"/>
    <w:p w14:paraId="2DD2B17F" w14:textId="77777777" w:rsidR="00E03A85" w:rsidRDefault="00E03A85" w:rsidP="00E03A85">
      <w:r>
        <w:t>@app.route('/date/&lt;date&gt;/')</w:t>
      </w:r>
    </w:p>
    <w:p w14:paraId="06F01E1F" w14:textId="77777777" w:rsidR="00E03A85" w:rsidRDefault="00E03A85" w:rsidP="00E03A85">
      <w:r>
        <w:t>def get_hansards_by_date(date):</w:t>
      </w:r>
    </w:p>
    <w:p w14:paraId="44C03B97" w14:textId="77777777" w:rsidR="00E03A85" w:rsidRDefault="00E03A85" w:rsidP="00E03A85">
      <w:r>
        <w:t xml:space="preserve">    debates: List[Tuple[int, str]] = list(filesystem.get_debates_by_date(date))</w:t>
      </w:r>
    </w:p>
    <w:p w14:paraId="1DBAEFC4" w14:textId="77777777" w:rsidR="00E03A85" w:rsidRDefault="00E03A85" w:rsidP="00E03A85">
      <w:r>
        <w:t xml:space="preserve">    return render_template('date.html', date=date, debates=debates)</w:t>
      </w:r>
    </w:p>
    <w:p w14:paraId="278CF8DD" w14:textId="77777777" w:rsidR="00E03A85" w:rsidRDefault="00E03A85" w:rsidP="00E03A85"/>
    <w:p w14:paraId="6633F4C6" w14:textId="77777777" w:rsidR="00E03A85" w:rsidRDefault="00E03A85" w:rsidP="00E03A85"/>
    <w:p w14:paraId="72423C7F" w14:textId="77777777" w:rsidR="00E03A85" w:rsidRDefault="00E03A85" w:rsidP="00E03A85">
      <w:r>
        <w:lastRenderedPageBreak/>
        <w:t>@app.route('/date/&lt;date&gt;/&lt;debate_title&gt;')</w:t>
      </w:r>
    </w:p>
    <w:p w14:paraId="7217DBE7" w14:textId="77777777" w:rsidR="00E03A85" w:rsidRDefault="00E03A85" w:rsidP="00E03A85">
      <w:r>
        <w:t>def view_hansard(date, debate_title):</w:t>
      </w:r>
    </w:p>
    <w:p w14:paraId="185C3238" w14:textId="77777777" w:rsidR="00E03A85" w:rsidRDefault="00E03A85" w:rsidP="00E03A85">
      <w:r>
        <w:t xml:space="preserve">    debate = filesystem.view_hansard(date, debate_title)</w:t>
      </w:r>
    </w:p>
    <w:p w14:paraId="23FF4737" w14:textId="77777777" w:rsidR="00E03A85" w:rsidRDefault="00E03A85" w:rsidP="00E03A85">
      <w:r>
        <w:t xml:space="preserve">    debate_paras = debate.split("\n")</w:t>
      </w:r>
    </w:p>
    <w:p w14:paraId="135BDDA7" w14:textId="77777777" w:rsidR="00E03A85" w:rsidRDefault="00E03A85" w:rsidP="00E03A85">
      <w:r>
        <w:t xml:space="preserve">    return render_template('debate.html', date=date, debate_title=debate_title, debate_paras=debate_paras)</w:t>
      </w:r>
    </w:p>
    <w:p w14:paraId="46530CE2" w14:textId="77777777" w:rsidR="00E03A85" w:rsidRDefault="00E03A85" w:rsidP="00E03A85"/>
    <w:p w14:paraId="7B22234C" w14:textId="77777777" w:rsidR="00E03A85" w:rsidRDefault="00E03A85" w:rsidP="00E03A85"/>
    <w:p w14:paraId="67B11BB5" w14:textId="77777777" w:rsidR="00E03A85" w:rsidRDefault="00E03A85" w:rsidP="00E03A85">
      <w:r>
        <w:t># Add a 'predict' route for AJAX posting of content to be predicted</w:t>
      </w:r>
    </w:p>
    <w:p w14:paraId="1080EDC3" w14:textId="77777777" w:rsidR="00E03A85" w:rsidRDefault="00E03A85" w:rsidP="00E03A85">
      <w:r>
        <w:t>@app.route('/predict/', methods=['POST'])</w:t>
      </w:r>
    </w:p>
    <w:p w14:paraId="3D2E00BF" w14:textId="77777777" w:rsidR="00E03A85" w:rsidRDefault="00E03A85" w:rsidP="00E03A85">
      <w:r>
        <w:t>def predict_text():</w:t>
      </w:r>
    </w:p>
    <w:p w14:paraId="28DF6DFD" w14:textId="77777777" w:rsidR="00E03A85" w:rsidRDefault="00E03A85" w:rsidP="00E03A85">
      <w:r>
        <w:t xml:space="preserve">    global graph</w:t>
      </w:r>
    </w:p>
    <w:p w14:paraId="1E8B4B25" w14:textId="77777777" w:rsidR="00E03A85" w:rsidRDefault="00E03A85" w:rsidP="00E03A85">
      <w:r>
        <w:t xml:space="preserve">    with graph.as_default():</w:t>
      </w:r>
    </w:p>
    <w:p w14:paraId="60CE81D0" w14:textId="77777777" w:rsidR="00E03A85" w:rsidRDefault="00E03A85" w:rsidP="00E03A85">
      <w:r>
        <w:t xml:space="preserve">        model = cache['model']</w:t>
      </w:r>
    </w:p>
    <w:p w14:paraId="6D56EB51" w14:textId="77777777" w:rsidR="00E03A85" w:rsidRDefault="00E03A85" w:rsidP="00E03A85">
      <w:r>
        <w:t xml:space="preserve">        data: str = request.get_data().decode(encoding='UTF-8')</w:t>
      </w:r>
    </w:p>
    <w:p w14:paraId="3A8E6BB3" w14:textId="77777777" w:rsidR="00E03A85" w:rsidRDefault="00E03A85" w:rsidP="00E03A85">
      <w:r>
        <w:t xml:space="preserve">        prediction: List[Tuple[str]] = model.predict_long_str(data)</w:t>
      </w:r>
    </w:p>
    <w:p w14:paraId="04C693D0" w14:textId="77777777" w:rsidR="00E03A85" w:rsidRDefault="00E03A85" w:rsidP="00E03A85">
      <w:r>
        <w:t xml:space="preserve">        gui_prediction: str = format_prediction_string(prediction)</w:t>
      </w:r>
    </w:p>
    <w:p w14:paraId="5121479C" w14:textId="77777777" w:rsidR="00E03A85" w:rsidRDefault="00E03A85" w:rsidP="00E03A85">
      <w:r>
        <w:t xml:space="preserve">        return gui_prediction</w:t>
      </w:r>
    </w:p>
    <w:p w14:paraId="04C51C98" w14:textId="77777777" w:rsidR="00E03A85" w:rsidRDefault="00E03A85" w:rsidP="00E03A85"/>
    <w:p w14:paraId="18E69C6F" w14:textId="77777777" w:rsidR="00E03A85" w:rsidRDefault="00E03A85" w:rsidP="00E03A85"/>
    <w:p w14:paraId="620BFE0D" w14:textId="77777777" w:rsidR="00E03A85" w:rsidRDefault="00E03A85" w:rsidP="00E03A85">
      <w:r>
        <w:t>def main():</w:t>
      </w:r>
    </w:p>
    <w:p w14:paraId="011E2D9D" w14:textId="77777777" w:rsidR="00E03A85" w:rsidRDefault="00E03A85" w:rsidP="00E03A85">
      <w:r>
        <w:t xml:space="preserve">    initialize_keras_model()</w:t>
      </w:r>
    </w:p>
    <w:p w14:paraId="08F98A72" w14:textId="7DC8A14B" w:rsidR="00FC504B" w:rsidRPr="00FC504B" w:rsidRDefault="00E03A85" w:rsidP="00E03A85">
      <w:r>
        <w:t xml:space="preserve">    app.run(load_dotenv=False, debug=True, port=5000, threaded=True)</w:t>
      </w:r>
    </w:p>
    <w:p w14:paraId="75F1417D" w14:textId="6840F7A0" w:rsidR="00C51ED5" w:rsidRDefault="00C51ED5" w:rsidP="00C51ED5">
      <w:pPr>
        <w:pStyle w:val="Heading2"/>
      </w:pPr>
      <w:r>
        <w:t>simple_gui/util.py</w:t>
      </w:r>
    </w:p>
    <w:p w14:paraId="3D069702" w14:textId="77777777" w:rsidR="00E03A85" w:rsidRDefault="00E03A85" w:rsidP="00E03A85">
      <w:r>
        <w:t>from typing import List, Tuple</w:t>
      </w:r>
    </w:p>
    <w:p w14:paraId="40DC078F" w14:textId="77777777" w:rsidR="00E03A85" w:rsidRDefault="00E03A85" w:rsidP="00E03A85"/>
    <w:p w14:paraId="541ADF00" w14:textId="77777777" w:rsidR="00E03A85" w:rsidRDefault="00E03A85" w:rsidP="00E03A85"/>
    <w:p w14:paraId="25E9EBFA" w14:textId="77777777" w:rsidR="00E03A85" w:rsidRDefault="00E03A85" w:rsidP="00E03A85">
      <w:r>
        <w:t>def format_prediction_string(prediction: List[Tuple[str]]) -&gt; str:</w:t>
      </w:r>
    </w:p>
    <w:p w14:paraId="1A0E9BA8" w14:textId="77777777" w:rsidR="00E03A85" w:rsidRDefault="00E03A85" w:rsidP="00E03A85">
      <w:r>
        <w:t xml:space="preserve">    """</w:t>
      </w:r>
    </w:p>
    <w:p w14:paraId="3D763A99" w14:textId="77777777" w:rsidR="00E03A85" w:rsidRDefault="00E03A85" w:rsidP="00E03A85">
      <w:r>
        <w:t xml:space="preserve">    Take a prediction string returned by the Keras model.</w:t>
      </w:r>
    </w:p>
    <w:p w14:paraId="7BB2CCC1" w14:textId="77777777" w:rsidR="00E03A85" w:rsidRDefault="00E03A85" w:rsidP="00E03A85">
      <w:r>
        <w:t xml:space="preserve">    Make it nice to print in HTML, so it clearly indicates different NE types to a user.</w:t>
      </w:r>
    </w:p>
    <w:p w14:paraId="15660BC4" w14:textId="77777777" w:rsidR="00E03A85" w:rsidRDefault="00E03A85" w:rsidP="00E03A85">
      <w:r>
        <w:t xml:space="preserve">    :param prediction: a list of tuples of strings which are characters of the text, zipped up with</w:t>
      </w:r>
    </w:p>
    <w:p w14:paraId="06DE173A" w14:textId="77777777" w:rsidR="00E03A85" w:rsidRDefault="00E03A85" w:rsidP="00E03A85">
      <w:r>
        <w:t xml:space="preserve">    their NE prediction, e.g. [('A', 'LOC')], or '0' for the null label</w:t>
      </w:r>
    </w:p>
    <w:p w14:paraId="112DC851" w14:textId="77777777" w:rsidR="00E03A85" w:rsidRDefault="00E03A85" w:rsidP="00E03A85">
      <w:r>
        <w:t xml:space="preserve">    :return: a nicely formatted NE type for user to use. V1: ++ for loc, ** for org, __ for person</w:t>
      </w:r>
    </w:p>
    <w:p w14:paraId="246A8067" w14:textId="77777777" w:rsidR="00E03A85" w:rsidRDefault="00E03A85" w:rsidP="00E03A85">
      <w:r>
        <w:t xml:space="preserve">    """</w:t>
      </w:r>
    </w:p>
    <w:p w14:paraId="24CCB301" w14:textId="77777777" w:rsidR="00E03A85" w:rsidRDefault="00E03A85" w:rsidP="00E03A85">
      <w:r>
        <w:t xml:space="preserve">    label_start_chars = {</w:t>
      </w:r>
    </w:p>
    <w:p w14:paraId="5BFC010F" w14:textId="77777777" w:rsidR="00E03A85" w:rsidRDefault="00E03A85" w:rsidP="00E03A85">
      <w:r>
        <w:t xml:space="preserve">        "0": "",</w:t>
      </w:r>
    </w:p>
    <w:p w14:paraId="6DC1722A" w14:textId="77777777" w:rsidR="00E03A85" w:rsidRDefault="00E03A85" w:rsidP="00E03A85">
      <w:r>
        <w:t xml:space="preserve">        "LOC": "&lt;loc&gt;",</w:t>
      </w:r>
    </w:p>
    <w:p w14:paraId="3145ADAB" w14:textId="77777777" w:rsidR="00E03A85" w:rsidRDefault="00E03A85" w:rsidP="00E03A85">
      <w:r>
        <w:t xml:space="preserve">        "ORG": "&lt;org&gt;",</w:t>
      </w:r>
    </w:p>
    <w:p w14:paraId="59244F10" w14:textId="77777777" w:rsidR="00E03A85" w:rsidRDefault="00E03A85" w:rsidP="00E03A85">
      <w:r>
        <w:t xml:space="preserve">        "PER": "&lt;per&gt;",</w:t>
      </w:r>
    </w:p>
    <w:p w14:paraId="60F9FFC3" w14:textId="77777777" w:rsidR="00E03A85" w:rsidRDefault="00E03A85" w:rsidP="00E03A85">
      <w:r>
        <w:t xml:space="preserve">    }</w:t>
      </w:r>
    </w:p>
    <w:p w14:paraId="71D5CBB4" w14:textId="77777777" w:rsidR="00E03A85" w:rsidRDefault="00E03A85" w:rsidP="00E03A85"/>
    <w:p w14:paraId="31F4BFDD" w14:textId="77777777" w:rsidR="00E03A85" w:rsidRDefault="00E03A85" w:rsidP="00E03A85">
      <w:r>
        <w:t xml:space="preserve">    label_end_chars = {</w:t>
      </w:r>
    </w:p>
    <w:p w14:paraId="15714459" w14:textId="77777777" w:rsidR="00E03A85" w:rsidRDefault="00E03A85" w:rsidP="00E03A85">
      <w:r>
        <w:t xml:space="preserve">        "0": "",</w:t>
      </w:r>
    </w:p>
    <w:p w14:paraId="3557D39D" w14:textId="77777777" w:rsidR="00E03A85" w:rsidRDefault="00E03A85" w:rsidP="00E03A85">
      <w:r>
        <w:t xml:space="preserve">        "LOC": "&lt;/loc&gt;",</w:t>
      </w:r>
    </w:p>
    <w:p w14:paraId="055DFA3E" w14:textId="77777777" w:rsidR="00E03A85" w:rsidRDefault="00E03A85" w:rsidP="00E03A85">
      <w:r>
        <w:t xml:space="preserve">        "ORG": "&lt;/org&gt;",</w:t>
      </w:r>
    </w:p>
    <w:p w14:paraId="0155C597" w14:textId="77777777" w:rsidR="00E03A85" w:rsidRDefault="00E03A85" w:rsidP="00E03A85">
      <w:r>
        <w:lastRenderedPageBreak/>
        <w:t xml:space="preserve">        "PER": "&lt;/per&gt;",</w:t>
      </w:r>
    </w:p>
    <w:p w14:paraId="5289D3A6" w14:textId="77777777" w:rsidR="00E03A85" w:rsidRDefault="00E03A85" w:rsidP="00E03A85">
      <w:r>
        <w:t xml:space="preserve">    }</w:t>
      </w:r>
    </w:p>
    <w:p w14:paraId="0C895E14" w14:textId="77777777" w:rsidR="00E03A85" w:rsidRDefault="00E03A85" w:rsidP="00E03A85"/>
    <w:p w14:paraId="0CEACAE2" w14:textId="77777777" w:rsidR="00E03A85" w:rsidRDefault="00E03A85" w:rsidP="00E03A85">
      <w:r>
        <w:t xml:space="preserve">    result: List[str] = []</w:t>
      </w:r>
    </w:p>
    <w:p w14:paraId="2675FA9F" w14:textId="77777777" w:rsidR="00E03A85" w:rsidRDefault="00E03A85" w:rsidP="00E03A85">
      <w:r>
        <w:t xml:space="preserve">    previous_label_state: str = "0"</w:t>
      </w:r>
    </w:p>
    <w:p w14:paraId="171C7A49" w14:textId="77777777" w:rsidR="00E03A85" w:rsidRDefault="00E03A85" w:rsidP="00E03A85">
      <w:r>
        <w:t xml:space="preserve">    for char, label in prediction:</w:t>
      </w:r>
    </w:p>
    <w:p w14:paraId="3A8BF1CD" w14:textId="77777777" w:rsidR="00E03A85" w:rsidRDefault="00E03A85" w:rsidP="00E03A85">
      <w:r>
        <w:t xml:space="preserve">        # label-start</w:t>
      </w:r>
    </w:p>
    <w:p w14:paraId="25C8108D" w14:textId="77777777" w:rsidR="00E03A85" w:rsidRDefault="00E03A85" w:rsidP="00E03A85">
      <w:r>
        <w:t xml:space="preserve">        if previous_label_state == "0" and label != "0":</w:t>
      </w:r>
    </w:p>
    <w:p w14:paraId="072FCB37" w14:textId="77777777" w:rsidR="00E03A85" w:rsidRDefault="00E03A85" w:rsidP="00E03A85">
      <w:r>
        <w:t xml:space="preserve">            result.append(label_start_chars[label])</w:t>
      </w:r>
    </w:p>
    <w:p w14:paraId="4F93B63A" w14:textId="77777777" w:rsidR="00E03A85" w:rsidRDefault="00E03A85" w:rsidP="00E03A85">
      <w:r>
        <w:t xml:space="preserve">            result.append(char)</w:t>
      </w:r>
    </w:p>
    <w:p w14:paraId="70C2A037" w14:textId="77777777" w:rsidR="00E03A85" w:rsidRDefault="00E03A85" w:rsidP="00E03A85">
      <w:r>
        <w:t xml:space="preserve">        # label-end</w:t>
      </w:r>
    </w:p>
    <w:p w14:paraId="75895351" w14:textId="77777777" w:rsidR="00E03A85" w:rsidRDefault="00E03A85" w:rsidP="00E03A85">
      <w:r>
        <w:t xml:space="preserve">        elif previous_label_state != "0" and label == "0":</w:t>
      </w:r>
    </w:p>
    <w:p w14:paraId="304E35A6" w14:textId="77777777" w:rsidR="00E03A85" w:rsidRDefault="00E03A85" w:rsidP="00E03A85">
      <w:r>
        <w:t xml:space="preserve">            result.append(label_end_chars[previous_label_state])</w:t>
      </w:r>
    </w:p>
    <w:p w14:paraId="436CF872" w14:textId="77777777" w:rsidR="00E03A85" w:rsidRDefault="00E03A85" w:rsidP="00E03A85">
      <w:r>
        <w:t xml:space="preserve">            result.append(char)</w:t>
      </w:r>
    </w:p>
    <w:p w14:paraId="468410C5" w14:textId="77777777" w:rsidR="00E03A85" w:rsidRDefault="00E03A85" w:rsidP="00E03A85">
      <w:r>
        <w:t xml:space="preserve">        # label-continue</w:t>
      </w:r>
    </w:p>
    <w:p w14:paraId="538429DC" w14:textId="77777777" w:rsidR="00E03A85" w:rsidRDefault="00E03A85" w:rsidP="00E03A85">
      <w:r>
        <w:t xml:space="preserve">        elif label == previous_label_state:</w:t>
      </w:r>
    </w:p>
    <w:p w14:paraId="1046C407" w14:textId="77777777" w:rsidR="00E03A85" w:rsidRDefault="00E03A85" w:rsidP="00E03A85">
      <w:r>
        <w:t xml:space="preserve">            result.append(char)</w:t>
      </w:r>
    </w:p>
    <w:p w14:paraId="05DAF1A0" w14:textId="77777777" w:rsidR="00E03A85" w:rsidRDefault="00E03A85" w:rsidP="00E03A85">
      <w:r>
        <w:t xml:space="preserve">        else:</w:t>
      </w:r>
    </w:p>
    <w:p w14:paraId="3B7439A1" w14:textId="77777777" w:rsidR="00E03A85" w:rsidRDefault="00E03A85" w:rsidP="00E03A85">
      <w:r>
        <w:t xml:space="preserve">            raise RuntimeError("Unexpected state")</w:t>
      </w:r>
    </w:p>
    <w:p w14:paraId="74D3994C" w14:textId="77777777" w:rsidR="00E03A85" w:rsidRDefault="00E03A85" w:rsidP="00E03A85"/>
    <w:p w14:paraId="74ACE135" w14:textId="77777777" w:rsidR="00E03A85" w:rsidRDefault="00E03A85" w:rsidP="00E03A85">
      <w:r>
        <w:t xml:space="preserve">        previous_label_state = label</w:t>
      </w:r>
    </w:p>
    <w:p w14:paraId="27489DF9" w14:textId="77777777" w:rsidR="00E03A85" w:rsidRDefault="00E03A85" w:rsidP="00E03A85"/>
    <w:p w14:paraId="27E12CB4" w14:textId="77777777" w:rsidR="00E03A85" w:rsidRDefault="00E03A85" w:rsidP="00E03A85">
      <w:r>
        <w:t xml:space="preserve">    return "".join(result)</w:t>
      </w:r>
    </w:p>
    <w:p w14:paraId="1F68B62C" w14:textId="77777777" w:rsidR="00FC504B" w:rsidRPr="00FC504B" w:rsidRDefault="00FC504B" w:rsidP="00FC504B"/>
    <w:p w14:paraId="27B619DC" w14:textId="0F217FB8" w:rsidR="00C51ED5" w:rsidRDefault="00C51ED5" w:rsidP="00C51ED5">
      <w:pPr>
        <w:pStyle w:val="Heading2"/>
      </w:pPr>
      <w:r>
        <w:t>simple_gui/static/</w:t>
      </w:r>
      <w:r w:rsidRPr="00C51ED5">
        <w:t>char-ner.js</w:t>
      </w:r>
    </w:p>
    <w:p w14:paraId="585634DC" w14:textId="77777777" w:rsidR="00E03A85" w:rsidRDefault="00E03A85" w:rsidP="00E03A85">
      <w:r>
        <w:t>console.log("char-ner javascript loaded");</w:t>
      </w:r>
    </w:p>
    <w:p w14:paraId="7E36C604" w14:textId="77777777" w:rsidR="00E03A85" w:rsidRDefault="00E03A85" w:rsidP="00E03A85">
      <w:r>
        <w:t>$( ".unrendered" ).click(function(event) {</w:t>
      </w:r>
    </w:p>
    <w:p w14:paraId="16578F73" w14:textId="77777777" w:rsidR="00E03A85" w:rsidRDefault="00E03A85" w:rsidP="00E03A85">
      <w:r>
        <w:t xml:space="preserve">    const $elem = $( this );</w:t>
      </w:r>
    </w:p>
    <w:p w14:paraId="3826FC54" w14:textId="77777777" w:rsidR="00E03A85" w:rsidRDefault="00E03A85" w:rsidP="00E03A85">
      <w:r>
        <w:t xml:space="preserve">    const text = $elem.text();</w:t>
      </w:r>
    </w:p>
    <w:p w14:paraId="4AAAFC48" w14:textId="77777777" w:rsidR="00E03A85" w:rsidRDefault="00E03A85" w:rsidP="00E03A85">
      <w:r>
        <w:t xml:space="preserve">    $elem.effect("bounce", "slow");</w:t>
      </w:r>
    </w:p>
    <w:p w14:paraId="1C9D20DD" w14:textId="77777777" w:rsidR="00E03A85" w:rsidRDefault="00E03A85" w:rsidP="00E03A85">
      <w:r>
        <w:t xml:space="preserve">    $.post("http://localhost:5000/predict/", text, function(data) {</w:t>
      </w:r>
    </w:p>
    <w:p w14:paraId="5302756E" w14:textId="77777777" w:rsidR="00E03A85" w:rsidRDefault="00E03A85" w:rsidP="00E03A85">
      <w:r>
        <w:t xml:space="preserve">        $elem.text(data);</w:t>
      </w:r>
    </w:p>
    <w:p w14:paraId="205FF12D" w14:textId="77777777" w:rsidR="00E03A85" w:rsidRDefault="00E03A85" w:rsidP="00E03A85">
      <w:r>
        <w:t xml:space="preserve">        $elem.removeClass("unrendered");</w:t>
      </w:r>
    </w:p>
    <w:p w14:paraId="1BB41AA0" w14:textId="77777777" w:rsidR="00E03A85" w:rsidRDefault="00E03A85" w:rsidP="00E03A85">
      <w:r>
        <w:t xml:space="preserve">        $elem.addClass("rendered");</w:t>
      </w:r>
    </w:p>
    <w:p w14:paraId="676E2658" w14:textId="77777777" w:rsidR="00E03A85" w:rsidRDefault="00E03A85" w:rsidP="00E03A85">
      <w:r>
        <w:t xml:space="preserve">        $elem.unbind("click");</w:t>
      </w:r>
    </w:p>
    <w:p w14:paraId="07C1DCFB" w14:textId="77777777" w:rsidR="00E03A85" w:rsidRDefault="00E03A85" w:rsidP="00E03A85">
      <w:r>
        <w:t xml:space="preserve">    })</w:t>
      </w:r>
    </w:p>
    <w:p w14:paraId="132D5F22" w14:textId="334748F3" w:rsidR="00FC504B" w:rsidRPr="00FC504B" w:rsidRDefault="00E03A85" w:rsidP="00E03A85">
      <w:r>
        <w:t>});</w:t>
      </w:r>
    </w:p>
    <w:p w14:paraId="27A6FC56" w14:textId="4EA7520C" w:rsidR="00C51ED5" w:rsidRDefault="00C51ED5" w:rsidP="00C51ED5">
      <w:pPr>
        <w:pStyle w:val="Heading2"/>
      </w:pPr>
      <w:r>
        <w:t>simple_gui/static/style.css</w:t>
      </w:r>
    </w:p>
    <w:p w14:paraId="494D43FE" w14:textId="77777777" w:rsidR="00E03A85" w:rsidRDefault="00E03A85" w:rsidP="00E03A85">
      <w:r>
        <w:t>body {</w:t>
      </w:r>
    </w:p>
    <w:p w14:paraId="343653D8" w14:textId="77777777" w:rsidR="00E03A85" w:rsidRDefault="00E03A85" w:rsidP="00E03A85">
      <w:r>
        <w:t xml:space="preserve">    background-color: #ffffff;</w:t>
      </w:r>
    </w:p>
    <w:p w14:paraId="233B66E1" w14:textId="77777777" w:rsidR="00E03A85" w:rsidRDefault="00E03A85" w:rsidP="00E03A85">
      <w:r>
        <w:t>}</w:t>
      </w:r>
    </w:p>
    <w:p w14:paraId="38E67E4F" w14:textId="77777777" w:rsidR="00E03A85" w:rsidRDefault="00E03A85" w:rsidP="00E03A85"/>
    <w:p w14:paraId="7D887BDB" w14:textId="77777777" w:rsidR="00E03A85" w:rsidRDefault="00E03A85" w:rsidP="00E03A85">
      <w:r>
        <w:t>h1 {</w:t>
      </w:r>
    </w:p>
    <w:p w14:paraId="7804749F" w14:textId="77777777" w:rsidR="00E03A85" w:rsidRDefault="00E03A85" w:rsidP="00E03A85">
      <w:r>
        <w:t xml:space="preserve">    color: #fff;</w:t>
      </w:r>
    </w:p>
    <w:p w14:paraId="5DFADF89" w14:textId="77777777" w:rsidR="00E03A85" w:rsidRDefault="00E03A85" w:rsidP="00E03A85">
      <w:r>
        <w:t xml:space="preserve">    font-family: Arial, Helvetica, sans-serif;</w:t>
      </w:r>
    </w:p>
    <w:p w14:paraId="7C5E7AA2" w14:textId="77777777" w:rsidR="00E03A85" w:rsidRDefault="00E03A85" w:rsidP="00E03A85">
      <w:r>
        <w:t>}</w:t>
      </w:r>
    </w:p>
    <w:p w14:paraId="4F93A052" w14:textId="77777777" w:rsidR="00E03A85" w:rsidRDefault="00E03A85" w:rsidP="00E03A85"/>
    <w:p w14:paraId="6D7A5336" w14:textId="77777777" w:rsidR="00E03A85" w:rsidRDefault="00E03A85" w:rsidP="00E03A85">
      <w:r>
        <w:lastRenderedPageBreak/>
        <w:t>.rendered {</w:t>
      </w:r>
    </w:p>
    <w:p w14:paraId="08D72E44" w14:textId="77777777" w:rsidR="00E03A85" w:rsidRDefault="00E03A85" w:rsidP="00E03A85">
      <w:r>
        <w:t xml:space="preserve">    color: blue;</w:t>
      </w:r>
    </w:p>
    <w:p w14:paraId="04038721" w14:textId="42168CB1" w:rsidR="00FC504B" w:rsidRPr="00FC504B" w:rsidRDefault="00E03A85" w:rsidP="00E03A85">
      <w:r>
        <w:t>}</w:t>
      </w:r>
    </w:p>
    <w:p w14:paraId="32408881" w14:textId="1663BEA1" w:rsidR="00C51ED5" w:rsidRDefault="00C51ED5" w:rsidP="00C51ED5">
      <w:pPr>
        <w:pStyle w:val="Heading2"/>
      </w:pPr>
      <w:r>
        <w:t>simple_gui/templates/date.html</w:t>
      </w:r>
    </w:p>
    <w:p w14:paraId="44792D97" w14:textId="77777777" w:rsidR="00E03A85" w:rsidRDefault="00E03A85" w:rsidP="00E03A85">
      <w:r>
        <w:t>&lt;html&gt;</w:t>
      </w:r>
    </w:p>
    <w:p w14:paraId="77D6E620" w14:textId="77777777" w:rsidR="00E03A85" w:rsidRDefault="00E03A85" w:rsidP="00E03A85">
      <w:r>
        <w:t>&lt;head&gt;</w:t>
      </w:r>
    </w:p>
    <w:p w14:paraId="0A474586" w14:textId="77777777" w:rsidR="00E03A85" w:rsidRDefault="00E03A85" w:rsidP="00E03A85">
      <w:r>
        <w:t xml:space="preserve">    Debates for date {{ date }}. &lt;br/&gt;</w:t>
      </w:r>
    </w:p>
    <w:p w14:paraId="6B42EEBC" w14:textId="77777777" w:rsidR="00E03A85" w:rsidRDefault="00E03A85" w:rsidP="00E03A85">
      <w:r>
        <w:t xml:space="preserve">    &lt;a href="{{ url_for('get_dates_list') }}"&gt; Up one level&lt;/a&gt;</w:t>
      </w:r>
    </w:p>
    <w:p w14:paraId="01CD7FF6" w14:textId="77777777" w:rsidR="00E03A85" w:rsidRDefault="00E03A85" w:rsidP="00E03A85">
      <w:r>
        <w:t>&lt;/head&gt;</w:t>
      </w:r>
    </w:p>
    <w:p w14:paraId="43B2B5F1" w14:textId="77777777" w:rsidR="00E03A85" w:rsidRDefault="00E03A85" w:rsidP="00E03A85">
      <w:r>
        <w:t>&lt;ul&gt;</w:t>
      </w:r>
    </w:p>
    <w:p w14:paraId="39FAB386" w14:textId="77777777" w:rsidR="00E03A85" w:rsidRDefault="00E03A85" w:rsidP="00E03A85">
      <w:r>
        <w:t xml:space="preserve">    {% for debate_idx, debate_title in debates %}</w:t>
      </w:r>
    </w:p>
    <w:p w14:paraId="61C5E568" w14:textId="77777777" w:rsidR="00E03A85" w:rsidRDefault="00E03A85" w:rsidP="00E03A85">
      <w:r>
        <w:t xml:space="preserve">    &lt;li&gt;</w:t>
      </w:r>
    </w:p>
    <w:p w14:paraId="7FFEBCCA" w14:textId="77777777" w:rsidR="00E03A85" w:rsidRDefault="00E03A85" w:rsidP="00E03A85">
      <w:r>
        <w:t xml:space="preserve">        &lt;a href="{{ url_for('view_hansard', date=date, debate_title=debate_title) }}"&gt;</w:t>
      </w:r>
    </w:p>
    <w:p w14:paraId="6A9D94CE" w14:textId="77777777" w:rsidR="00E03A85" w:rsidRDefault="00E03A85" w:rsidP="00E03A85">
      <w:r>
        <w:t xml:space="preserve">          {{ debate_idx + 1 }} - {{ debate_title }}</w:t>
      </w:r>
    </w:p>
    <w:p w14:paraId="3A6293C1" w14:textId="77777777" w:rsidR="00E03A85" w:rsidRDefault="00E03A85" w:rsidP="00E03A85">
      <w:r>
        <w:t xml:space="preserve">        &lt;/a&gt;</w:t>
      </w:r>
    </w:p>
    <w:p w14:paraId="72CB22AF" w14:textId="77777777" w:rsidR="00E03A85" w:rsidRDefault="00E03A85" w:rsidP="00E03A85">
      <w:r>
        <w:t xml:space="preserve">    &lt;/li&gt;</w:t>
      </w:r>
    </w:p>
    <w:p w14:paraId="75FE9007" w14:textId="77777777" w:rsidR="00E03A85" w:rsidRDefault="00E03A85" w:rsidP="00E03A85">
      <w:r>
        <w:t xml:space="preserve">    {% endfor %}</w:t>
      </w:r>
    </w:p>
    <w:p w14:paraId="41E85182" w14:textId="77777777" w:rsidR="00E03A85" w:rsidRDefault="00E03A85" w:rsidP="00E03A85">
      <w:r>
        <w:t>&lt;/ul&gt;</w:t>
      </w:r>
    </w:p>
    <w:p w14:paraId="0B94DE77" w14:textId="088BB089" w:rsidR="00FC504B" w:rsidRPr="00FC504B" w:rsidRDefault="00E03A85" w:rsidP="00E03A85">
      <w:r>
        <w:t>&lt;/html&gt;</w:t>
      </w:r>
    </w:p>
    <w:p w14:paraId="70C17EA6" w14:textId="692722A4" w:rsidR="00C51ED5" w:rsidRDefault="00C51ED5" w:rsidP="00C51ED5">
      <w:pPr>
        <w:pStyle w:val="Heading2"/>
      </w:pPr>
      <w:r>
        <w:t>simple_gui/templates/debate.html</w:t>
      </w:r>
    </w:p>
    <w:p w14:paraId="3BDD688A" w14:textId="77777777" w:rsidR="00E03A85" w:rsidRDefault="00E03A85" w:rsidP="00E03A85">
      <w:r>
        <w:t>&lt;html&gt;</w:t>
      </w:r>
    </w:p>
    <w:p w14:paraId="38004050" w14:textId="77777777" w:rsidR="00E03A85" w:rsidRDefault="00E03A85" w:rsidP="00E03A85">
      <w:r>
        <w:t>&lt;head&gt;</w:t>
      </w:r>
    </w:p>
    <w:p w14:paraId="7CB01028" w14:textId="77777777" w:rsidR="00E03A85" w:rsidRDefault="00E03A85" w:rsidP="00E03A85">
      <w:r>
        <w:t xml:space="preserve">    This is the debate from date {{ date }} titled {{ debate_title }}&lt;br/&gt;</w:t>
      </w:r>
    </w:p>
    <w:p w14:paraId="0968B93C" w14:textId="77777777" w:rsidR="00E03A85" w:rsidRDefault="00E03A85" w:rsidP="00E03A85">
      <w:r>
        <w:t xml:space="preserve">    &lt;a href="{{ url_for('get_hansards_by_date', date=date) }}"&gt; Up one level.&lt;/a&gt; &lt;br/&gt;&lt;br/&gt;</w:t>
      </w:r>
    </w:p>
    <w:p w14:paraId="1196D917" w14:textId="77777777" w:rsidR="00E03A85" w:rsidRDefault="00E03A85" w:rsidP="00E03A85">
      <w:r>
        <w:t xml:space="preserve">    &lt;link rel="stylesheet" href="{{ url_for('static', filename='style.css') }}"&gt;</w:t>
      </w:r>
    </w:p>
    <w:p w14:paraId="6312F3DC" w14:textId="77777777" w:rsidR="00E03A85" w:rsidRDefault="00E03A85" w:rsidP="00E03A85">
      <w:r>
        <w:t>&lt;/head&gt;</w:t>
      </w:r>
    </w:p>
    <w:p w14:paraId="69223B13" w14:textId="77777777" w:rsidR="00E03A85" w:rsidRDefault="00E03A85" w:rsidP="00E03A85">
      <w:r>
        <w:t>&lt;body&gt;</w:t>
      </w:r>
    </w:p>
    <w:p w14:paraId="61414747" w14:textId="77777777" w:rsidR="00E03A85" w:rsidRDefault="00E03A85" w:rsidP="00E03A85">
      <w:r>
        <w:t>{% for para in debate_paras %}</w:t>
      </w:r>
    </w:p>
    <w:p w14:paraId="205866E8" w14:textId="77777777" w:rsidR="00E03A85" w:rsidRDefault="00E03A85" w:rsidP="00E03A85">
      <w:r>
        <w:t>&lt;p class="unrendered"&gt;{{ para }}&lt;/p&gt;</w:t>
      </w:r>
    </w:p>
    <w:p w14:paraId="7A708C46" w14:textId="77777777" w:rsidR="00E03A85" w:rsidRDefault="00E03A85" w:rsidP="00E03A85">
      <w:r>
        <w:t>{% endfor %}</w:t>
      </w:r>
    </w:p>
    <w:p w14:paraId="4AC249E6" w14:textId="77777777" w:rsidR="00E03A85" w:rsidRDefault="00E03A85" w:rsidP="00E03A85">
      <w:r>
        <w:t>&lt;/body&gt;</w:t>
      </w:r>
    </w:p>
    <w:p w14:paraId="1A99C8C2" w14:textId="77777777" w:rsidR="00E03A85" w:rsidRDefault="00E03A85" w:rsidP="00E03A85">
      <w:r>
        <w:t>&lt;!-- Load JQuery - http://flask.pocoo.org/docs/1.0/patterns/jquery/ --&gt;</w:t>
      </w:r>
    </w:p>
    <w:p w14:paraId="18B789E7" w14:textId="77777777" w:rsidR="00E03A85" w:rsidRDefault="00E03A85" w:rsidP="00E03A85">
      <w:r>
        <w:t>&lt;script src="//ajax.googleapis.com/ajax/libs/jquery/1.9.1/jquery.min.js"&gt;&lt;/script&gt;</w:t>
      </w:r>
    </w:p>
    <w:p w14:paraId="54322B13" w14:textId="77777777" w:rsidR="00E03A85" w:rsidRDefault="00E03A85" w:rsidP="00E03A85">
      <w:r>
        <w:t>&lt;script&gt;window.jQuery || document.write(</w:t>
      </w:r>
    </w:p>
    <w:p w14:paraId="23AB4EAC" w14:textId="77777777" w:rsidR="00E03A85" w:rsidRDefault="00E03A85" w:rsidP="00E03A85">
      <w:r>
        <w:t xml:space="preserve">    '&lt;script src="{{ url_for('static', filename='jquery.js') }}"&gt;\x3C/script&gt;')&lt;/script&gt;</w:t>
      </w:r>
    </w:p>
    <w:p w14:paraId="7DF5DCFF" w14:textId="77777777" w:rsidR="00E03A85" w:rsidRDefault="00E03A85" w:rsidP="00E03A85"/>
    <w:p w14:paraId="5C2C0B89" w14:textId="77777777" w:rsidR="00E03A85" w:rsidRDefault="00E03A85" w:rsidP="00E03A85">
      <w:r>
        <w:t>&lt;script src="{{ url_for('static', filename='char-ner.js') }}"&gt;&lt;/script&gt;</w:t>
      </w:r>
    </w:p>
    <w:p w14:paraId="20C36C00" w14:textId="77777777" w:rsidR="00E03A85" w:rsidRDefault="00E03A85" w:rsidP="00E03A85">
      <w:r>
        <w:t>&lt;script src="{{ url_for('static', filename='jquery-ui.min.js') }}"&gt;&lt;/script&gt;</w:t>
      </w:r>
    </w:p>
    <w:p w14:paraId="0412FEB1" w14:textId="77777777" w:rsidR="00E03A85" w:rsidRDefault="00E03A85" w:rsidP="00E03A85"/>
    <w:p w14:paraId="1D68DC40" w14:textId="67C172BD" w:rsidR="00FC504B" w:rsidRPr="00FC504B" w:rsidRDefault="00E03A85" w:rsidP="00E03A85">
      <w:r>
        <w:t>&lt;/html&gt;</w:t>
      </w:r>
    </w:p>
    <w:p w14:paraId="6E2B2B96" w14:textId="5AD64197" w:rsidR="00C51ED5" w:rsidRDefault="00C51ED5" w:rsidP="00C51ED5">
      <w:pPr>
        <w:pStyle w:val="Heading2"/>
      </w:pPr>
      <w:r>
        <w:t>simple_gui/templates/index.html</w:t>
      </w:r>
    </w:p>
    <w:p w14:paraId="5A08C0C4" w14:textId="77777777" w:rsidR="00E03A85" w:rsidRDefault="00E03A85" w:rsidP="00E03A85">
      <w:r>
        <w:t>&lt;html&gt;</w:t>
      </w:r>
    </w:p>
    <w:p w14:paraId="1CD7FD51" w14:textId="77777777" w:rsidR="00E03A85" w:rsidRDefault="00E03A85" w:rsidP="00E03A85">
      <w:r>
        <w:t>&lt;head&gt;</w:t>
      </w:r>
    </w:p>
    <w:p w14:paraId="251DC54C" w14:textId="77777777" w:rsidR="00E03A85" w:rsidRDefault="00E03A85" w:rsidP="00E03A85">
      <w:r>
        <w:t xml:space="preserve">    List of dates from which to select a Hansard debate.</w:t>
      </w:r>
    </w:p>
    <w:p w14:paraId="0226C948" w14:textId="77777777" w:rsidR="00E03A85" w:rsidRDefault="00E03A85" w:rsidP="00E03A85">
      <w:r>
        <w:t>&lt;/head&gt;</w:t>
      </w:r>
    </w:p>
    <w:p w14:paraId="25048C60" w14:textId="77777777" w:rsidR="00E03A85" w:rsidRDefault="00E03A85" w:rsidP="00E03A85">
      <w:r>
        <w:t>&lt;ul&gt;</w:t>
      </w:r>
    </w:p>
    <w:p w14:paraId="3A8A01B7" w14:textId="77777777" w:rsidR="00E03A85" w:rsidRDefault="00E03A85" w:rsidP="00E03A85">
      <w:r>
        <w:lastRenderedPageBreak/>
        <w:t xml:space="preserve">    {% for date in dates %}</w:t>
      </w:r>
    </w:p>
    <w:p w14:paraId="5B7094DB" w14:textId="77777777" w:rsidR="00E03A85" w:rsidRDefault="00E03A85" w:rsidP="00E03A85">
      <w:r>
        <w:t xml:space="preserve">    &lt;li&gt;&lt;a href="{{ url_for('get_hansards_by_date', date=date) }}"&gt;{{ date }}&lt;/a&gt;&lt;/li&gt;</w:t>
      </w:r>
    </w:p>
    <w:p w14:paraId="090B8B6D" w14:textId="77777777" w:rsidR="00E03A85" w:rsidRDefault="00E03A85" w:rsidP="00E03A85">
      <w:r>
        <w:t xml:space="preserve">    {% endfor %}</w:t>
      </w:r>
    </w:p>
    <w:p w14:paraId="1AF07D5C" w14:textId="77777777" w:rsidR="00E03A85" w:rsidRDefault="00E03A85" w:rsidP="00E03A85">
      <w:r>
        <w:t>&lt;/ul&gt;</w:t>
      </w:r>
    </w:p>
    <w:p w14:paraId="689F1C7D" w14:textId="17060512" w:rsidR="00FC504B" w:rsidRPr="00FC504B" w:rsidRDefault="00E03A85" w:rsidP="00E03A85">
      <w:r>
        <w:t>&lt;/html&gt;</w:t>
      </w:r>
    </w:p>
    <w:p w14:paraId="4C9449D8" w14:textId="3B14D10F" w:rsidR="00916AC4" w:rsidRDefault="00916AC4" w:rsidP="00916AC4">
      <w:pPr>
        <w:pStyle w:val="Heading2"/>
      </w:pPr>
      <w:r>
        <w:t>test/test_companies.py</w:t>
      </w:r>
    </w:p>
    <w:p w14:paraId="76BD2CEC" w14:textId="77777777" w:rsidR="00F277A3" w:rsidRDefault="00F277A3" w:rsidP="00F277A3">
      <w:r>
        <w:t>from ne_data_gathering.companies import capitalise_text_list</w:t>
      </w:r>
    </w:p>
    <w:p w14:paraId="52714F5F" w14:textId="77777777" w:rsidR="00F277A3" w:rsidRDefault="00F277A3" w:rsidP="00F277A3"/>
    <w:p w14:paraId="5FFED03E" w14:textId="77777777" w:rsidR="00F277A3" w:rsidRDefault="00F277A3" w:rsidP="00F277A3"/>
    <w:p w14:paraId="4D87C778" w14:textId="77777777" w:rsidR="00F277A3" w:rsidRDefault="00F277A3" w:rsidP="00F277A3">
      <w:r>
        <w:t>def test_capitalise_text():</w:t>
      </w:r>
    </w:p>
    <w:p w14:paraId="6CFC247A" w14:textId="77777777" w:rsidR="00F277A3" w:rsidRDefault="00F277A3" w:rsidP="00F277A3">
      <w:r>
        <w:t xml:space="preserve">    data = ["A LIST OF", "VARIOUS SHOUTY", "STRINGS"]</w:t>
      </w:r>
    </w:p>
    <w:p w14:paraId="20104D04" w14:textId="77777777" w:rsidR="00F277A3" w:rsidRDefault="00F277A3" w:rsidP="00F277A3">
      <w:r>
        <w:t xml:space="preserve">    expected = ["A List Of", "Various Shouty", "Strings"]</w:t>
      </w:r>
    </w:p>
    <w:p w14:paraId="28A50AA3" w14:textId="2C674D20" w:rsidR="00FC504B" w:rsidRPr="00FC504B" w:rsidRDefault="00F277A3" w:rsidP="00F277A3">
      <w:r>
        <w:t xml:space="preserve">    assert(list(capitalise_text_list(data)) == expected)</w:t>
      </w:r>
    </w:p>
    <w:p w14:paraId="6FE1C6D2" w14:textId="5E95CF0D" w:rsidR="00916AC4" w:rsidRDefault="00916AC4" w:rsidP="00916AC4">
      <w:pPr>
        <w:pStyle w:val="Heading2"/>
      </w:pPr>
      <w:r>
        <w:t>test/test_interpolate.py</w:t>
      </w:r>
    </w:p>
    <w:p w14:paraId="0F8D2D78" w14:textId="77777777" w:rsidR="00F277A3" w:rsidRDefault="00F277A3" w:rsidP="00F277A3">
      <w:r>
        <w:t>from typing import Set</w:t>
      </w:r>
    </w:p>
    <w:p w14:paraId="361607EC" w14:textId="77777777" w:rsidR="00F277A3" w:rsidRDefault="00F277A3" w:rsidP="00F277A3">
      <w:r>
        <w:t>from nltk.tokenize import TreebankWordTokenizer  # type: ignore</w:t>
      </w:r>
    </w:p>
    <w:p w14:paraId="063AAC79" w14:textId="77777777" w:rsidR="00F277A3" w:rsidRDefault="00F277A3" w:rsidP="00F277A3">
      <w:r>
        <w:t>from hansard_gathering.interpolate import interpolate_one</w:t>
      </w:r>
    </w:p>
    <w:p w14:paraId="13F7593A" w14:textId="77777777" w:rsidR="00F277A3" w:rsidRDefault="00F277A3" w:rsidP="00F277A3">
      <w:r>
        <w:t>from hansard_gathering.interpolate import ngram_span_search_named_entities</w:t>
      </w:r>
    </w:p>
    <w:p w14:paraId="1326D38D" w14:textId="77777777" w:rsidR="00F277A3" w:rsidRDefault="00F277A3" w:rsidP="00F277A3"/>
    <w:p w14:paraId="538E74A7" w14:textId="77777777" w:rsidR="00F277A3" w:rsidRDefault="00F277A3" w:rsidP="00F277A3"/>
    <w:p w14:paraId="1B1E1FDC" w14:textId="77777777" w:rsidR="00F277A3" w:rsidRDefault="00F277A3" w:rsidP="00F277A3">
      <w:r>
        <w:t>def test_interpolate_one(fs):</w:t>
      </w:r>
    </w:p>
    <w:p w14:paraId="6DB8F1B1" w14:textId="77777777" w:rsidR="00F277A3" w:rsidRDefault="00F277A3" w:rsidP="00F277A3">
      <w:r>
        <w:t xml:space="preserve">    all_places: Set[str] = {"London", "New York", "Las Vegas"}</w:t>
      </w:r>
    </w:p>
    <w:p w14:paraId="6B1D0B09" w14:textId="77777777" w:rsidR="00F277A3" w:rsidRDefault="00F277A3" w:rsidP="00F277A3"/>
    <w:p w14:paraId="543D3C4C" w14:textId="77777777" w:rsidR="00F277A3" w:rsidRDefault="00F277A3" w:rsidP="00F277A3">
      <w:r>
        <w:t xml:space="preserve">    all_people: Set[str] = {"Margaret Thatcher", "Ernest Hemingway"}</w:t>
      </w:r>
    </w:p>
    <w:p w14:paraId="4C3F1C54" w14:textId="77777777" w:rsidR="00F277A3" w:rsidRDefault="00F277A3" w:rsidP="00F277A3"/>
    <w:p w14:paraId="2C2EB1DC" w14:textId="77777777" w:rsidR="00F277A3" w:rsidRDefault="00F277A3" w:rsidP="00F277A3">
      <w:r>
        <w:t xml:space="preserve">    all_companies: Set[str] = ["Sainsburys", "Tescos", "The White House"]</w:t>
      </w:r>
    </w:p>
    <w:p w14:paraId="166A1B9E" w14:textId="77777777" w:rsidR="00F277A3" w:rsidRDefault="00F277A3" w:rsidP="00F277A3"/>
    <w:p w14:paraId="7FB235F1" w14:textId="77777777" w:rsidR="00F277A3" w:rsidRDefault="00F277A3" w:rsidP="00F277A3">
      <w:r>
        <w:t xml:space="preserve">    tokenizer = TreebankWordTokenizer()</w:t>
      </w:r>
    </w:p>
    <w:p w14:paraId="72CC4B92" w14:textId="77777777" w:rsidR="00F277A3" w:rsidRDefault="00F277A3" w:rsidP="00F277A3">
      <w:r>
        <w:t xml:space="preserve">    file_contents = "I do recall that Margaret Thatcher was good at finding Sainsburys in London"</w:t>
      </w:r>
    </w:p>
    <w:p w14:paraId="227C04F8" w14:textId="77777777" w:rsidR="00F277A3" w:rsidRDefault="00F277A3" w:rsidP="00F277A3">
      <w:r>
        <w:t xml:space="preserve">    file_path = './hansard_gathering/processed_hansard_data/1976-02-09/Abortion (Amendment) Bill' \</w:t>
      </w:r>
    </w:p>
    <w:p w14:paraId="0AD76B59" w14:textId="77777777" w:rsidR="00F277A3" w:rsidRDefault="00F277A3" w:rsidP="00F277A3">
      <w:r>
        <w:t xml:space="preserve">        + ' (Select Committee).txt'</w:t>
      </w:r>
    </w:p>
    <w:p w14:paraId="053DF33A" w14:textId="77777777" w:rsidR="00F277A3" w:rsidRDefault="00F277A3" w:rsidP="00F277A3"/>
    <w:p w14:paraId="34A8ACE5" w14:textId="77777777" w:rsidR="00F277A3" w:rsidRDefault="00F277A3" w:rsidP="00F277A3">
      <w:r>
        <w:t xml:space="preserve">    interpolated_file_path = './hansard_gathering/interpolated_hansard_data/1976-02-09/Abortion ' \</w:t>
      </w:r>
    </w:p>
    <w:p w14:paraId="45FDA934" w14:textId="77777777" w:rsidR="00F277A3" w:rsidRDefault="00F277A3" w:rsidP="00F277A3">
      <w:r>
        <w:t xml:space="preserve">        + '(Amendment) Bill (Select Committee).txt'</w:t>
      </w:r>
    </w:p>
    <w:p w14:paraId="2F510BD4" w14:textId="77777777" w:rsidR="00F277A3" w:rsidRDefault="00F277A3" w:rsidP="00F277A3"/>
    <w:p w14:paraId="533F98FC" w14:textId="77777777" w:rsidR="00F277A3" w:rsidRDefault="00F277A3" w:rsidP="00F277A3">
      <w:r>
        <w:t xml:space="preserve">    fs.create_file(file_path, contents=file_contents)</w:t>
      </w:r>
    </w:p>
    <w:p w14:paraId="49DCD4A3" w14:textId="77777777" w:rsidR="00F277A3" w:rsidRDefault="00F277A3" w:rsidP="00F277A3">
      <w:r>
        <w:t xml:space="preserve">    fs.create_file(interpolated_file_path, contents="")</w:t>
      </w:r>
    </w:p>
    <w:p w14:paraId="37D649EE" w14:textId="77777777" w:rsidR="00F277A3" w:rsidRDefault="00F277A3" w:rsidP="00F277A3"/>
    <w:p w14:paraId="32DF0BB3" w14:textId="77777777" w:rsidR="00F277A3" w:rsidRDefault="00F277A3" w:rsidP="00F277A3">
      <w:r>
        <w:t xml:space="preserve">    interpolate_one(file_path, tokenizer, "processed", all_places, all_companies, all_people)</w:t>
      </w:r>
    </w:p>
    <w:p w14:paraId="31D09C82" w14:textId="77777777" w:rsidR="00F277A3" w:rsidRDefault="00F277A3" w:rsidP="00F277A3"/>
    <w:p w14:paraId="2B10EFD5" w14:textId="77777777" w:rsidR="00F277A3" w:rsidRDefault="00F277A3" w:rsidP="00F277A3">
      <w:r>
        <w:t xml:space="preserve">    with open(interpolated_file_path) as f:</w:t>
      </w:r>
    </w:p>
    <w:p w14:paraId="43CD9898" w14:textId="77777777" w:rsidR="00F277A3" w:rsidRDefault="00F277A3" w:rsidP="00F277A3">
      <w:r>
        <w:t xml:space="preserve">        contents = f.read()</w:t>
      </w:r>
    </w:p>
    <w:p w14:paraId="4163CD5F" w14:textId="77777777" w:rsidR="00F277A3" w:rsidRDefault="00F277A3" w:rsidP="00F277A3">
      <w:r>
        <w:lastRenderedPageBreak/>
        <w:t xml:space="preserve">    assert contents == "000000000000000003333333333333333300000000000000000000022222222220000111111"</w:t>
      </w:r>
    </w:p>
    <w:p w14:paraId="2CCA7A4C" w14:textId="77777777" w:rsidR="00F277A3" w:rsidRDefault="00F277A3" w:rsidP="00F277A3"/>
    <w:p w14:paraId="6EC285B5" w14:textId="77777777" w:rsidR="00F277A3" w:rsidRDefault="00F277A3" w:rsidP="00F277A3"/>
    <w:p w14:paraId="37905143" w14:textId="77777777" w:rsidR="00F277A3" w:rsidRDefault="00F277A3" w:rsidP="00F277A3">
      <w:r>
        <w:t>def test_ngram_span_search_named_entities():</w:t>
      </w:r>
    </w:p>
    <w:p w14:paraId="368A4F62" w14:textId="77777777" w:rsidR="00F277A3" w:rsidRDefault="00F277A3" w:rsidP="00F277A3">
      <w:r>
        <w:t xml:space="preserve">    span_window = ((20, 33), (34, 42), (43, 47), (48, 53))</w:t>
      </w:r>
    </w:p>
    <w:p w14:paraId="7314267C" w14:textId="77777777" w:rsidR="00F277A3" w:rsidRDefault="00F277A3" w:rsidP="00F277A3">
      <w:r>
        <w:t xml:space="preserve">    text = 'I have searched the International Monetary Fund rules, and I cannot find under which rule this is done.'</w:t>
      </w:r>
    </w:p>
    <w:p w14:paraId="6715529D" w14:textId="77777777" w:rsidR="00F277A3" w:rsidRDefault="00F277A3" w:rsidP="00F277A3">
      <w:r>
        <w:t xml:space="preserve">    all_places = {"Qatar"}</w:t>
      </w:r>
    </w:p>
    <w:p w14:paraId="380F3CB5" w14:textId="77777777" w:rsidR="00F277A3" w:rsidRDefault="00F277A3" w:rsidP="00F277A3">
      <w:r>
        <w:t xml:space="preserve">    all_companies = {"Sainsburys", "International Monetary Fund"}</w:t>
      </w:r>
    </w:p>
    <w:p w14:paraId="3B98C645" w14:textId="77777777" w:rsidR="00F277A3" w:rsidRDefault="00F277A3" w:rsidP="00F277A3">
      <w:r>
        <w:t xml:space="preserve">    all_people = {"Ed Milliband"}</w:t>
      </w:r>
    </w:p>
    <w:p w14:paraId="6EFB08B9" w14:textId="77777777" w:rsidR="00F277A3" w:rsidRDefault="00F277A3" w:rsidP="00F277A3">
      <w:r>
        <w:t xml:space="preserve">    result = ngram_span_search_named_entities(span_window, text, all_places, all_companies, all_people)</w:t>
      </w:r>
    </w:p>
    <w:p w14:paraId="2F8AA23C" w14:textId="77777777" w:rsidR="00F277A3" w:rsidRDefault="00F277A3" w:rsidP="00F277A3">
      <w:r>
        <w:t xml:space="preserve">    expected_result = 20, 47, 2</w:t>
      </w:r>
    </w:p>
    <w:p w14:paraId="747EA98A" w14:textId="77777777" w:rsidR="00F277A3" w:rsidRDefault="00F277A3" w:rsidP="00F277A3">
      <w:r>
        <w:t xml:space="preserve">    assert result == expected_result</w:t>
      </w:r>
    </w:p>
    <w:p w14:paraId="34351CA3" w14:textId="1703F40A" w:rsidR="00FC504B" w:rsidRPr="00FC504B" w:rsidRDefault="00FC504B" w:rsidP="00FC504B"/>
    <w:p w14:paraId="43956C69" w14:textId="749856CE" w:rsidR="00916AC4" w:rsidRDefault="00916AC4" w:rsidP="00916AC4">
      <w:pPr>
        <w:pStyle w:val="Heading2"/>
      </w:pPr>
      <w:r>
        <w:t>test/test_matt.py</w:t>
      </w:r>
    </w:p>
    <w:p w14:paraId="32D83211" w14:textId="77777777" w:rsidR="00F277A3" w:rsidRDefault="00F277A3" w:rsidP="00F277A3">
      <w:r>
        <w:t>from keras_character_based_ner.src.matt.file_management import file_lines</w:t>
      </w:r>
    </w:p>
    <w:p w14:paraId="2B059303" w14:textId="77777777" w:rsidR="00F277A3" w:rsidRDefault="00F277A3" w:rsidP="00F277A3"/>
    <w:p w14:paraId="0FE5B5F5" w14:textId="77777777" w:rsidR="00F277A3" w:rsidRDefault="00F277A3" w:rsidP="00F277A3"/>
    <w:p w14:paraId="7A821FA3" w14:textId="77777777" w:rsidR="00F277A3" w:rsidRDefault="00F277A3" w:rsidP="00F277A3">
      <w:r>
        <w:t>def test_file_lines(fs):</w:t>
      </w:r>
    </w:p>
    <w:p w14:paraId="6D04B3C9" w14:textId="77777777" w:rsidR="00F277A3" w:rsidRDefault="00F277A3" w:rsidP="00F277A3">
      <w:r>
        <w:t xml:space="preserve">    file_contents = """One line</w:t>
      </w:r>
    </w:p>
    <w:p w14:paraId="687224B9" w14:textId="77777777" w:rsidR="00F277A3" w:rsidRDefault="00F277A3" w:rsidP="00F277A3">
      <w:r>
        <w:t xml:space="preserve">    Another line</w:t>
      </w:r>
    </w:p>
    <w:p w14:paraId="7DF7AD09" w14:textId="77777777" w:rsidR="00F277A3" w:rsidRDefault="00F277A3" w:rsidP="00F277A3">
      <w:r>
        <w:t xml:space="preserve">    A Third Line"""  # no final newline, just like in our span files</w:t>
      </w:r>
    </w:p>
    <w:p w14:paraId="21B63EB0" w14:textId="77777777" w:rsidR="00F277A3" w:rsidRDefault="00F277A3" w:rsidP="00F277A3">
      <w:r>
        <w:t xml:space="preserve">    fs.create_file("/var/data/a.txt", contents=file_contents)</w:t>
      </w:r>
    </w:p>
    <w:p w14:paraId="678FA8B2" w14:textId="77777777" w:rsidR="00F277A3" w:rsidRDefault="00F277A3" w:rsidP="00F277A3">
      <w:r>
        <w:t xml:space="preserve">    result = file_lines("/var/data/a.txt")</w:t>
      </w:r>
    </w:p>
    <w:p w14:paraId="0D47AECD" w14:textId="77777777" w:rsidR="00F277A3" w:rsidRDefault="00F277A3" w:rsidP="00F277A3">
      <w:r>
        <w:t xml:space="preserve">    expected = 3</w:t>
      </w:r>
    </w:p>
    <w:p w14:paraId="13470284" w14:textId="0DB5D384" w:rsidR="00FC504B" w:rsidRDefault="00F277A3" w:rsidP="00F277A3">
      <w:r>
        <w:t xml:space="preserve">    assert result == expected</w:t>
      </w:r>
    </w:p>
    <w:p w14:paraId="1380250E" w14:textId="77777777" w:rsidR="00F277A3" w:rsidRPr="00FC504B" w:rsidRDefault="00F277A3" w:rsidP="00F277A3"/>
    <w:p w14:paraId="566CD761" w14:textId="2638482A" w:rsidR="00916AC4" w:rsidRDefault="00916AC4" w:rsidP="00916AC4">
      <w:pPr>
        <w:pStyle w:val="Heading2"/>
      </w:pPr>
      <w:r>
        <w:t>test/test_model_integration.py</w:t>
      </w:r>
    </w:p>
    <w:p w14:paraId="6C34FF3E" w14:textId="77777777" w:rsidR="00F277A3" w:rsidRDefault="00F277A3" w:rsidP="00F277A3">
      <w:r>
        <w:t>from keras_character_based_ner.src.matt.model_integration import onehot</w:t>
      </w:r>
    </w:p>
    <w:p w14:paraId="4830D54D" w14:textId="77777777" w:rsidR="00F277A3" w:rsidRDefault="00F277A3" w:rsidP="00F277A3"/>
    <w:p w14:paraId="1473B47B" w14:textId="77777777" w:rsidR="00F277A3" w:rsidRDefault="00F277A3" w:rsidP="00F277A3"/>
    <w:p w14:paraId="35DF8D6E" w14:textId="77777777" w:rsidR="00F277A3" w:rsidRDefault="00F277A3" w:rsidP="00F277A3">
      <w:r>
        <w:t>def test_onehot():</w:t>
      </w:r>
    </w:p>
    <w:p w14:paraId="5C417805" w14:textId="77777777" w:rsidR="00F277A3" w:rsidRDefault="00F277A3" w:rsidP="00F277A3">
      <w:r>
        <w:t xml:space="preserve">    result = onehot(4, 7)</w:t>
      </w:r>
    </w:p>
    <w:p w14:paraId="56A64775" w14:textId="77777777" w:rsidR="00F277A3" w:rsidRDefault="00F277A3" w:rsidP="00F277A3">
      <w:r>
        <w:t xml:space="preserve">    expected = [0, 0, 0, 0, 1, 0, 0]</w:t>
      </w:r>
    </w:p>
    <w:p w14:paraId="44104612" w14:textId="77777777" w:rsidR="00F277A3" w:rsidRDefault="00F277A3" w:rsidP="00F277A3">
      <w:r>
        <w:t xml:space="preserve">    assert result == expected</w:t>
      </w:r>
    </w:p>
    <w:p w14:paraId="58352E4D" w14:textId="77777777" w:rsidR="00FC504B" w:rsidRPr="00FC504B" w:rsidRDefault="00FC504B" w:rsidP="00FC504B"/>
    <w:p w14:paraId="288F78E9" w14:textId="0B3E1EE9" w:rsidR="00916AC4" w:rsidRDefault="00916AC4" w:rsidP="00916AC4">
      <w:pPr>
        <w:pStyle w:val="Heading2"/>
      </w:pPr>
      <w:r>
        <w:t>test/test_simple_gui_util.py</w:t>
      </w:r>
    </w:p>
    <w:p w14:paraId="466634A2" w14:textId="77777777" w:rsidR="00F277A3" w:rsidRDefault="00F277A3" w:rsidP="00F277A3">
      <w:r>
        <w:t>from simple_gui.util import format_prediction_string  # type: ignore</w:t>
      </w:r>
    </w:p>
    <w:p w14:paraId="59FE0477" w14:textId="77777777" w:rsidR="00F277A3" w:rsidRDefault="00F277A3" w:rsidP="00F277A3"/>
    <w:p w14:paraId="00FE2C5D" w14:textId="77777777" w:rsidR="00F277A3" w:rsidRDefault="00F277A3" w:rsidP="00F277A3"/>
    <w:p w14:paraId="31F8AB2D" w14:textId="77777777" w:rsidR="00F277A3" w:rsidRDefault="00F277A3" w:rsidP="00F277A3">
      <w:r>
        <w:t>def test_format_prediction_string():</w:t>
      </w:r>
    </w:p>
    <w:p w14:paraId="2BCBAA74" w14:textId="77777777" w:rsidR="00F277A3" w:rsidRDefault="00F277A3" w:rsidP="00F277A3">
      <w:r>
        <w:t xml:space="preserve">    # Nonsense sentence, "A Hull Shell Emmma"</w:t>
      </w:r>
    </w:p>
    <w:p w14:paraId="3F56DF99" w14:textId="77777777" w:rsidR="00F277A3" w:rsidRDefault="00F277A3" w:rsidP="00F277A3">
      <w:r>
        <w:t xml:space="preserve">    zipped_data = [('A', '0'),</w:t>
      </w:r>
    </w:p>
    <w:p w14:paraId="02CCBC4D" w14:textId="77777777" w:rsidR="00F277A3" w:rsidRDefault="00F277A3" w:rsidP="00F277A3">
      <w:r>
        <w:lastRenderedPageBreak/>
        <w:t xml:space="preserve">                   (' ', '0'),</w:t>
      </w:r>
    </w:p>
    <w:p w14:paraId="03608B53" w14:textId="77777777" w:rsidR="00F277A3" w:rsidRDefault="00F277A3" w:rsidP="00F277A3">
      <w:r>
        <w:t xml:space="preserve">                   ('H', 'LOC'), ('u', 'LOC'), ('l', 'LOC'), ('l', 'LOC'),</w:t>
      </w:r>
    </w:p>
    <w:p w14:paraId="29CDAF38" w14:textId="77777777" w:rsidR="00F277A3" w:rsidRDefault="00F277A3" w:rsidP="00F277A3">
      <w:r>
        <w:t xml:space="preserve">                   (' ', '0'),</w:t>
      </w:r>
    </w:p>
    <w:p w14:paraId="52C7CD6D" w14:textId="77777777" w:rsidR="00F277A3" w:rsidRDefault="00F277A3" w:rsidP="00F277A3">
      <w:r>
        <w:t xml:space="preserve">                   ('S', 'ORG'), ('h', 'ORG'), ('e', 'ORG'), ('l', 'ORG'), ('l', 'ORG'),</w:t>
      </w:r>
    </w:p>
    <w:p w14:paraId="5620B43D" w14:textId="77777777" w:rsidR="00F277A3" w:rsidRDefault="00F277A3" w:rsidP="00F277A3">
      <w:r>
        <w:t xml:space="preserve">                   (' ', '0'),</w:t>
      </w:r>
    </w:p>
    <w:p w14:paraId="3FAF5E07" w14:textId="77777777" w:rsidR="00F277A3" w:rsidRDefault="00F277A3" w:rsidP="00F277A3">
      <w:r>
        <w:t xml:space="preserve">                   ('E', 'PER'), ('m', 'PER'), ('m', 'PER'), ('a', 'PER'), ('.', '0')]</w:t>
      </w:r>
    </w:p>
    <w:p w14:paraId="45B71287" w14:textId="77777777" w:rsidR="00F277A3" w:rsidRDefault="00F277A3" w:rsidP="00F277A3"/>
    <w:p w14:paraId="1B4E92AC" w14:textId="77777777" w:rsidR="00F277A3" w:rsidRDefault="00F277A3" w:rsidP="00F277A3">
      <w:r>
        <w:t xml:space="preserve">    # V2 basic tags</w:t>
      </w:r>
    </w:p>
    <w:p w14:paraId="305D8ADB" w14:textId="77777777" w:rsidR="00F277A3" w:rsidRDefault="00F277A3" w:rsidP="00F277A3">
      <w:r>
        <w:t xml:space="preserve">    expected_result = "A &lt;loc&gt;Hull&lt;/loc&gt; &lt;org&gt;Shell&lt;/org&gt; &lt;per&gt;Emma&lt;/per&gt;."</w:t>
      </w:r>
    </w:p>
    <w:p w14:paraId="0FA4BA25" w14:textId="77777777" w:rsidR="00F277A3" w:rsidRDefault="00F277A3" w:rsidP="00F277A3">
      <w:r>
        <w:t xml:space="preserve">    actual_result = format_prediction_string(zipped_data)</w:t>
      </w:r>
    </w:p>
    <w:p w14:paraId="69348970" w14:textId="3D85D4F7" w:rsidR="00FC504B" w:rsidRPr="00FC504B" w:rsidRDefault="00F277A3" w:rsidP="00F277A3">
      <w:r>
        <w:t xml:space="preserve">    assert expected_result == actual_result</w:t>
      </w:r>
    </w:p>
    <w:p w14:paraId="4048565F" w14:textId="5247D20F" w:rsidR="00916AC4" w:rsidRDefault="00916AC4" w:rsidP="00916AC4">
      <w:pPr>
        <w:pStyle w:val="Heading2"/>
      </w:pPr>
      <w:r>
        <w:t>test/test_util.py</w:t>
      </w:r>
    </w:p>
    <w:p w14:paraId="27B3DBA7" w14:textId="77777777" w:rsidR="00F277A3" w:rsidRDefault="00F277A3" w:rsidP="00F277A3">
      <w:r>
        <w:t>from ne_data_gathering.util import all_stop_words</w:t>
      </w:r>
    </w:p>
    <w:p w14:paraId="39FE57C1" w14:textId="77777777" w:rsidR="00F277A3" w:rsidRDefault="00F277A3" w:rsidP="00F277A3">
      <w:r>
        <w:t>from ne_data_gathering.util import surrounded_by_chars</w:t>
      </w:r>
    </w:p>
    <w:p w14:paraId="6D7968E4" w14:textId="77777777" w:rsidR="00F277A3" w:rsidRDefault="00F277A3" w:rsidP="00F277A3">
      <w:r>
        <w:t>from nltk.corpus import stopwords  # type: ignore</w:t>
      </w:r>
    </w:p>
    <w:p w14:paraId="65B9F49A" w14:textId="77777777" w:rsidR="00F277A3" w:rsidRDefault="00F277A3" w:rsidP="00F277A3"/>
    <w:p w14:paraId="29E9A8DD" w14:textId="77777777" w:rsidR="00F277A3" w:rsidRDefault="00F277A3" w:rsidP="00F277A3"/>
    <w:p w14:paraId="03FFF5DD" w14:textId="77777777" w:rsidR="00F277A3" w:rsidRDefault="00F277A3" w:rsidP="00F277A3">
      <w:r>
        <w:t>def test_surrounded_by_chars():</w:t>
      </w:r>
    </w:p>
    <w:p w14:paraId="0D87CF05" w14:textId="77777777" w:rsidR="00F277A3" w:rsidRDefault="00F277A3" w:rsidP="00F277A3">
      <w:r>
        <w:t xml:space="preserve">    s = "(a nicely bracketed string)\n"</w:t>
      </w:r>
    </w:p>
    <w:p w14:paraId="2E1D9AFB" w14:textId="77777777" w:rsidR="00F277A3" w:rsidRDefault="00F277A3" w:rsidP="00F277A3">
      <w:r>
        <w:t xml:space="preserve">    s2 = "(a nicely bracketed string with no newline)"</w:t>
      </w:r>
    </w:p>
    <w:p w14:paraId="40CF5072" w14:textId="77777777" w:rsidR="00F277A3" w:rsidRDefault="00F277A3" w:rsidP="00F277A3">
      <w:r>
        <w:t xml:space="preserve">    assert(surrounded_by_chars(s, "(", ")"))</w:t>
      </w:r>
    </w:p>
    <w:p w14:paraId="6C4E0745" w14:textId="77777777" w:rsidR="00F277A3" w:rsidRDefault="00F277A3" w:rsidP="00F277A3">
      <w:r>
        <w:t xml:space="preserve">    assert(surrounded_by_chars(s2, "(", ")"))</w:t>
      </w:r>
    </w:p>
    <w:p w14:paraId="0879C473" w14:textId="77777777" w:rsidR="00F277A3" w:rsidRDefault="00F277A3" w:rsidP="00F277A3"/>
    <w:p w14:paraId="42723649" w14:textId="77777777" w:rsidR="00F277A3" w:rsidRDefault="00F277A3" w:rsidP="00F277A3"/>
    <w:p w14:paraId="32996570" w14:textId="77777777" w:rsidR="00F277A3" w:rsidRDefault="00F277A3" w:rsidP="00F277A3">
      <w:r>
        <w:t>def test_all_stop_words_true():</w:t>
      </w:r>
    </w:p>
    <w:p w14:paraId="41D54823" w14:textId="77777777" w:rsidR="00F277A3" w:rsidRDefault="00F277A3" w:rsidP="00F277A3">
      <w:r>
        <w:t xml:space="preserve">    stop_words = set(stopwords.words('english'))</w:t>
      </w:r>
    </w:p>
    <w:p w14:paraId="2E3D4760" w14:textId="77777777" w:rsidR="00F277A3" w:rsidRDefault="00F277A3" w:rsidP="00F277A3">
      <w:r>
        <w:t xml:space="preserve">    line = "and the of in"</w:t>
      </w:r>
    </w:p>
    <w:p w14:paraId="7FE7ED7C" w14:textId="77777777" w:rsidR="00F277A3" w:rsidRDefault="00F277A3" w:rsidP="00F277A3">
      <w:r>
        <w:t xml:space="preserve">    result = all_stop_words(line, stop_words)</w:t>
      </w:r>
    </w:p>
    <w:p w14:paraId="7F8EB66A" w14:textId="77777777" w:rsidR="00F277A3" w:rsidRDefault="00F277A3" w:rsidP="00F277A3">
      <w:r>
        <w:t xml:space="preserve">    expected = True</w:t>
      </w:r>
    </w:p>
    <w:p w14:paraId="20F8F0D4" w14:textId="77777777" w:rsidR="00F277A3" w:rsidRDefault="00F277A3" w:rsidP="00F277A3">
      <w:r>
        <w:t xml:space="preserve">    assert result == expected</w:t>
      </w:r>
    </w:p>
    <w:p w14:paraId="093BB349" w14:textId="77777777" w:rsidR="00F277A3" w:rsidRDefault="00F277A3" w:rsidP="00F277A3"/>
    <w:p w14:paraId="5259A8D2" w14:textId="77777777" w:rsidR="00F277A3" w:rsidRDefault="00F277A3" w:rsidP="00F277A3"/>
    <w:p w14:paraId="54AE6E0F" w14:textId="77777777" w:rsidR="00F277A3" w:rsidRDefault="00F277A3" w:rsidP="00F277A3">
      <w:r>
        <w:t>def test_all_stop_words_false():</w:t>
      </w:r>
    </w:p>
    <w:p w14:paraId="42C11342" w14:textId="77777777" w:rsidR="00F277A3" w:rsidRDefault="00F277A3" w:rsidP="00F277A3">
      <w:r>
        <w:t xml:space="preserve">    stop_words = set(stopwords.words('english'))</w:t>
      </w:r>
    </w:p>
    <w:p w14:paraId="040CB4B4" w14:textId="77777777" w:rsidR="00F277A3" w:rsidRDefault="00F277A3" w:rsidP="00F277A3">
      <w:r>
        <w:t xml:space="preserve">    line = "and the of in Canary Beelzebub"</w:t>
      </w:r>
    </w:p>
    <w:p w14:paraId="767D1C2D" w14:textId="77777777" w:rsidR="00F277A3" w:rsidRDefault="00F277A3" w:rsidP="00F277A3">
      <w:r>
        <w:t xml:space="preserve">    result = all_stop_words(line, stop_words)</w:t>
      </w:r>
    </w:p>
    <w:p w14:paraId="38AEF2CB" w14:textId="77777777" w:rsidR="00F277A3" w:rsidRDefault="00F277A3" w:rsidP="00F277A3">
      <w:r>
        <w:t xml:space="preserve">    expected = False</w:t>
      </w:r>
    </w:p>
    <w:p w14:paraId="28526A7C" w14:textId="2AA526BF" w:rsidR="00F277A3" w:rsidRPr="00F277A3" w:rsidRDefault="00F277A3" w:rsidP="00F277A3">
      <w:r>
        <w:t xml:space="preserve">    assert result == expected</w:t>
      </w:r>
    </w:p>
    <w:sectPr w:rsidR="00F277A3" w:rsidRPr="00F277A3" w:rsidSect="00DD24C9">
      <w:footerReference w:type="even" r:id="rId56"/>
      <w:footerReference w:type="default" r:id="rId57"/>
      <w:pgSz w:w="11900" w:h="16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FD5B42" w14:textId="77777777" w:rsidR="00EE5550" w:rsidRDefault="00EE5550" w:rsidP="00540C85">
      <w:r>
        <w:separator/>
      </w:r>
    </w:p>
  </w:endnote>
  <w:endnote w:type="continuationSeparator" w:id="0">
    <w:p w14:paraId="6039E665" w14:textId="77777777" w:rsidR="00EE5550" w:rsidRDefault="00EE5550" w:rsidP="00540C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53184994"/>
      <w:docPartObj>
        <w:docPartGallery w:val="Page Numbers (Bottom of Page)"/>
        <w:docPartUnique/>
      </w:docPartObj>
    </w:sdtPr>
    <w:sdtContent>
      <w:p w14:paraId="2539E079" w14:textId="1F6C01BB" w:rsidR="00543B3E" w:rsidRDefault="00543B3E" w:rsidP="007662C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9625EE" w14:textId="77777777" w:rsidR="00543B3E" w:rsidRDefault="00543B3E" w:rsidP="00543B3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92150349"/>
      <w:docPartObj>
        <w:docPartGallery w:val="Page Numbers (Bottom of Page)"/>
        <w:docPartUnique/>
      </w:docPartObj>
    </w:sdtPr>
    <w:sdtContent>
      <w:p w14:paraId="449892B8" w14:textId="5297AD03" w:rsidR="00543B3E" w:rsidRDefault="00543B3E" w:rsidP="007662C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2B493D7" w14:textId="77777777" w:rsidR="00543B3E" w:rsidRDefault="00543B3E" w:rsidP="00543B3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E3DA2D" w14:textId="77777777" w:rsidR="00EE5550" w:rsidRDefault="00EE5550" w:rsidP="00540C85">
      <w:r>
        <w:separator/>
      </w:r>
    </w:p>
  </w:footnote>
  <w:footnote w:type="continuationSeparator" w:id="0">
    <w:p w14:paraId="611CC459" w14:textId="77777777" w:rsidR="00EE5550" w:rsidRDefault="00EE5550" w:rsidP="00540C85">
      <w:r>
        <w:continuationSeparator/>
      </w:r>
    </w:p>
  </w:footnote>
  <w:footnote w:id="1">
    <w:p w14:paraId="4602AC36" w14:textId="64AEAAB3" w:rsidR="00197A17" w:rsidRDefault="00197A17" w:rsidP="00540C85">
      <w:pPr>
        <w:pStyle w:val="FootnoteText"/>
      </w:pPr>
      <w:r>
        <w:rPr>
          <w:rStyle w:val="FootnoteReference"/>
        </w:rPr>
        <w:footnoteRef/>
      </w:r>
      <w:r>
        <w:t xml:space="preserve"> </w:t>
      </w:r>
      <w:hyperlink r:id="rId1" w:history="1">
        <w:r w:rsidRPr="008C61A5">
          <w:rPr>
            <w:rStyle w:val="Hyperlink"/>
          </w:rPr>
          <w:t>https://github.com/0xnurl/keras_character_based_ner</w:t>
        </w:r>
      </w:hyperlink>
      <w:r>
        <w:t xml:space="preserve"> </w:t>
      </w:r>
    </w:p>
  </w:footnote>
  <w:footnote w:id="2">
    <w:p w14:paraId="6F95795E" w14:textId="1BD775B0" w:rsidR="00197A17" w:rsidRDefault="00197A17" w:rsidP="00540C85">
      <w:pPr>
        <w:pStyle w:val="FootnoteText"/>
      </w:pPr>
      <w:r>
        <w:rPr>
          <w:rStyle w:val="FootnoteReference"/>
        </w:rPr>
        <w:footnoteRef/>
      </w:r>
      <w:r>
        <w:t xml:space="preserve"> </w:t>
      </w:r>
      <w:hyperlink r:id="rId2" w:history="1">
        <w:r w:rsidRPr="008C61A5">
          <w:rPr>
            <w:rStyle w:val="Hyperlink"/>
          </w:rPr>
          <w:t>https://hansard.parliament.uk/</w:t>
        </w:r>
      </w:hyperlink>
      <w:r>
        <w:t xml:space="preserve"> </w:t>
      </w:r>
    </w:p>
  </w:footnote>
  <w:footnote w:id="3">
    <w:p w14:paraId="545DFE9D" w14:textId="7F7E233A" w:rsidR="00197A17" w:rsidRDefault="00197A17" w:rsidP="00540C85">
      <w:pPr>
        <w:pStyle w:val="FootnoteText"/>
      </w:pPr>
      <w:r>
        <w:rPr>
          <w:rStyle w:val="FootnoteReference"/>
        </w:rPr>
        <w:footnoteRef/>
      </w:r>
      <w:r>
        <w:t xml:space="preserve"> </w:t>
      </w:r>
      <w:hyperlink r:id="rId3" w:history="1">
        <w:r w:rsidRPr="008C61A5">
          <w:rPr>
            <w:rStyle w:val="Hyperlink"/>
          </w:rPr>
          <w:t>http://www.data.parliament.uk/dataset/12</w:t>
        </w:r>
      </w:hyperlink>
      <w:r>
        <w:t xml:space="preserve"> and </w:t>
      </w:r>
      <w:hyperlink r:id="rId4" w:history="1">
        <w:r w:rsidRPr="008C61A5">
          <w:rPr>
            <w:rStyle w:val="Hyperlink"/>
          </w:rPr>
          <w:t>http://api.data.parliament.uk/</w:t>
        </w:r>
      </w:hyperlink>
      <w:r>
        <w:t xml:space="preserve"> </w:t>
      </w:r>
    </w:p>
  </w:footnote>
  <w:footnote w:id="4">
    <w:p w14:paraId="6E2C1877" w14:textId="251A5864" w:rsidR="00197A17" w:rsidRDefault="00197A17">
      <w:pPr>
        <w:pStyle w:val="FootnoteText"/>
      </w:pPr>
      <w:r>
        <w:rPr>
          <w:rStyle w:val="FootnoteReference"/>
        </w:rPr>
        <w:footnoteRef/>
      </w:r>
      <w:r>
        <w:t xml:space="preserve"> </w:t>
      </w:r>
      <w:hyperlink r:id="rId5" w:history="1">
        <w:r w:rsidRPr="008C61A5">
          <w:rPr>
            <w:rStyle w:val="Hyperlink"/>
          </w:rPr>
          <w:t>https://www.theyworkforyou.com/api/</w:t>
        </w:r>
      </w:hyperlink>
      <w:r>
        <w:t xml:space="preserve"> </w:t>
      </w:r>
    </w:p>
  </w:footnote>
  <w:footnote w:id="5">
    <w:p w14:paraId="4C44AD65" w14:textId="7EBDB297" w:rsidR="00197A17" w:rsidRDefault="00197A17">
      <w:pPr>
        <w:pStyle w:val="FootnoteText"/>
      </w:pPr>
      <w:r>
        <w:rPr>
          <w:rStyle w:val="FootnoteReference"/>
        </w:rPr>
        <w:footnoteRef/>
      </w:r>
      <w:r>
        <w:t xml:space="preserve"> </w:t>
      </w:r>
      <w:hyperlink r:id="rId6" w:history="1">
        <w:r w:rsidRPr="008C61A5">
          <w:rPr>
            <w:rStyle w:val="Hyperlink"/>
          </w:rPr>
          <w:t>https://dbpedia.org/sparql</w:t>
        </w:r>
      </w:hyperlink>
      <w:r>
        <w:t xml:space="preserve"> </w:t>
      </w:r>
    </w:p>
  </w:footnote>
  <w:footnote w:id="6">
    <w:p w14:paraId="395CF921" w14:textId="4E7948E2" w:rsidR="00197A17" w:rsidRDefault="00197A17">
      <w:pPr>
        <w:pStyle w:val="FootnoteText"/>
      </w:pPr>
      <w:r>
        <w:rPr>
          <w:rStyle w:val="FootnoteReference"/>
        </w:rPr>
        <w:footnoteRef/>
      </w:r>
      <w:r>
        <w:t xml:space="preserve"> </w:t>
      </w:r>
      <w:hyperlink r:id="rId7" w:history="1">
        <w:r w:rsidRPr="008C61A5">
          <w:rPr>
            <w:rStyle w:val="Hyperlink"/>
          </w:rPr>
          <w:t>https://rdflib.github.io/sparqlwrapper/</w:t>
        </w:r>
      </w:hyperlink>
      <w:r>
        <w:t xml:space="preserve"> </w:t>
      </w:r>
    </w:p>
  </w:footnote>
  <w:footnote w:id="7">
    <w:p w14:paraId="04797E39" w14:textId="6325BD8E" w:rsidR="00197A17" w:rsidRDefault="00197A17">
      <w:pPr>
        <w:pStyle w:val="FootnoteText"/>
      </w:pPr>
      <w:r>
        <w:rPr>
          <w:rStyle w:val="FootnoteReference"/>
        </w:rPr>
        <w:footnoteRef/>
      </w:r>
      <w:r>
        <w:t xml:space="preserve"> Unfortunately, since version 2 Keras does not calculate precision, recall or F1 by default, so 0xnurl’s model does not include these metrics. My comparison here of accuracy from my project to F1 in </w:t>
      </w:r>
      <w:r>
        <w:fldChar w:fldCharType="begin" w:fldLock="1"/>
      </w:r>
      <w: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operties":{"noteIndex":0},"schema":"https://github.com/citation-style-language/schema/raw/master/csl-citation.json"}</w:instrText>
      </w:r>
      <w:r>
        <w:fldChar w:fldCharType="separate"/>
      </w:r>
      <w:r w:rsidRPr="007F6C6A">
        <w:rPr>
          <w:noProof/>
        </w:rPr>
        <w:t>(Kuru, Arkan Can and Deniz, 2016)</w:t>
      </w:r>
      <w:r>
        <w:fldChar w:fldCharType="end"/>
      </w:r>
      <w:r>
        <w:t xml:space="preserve"> is based on the assumption that accuracy is always a more ‘generous’ metric, as it does not explicitly penalise for lack of recall – even my project’s </w:t>
      </w:r>
      <w:r w:rsidRPr="007F6C6A">
        <w:rPr>
          <w:i/>
        </w:rPr>
        <w:t>accuracy</w:t>
      </w:r>
      <w:r>
        <w:t xml:space="preserve"> score is lower than Kuru, Can and Deniz’s F1 score.</w:t>
      </w:r>
    </w:p>
  </w:footnote>
  <w:footnote w:id="8">
    <w:p w14:paraId="3C17A417" w14:textId="62FCA754" w:rsidR="00197A17" w:rsidRDefault="00197A17">
      <w:pPr>
        <w:pStyle w:val="FootnoteText"/>
      </w:pPr>
      <w:r>
        <w:rPr>
          <w:rStyle w:val="FootnoteReference"/>
        </w:rPr>
        <w:footnoteRef/>
      </w:r>
      <w:r>
        <w:t xml:space="preserve"> At least, all Hansard debates available via the TheyWorkForYou API, which goes back to the year 1919.</w:t>
      </w:r>
    </w:p>
  </w:footnote>
  <w:footnote w:id="9">
    <w:p w14:paraId="50256F16" w14:textId="24AFE965" w:rsidR="00197A17" w:rsidRDefault="00197A17">
      <w:pPr>
        <w:pStyle w:val="FootnoteText"/>
      </w:pPr>
      <w:r>
        <w:rPr>
          <w:rStyle w:val="FootnoteReference"/>
        </w:rPr>
        <w:footnoteRef/>
      </w:r>
      <w:r>
        <w:t xml:space="preserve"> </w:t>
      </w:r>
      <w:r w:rsidRPr="0073251E">
        <w:t>http://www.pyinvoke.org/</w:t>
      </w:r>
    </w:p>
  </w:footnote>
  <w:footnote w:id="10">
    <w:p w14:paraId="59F28ED0" w14:textId="1DEDF406" w:rsidR="00197A17" w:rsidRDefault="00197A17">
      <w:pPr>
        <w:pStyle w:val="FootnoteText"/>
      </w:pPr>
      <w:r>
        <w:rPr>
          <w:rStyle w:val="FootnoteReference"/>
        </w:rPr>
        <w:footnoteRef/>
      </w:r>
      <w:r>
        <w:t xml:space="preserve"> </w:t>
      </w:r>
      <w:hyperlink r:id="rId8" w:history="1">
        <w:r w:rsidRPr="008C61A5">
          <w:rPr>
            <w:rStyle w:val="Hyperlink"/>
          </w:rPr>
          <w:t>https://www.kaggle.com/new-york-city/nyc-baby-names</w:t>
        </w:r>
      </w:hyperlink>
      <w:r>
        <w:t xml:space="preserve"> </w:t>
      </w:r>
    </w:p>
  </w:footnote>
  <w:footnote w:id="11">
    <w:p w14:paraId="6F6A6321" w14:textId="4CB74F90" w:rsidR="00197A17" w:rsidRDefault="00197A17">
      <w:pPr>
        <w:pStyle w:val="FootnoteText"/>
      </w:pPr>
      <w:r>
        <w:rPr>
          <w:rStyle w:val="FootnoteReference"/>
        </w:rPr>
        <w:footnoteRef/>
      </w:r>
      <w:r>
        <w:t xml:space="preserve"> </w:t>
      </w:r>
      <w:hyperlink r:id="rId9" w:history="1">
        <w:r w:rsidRPr="008C61A5">
          <w:rPr>
            <w:rStyle w:val="Hyperlink"/>
          </w:rPr>
          <w:t>https://github.com/mozilla/bleach</w:t>
        </w:r>
      </w:hyperlink>
      <w:r>
        <w:t xml:space="preserve"> </w:t>
      </w:r>
    </w:p>
  </w:footnote>
  <w:footnote w:id="12">
    <w:p w14:paraId="6AB6CAFE" w14:textId="2F7428CC" w:rsidR="00197A17" w:rsidRDefault="00197A17">
      <w:pPr>
        <w:pStyle w:val="FootnoteText"/>
      </w:pPr>
      <w:r>
        <w:rPr>
          <w:rStyle w:val="FootnoteReference"/>
        </w:rPr>
        <w:footnoteRef/>
      </w:r>
      <w:r>
        <w:t xml:space="preserve"> </w:t>
      </w:r>
      <w:hyperlink r:id="rId10" w:history="1">
        <w:r w:rsidRPr="008C61A5">
          <w:rPr>
            <w:rStyle w:val="Hyperlink"/>
          </w:rPr>
          <w:t>https://lxml.de/api/lxml.etree-module.html</w:t>
        </w:r>
      </w:hyperlink>
      <w:r>
        <w:t xml:space="preserve"> </w:t>
      </w:r>
    </w:p>
  </w:footnote>
  <w:footnote w:id="13">
    <w:p w14:paraId="7D68293F" w14:textId="164DD9A7" w:rsidR="00197A17" w:rsidRDefault="00197A17">
      <w:pPr>
        <w:pStyle w:val="FootnoteText"/>
      </w:pPr>
      <w:r>
        <w:rPr>
          <w:rStyle w:val="FootnoteReference"/>
        </w:rPr>
        <w:footnoteRef/>
      </w:r>
      <w:r>
        <w:t xml:space="preserve"> </w:t>
      </w:r>
      <w:hyperlink r:id="rId11" w:history="1">
        <w:r w:rsidRPr="008C61A5">
          <w:rPr>
            <w:rStyle w:val="Hyperlink"/>
          </w:rPr>
          <w:t>http://www.unicode.org/versions/Unicode11.0.0/</w:t>
        </w:r>
      </w:hyperlink>
      <w:r>
        <w:t xml:space="preserve"> </w:t>
      </w:r>
    </w:p>
  </w:footnote>
  <w:footnote w:id="14">
    <w:p w14:paraId="28F446B8" w14:textId="1EE8A85E" w:rsidR="00197A17" w:rsidRDefault="00197A17">
      <w:pPr>
        <w:pStyle w:val="FootnoteText"/>
      </w:pPr>
      <w:r>
        <w:rPr>
          <w:rStyle w:val="FootnoteReference"/>
        </w:rPr>
        <w:footnoteRef/>
      </w:r>
      <w:r>
        <w:t xml:space="preserve"> As of this writing, Thursday 9</w:t>
      </w:r>
      <w:r w:rsidRPr="008C57C2">
        <w:rPr>
          <w:vertAlign w:val="superscript"/>
        </w:rPr>
        <w:t>th</w:t>
      </w:r>
      <w:r>
        <w:t xml:space="preserve"> August 2018.</w:t>
      </w:r>
    </w:p>
  </w:footnote>
  <w:footnote w:id="15">
    <w:p w14:paraId="6B5A1159" w14:textId="43A39058" w:rsidR="00197A17" w:rsidRDefault="00197A17">
      <w:pPr>
        <w:pStyle w:val="FootnoteText"/>
      </w:pPr>
      <w:r>
        <w:rPr>
          <w:rStyle w:val="FootnoteReference"/>
        </w:rPr>
        <w:footnoteRef/>
      </w:r>
      <w:r>
        <w:t xml:space="preserve"> </w:t>
      </w:r>
      <w:hyperlink r:id="rId12" w:history="1">
        <w:r w:rsidRPr="008C61A5">
          <w:rPr>
            <w:rStyle w:val="Hyperlink"/>
          </w:rPr>
          <w:t>https://github.com/nltk/nltk/pull/1864</w:t>
        </w:r>
      </w:hyperlink>
      <w:r>
        <w:t xml:space="preserve"> </w:t>
      </w:r>
    </w:p>
  </w:footnote>
  <w:footnote w:id="16">
    <w:p w14:paraId="6E1CB732" w14:textId="77777777" w:rsidR="00197A17" w:rsidRDefault="00197A17" w:rsidP="00E95AC3">
      <w:pPr>
        <w:pStyle w:val="FootnoteText"/>
      </w:pPr>
      <w:r>
        <w:rPr>
          <w:rStyle w:val="FootnoteReference"/>
        </w:rPr>
        <w:footnoteRef/>
      </w:r>
      <w:r>
        <w:t xml:space="preserve"> 8 Epochs were planned for all the ‘Toy’ datasets, but Keras’ EarlyStopping module stopped the training after either 6 or 7 epochs as the validation loss stopped improving</w:t>
      </w:r>
    </w:p>
  </w:footnote>
  <w:footnote w:id="17">
    <w:p w14:paraId="4FE74369" w14:textId="13C2E8FC" w:rsidR="00197A17" w:rsidRDefault="00197A17" w:rsidP="007C01C7">
      <w:pPr>
        <w:pStyle w:val="FootnoteText"/>
      </w:pPr>
      <w:r>
        <w:rPr>
          <w:rStyle w:val="FootnoteReference"/>
        </w:rPr>
        <w:footnoteRef/>
      </w:r>
      <w:r>
        <w:t xml:space="preserve"> As ToyV1 gave Not A Number results when evaluation on its dataset, it was also evaluated on the ‘mini’ dataset, which is just the first 4000 results from ToyV1, in order to get some sort of representative evaluation data.</w:t>
      </w:r>
    </w:p>
  </w:footnote>
  <w:footnote w:id="18">
    <w:p w14:paraId="4656060E" w14:textId="50A71D1E" w:rsidR="00197A17" w:rsidRDefault="00197A17">
      <w:pPr>
        <w:pStyle w:val="FootnoteText"/>
      </w:pPr>
      <w:r>
        <w:rPr>
          <w:rStyle w:val="FootnoteReference"/>
        </w:rPr>
        <w:footnoteRef/>
      </w:r>
      <w:r>
        <w:t xml:space="preserve"> See </w:t>
      </w:r>
      <w:r>
        <w:fldChar w:fldCharType="begin"/>
      </w:r>
      <w:r>
        <w:instrText xml:space="preserve"> REF _Ref522298476 \h </w:instrText>
      </w:r>
      <w:r>
        <w:fldChar w:fldCharType="separate"/>
      </w:r>
      <w:r>
        <w:t xml:space="preserve">Table </w:t>
      </w:r>
      <w:r>
        <w:rPr>
          <w:noProof/>
        </w:rPr>
        <w:t>5</w:t>
      </w:r>
      <w:r>
        <w:fldChar w:fldCharType="end"/>
      </w:r>
      <w:r>
        <w:t xml:space="preserve"> for a description of this dataset.</w:t>
      </w:r>
    </w:p>
  </w:footnote>
  <w:footnote w:id="19">
    <w:p w14:paraId="64A19235" w14:textId="74E54E0B" w:rsidR="00197A17" w:rsidRDefault="00197A17" w:rsidP="002500A2">
      <w:pPr>
        <w:pStyle w:val="FootnoteText"/>
      </w:pPr>
      <w:r>
        <w:rPr>
          <w:rStyle w:val="FootnoteReference"/>
        </w:rPr>
        <w:footnoteRef/>
      </w:r>
      <w:r>
        <w:t xml:space="preserve"> </w:t>
      </w:r>
      <w:hyperlink r:id="rId13" w:history="1">
        <w:r w:rsidRPr="003F3ECA">
          <w:rPr>
            <w:rStyle w:val="Hyperlink"/>
          </w:rPr>
          <w:t>https://github.com/jmcgeheeiv/pyfakefs</w:t>
        </w:r>
      </w:hyperlink>
      <w:r>
        <w:t xml:space="preserve"> </w:t>
      </w:r>
    </w:p>
  </w:footnote>
  <w:footnote w:id="20">
    <w:p w14:paraId="344ECF76" w14:textId="1BEFE02E" w:rsidR="00197A17" w:rsidRDefault="00197A17" w:rsidP="00A40E34">
      <w:pPr>
        <w:pStyle w:val="FootnoteText"/>
      </w:pPr>
      <w:r>
        <w:rPr>
          <w:rStyle w:val="FootnoteReference"/>
        </w:rPr>
        <w:footnoteRef/>
      </w:r>
      <w:r>
        <w:t xml:space="preserve"> </w:t>
      </w:r>
      <w:hyperlink r:id="rId14" w:history="1">
        <w:r w:rsidRPr="005C6AEF">
          <w:rPr>
            <w:rStyle w:val="Hyperlink"/>
          </w:rPr>
          <w:t>https://jqueryui.com/</w:t>
        </w:r>
      </w:hyperlink>
      <w:r>
        <w:t xml:space="preserve"> </w:t>
      </w:r>
    </w:p>
  </w:footnote>
  <w:footnote w:id="21">
    <w:p w14:paraId="346A12EE" w14:textId="5C77F2A4" w:rsidR="00197A17" w:rsidRDefault="00197A17">
      <w:pPr>
        <w:pStyle w:val="FootnoteText"/>
      </w:pPr>
      <w:r>
        <w:rPr>
          <w:rStyle w:val="FootnoteReference"/>
        </w:rPr>
        <w:footnoteRef/>
      </w:r>
      <w:r>
        <w:t xml:space="preserve"> </w:t>
      </w:r>
      <w:hyperlink r:id="rId15" w:history="1">
        <w:r w:rsidRPr="008C61A5">
          <w:rPr>
            <w:rStyle w:val="Hyperlink"/>
          </w:rPr>
          <w:t>https://github.com/pyenv/pyenv</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42827"/>
    <w:multiLevelType w:val="multilevel"/>
    <w:tmpl w:val="FE34B89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C2B0544"/>
    <w:multiLevelType w:val="hybridMultilevel"/>
    <w:tmpl w:val="670CAB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8C2C6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3AE3F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1130AE2"/>
    <w:multiLevelType w:val="hybridMultilevel"/>
    <w:tmpl w:val="3D2AC1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45B627C"/>
    <w:multiLevelType w:val="multilevel"/>
    <w:tmpl w:val="30C4544C"/>
    <w:lvl w:ilvl="0">
      <w:start w:val="1"/>
      <w:numFmt w:val="decimal"/>
      <w:suff w:val="space"/>
      <w:lvlText w:val="%1."/>
      <w:lvlJc w:val="left"/>
      <w:pPr>
        <w:ind w:left="360" w:hanging="360"/>
      </w:pPr>
      <w:rPr>
        <w:rFonts w:hint="default"/>
      </w:rPr>
    </w:lvl>
    <w:lvl w:ilvl="1">
      <w:start w:val="1"/>
      <w:numFmt w:val="decimal"/>
      <w:suff w:val="space"/>
      <w:lvlText w:val="%1.%2."/>
      <w:lvlJc w:val="left"/>
      <w:pPr>
        <w:ind w:left="792" w:hanging="650"/>
      </w:pPr>
      <w:rPr>
        <w:rFonts w:hint="default"/>
      </w:rPr>
    </w:lvl>
    <w:lvl w:ilvl="2">
      <w:start w:val="1"/>
      <w:numFmt w:val="decimal"/>
      <w:lvlText w:val="%1.%2.%3."/>
      <w:lvlJc w:val="left"/>
      <w:pPr>
        <w:ind w:left="1224" w:hanging="94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00F7AD2"/>
    <w:multiLevelType w:val="multilevel"/>
    <w:tmpl w:val="283E4132"/>
    <w:name w:val="NumberedHeadings"/>
    <w:lvl w:ilvl="0">
      <w:start w:val="1"/>
      <w:numFmt w:val="decimal"/>
      <w:pStyle w:val="Heading1"/>
      <w:lvlText w:val="%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5C9E71DB"/>
    <w:multiLevelType w:val="hybridMultilevel"/>
    <w:tmpl w:val="490CCD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DF435D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FB97F74"/>
    <w:multiLevelType w:val="multilevel"/>
    <w:tmpl w:val="9BDCBFA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80367DB"/>
    <w:multiLevelType w:val="multilevel"/>
    <w:tmpl w:val="0409001D"/>
    <w:name w:val="NumberedHeadings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2"/>
  </w:num>
  <w:num w:numId="2">
    <w:abstractNumId w:val="8"/>
  </w:num>
  <w:num w:numId="3">
    <w:abstractNumId w:val="3"/>
  </w:num>
  <w:num w:numId="4">
    <w:abstractNumId w:val="6"/>
  </w:num>
  <w:num w:numId="5">
    <w:abstractNumId w:val="9"/>
  </w:num>
  <w:num w:numId="6">
    <w:abstractNumId w:val="10"/>
  </w:num>
  <w:num w:numId="7">
    <w:abstractNumId w:val="5"/>
  </w:num>
  <w:num w:numId="8">
    <w:abstractNumId w:val="0"/>
  </w:num>
  <w:num w:numId="9">
    <w:abstractNumId w:val="4"/>
  </w:num>
  <w:num w:numId="10">
    <w:abstractNumId w:val="1"/>
  </w:num>
  <w:num w:numId="11">
    <w:abstractNumId w:val="7"/>
  </w:num>
  <w:num w:numId="1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3A5D"/>
    <w:rsid w:val="00006FA9"/>
    <w:rsid w:val="000152B8"/>
    <w:rsid w:val="00017388"/>
    <w:rsid w:val="000177A8"/>
    <w:rsid w:val="0002029C"/>
    <w:rsid w:val="00021B45"/>
    <w:rsid w:val="000221BA"/>
    <w:rsid w:val="00022855"/>
    <w:rsid w:val="0002714D"/>
    <w:rsid w:val="00027876"/>
    <w:rsid w:val="00032250"/>
    <w:rsid w:val="000401DD"/>
    <w:rsid w:val="000409F7"/>
    <w:rsid w:val="000426C1"/>
    <w:rsid w:val="0004418E"/>
    <w:rsid w:val="00044F3A"/>
    <w:rsid w:val="00047364"/>
    <w:rsid w:val="00050DB2"/>
    <w:rsid w:val="00052A54"/>
    <w:rsid w:val="00052B12"/>
    <w:rsid w:val="00052CB8"/>
    <w:rsid w:val="00055418"/>
    <w:rsid w:val="00056A8B"/>
    <w:rsid w:val="0006349A"/>
    <w:rsid w:val="00077A43"/>
    <w:rsid w:val="00081F39"/>
    <w:rsid w:val="000870FB"/>
    <w:rsid w:val="000A31D1"/>
    <w:rsid w:val="000A3F5E"/>
    <w:rsid w:val="000A6C6D"/>
    <w:rsid w:val="000A7C42"/>
    <w:rsid w:val="000B0F28"/>
    <w:rsid w:val="000B481F"/>
    <w:rsid w:val="000B615E"/>
    <w:rsid w:val="000B6AD8"/>
    <w:rsid w:val="000C2346"/>
    <w:rsid w:val="000C32F7"/>
    <w:rsid w:val="000C36B5"/>
    <w:rsid w:val="000C75C1"/>
    <w:rsid w:val="000D28FF"/>
    <w:rsid w:val="000D40BD"/>
    <w:rsid w:val="000E2A8A"/>
    <w:rsid w:val="000F4571"/>
    <w:rsid w:val="000F79AE"/>
    <w:rsid w:val="0010095F"/>
    <w:rsid w:val="001057A8"/>
    <w:rsid w:val="00106844"/>
    <w:rsid w:val="00110D11"/>
    <w:rsid w:val="001161F4"/>
    <w:rsid w:val="00116B3C"/>
    <w:rsid w:val="00117C35"/>
    <w:rsid w:val="001263C6"/>
    <w:rsid w:val="001320B1"/>
    <w:rsid w:val="001371DC"/>
    <w:rsid w:val="00151DC2"/>
    <w:rsid w:val="00157476"/>
    <w:rsid w:val="001602FF"/>
    <w:rsid w:val="0017547C"/>
    <w:rsid w:val="00175D7B"/>
    <w:rsid w:val="00190B3C"/>
    <w:rsid w:val="0019174A"/>
    <w:rsid w:val="00193A5D"/>
    <w:rsid w:val="00193AAE"/>
    <w:rsid w:val="00197A17"/>
    <w:rsid w:val="001A4702"/>
    <w:rsid w:val="001B3646"/>
    <w:rsid w:val="001B3CB0"/>
    <w:rsid w:val="001B60DC"/>
    <w:rsid w:val="001C0273"/>
    <w:rsid w:val="001C7848"/>
    <w:rsid w:val="001D16F1"/>
    <w:rsid w:val="001E3A31"/>
    <w:rsid w:val="001E648B"/>
    <w:rsid w:val="001F2BE8"/>
    <w:rsid w:val="001F4115"/>
    <w:rsid w:val="00201C7D"/>
    <w:rsid w:val="00202B76"/>
    <w:rsid w:val="002053A9"/>
    <w:rsid w:val="0021103A"/>
    <w:rsid w:val="00211A14"/>
    <w:rsid w:val="00230F17"/>
    <w:rsid w:val="002356D8"/>
    <w:rsid w:val="00242160"/>
    <w:rsid w:val="002470A0"/>
    <w:rsid w:val="00247A09"/>
    <w:rsid w:val="00247F7B"/>
    <w:rsid w:val="002500A2"/>
    <w:rsid w:val="00256873"/>
    <w:rsid w:val="00262C29"/>
    <w:rsid w:val="002675A1"/>
    <w:rsid w:val="0027072C"/>
    <w:rsid w:val="00273C3B"/>
    <w:rsid w:val="00274C4A"/>
    <w:rsid w:val="00274C8C"/>
    <w:rsid w:val="00280433"/>
    <w:rsid w:val="002805F2"/>
    <w:rsid w:val="00284012"/>
    <w:rsid w:val="002868FA"/>
    <w:rsid w:val="002B28E4"/>
    <w:rsid w:val="002B3AA2"/>
    <w:rsid w:val="002B6BDE"/>
    <w:rsid w:val="002B763F"/>
    <w:rsid w:val="002B79DB"/>
    <w:rsid w:val="002C09EA"/>
    <w:rsid w:val="002C2B6B"/>
    <w:rsid w:val="002C2CA4"/>
    <w:rsid w:val="002C4540"/>
    <w:rsid w:val="002D2C78"/>
    <w:rsid w:val="002D3C46"/>
    <w:rsid w:val="002E67F6"/>
    <w:rsid w:val="002F0EDE"/>
    <w:rsid w:val="002F4C40"/>
    <w:rsid w:val="002F4D66"/>
    <w:rsid w:val="003036DC"/>
    <w:rsid w:val="00303B80"/>
    <w:rsid w:val="00304373"/>
    <w:rsid w:val="00307A58"/>
    <w:rsid w:val="003135A8"/>
    <w:rsid w:val="003337D2"/>
    <w:rsid w:val="00335DE5"/>
    <w:rsid w:val="00342A4C"/>
    <w:rsid w:val="00343898"/>
    <w:rsid w:val="00347D55"/>
    <w:rsid w:val="003522A0"/>
    <w:rsid w:val="00352F03"/>
    <w:rsid w:val="00354329"/>
    <w:rsid w:val="00355089"/>
    <w:rsid w:val="003553A6"/>
    <w:rsid w:val="00360B22"/>
    <w:rsid w:val="00364C27"/>
    <w:rsid w:val="0036582B"/>
    <w:rsid w:val="003658CB"/>
    <w:rsid w:val="00371822"/>
    <w:rsid w:val="003765A6"/>
    <w:rsid w:val="003775F1"/>
    <w:rsid w:val="00380264"/>
    <w:rsid w:val="00393D7E"/>
    <w:rsid w:val="00395C9D"/>
    <w:rsid w:val="0039786B"/>
    <w:rsid w:val="003A262B"/>
    <w:rsid w:val="003A28A2"/>
    <w:rsid w:val="003A581C"/>
    <w:rsid w:val="003A7D4A"/>
    <w:rsid w:val="003B49DE"/>
    <w:rsid w:val="003C73BF"/>
    <w:rsid w:val="003C7484"/>
    <w:rsid w:val="003D0D2B"/>
    <w:rsid w:val="003D155A"/>
    <w:rsid w:val="003E14CF"/>
    <w:rsid w:val="003E3D76"/>
    <w:rsid w:val="003F47B1"/>
    <w:rsid w:val="00400691"/>
    <w:rsid w:val="00402E18"/>
    <w:rsid w:val="004055EF"/>
    <w:rsid w:val="00413088"/>
    <w:rsid w:val="004142DB"/>
    <w:rsid w:val="00416B70"/>
    <w:rsid w:val="00416EE0"/>
    <w:rsid w:val="00420179"/>
    <w:rsid w:val="004249E3"/>
    <w:rsid w:val="004251B1"/>
    <w:rsid w:val="00426D3B"/>
    <w:rsid w:val="00427370"/>
    <w:rsid w:val="00427895"/>
    <w:rsid w:val="00427AA2"/>
    <w:rsid w:val="00431230"/>
    <w:rsid w:val="00434F2A"/>
    <w:rsid w:val="004352A5"/>
    <w:rsid w:val="00443B11"/>
    <w:rsid w:val="00450726"/>
    <w:rsid w:val="00451A8A"/>
    <w:rsid w:val="00465353"/>
    <w:rsid w:val="00476142"/>
    <w:rsid w:val="00476C2A"/>
    <w:rsid w:val="00480471"/>
    <w:rsid w:val="00490868"/>
    <w:rsid w:val="00494DCF"/>
    <w:rsid w:val="004A0FCE"/>
    <w:rsid w:val="004B1689"/>
    <w:rsid w:val="004B3D94"/>
    <w:rsid w:val="004B4AE7"/>
    <w:rsid w:val="004B699A"/>
    <w:rsid w:val="004C09B8"/>
    <w:rsid w:val="004C2BA1"/>
    <w:rsid w:val="004C5BE5"/>
    <w:rsid w:val="004C6070"/>
    <w:rsid w:val="004C609C"/>
    <w:rsid w:val="004D15B8"/>
    <w:rsid w:val="004D56BD"/>
    <w:rsid w:val="004E1946"/>
    <w:rsid w:val="004E313E"/>
    <w:rsid w:val="004E6FAA"/>
    <w:rsid w:val="004F5DDB"/>
    <w:rsid w:val="004F63BD"/>
    <w:rsid w:val="004F6421"/>
    <w:rsid w:val="00501817"/>
    <w:rsid w:val="005041D5"/>
    <w:rsid w:val="00504C16"/>
    <w:rsid w:val="00506792"/>
    <w:rsid w:val="005100AB"/>
    <w:rsid w:val="00511850"/>
    <w:rsid w:val="00512BA2"/>
    <w:rsid w:val="00513162"/>
    <w:rsid w:val="0052272F"/>
    <w:rsid w:val="005231B2"/>
    <w:rsid w:val="0052585A"/>
    <w:rsid w:val="00526830"/>
    <w:rsid w:val="00526DCF"/>
    <w:rsid w:val="00527611"/>
    <w:rsid w:val="00527CB6"/>
    <w:rsid w:val="005332E4"/>
    <w:rsid w:val="005377C1"/>
    <w:rsid w:val="00537B9C"/>
    <w:rsid w:val="00540C85"/>
    <w:rsid w:val="005412C2"/>
    <w:rsid w:val="005428EA"/>
    <w:rsid w:val="005432D1"/>
    <w:rsid w:val="00543B3E"/>
    <w:rsid w:val="00543B93"/>
    <w:rsid w:val="005448EC"/>
    <w:rsid w:val="00544A9B"/>
    <w:rsid w:val="00544FBE"/>
    <w:rsid w:val="00550799"/>
    <w:rsid w:val="00552FC8"/>
    <w:rsid w:val="00554024"/>
    <w:rsid w:val="00554758"/>
    <w:rsid w:val="005564F8"/>
    <w:rsid w:val="00557602"/>
    <w:rsid w:val="00561904"/>
    <w:rsid w:val="0056340C"/>
    <w:rsid w:val="00565D47"/>
    <w:rsid w:val="005740DB"/>
    <w:rsid w:val="00577B66"/>
    <w:rsid w:val="005821CD"/>
    <w:rsid w:val="00584AE6"/>
    <w:rsid w:val="00584F16"/>
    <w:rsid w:val="00585C7A"/>
    <w:rsid w:val="005870F2"/>
    <w:rsid w:val="00590453"/>
    <w:rsid w:val="005A2A2F"/>
    <w:rsid w:val="005A2D19"/>
    <w:rsid w:val="005A40D0"/>
    <w:rsid w:val="005A4174"/>
    <w:rsid w:val="005A7521"/>
    <w:rsid w:val="005B0648"/>
    <w:rsid w:val="005B2133"/>
    <w:rsid w:val="005B380A"/>
    <w:rsid w:val="005C0347"/>
    <w:rsid w:val="005C385D"/>
    <w:rsid w:val="005C4926"/>
    <w:rsid w:val="005D67CF"/>
    <w:rsid w:val="005D751E"/>
    <w:rsid w:val="005D7D24"/>
    <w:rsid w:val="005E063B"/>
    <w:rsid w:val="005E2729"/>
    <w:rsid w:val="005E29DB"/>
    <w:rsid w:val="005E3628"/>
    <w:rsid w:val="005E55F9"/>
    <w:rsid w:val="005F3FCD"/>
    <w:rsid w:val="005F7FA0"/>
    <w:rsid w:val="00600C78"/>
    <w:rsid w:val="00603972"/>
    <w:rsid w:val="006164FE"/>
    <w:rsid w:val="00617AE4"/>
    <w:rsid w:val="0062088A"/>
    <w:rsid w:val="00621C4B"/>
    <w:rsid w:val="00622047"/>
    <w:rsid w:val="00622E2C"/>
    <w:rsid w:val="00626F4E"/>
    <w:rsid w:val="00627CC1"/>
    <w:rsid w:val="006301DD"/>
    <w:rsid w:val="0063745B"/>
    <w:rsid w:val="006379E7"/>
    <w:rsid w:val="00640234"/>
    <w:rsid w:val="00650C79"/>
    <w:rsid w:val="00653826"/>
    <w:rsid w:val="00653F00"/>
    <w:rsid w:val="00663D0E"/>
    <w:rsid w:val="0066535B"/>
    <w:rsid w:val="00675FD3"/>
    <w:rsid w:val="00680F1A"/>
    <w:rsid w:val="00683206"/>
    <w:rsid w:val="0068377F"/>
    <w:rsid w:val="00683926"/>
    <w:rsid w:val="00684D0B"/>
    <w:rsid w:val="00684D9F"/>
    <w:rsid w:val="006924A3"/>
    <w:rsid w:val="006A0B2D"/>
    <w:rsid w:val="006A5253"/>
    <w:rsid w:val="006A5D44"/>
    <w:rsid w:val="006A7C11"/>
    <w:rsid w:val="006B3326"/>
    <w:rsid w:val="006B43EF"/>
    <w:rsid w:val="006B5065"/>
    <w:rsid w:val="006C2606"/>
    <w:rsid w:val="006C402F"/>
    <w:rsid w:val="006C5033"/>
    <w:rsid w:val="006D1EF3"/>
    <w:rsid w:val="006D5D16"/>
    <w:rsid w:val="006F14DB"/>
    <w:rsid w:val="006F1880"/>
    <w:rsid w:val="006F4932"/>
    <w:rsid w:val="006F59FF"/>
    <w:rsid w:val="006F5BB3"/>
    <w:rsid w:val="006F7372"/>
    <w:rsid w:val="006F7B33"/>
    <w:rsid w:val="00702814"/>
    <w:rsid w:val="007035F2"/>
    <w:rsid w:val="00712118"/>
    <w:rsid w:val="00725562"/>
    <w:rsid w:val="007260E0"/>
    <w:rsid w:val="0073251E"/>
    <w:rsid w:val="00742210"/>
    <w:rsid w:val="00745E44"/>
    <w:rsid w:val="00747A69"/>
    <w:rsid w:val="00753E65"/>
    <w:rsid w:val="00754CCA"/>
    <w:rsid w:val="00756306"/>
    <w:rsid w:val="00756F3D"/>
    <w:rsid w:val="00776694"/>
    <w:rsid w:val="007779CF"/>
    <w:rsid w:val="0078024C"/>
    <w:rsid w:val="00782663"/>
    <w:rsid w:val="00783079"/>
    <w:rsid w:val="00787F11"/>
    <w:rsid w:val="00790691"/>
    <w:rsid w:val="007923F8"/>
    <w:rsid w:val="007928A1"/>
    <w:rsid w:val="00792D38"/>
    <w:rsid w:val="00794CF7"/>
    <w:rsid w:val="0079500D"/>
    <w:rsid w:val="00797DBF"/>
    <w:rsid w:val="007A4080"/>
    <w:rsid w:val="007A6169"/>
    <w:rsid w:val="007A6755"/>
    <w:rsid w:val="007A6FF9"/>
    <w:rsid w:val="007A715F"/>
    <w:rsid w:val="007B380C"/>
    <w:rsid w:val="007B7BFA"/>
    <w:rsid w:val="007C01C7"/>
    <w:rsid w:val="007C59EE"/>
    <w:rsid w:val="007D66AB"/>
    <w:rsid w:val="007E01D1"/>
    <w:rsid w:val="007E2067"/>
    <w:rsid w:val="007E5597"/>
    <w:rsid w:val="007F39FD"/>
    <w:rsid w:val="007F4919"/>
    <w:rsid w:val="007F5092"/>
    <w:rsid w:val="007F6C6A"/>
    <w:rsid w:val="00800A55"/>
    <w:rsid w:val="00801010"/>
    <w:rsid w:val="008063B5"/>
    <w:rsid w:val="0081302E"/>
    <w:rsid w:val="008132E0"/>
    <w:rsid w:val="008237D1"/>
    <w:rsid w:val="00827F69"/>
    <w:rsid w:val="0083348D"/>
    <w:rsid w:val="008351BC"/>
    <w:rsid w:val="0085388D"/>
    <w:rsid w:val="0085749D"/>
    <w:rsid w:val="008634AB"/>
    <w:rsid w:val="00872E55"/>
    <w:rsid w:val="008760A4"/>
    <w:rsid w:val="00880B62"/>
    <w:rsid w:val="00884B08"/>
    <w:rsid w:val="00887A21"/>
    <w:rsid w:val="00891BC9"/>
    <w:rsid w:val="0089379E"/>
    <w:rsid w:val="0089684E"/>
    <w:rsid w:val="00896DEC"/>
    <w:rsid w:val="008A1715"/>
    <w:rsid w:val="008A1C64"/>
    <w:rsid w:val="008A4561"/>
    <w:rsid w:val="008A7D4E"/>
    <w:rsid w:val="008B180A"/>
    <w:rsid w:val="008C0B81"/>
    <w:rsid w:val="008C47E2"/>
    <w:rsid w:val="008C4C83"/>
    <w:rsid w:val="008C57C2"/>
    <w:rsid w:val="008C77A5"/>
    <w:rsid w:val="008D1FF9"/>
    <w:rsid w:val="008D6348"/>
    <w:rsid w:val="008E0066"/>
    <w:rsid w:val="008E1991"/>
    <w:rsid w:val="008E2073"/>
    <w:rsid w:val="008E62AE"/>
    <w:rsid w:val="008E6940"/>
    <w:rsid w:val="008E6E9C"/>
    <w:rsid w:val="008F1B1B"/>
    <w:rsid w:val="008F3307"/>
    <w:rsid w:val="008F4854"/>
    <w:rsid w:val="008F629F"/>
    <w:rsid w:val="008F67D3"/>
    <w:rsid w:val="008F774B"/>
    <w:rsid w:val="00913ED5"/>
    <w:rsid w:val="00914DFE"/>
    <w:rsid w:val="00916AC4"/>
    <w:rsid w:val="00916E5D"/>
    <w:rsid w:val="0092437C"/>
    <w:rsid w:val="00926F99"/>
    <w:rsid w:val="00927708"/>
    <w:rsid w:val="00931EA4"/>
    <w:rsid w:val="00943E8B"/>
    <w:rsid w:val="009449A7"/>
    <w:rsid w:val="00950CF3"/>
    <w:rsid w:val="009529F8"/>
    <w:rsid w:val="00962FDB"/>
    <w:rsid w:val="00963A38"/>
    <w:rsid w:val="00965EAF"/>
    <w:rsid w:val="00967B52"/>
    <w:rsid w:val="00967DB0"/>
    <w:rsid w:val="00972B17"/>
    <w:rsid w:val="00974C59"/>
    <w:rsid w:val="00980511"/>
    <w:rsid w:val="00980766"/>
    <w:rsid w:val="00982D8F"/>
    <w:rsid w:val="009871F6"/>
    <w:rsid w:val="009911B3"/>
    <w:rsid w:val="00996E5F"/>
    <w:rsid w:val="009A1389"/>
    <w:rsid w:val="009A2E00"/>
    <w:rsid w:val="009A365A"/>
    <w:rsid w:val="009B4D0F"/>
    <w:rsid w:val="009C05BD"/>
    <w:rsid w:val="009C3C88"/>
    <w:rsid w:val="009C76D8"/>
    <w:rsid w:val="009C7B80"/>
    <w:rsid w:val="009D408A"/>
    <w:rsid w:val="009D7092"/>
    <w:rsid w:val="009E0DB0"/>
    <w:rsid w:val="009E5BF2"/>
    <w:rsid w:val="009E6780"/>
    <w:rsid w:val="009F0913"/>
    <w:rsid w:val="00A004B3"/>
    <w:rsid w:val="00A04264"/>
    <w:rsid w:val="00A25397"/>
    <w:rsid w:val="00A3134B"/>
    <w:rsid w:val="00A34810"/>
    <w:rsid w:val="00A40E34"/>
    <w:rsid w:val="00A424A4"/>
    <w:rsid w:val="00A52AD6"/>
    <w:rsid w:val="00A54A3F"/>
    <w:rsid w:val="00A55837"/>
    <w:rsid w:val="00A571E0"/>
    <w:rsid w:val="00A63FB5"/>
    <w:rsid w:val="00A67806"/>
    <w:rsid w:val="00A705AF"/>
    <w:rsid w:val="00A73C41"/>
    <w:rsid w:val="00A74463"/>
    <w:rsid w:val="00A7452C"/>
    <w:rsid w:val="00A7558F"/>
    <w:rsid w:val="00A835AD"/>
    <w:rsid w:val="00A8382A"/>
    <w:rsid w:val="00A84874"/>
    <w:rsid w:val="00A87CEA"/>
    <w:rsid w:val="00A90A12"/>
    <w:rsid w:val="00AA073C"/>
    <w:rsid w:val="00AA1A20"/>
    <w:rsid w:val="00AA3C1A"/>
    <w:rsid w:val="00AA473A"/>
    <w:rsid w:val="00AC0C71"/>
    <w:rsid w:val="00AC2C13"/>
    <w:rsid w:val="00AC72C6"/>
    <w:rsid w:val="00AC765F"/>
    <w:rsid w:val="00AD188F"/>
    <w:rsid w:val="00AD58F4"/>
    <w:rsid w:val="00AD7F31"/>
    <w:rsid w:val="00AE0B12"/>
    <w:rsid w:val="00AE592A"/>
    <w:rsid w:val="00B01359"/>
    <w:rsid w:val="00B026F0"/>
    <w:rsid w:val="00B064A5"/>
    <w:rsid w:val="00B07DDB"/>
    <w:rsid w:val="00B1174A"/>
    <w:rsid w:val="00B17AF5"/>
    <w:rsid w:val="00B20458"/>
    <w:rsid w:val="00B3157A"/>
    <w:rsid w:val="00B353BD"/>
    <w:rsid w:val="00B36080"/>
    <w:rsid w:val="00B37301"/>
    <w:rsid w:val="00B40A17"/>
    <w:rsid w:val="00B413D6"/>
    <w:rsid w:val="00B4470F"/>
    <w:rsid w:val="00B4766E"/>
    <w:rsid w:val="00B55239"/>
    <w:rsid w:val="00B56856"/>
    <w:rsid w:val="00B62F43"/>
    <w:rsid w:val="00B64DF6"/>
    <w:rsid w:val="00B6642C"/>
    <w:rsid w:val="00B67038"/>
    <w:rsid w:val="00B67612"/>
    <w:rsid w:val="00B706D9"/>
    <w:rsid w:val="00B72AB4"/>
    <w:rsid w:val="00B7557D"/>
    <w:rsid w:val="00B800C2"/>
    <w:rsid w:val="00B86607"/>
    <w:rsid w:val="00B95C77"/>
    <w:rsid w:val="00B97C55"/>
    <w:rsid w:val="00BA2C19"/>
    <w:rsid w:val="00BA2DD4"/>
    <w:rsid w:val="00BA4A62"/>
    <w:rsid w:val="00BA5C5F"/>
    <w:rsid w:val="00BA6678"/>
    <w:rsid w:val="00BB0278"/>
    <w:rsid w:val="00BB212D"/>
    <w:rsid w:val="00BB26B7"/>
    <w:rsid w:val="00BB2C0B"/>
    <w:rsid w:val="00BB3DE8"/>
    <w:rsid w:val="00BB4AB7"/>
    <w:rsid w:val="00BC37AA"/>
    <w:rsid w:val="00BC60BD"/>
    <w:rsid w:val="00BD12AF"/>
    <w:rsid w:val="00BD16F5"/>
    <w:rsid w:val="00BD4FDC"/>
    <w:rsid w:val="00BE7E02"/>
    <w:rsid w:val="00BF09C4"/>
    <w:rsid w:val="00BF342B"/>
    <w:rsid w:val="00C01EB0"/>
    <w:rsid w:val="00C02342"/>
    <w:rsid w:val="00C068B4"/>
    <w:rsid w:val="00C12C88"/>
    <w:rsid w:val="00C15B43"/>
    <w:rsid w:val="00C1779D"/>
    <w:rsid w:val="00C21124"/>
    <w:rsid w:val="00C214A1"/>
    <w:rsid w:val="00C2183B"/>
    <w:rsid w:val="00C2498C"/>
    <w:rsid w:val="00C30043"/>
    <w:rsid w:val="00C31F74"/>
    <w:rsid w:val="00C32FD7"/>
    <w:rsid w:val="00C4045C"/>
    <w:rsid w:val="00C416FE"/>
    <w:rsid w:val="00C434FE"/>
    <w:rsid w:val="00C441E3"/>
    <w:rsid w:val="00C51ED5"/>
    <w:rsid w:val="00C558BD"/>
    <w:rsid w:val="00C57582"/>
    <w:rsid w:val="00C65491"/>
    <w:rsid w:val="00C705A4"/>
    <w:rsid w:val="00C71376"/>
    <w:rsid w:val="00C83350"/>
    <w:rsid w:val="00C83AB7"/>
    <w:rsid w:val="00C91848"/>
    <w:rsid w:val="00C92F13"/>
    <w:rsid w:val="00C9416A"/>
    <w:rsid w:val="00C949A8"/>
    <w:rsid w:val="00CA3D7F"/>
    <w:rsid w:val="00CA7065"/>
    <w:rsid w:val="00CB05E2"/>
    <w:rsid w:val="00CB1C8E"/>
    <w:rsid w:val="00CB47C3"/>
    <w:rsid w:val="00CB6E7C"/>
    <w:rsid w:val="00CD06DA"/>
    <w:rsid w:val="00CE38F3"/>
    <w:rsid w:val="00CF5D56"/>
    <w:rsid w:val="00CF6720"/>
    <w:rsid w:val="00D025B4"/>
    <w:rsid w:val="00D05CE3"/>
    <w:rsid w:val="00D061B5"/>
    <w:rsid w:val="00D146A5"/>
    <w:rsid w:val="00D15A75"/>
    <w:rsid w:val="00D17BF4"/>
    <w:rsid w:val="00D21B78"/>
    <w:rsid w:val="00D27ED9"/>
    <w:rsid w:val="00D370FC"/>
    <w:rsid w:val="00D4057C"/>
    <w:rsid w:val="00D40D46"/>
    <w:rsid w:val="00D4701C"/>
    <w:rsid w:val="00D51F83"/>
    <w:rsid w:val="00D51F9B"/>
    <w:rsid w:val="00D53881"/>
    <w:rsid w:val="00D54EF6"/>
    <w:rsid w:val="00D55299"/>
    <w:rsid w:val="00D56F72"/>
    <w:rsid w:val="00D62C5D"/>
    <w:rsid w:val="00D65CAC"/>
    <w:rsid w:val="00D72A77"/>
    <w:rsid w:val="00D72AB6"/>
    <w:rsid w:val="00D75AF0"/>
    <w:rsid w:val="00D77F19"/>
    <w:rsid w:val="00D81BE3"/>
    <w:rsid w:val="00D84065"/>
    <w:rsid w:val="00D85C71"/>
    <w:rsid w:val="00D85EF4"/>
    <w:rsid w:val="00D92013"/>
    <w:rsid w:val="00D95F5A"/>
    <w:rsid w:val="00DA17EB"/>
    <w:rsid w:val="00DA76EC"/>
    <w:rsid w:val="00DB2F86"/>
    <w:rsid w:val="00DC19BE"/>
    <w:rsid w:val="00DC1BD0"/>
    <w:rsid w:val="00DC67B3"/>
    <w:rsid w:val="00DC7DCA"/>
    <w:rsid w:val="00DD24C9"/>
    <w:rsid w:val="00DD69D0"/>
    <w:rsid w:val="00DD7085"/>
    <w:rsid w:val="00DE1F21"/>
    <w:rsid w:val="00DE5111"/>
    <w:rsid w:val="00DF4CA4"/>
    <w:rsid w:val="00DF57A8"/>
    <w:rsid w:val="00DF5B2B"/>
    <w:rsid w:val="00DF6FFD"/>
    <w:rsid w:val="00DF75D0"/>
    <w:rsid w:val="00E00D54"/>
    <w:rsid w:val="00E02A1C"/>
    <w:rsid w:val="00E036B1"/>
    <w:rsid w:val="00E03A85"/>
    <w:rsid w:val="00E05DF9"/>
    <w:rsid w:val="00E07B62"/>
    <w:rsid w:val="00E07EB5"/>
    <w:rsid w:val="00E1054A"/>
    <w:rsid w:val="00E125BA"/>
    <w:rsid w:val="00E160BD"/>
    <w:rsid w:val="00E17D45"/>
    <w:rsid w:val="00E407B0"/>
    <w:rsid w:val="00E43BCC"/>
    <w:rsid w:val="00E4435F"/>
    <w:rsid w:val="00E445CA"/>
    <w:rsid w:val="00E47FB3"/>
    <w:rsid w:val="00E507ED"/>
    <w:rsid w:val="00E507F3"/>
    <w:rsid w:val="00E57D4E"/>
    <w:rsid w:val="00E67CD5"/>
    <w:rsid w:val="00E71B69"/>
    <w:rsid w:val="00E72884"/>
    <w:rsid w:val="00E76742"/>
    <w:rsid w:val="00E778AB"/>
    <w:rsid w:val="00E86415"/>
    <w:rsid w:val="00E913E8"/>
    <w:rsid w:val="00E929BE"/>
    <w:rsid w:val="00E95AC3"/>
    <w:rsid w:val="00EA004D"/>
    <w:rsid w:val="00EA1A16"/>
    <w:rsid w:val="00EA355D"/>
    <w:rsid w:val="00EA3BAC"/>
    <w:rsid w:val="00EA6076"/>
    <w:rsid w:val="00EB19F3"/>
    <w:rsid w:val="00EB2FAB"/>
    <w:rsid w:val="00EC1C33"/>
    <w:rsid w:val="00EC5B22"/>
    <w:rsid w:val="00ED53F7"/>
    <w:rsid w:val="00ED749B"/>
    <w:rsid w:val="00EE5550"/>
    <w:rsid w:val="00EE5CB0"/>
    <w:rsid w:val="00EF04C6"/>
    <w:rsid w:val="00EF04CB"/>
    <w:rsid w:val="00EF2DEF"/>
    <w:rsid w:val="00EF60F1"/>
    <w:rsid w:val="00EF7AC9"/>
    <w:rsid w:val="00F11087"/>
    <w:rsid w:val="00F122E9"/>
    <w:rsid w:val="00F14EDC"/>
    <w:rsid w:val="00F23E35"/>
    <w:rsid w:val="00F2435C"/>
    <w:rsid w:val="00F26CB3"/>
    <w:rsid w:val="00F277A3"/>
    <w:rsid w:val="00F279E4"/>
    <w:rsid w:val="00F34415"/>
    <w:rsid w:val="00F34963"/>
    <w:rsid w:val="00F36922"/>
    <w:rsid w:val="00F412EC"/>
    <w:rsid w:val="00F636C8"/>
    <w:rsid w:val="00F650A8"/>
    <w:rsid w:val="00F7050E"/>
    <w:rsid w:val="00F72112"/>
    <w:rsid w:val="00F72C77"/>
    <w:rsid w:val="00F76F99"/>
    <w:rsid w:val="00F77044"/>
    <w:rsid w:val="00F77D3A"/>
    <w:rsid w:val="00F80453"/>
    <w:rsid w:val="00F913B6"/>
    <w:rsid w:val="00F92BF3"/>
    <w:rsid w:val="00F942ED"/>
    <w:rsid w:val="00F95818"/>
    <w:rsid w:val="00F97731"/>
    <w:rsid w:val="00F97924"/>
    <w:rsid w:val="00FA5667"/>
    <w:rsid w:val="00FB202A"/>
    <w:rsid w:val="00FB374A"/>
    <w:rsid w:val="00FB4051"/>
    <w:rsid w:val="00FB716D"/>
    <w:rsid w:val="00FC1F04"/>
    <w:rsid w:val="00FC504B"/>
    <w:rsid w:val="00FD28B3"/>
    <w:rsid w:val="00FD31DA"/>
    <w:rsid w:val="00FD450F"/>
    <w:rsid w:val="00FE14A5"/>
    <w:rsid w:val="00FE6652"/>
    <w:rsid w:val="00FE6F9D"/>
    <w:rsid w:val="00FF689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88ED5F"/>
  <w15:chartTrackingRefBased/>
  <w15:docId w15:val="{90418875-561F-B346-A1C3-774958CAFC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eastAsiaTheme="minorEastAsia"/>
    </w:rPr>
  </w:style>
  <w:style w:type="paragraph" w:styleId="Heading1">
    <w:name w:val="heading 1"/>
    <w:basedOn w:val="Normal"/>
    <w:next w:val="Normal"/>
    <w:link w:val="Heading1Char"/>
    <w:uiPriority w:val="9"/>
    <w:qFormat/>
    <w:rsid w:val="00D56F72"/>
    <w:pPr>
      <w:keepNext/>
      <w:keepLines/>
      <w:numPr>
        <w:numId w:val="4"/>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E6F9D"/>
    <w:pPr>
      <w:keepNext/>
      <w:keepLines/>
      <w:numPr>
        <w:ilvl w:val="1"/>
        <w:numId w:val="4"/>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56F72"/>
    <w:pPr>
      <w:keepNext/>
      <w:keepLines/>
      <w:numPr>
        <w:ilvl w:val="2"/>
        <w:numId w:val="4"/>
      </w:numPr>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D24C9"/>
    <w:rPr>
      <w:rFonts w:eastAsiaTheme="minorEastAsia"/>
      <w:sz w:val="22"/>
      <w:szCs w:val="22"/>
      <w:lang w:val="en-US" w:eastAsia="zh-CN"/>
    </w:rPr>
  </w:style>
  <w:style w:type="character" w:customStyle="1" w:styleId="NoSpacingChar">
    <w:name w:val="No Spacing Char"/>
    <w:basedOn w:val="DefaultParagraphFont"/>
    <w:link w:val="NoSpacing"/>
    <w:uiPriority w:val="1"/>
    <w:rsid w:val="00DD24C9"/>
    <w:rPr>
      <w:rFonts w:eastAsiaTheme="minorEastAsia"/>
      <w:sz w:val="22"/>
      <w:szCs w:val="22"/>
      <w:lang w:val="en-US" w:eastAsia="zh-CN"/>
    </w:rPr>
  </w:style>
  <w:style w:type="character" w:styleId="Hyperlink">
    <w:name w:val="Hyperlink"/>
    <w:basedOn w:val="DefaultParagraphFont"/>
    <w:uiPriority w:val="99"/>
    <w:unhideWhenUsed/>
    <w:rsid w:val="00DD24C9"/>
    <w:rPr>
      <w:color w:val="0563C1" w:themeColor="hyperlink"/>
      <w:u w:val="single"/>
    </w:rPr>
  </w:style>
  <w:style w:type="character" w:styleId="UnresolvedMention">
    <w:name w:val="Unresolved Mention"/>
    <w:basedOn w:val="DefaultParagraphFont"/>
    <w:uiPriority w:val="99"/>
    <w:semiHidden/>
    <w:unhideWhenUsed/>
    <w:rsid w:val="00DD24C9"/>
    <w:rPr>
      <w:color w:val="605E5C"/>
      <w:shd w:val="clear" w:color="auto" w:fill="E1DFDD"/>
    </w:rPr>
  </w:style>
  <w:style w:type="character" w:customStyle="1" w:styleId="Heading1Char">
    <w:name w:val="Heading 1 Char"/>
    <w:basedOn w:val="DefaultParagraphFont"/>
    <w:link w:val="Heading1"/>
    <w:uiPriority w:val="9"/>
    <w:rsid w:val="00A424A4"/>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424A4"/>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A424A4"/>
    <w:pPr>
      <w:spacing w:before="120"/>
    </w:pPr>
    <w:rPr>
      <w:b/>
      <w:bCs/>
      <w:i/>
      <w:iCs/>
    </w:rPr>
  </w:style>
  <w:style w:type="paragraph" w:styleId="TOC2">
    <w:name w:val="toc 2"/>
    <w:basedOn w:val="Normal"/>
    <w:next w:val="Normal"/>
    <w:autoRedefine/>
    <w:uiPriority w:val="39"/>
    <w:unhideWhenUsed/>
    <w:rsid w:val="00A424A4"/>
    <w:pPr>
      <w:spacing w:before="120"/>
      <w:ind w:left="240"/>
    </w:pPr>
    <w:rPr>
      <w:b/>
      <w:bCs/>
      <w:sz w:val="22"/>
      <w:szCs w:val="22"/>
    </w:rPr>
  </w:style>
  <w:style w:type="paragraph" w:styleId="TOC3">
    <w:name w:val="toc 3"/>
    <w:basedOn w:val="Normal"/>
    <w:next w:val="Normal"/>
    <w:autoRedefine/>
    <w:uiPriority w:val="39"/>
    <w:unhideWhenUsed/>
    <w:rsid w:val="00A424A4"/>
    <w:pPr>
      <w:ind w:left="480"/>
    </w:pPr>
    <w:rPr>
      <w:sz w:val="20"/>
      <w:szCs w:val="20"/>
    </w:rPr>
  </w:style>
  <w:style w:type="paragraph" w:styleId="TOC4">
    <w:name w:val="toc 4"/>
    <w:basedOn w:val="Normal"/>
    <w:next w:val="Normal"/>
    <w:autoRedefine/>
    <w:uiPriority w:val="39"/>
    <w:unhideWhenUsed/>
    <w:rsid w:val="00A424A4"/>
    <w:pPr>
      <w:ind w:left="720"/>
    </w:pPr>
    <w:rPr>
      <w:sz w:val="20"/>
      <w:szCs w:val="20"/>
    </w:rPr>
  </w:style>
  <w:style w:type="paragraph" w:styleId="TOC5">
    <w:name w:val="toc 5"/>
    <w:basedOn w:val="Normal"/>
    <w:next w:val="Normal"/>
    <w:autoRedefine/>
    <w:uiPriority w:val="39"/>
    <w:unhideWhenUsed/>
    <w:rsid w:val="00A424A4"/>
    <w:pPr>
      <w:ind w:left="960"/>
    </w:pPr>
    <w:rPr>
      <w:sz w:val="20"/>
      <w:szCs w:val="20"/>
    </w:rPr>
  </w:style>
  <w:style w:type="paragraph" w:styleId="TOC6">
    <w:name w:val="toc 6"/>
    <w:basedOn w:val="Normal"/>
    <w:next w:val="Normal"/>
    <w:autoRedefine/>
    <w:uiPriority w:val="39"/>
    <w:unhideWhenUsed/>
    <w:rsid w:val="00A424A4"/>
    <w:pPr>
      <w:ind w:left="1200"/>
    </w:pPr>
    <w:rPr>
      <w:sz w:val="20"/>
      <w:szCs w:val="20"/>
    </w:rPr>
  </w:style>
  <w:style w:type="paragraph" w:styleId="TOC7">
    <w:name w:val="toc 7"/>
    <w:basedOn w:val="Normal"/>
    <w:next w:val="Normal"/>
    <w:autoRedefine/>
    <w:uiPriority w:val="39"/>
    <w:unhideWhenUsed/>
    <w:rsid w:val="00A424A4"/>
    <w:pPr>
      <w:ind w:left="1440"/>
    </w:pPr>
    <w:rPr>
      <w:sz w:val="20"/>
      <w:szCs w:val="20"/>
    </w:rPr>
  </w:style>
  <w:style w:type="paragraph" w:styleId="TOC8">
    <w:name w:val="toc 8"/>
    <w:basedOn w:val="Normal"/>
    <w:next w:val="Normal"/>
    <w:autoRedefine/>
    <w:uiPriority w:val="39"/>
    <w:unhideWhenUsed/>
    <w:rsid w:val="00A424A4"/>
    <w:pPr>
      <w:ind w:left="1680"/>
    </w:pPr>
    <w:rPr>
      <w:sz w:val="20"/>
      <w:szCs w:val="20"/>
    </w:rPr>
  </w:style>
  <w:style w:type="paragraph" w:styleId="TOC9">
    <w:name w:val="toc 9"/>
    <w:basedOn w:val="Normal"/>
    <w:next w:val="Normal"/>
    <w:autoRedefine/>
    <w:uiPriority w:val="39"/>
    <w:unhideWhenUsed/>
    <w:rsid w:val="00A424A4"/>
    <w:pPr>
      <w:ind w:left="1920"/>
    </w:pPr>
    <w:rPr>
      <w:sz w:val="20"/>
      <w:szCs w:val="20"/>
    </w:rPr>
  </w:style>
  <w:style w:type="character" w:customStyle="1" w:styleId="Heading2Char">
    <w:name w:val="Heading 2 Char"/>
    <w:basedOn w:val="DefaultParagraphFont"/>
    <w:link w:val="Heading2"/>
    <w:uiPriority w:val="9"/>
    <w:rsid w:val="00FE6F9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142DB"/>
    <w:rPr>
      <w:rFonts w:asciiTheme="majorHAnsi" w:eastAsiaTheme="majorEastAsia" w:hAnsiTheme="majorHAnsi" w:cstheme="majorBidi"/>
      <w:color w:val="1F3763" w:themeColor="accent1" w:themeShade="7F"/>
    </w:rPr>
  </w:style>
  <w:style w:type="paragraph" w:styleId="Caption">
    <w:name w:val="caption"/>
    <w:basedOn w:val="Normal"/>
    <w:next w:val="Normal"/>
    <w:uiPriority w:val="35"/>
    <w:unhideWhenUsed/>
    <w:qFormat/>
    <w:rsid w:val="004C2BA1"/>
    <w:pPr>
      <w:spacing w:after="200"/>
    </w:pPr>
    <w:rPr>
      <w:i/>
      <w:iCs/>
      <w:color w:val="44546A" w:themeColor="text2"/>
      <w:sz w:val="18"/>
      <w:szCs w:val="18"/>
    </w:rPr>
  </w:style>
  <w:style w:type="paragraph" w:styleId="FootnoteText">
    <w:name w:val="footnote text"/>
    <w:basedOn w:val="Normal"/>
    <w:link w:val="FootnoteTextChar"/>
    <w:uiPriority w:val="99"/>
    <w:semiHidden/>
    <w:unhideWhenUsed/>
    <w:rsid w:val="00540C85"/>
    <w:rPr>
      <w:sz w:val="20"/>
      <w:szCs w:val="20"/>
    </w:rPr>
  </w:style>
  <w:style w:type="character" w:customStyle="1" w:styleId="FootnoteTextChar">
    <w:name w:val="Footnote Text Char"/>
    <w:basedOn w:val="DefaultParagraphFont"/>
    <w:link w:val="FootnoteText"/>
    <w:uiPriority w:val="99"/>
    <w:semiHidden/>
    <w:rsid w:val="00540C85"/>
    <w:rPr>
      <w:sz w:val="20"/>
      <w:szCs w:val="20"/>
    </w:rPr>
  </w:style>
  <w:style w:type="character" w:styleId="FootnoteReference">
    <w:name w:val="footnote reference"/>
    <w:basedOn w:val="DefaultParagraphFont"/>
    <w:uiPriority w:val="99"/>
    <w:semiHidden/>
    <w:unhideWhenUsed/>
    <w:rsid w:val="00540C85"/>
    <w:rPr>
      <w:vertAlign w:val="superscript"/>
    </w:rPr>
  </w:style>
  <w:style w:type="table" w:styleId="TableGrid">
    <w:name w:val="Table Grid"/>
    <w:basedOn w:val="TableNormal"/>
    <w:uiPriority w:val="39"/>
    <w:rsid w:val="00BA2C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B380A"/>
    <w:pPr>
      <w:ind w:left="720"/>
      <w:contextualSpacing/>
    </w:pPr>
  </w:style>
  <w:style w:type="paragraph" w:styleId="HTMLPreformatted">
    <w:name w:val="HTML Preformatted"/>
    <w:basedOn w:val="Normal"/>
    <w:link w:val="HTMLPreformattedChar"/>
    <w:uiPriority w:val="99"/>
    <w:semiHidden/>
    <w:unhideWhenUsed/>
    <w:rsid w:val="005131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13162"/>
    <w:rPr>
      <w:rFonts w:ascii="Courier New" w:eastAsia="Times New Roman" w:hAnsi="Courier New" w:cs="Courier New"/>
      <w:sz w:val="20"/>
      <w:szCs w:val="20"/>
    </w:rPr>
  </w:style>
  <w:style w:type="paragraph" w:styleId="TableofFigures">
    <w:name w:val="table of figures"/>
    <w:basedOn w:val="Normal"/>
    <w:next w:val="Normal"/>
    <w:uiPriority w:val="99"/>
    <w:unhideWhenUsed/>
    <w:rsid w:val="00C068B4"/>
  </w:style>
  <w:style w:type="paragraph" w:styleId="Footer">
    <w:name w:val="footer"/>
    <w:basedOn w:val="Normal"/>
    <w:link w:val="FooterChar"/>
    <w:uiPriority w:val="99"/>
    <w:unhideWhenUsed/>
    <w:rsid w:val="00543B3E"/>
    <w:pPr>
      <w:tabs>
        <w:tab w:val="center" w:pos="4513"/>
        <w:tab w:val="right" w:pos="9026"/>
      </w:tabs>
    </w:pPr>
  </w:style>
  <w:style w:type="character" w:customStyle="1" w:styleId="FooterChar">
    <w:name w:val="Footer Char"/>
    <w:basedOn w:val="DefaultParagraphFont"/>
    <w:link w:val="Footer"/>
    <w:uiPriority w:val="99"/>
    <w:rsid w:val="00543B3E"/>
    <w:rPr>
      <w:rFonts w:eastAsiaTheme="minorEastAsia"/>
    </w:rPr>
  </w:style>
  <w:style w:type="character" w:styleId="PageNumber">
    <w:name w:val="page number"/>
    <w:basedOn w:val="DefaultParagraphFont"/>
    <w:uiPriority w:val="99"/>
    <w:semiHidden/>
    <w:unhideWhenUsed/>
    <w:rsid w:val="00543B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014565">
      <w:bodyDiv w:val="1"/>
      <w:marLeft w:val="0"/>
      <w:marRight w:val="0"/>
      <w:marTop w:val="0"/>
      <w:marBottom w:val="0"/>
      <w:divBdr>
        <w:top w:val="none" w:sz="0" w:space="0" w:color="auto"/>
        <w:left w:val="none" w:sz="0" w:space="0" w:color="auto"/>
        <w:bottom w:val="none" w:sz="0" w:space="0" w:color="auto"/>
        <w:right w:val="none" w:sz="0" w:space="0" w:color="auto"/>
      </w:divBdr>
    </w:div>
    <w:div w:id="47581181">
      <w:bodyDiv w:val="1"/>
      <w:marLeft w:val="0"/>
      <w:marRight w:val="0"/>
      <w:marTop w:val="0"/>
      <w:marBottom w:val="0"/>
      <w:divBdr>
        <w:top w:val="none" w:sz="0" w:space="0" w:color="auto"/>
        <w:left w:val="none" w:sz="0" w:space="0" w:color="auto"/>
        <w:bottom w:val="none" w:sz="0" w:space="0" w:color="auto"/>
        <w:right w:val="none" w:sz="0" w:space="0" w:color="auto"/>
      </w:divBdr>
    </w:div>
    <w:div w:id="112409166">
      <w:bodyDiv w:val="1"/>
      <w:marLeft w:val="0"/>
      <w:marRight w:val="0"/>
      <w:marTop w:val="0"/>
      <w:marBottom w:val="0"/>
      <w:divBdr>
        <w:top w:val="none" w:sz="0" w:space="0" w:color="auto"/>
        <w:left w:val="none" w:sz="0" w:space="0" w:color="auto"/>
        <w:bottom w:val="none" w:sz="0" w:space="0" w:color="auto"/>
        <w:right w:val="none" w:sz="0" w:space="0" w:color="auto"/>
      </w:divBdr>
    </w:div>
    <w:div w:id="134416561">
      <w:bodyDiv w:val="1"/>
      <w:marLeft w:val="0"/>
      <w:marRight w:val="0"/>
      <w:marTop w:val="0"/>
      <w:marBottom w:val="0"/>
      <w:divBdr>
        <w:top w:val="none" w:sz="0" w:space="0" w:color="auto"/>
        <w:left w:val="none" w:sz="0" w:space="0" w:color="auto"/>
        <w:bottom w:val="none" w:sz="0" w:space="0" w:color="auto"/>
        <w:right w:val="none" w:sz="0" w:space="0" w:color="auto"/>
      </w:divBdr>
    </w:div>
    <w:div w:id="139998685">
      <w:bodyDiv w:val="1"/>
      <w:marLeft w:val="0"/>
      <w:marRight w:val="0"/>
      <w:marTop w:val="0"/>
      <w:marBottom w:val="0"/>
      <w:divBdr>
        <w:top w:val="none" w:sz="0" w:space="0" w:color="auto"/>
        <w:left w:val="none" w:sz="0" w:space="0" w:color="auto"/>
        <w:bottom w:val="none" w:sz="0" w:space="0" w:color="auto"/>
        <w:right w:val="none" w:sz="0" w:space="0" w:color="auto"/>
      </w:divBdr>
    </w:div>
    <w:div w:id="315769505">
      <w:bodyDiv w:val="1"/>
      <w:marLeft w:val="0"/>
      <w:marRight w:val="0"/>
      <w:marTop w:val="0"/>
      <w:marBottom w:val="0"/>
      <w:divBdr>
        <w:top w:val="none" w:sz="0" w:space="0" w:color="auto"/>
        <w:left w:val="none" w:sz="0" w:space="0" w:color="auto"/>
        <w:bottom w:val="none" w:sz="0" w:space="0" w:color="auto"/>
        <w:right w:val="none" w:sz="0" w:space="0" w:color="auto"/>
      </w:divBdr>
    </w:div>
    <w:div w:id="409472972">
      <w:bodyDiv w:val="1"/>
      <w:marLeft w:val="0"/>
      <w:marRight w:val="0"/>
      <w:marTop w:val="0"/>
      <w:marBottom w:val="0"/>
      <w:divBdr>
        <w:top w:val="none" w:sz="0" w:space="0" w:color="auto"/>
        <w:left w:val="none" w:sz="0" w:space="0" w:color="auto"/>
        <w:bottom w:val="none" w:sz="0" w:space="0" w:color="auto"/>
        <w:right w:val="none" w:sz="0" w:space="0" w:color="auto"/>
      </w:divBdr>
    </w:div>
    <w:div w:id="423384735">
      <w:bodyDiv w:val="1"/>
      <w:marLeft w:val="0"/>
      <w:marRight w:val="0"/>
      <w:marTop w:val="0"/>
      <w:marBottom w:val="0"/>
      <w:divBdr>
        <w:top w:val="none" w:sz="0" w:space="0" w:color="auto"/>
        <w:left w:val="none" w:sz="0" w:space="0" w:color="auto"/>
        <w:bottom w:val="none" w:sz="0" w:space="0" w:color="auto"/>
        <w:right w:val="none" w:sz="0" w:space="0" w:color="auto"/>
      </w:divBdr>
    </w:div>
    <w:div w:id="573391592">
      <w:bodyDiv w:val="1"/>
      <w:marLeft w:val="0"/>
      <w:marRight w:val="0"/>
      <w:marTop w:val="0"/>
      <w:marBottom w:val="0"/>
      <w:divBdr>
        <w:top w:val="none" w:sz="0" w:space="0" w:color="auto"/>
        <w:left w:val="none" w:sz="0" w:space="0" w:color="auto"/>
        <w:bottom w:val="none" w:sz="0" w:space="0" w:color="auto"/>
        <w:right w:val="none" w:sz="0" w:space="0" w:color="auto"/>
      </w:divBdr>
    </w:div>
    <w:div w:id="589587378">
      <w:bodyDiv w:val="1"/>
      <w:marLeft w:val="0"/>
      <w:marRight w:val="0"/>
      <w:marTop w:val="0"/>
      <w:marBottom w:val="0"/>
      <w:divBdr>
        <w:top w:val="none" w:sz="0" w:space="0" w:color="auto"/>
        <w:left w:val="none" w:sz="0" w:space="0" w:color="auto"/>
        <w:bottom w:val="none" w:sz="0" w:space="0" w:color="auto"/>
        <w:right w:val="none" w:sz="0" w:space="0" w:color="auto"/>
      </w:divBdr>
    </w:div>
    <w:div w:id="632372528">
      <w:bodyDiv w:val="1"/>
      <w:marLeft w:val="0"/>
      <w:marRight w:val="0"/>
      <w:marTop w:val="0"/>
      <w:marBottom w:val="0"/>
      <w:divBdr>
        <w:top w:val="none" w:sz="0" w:space="0" w:color="auto"/>
        <w:left w:val="none" w:sz="0" w:space="0" w:color="auto"/>
        <w:bottom w:val="none" w:sz="0" w:space="0" w:color="auto"/>
        <w:right w:val="none" w:sz="0" w:space="0" w:color="auto"/>
      </w:divBdr>
    </w:div>
    <w:div w:id="699282599">
      <w:bodyDiv w:val="1"/>
      <w:marLeft w:val="0"/>
      <w:marRight w:val="0"/>
      <w:marTop w:val="0"/>
      <w:marBottom w:val="0"/>
      <w:divBdr>
        <w:top w:val="none" w:sz="0" w:space="0" w:color="auto"/>
        <w:left w:val="none" w:sz="0" w:space="0" w:color="auto"/>
        <w:bottom w:val="none" w:sz="0" w:space="0" w:color="auto"/>
        <w:right w:val="none" w:sz="0" w:space="0" w:color="auto"/>
      </w:divBdr>
    </w:div>
    <w:div w:id="924456733">
      <w:bodyDiv w:val="1"/>
      <w:marLeft w:val="0"/>
      <w:marRight w:val="0"/>
      <w:marTop w:val="0"/>
      <w:marBottom w:val="0"/>
      <w:divBdr>
        <w:top w:val="none" w:sz="0" w:space="0" w:color="auto"/>
        <w:left w:val="none" w:sz="0" w:space="0" w:color="auto"/>
        <w:bottom w:val="none" w:sz="0" w:space="0" w:color="auto"/>
        <w:right w:val="none" w:sz="0" w:space="0" w:color="auto"/>
      </w:divBdr>
    </w:div>
    <w:div w:id="937450000">
      <w:bodyDiv w:val="1"/>
      <w:marLeft w:val="0"/>
      <w:marRight w:val="0"/>
      <w:marTop w:val="0"/>
      <w:marBottom w:val="0"/>
      <w:divBdr>
        <w:top w:val="none" w:sz="0" w:space="0" w:color="auto"/>
        <w:left w:val="none" w:sz="0" w:space="0" w:color="auto"/>
        <w:bottom w:val="none" w:sz="0" w:space="0" w:color="auto"/>
        <w:right w:val="none" w:sz="0" w:space="0" w:color="auto"/>
      </w:divBdr>
    </w:div>
    <w:div w:id="954559009">
      <w:bodyDiv w:val="1"/>
      <w:marLeft w:val="0"/>
      <w:marRight w:val="0"/>
      <w:marTop w:val="0"/>
      <w:marBottom w:val="0"/>
      <w:divBdr>
        <w:top w:val="none" w:sz="0" w:space="0" w:color="auto"/>
        <w:left w:val="none" w:sz="0" w:space="0" w:color="auto"/>
        <w:bottom w:val="none" w:sz="0" w:space="0" w:color="auto"/>
        <w:right w:val="none" w:sz="0" w:space="0" w:color="auto"/>
      </w:divBdr>
    </w:div>
    <w:div w:id="1097943028">
      <w:bodyDiv w:val="1"/>
      <w:marLeft w:val="0"/>
      <w:marRight w:val="0"/>
      <w:marTop w:val="0"/>
      <w:marBottom w:val="0"/>
      <w:divBdr>
        <w:top w:val="none" w:sz="0" w:space="0" w:color="auto"/>
        <w:left w:val="none" w:sz="0" w:space="0" w:color="auto"/>
        <w:bottom w:val="none" w:sz="0" w:space="0" w:color="auto"/>
        <w:right w:val="none" w:sz="0" w:space="0" w:color="auto"/>
      </w:divBdr>
    </w:div>
    <w:div w:id="1132946928">
      <w:bodyDiv w:val="1"/>
      <w:marLeft w:val="0"/>
      <w:marRight w:val="0"/>
      <w:marTop w:val="0"/>
      <w:marBottom w:val="0"/>
      <w:divBdr>
        <w:top w:val="none" w:sz="0" w:space="0" w:color="auto"/>
        <w:left w:val="none" w:sz="0" w:space="0" w:color="auto"/>
        <w:bottom w:val="none" w:sz="0" w:space="0" w:color="auto"/>
        <w:right w:val="none" w:sz="0" w:space="0" w:color="auto"/>
      </w:divBdr>
    </w:div>
    <w:div w:id="1169180306">
      <w:bodyDiv w:val="1"/>
      <w:marLeft w:val="0"/>
      <w:marRight w:val="0"/>
      <w:marTop w:val="0"/>
      <w:marBottom w:val="0"/>
      <w:divBdr>
        <w:top w:val="none" w:sz="0" w:space="0" w:color="auto"/>
        <w:left w:val="none" w:sz="0" w:space="0" w:color="auto"/>
        <w:bottom w:val="none" w:sz="0" w:space="0" w:color="auto"/>
        <w:right w:val="none" w:sz="0" w:space="0" w:color="auto"/>
      </w:divBdr>
    </w:div>
    <w:div w:id="1224371162">
      <w:bodyDiv w:val="1"/>
      <w:marLeft w:val="0"/>
      <w:marRight w:val="0"/>
      <w:marTop w:val="0"/>
      <w:marBottom w:val="0"/>
      <w:divBdr>
        <w:top w:val="none" w:sz="0" w:space="0" w:color="auto"/>
        <w:left w:val="none" w:sz="0" w:space="0" w:color="auto"/>
        <w:bottom w:val="none" w:sz="0" w:space="0" w:color="auto"/>
        <w:right w:val="none" w:sz="0" w:space="0" w:color="auto"/>
      </w:divBdr>
    </w:div>
    <w:div w:id="1245994339">
      <w:bodyDiv w:val="1"/>
      <w:marLeft w:val="0"/>
      <w:marRight w:val="0"/>
      <w:marTop w:val="0"/>
      <w:marBottom w:val="0"/>
      <w:divBdr>
        <w:top w:val="none" w:sz="0" w:space="0" w:color="auto"/>
        <w:left w:val="none" w:sz="0" w:space="0" w:color="auto"/>
        <w:bottom w:val="none" w:sz="0" w:space="0" w:color="auto"/>
        <w:right w:val="none" w:sz="0" w:space="0" w:color="auto"/>
      </w:divBdr>
    </w:div>
    <w:div w:id="1316488959">
      <w:bodyDiv w:val="1"/>
      <w:marLeft w:val="0"/>
      <w:marRight w:val="0"/>
      <w:marTop w:val="0"/>
      <w:marBottom w:val="0"/>
      <w:divBdr>
        <w:top w:val="none" w:sz="0" w:space="0" w:color="auto"/>
        <w:left w:val="none" w:sz="0" w:space="0" w:color="auto"/>
        <w:bottom w:val="none" w:sz="0" w:space="0" w:color="auto"/>
        <w:right w:val="none" w:sz="0" w:space="0" w:color="auto"/>
      </w:divBdr>
    </w:div>
    <w:div w:id="1506165103">
      <w:bodyDiv w:val="1"/>
      <w:marLeft w:val="0"/>
      <w:marRight w:val="0"/>
      <w:marTop w:val="0"/>
      <w:marBottom w:val="0"/>
      <w:divBdr>
        <w:top w:val="none" w:sz="0" w:space="0" w:color="auto"/>
        <w:left w:val="none" w:sz="0" w:space="0" w:color="auto"/>
        <w:bottom w:val="none" w:sz="0" w:space="0" w:color="auto"/>
        <w:right w:val="none" w:sz="0" w:space="0" w:color="auto"/>
      </w:divBdr>
    </w:div>
    <w:div w:id="1550604103">
      <w:bodyDiv w:val="1"/>
      <w:marLeft w:val="0"/>
      <w:marRight w:val="0"/>
      <w:marTop w:val="0"/>
      <w:marBottom w:val="0"/>
      <w:divBdr>
        <w:top w:val="none" w:sz="0" w:space="0" w:color="auto"/>
        <w:left w:val="none" w:sz="0" w:space="0" w:color="auto"/>
        <w:bottom w:val="none" w:sz="0" w:space="0" w:color="auto"/>
        <w:right w:val="none" w:sz="0" w:space="0" w:color="auto"/>
      </w:divBdr>
    </w:div>
    <w:div w:id="1655067227">
      <w:bodyDiv w:val="1"/>
      <w:marLeft w:val="0"/>
      <w:marRight w:val="0"/>
      <w:marTop w:val="0"/>
      <w:marBottom w:val="0"/>
      <w:divBdr>
        <w:top w:val="none" w:sz="0" w:space="0" w:color="auto"/>
        <w:left w:val="none" w:sz="0" w:space="0" w:color="auto"/>
        <w:bottom w:val="none" w:sz="0" w:space="0" w:color="auto"/>
        <w:right w:val="none" w:sz="0" w:space="0" w:color="auto"/>
      </w:divBdr>
    </w:div>
    <w:div w:id="1661303495">
      <w:bodyDiv w:val="1"/>
      <w:marLeft w:val="0"/>
      <w:marRight w:val="0"/>
      <w:marTop w:val="0"/>
      <w:marBottom w:val="0"/>
      <w:divBdr>
        <w:top w:val="none" w:sz="0" w:space="0" w:color="auto"/>
        <w:left w:val="none" w:sz="0" w:space="0" w:color="auto"/>
        <w:bottom w:val="none" w:sz="0" w:space="0" w:color="auto"/>
        <w:right w:val="none" w:sz="0" w:space="0" w:color="auto"/>
      </w:divBdr>
    </w:div>
    <w:div w:id="2085298842">
      <w:bodyDiv w:val="1"/>
      <w:marLeft w:val="0"/>
      <w:marRight w:val="0"/>
      <w:marTop w:val="0"/>
      <w:marBottom w:val="0"/>
      <w:divBdr>
        <w:top w:val="none" w:sz="0" w:space="0" w:color="auto"/>
        <w:left w:val="none" w:sz="0" w:space="0" w:color="auto"/>
        <w:bottom w:val="none" w:sz="0" w:space="0" w:color="auto"/>
        <w:right w:val="none" w:sz="0" w:space="0" w:color="auto"/>
      </w:divBdr>
    </w:div>
    <w:div w:id="2094203056">
      <w:bodyDiv w:val="1"/>
      <w:marLeft w:val="0"/>
      <w:marRight w:val="0"/>
      <w:marTop w:val="0"/>
      <w:marBottom w:val="0"/>
      <w:divBdr>
        <w:top w:val="none" w:sz="0" w:space="0" w:color="auto"/>
        <w:left w:val="none" w:sz="0" w:space="0" w:color="auto"/>
        <w:bottom w:val="none" w:sz="0" w:space="0" w:color="auto"/>
        <w:right w:val="none" w:sz="0" w:space="0" w:color="auto"/>
      </w:divBdr>
    </w:div>
    <w:div w:id="2101900909">
      <w:bodyDiv w:val="1"/>
      <w:marLeft w:val="0"/>
      <w:marRight w:val="0"/>
      <w:marTop w:val="0"/>
      <w:marBottom w:val="0"/>
      <w:divBdr>
        <w:top w:val="none" w:sz="0" w:space="0" w:color="auto"/>
        <w:left w:val="none" w:sz="0" w:space="0" w:color="auto"/>
        <w:bottom w:val="none" w:sz="0" w:space="0" w:color="auto"/>
        <w:right w:val="none" w:sz="0" w:space="0" w:color="auto"/>
      </w:divBdr>
    </w:div>
    <w:div w:id="2117359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package" Target="embeddings/Microsoft_Word_Document1.docx"/><Relationship Id="rId26" Type="http://schemas.openxmlformats.org/officeDocument/2006/relationships/image" Target="media/image11.png"/><Relationship Id="rId39" Type="http://schemas.openxmlformats.org/officeDocument/2006/relationships/image" Target="media/image23.emf"/><Relationship Id="rId21" Type="http://schemas.openxmlformats.org/officeDocument/2006/relationships/image" Target="media/image8.emf"/><Relationship Id="rId34" Type="http://schemas.openxmlformats.org/officeDocument/2006/relationships/image" Target="media/image19.png"/><Relationship Id="rId42" Type="http://schemas.openxmlformats.org/officeDocument/2006/relationships/package" Target="embeddings/Microsoft_Word_Document7.docx"/><Relationship Id="rId47" Type="http://schemas.openxmlformats.org/officeDocument/2006/relationships/image" Target="media/image27.emf"/><Relationship Id="rId50" Type="http://schemas.openxmlformats.org/officeDocument/2006/relationships/package" Target="embeddings/Microsoft_Word_Document11.docx"/><Relationship Id="rId55" Type="http://schemas.openxmlformats.org/officeDocument/2006/relationships/image" Target="media/image3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4.png"/><Relationship Id="rId11" Type="http://schemas.openxmlformats.org/officeDocument/2006/relationships/image" Target="media/image2.emf"/><Relationship Id="rId24" Type="http://schemas.openxmlformats.org/officeDocument/2006/relationships/package" Target="embeddings/Microsoft_Word_Document4.docx"/><Relationship Id="rId32" Type="http://schemas.openxmlformats.org/officeDocument/2006/relationships/image" Target="media/image17.png"/><Relationship Id="rId37" Type="http://schemas.openxmlformats.org/officeDocument/2006/relationships/image" Target="media/image22.emf"/><Relationship Id="rId40" Type="http://schemas.openxmlformats.org/officeDocument/2006/relationships/package" Target="embeddings/Microsoft_Word_Document6.docx"/><Relationship Id="rId45" Type="http://schemas.openxmlformats.org/officeDocument/2006/relationships/image" Target="media/image26.emf"/><Relationship Id="rId53" Type="http://schemas.openxmlformats.org/officeDocument/2006/relationships/image" Target="media/image30.png"/><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hyperlink" Target="mailto:mralph02@dcs.bbk.ac.uk" TargetMode="External"/><Relationship Id="rId14" Type="http://schemas.openxmlformats.org/officeDocument/2006/relationships/image" Target="media/image4.emf"/><Relationship Id="rId22" Type="http://schemas.openxmlformats.org/officeDocument/2006/relationships/package" Target="embeddings/Microsoft_Word_Document3.docx"/><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5.emf"/><Relationship Id="rId48" Type="http://schemas.openxmlformats.org/officeDocument/2006/relationships/package" Target="embeddings/Microsoft_Word_Document10.docx"/><Relationship Id="rId56" Type="http://schemas.openxmlformats.org/officeDocument/2006/relationships/footer" Target="footer1.xml"/><Relationship Id="rId8" Type="http://schemas.openxmlformats.org/officeDocument/2006/relationships/hyperlink" Target="mailto:mralph02@dcs.bbk.ac.uk" TargetMode="External"/><Relationship Id="rId51" Type="http://schemas.openxmlformats.org/officeDocument/2006/relationships/image" Target="media/image29.png"/><Relationship Id="rId3" Type="http://schemas.openxmlformats.org/officeDocument/2006/relationships/styles" Target="styles.xml"/><Relationship Id="rId12" Type="http://schemas.openxmlformats.org/officeDocument/2006/relationships/oleObject" Target="embeddings/Microsoft_Word_97_-_2004_Document.doc"/><Relationship Id="rId17" Type="http://schemas.openxmlformats.org/officeDocument/2006/relationships/image" Target="media/image6.emf"/><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package" Target="embeddings/Microsoft_Word_Document5.docx"/><Relationship Id="rId46" Type="http://schemas.openxmlformats.org/officeDocument/2006/relationships/package" Target="embeddings/Microsoft_Word_Document9.docx"/><Relationship Id="rId59" Type="http://schemas.openxmlformats.org/officeDocument/2006/relationships/theme" Target="theme/theme1.xml"/><Relationship Id="rId20" Type="http://schemas.openxmlformats.org/officeDocument/2006/relationships/package" Target="embeddings/Microsoft_Word_Document2.docx"/><Relationship Id="rId41" Type="http://schemas.openxmlformats.org/officeDocument/2006/relationships/image" Target="media/image24.emf"/><Relationship Id="rId54"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package" Target="embeddings/Microsoft_Word_Document.docx"/><Relationship Id="rId23" Type="http://schemas.openxmlformats.org/officeDocument/2006/relationships/image" Target="media/image9.emf"/><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28.emf"/><Relationship Id="rId57" Type="http://schemas.openxmlformats.org/officeDocument/2006/relationships/footer" Target="footer2.xml"/><Relationship Id="rId10" Type="http://schemas.openxmlformats.org/officeDocument/2006/relationships/image" Target="media/image1.png"/><Relationship Id="rId31" Type="http://schemas.openxmlformats.org/officeDocument/2006/relationships/image" Target="media/image16.png"/><Relationship Id="rId44" Type="http://schemas.openxmlformats.org/officeDocument/2006/relationships/package" Target="embeddings/Microsoft_Word_Document8.docx"/><Relationship Id="rId52" Type="http://schemas.openxmlformats.org/officeDocument/2006/relationships/chart" Target="charts/chart1.xml"/></Relationships>
</file>

<file path=word/_rels/footnotes.xml.rels><?xml version="1.0" encoding="UTF-8" standalone="yes"?>
<Relationships xmlns="http://schemas.openxmlformats.org/package/2006/relationships"><Relationship Id="rId8" Type="http://schemas.openxmlformats.org/officeDocument/2006/relationships/hyperlink" Target="https://www.kaggle.com/new-york-city/nyc-baby-names" TargetMode="External"/><Relationship Id="rId13" Type="http://schemas.openxmlformats.org/officeDocument/2006/relationships/hyperlink" Target="https://github.com/jmcgeheeiv/pyfakefs" TargetMode="External"/><Relationship Id="rId3" Type="http://schemas.openxmlformats.org/officeDocument/2006/relationships/hyperlink" Target="http://www.data.parliament.uk/dataset/12" TargetMode="External"/><Relationship Id="rId7" Type="http://schemas.openxmlformats.org/officeDocument/2006/relationships/hyperlink" Target="https://rdflib.github.io/sparqlwrapper/" TargetMode="External"/><Relationship Id="rId12" Type="http://schemas.openxmlformats.org/officeDocument/2006/relationships/hyperlink" Target="https://github.com/nltk/nltk/pull/1864" TargetMode="External"/><Relationship Id="rId2" Type="http://schemas.openxmlformats.org/officeDocument/2006/relationships/hyperlink" Target="https://hansard.parliament.uk/" TargetMode="External"/><Relationship Id="rId1" Type="http://schemas.openxmlformats.org/officeDocument/2006/relationships/hyperlink" Target="https://github.com/0xnurl/keras_character_based_ner" TargetMode="External"/><Relationship Id="rId6" Type="http://schemas.openxmlformats.org/officeDocument/2006/relationships/hyperlink" Target="https://dbpedia.org/sparql" TargetMode="External"/><Relationship Id="rId11" Type="http://schemas.openxmlformats.org/officeDocument/2006/relationships/hyperlink" Target="http://www.unicode.org/versions/Unicode11.0.0/" TargetMode="External"/><Relationship Id="rId5" Type="http://schemas.openxmlformats.org/officeDocument/2006/relationships/hyperlink" Target="https://www.theyworkforyou.com/api/" TargetMode="External"/><Relationship Id="rId15" Type="http://schemas.openxmlformats.org/officeDocument/2006/relationships/hyperlink" Target="https://github.com/pyenv/pyenv" TargetMode="External"/><Relationship Id="rId10" Type="http://schemas.openxmlformats.org/officeDocument/2006/relationships/hyperlink" Target="https://lxml.de/api/lxml.etree-module.html" TargetMode="External"/><Relationship Id="rId4" Type="http://schemas.openxmlformats.org/officeDocument/2006/relationships/hyperlink" Target="http://api.data.parliament.uk/" TargetMode="External"/><Relationship Id="rId9" Type="http://schemas.openxmlformats.org/officeDocument/2006/relationships/hyperlink" Target="https://github.com/mozilla/bleach" TargetMode="External"/><Relationship Id="rId14" Type="http://schemas.openxmlformats.org/officeDocument/2006/relationships/hyperlink" Target="https://jqueryui.com/"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Users/mralph/bbk/masters_project/docs/plan-graphing.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Work Packages worked on by dat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orkPackage numbe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A$2:$A$29</c:f>
              <c:numCache>
                <c:formatCode>m/d/yy</c:formatCode>
                <c:ptCount val="28"/>
                <c:pt idx="0">
                  <c:v>43216</c:v>
                </c:pt>
                <c:pt idx="1">
                  <c:v>43288</c:v>
                </c:pt>
                <c:pt idx="2">
                  <c:v>43290</c:v>
                </c:pt>
                <c:pt idx="3">
                  <c:v>43292</c:v>
                </c:pt>
                <c:pt idx="4">
                  <c:v>43294</c:v>
                </c:pt>
                <c:pt idx="5">
                  <c:v>43298</c:v>
                </c:pt>
                <c:pt idx="6">
                  <c:v>43299</c:v>
                </c:pt>
                <c:pt idx="7">
                  <c:v>43300</c:v>
                </c:pt>
                <c:pt idx="8">
                  <c:v>43303</c:v>
                </c:pt>
                <c:pt idx="9">
                  <c:v>43304</c:v>
                </c:pt>
                <c:pt idx="10">
                  <c:v>43305</c:v>
                </c:pt>
                <c:pt idx="11">
                  <c:v>43306</c:v>
                </c:pt>
                <c:pt idx="12">
                  <c:v>43308</c:v>
                </c:pt>
                <c:pt idx="13">
                  <c:v>43309</c:v>
                </c:pt>
                <c:pt idx="14">
                  <c:v>43310</c:v>
                </c:pt>
                <c:pt idx="15">
                  <c:v>43311</c:v>
                </c:pt>
                <c:pt idx="16">
                  <c:v>43312</c:v>
                </c:pt>
                <c:pt idx="17">
                  <c:v>43313</c:v>
                </c:pt>
                <c:pt idx="18">
                  <c:v>43314</c:v>
                </c:pt>
                <c:pt idx="19">
                  <c:v>43315</c:v>
                </c:pt>
                <c:pt idx="20">
                  <c:v>43319</c:v>
                </c:pt>
                <c:pt idx="21">
                  <c:v>43321</c:v>
                </c:pt>
                <c:pt idx="22">
                  <c:v>43323</c:v>
                </c:pt>
                <c:pt idx="23">
                  <c:v>43329</c:v>
                </c:pt>
                <c:pt idx="24">
                  <c:v>43330</c:v>
                </c:pt>
                <c:pt idx="25">
                  <c:v>43331</c:v>
                </c:pt>
                <c:pt idx="26">
                  <c:v>43334</c:v>
                </c:pt>
                <c:pt idx="27">
                  <c:v>43335</c:v>
                </c:pt>
              </c:numCache>
            </c:numRef>
          </c:cat>
          <c:val>
            <c:numRef>
              <c:f>Sheet1!$B$2:$B$29</c:f>
              <c:numCache>
                <c:formatCode>General</c:formatCode>
                <c:ptCount val="28"/>
                <c:pt idx="0">
                  <c:v>1</c:v>
                </c:pt>
                <c:pt idx="1">
                  <c:v>2</c:v>
                </c:pt>
                <c:pt idx="2">
                  <c:v>1</c:v>
                </c:pt>
                <c:pt idx="3">
                  <c:v>1</c:v>
                </c:pt>
                <c:pt idx="4">
                  <c:v>2</c:v>
                </c:pt>
                <c:pt idx="5">
                  <c:v>1</c:v>
                </c:pt>
                <c:pt idx="6">
                  <c:v>1</c:v>
                </c:pt>
                <c:pt idx="7">
                  <c:v>1</c:v>
                </c:pt>
                <c:pt idx="8">
                  <c:v>1</c:v>
                </c:pt>
                <c:pt idx="9">
                  <c:v>1</c:v>
                </c:pt>
                <c:pt idx="10">
                  <c:v>2</c:v>
                </c:pt>
                <c:pt idx="11">
                  <c:v>2</c:v>
                </c:pt>
                <c:pt idx="12">
                  <c:v>2</c:v>
                </c:pt>
                <c:pt idx="13">
                  <c:v>2</c:v>
                </c:pt>
                <c:pt idx="14">
                  <c:v>2</c:v>
                </c:pt>
                <c:pt idx="15">
                  <c:v>2</c:v>
                </c:pt>
                <c:pt idx="16">
                  <c:v>2</c:v>
                </c:pt>
                <c:pt idx="17">
                  <c:v>2</c:v>
                </c:pt>
                <c:pt idx="18">
                  <c:v>2</c:v>
                </c:pt>
                <c:pt idx="19">
                  <c:v>2</c:v>
                </c:pt>
                <c:pt idx="20">
                  <c:v>2</c:v>
                </c:pt>
                <c:pt idx="21">
                  <c:v>2</c:v>
                </c:pt>
                <c:pt idx="22">
                  <c:v>2</c:v>
                </c:pt>
                <c:pt idx="23">
                  <c:v>6</c:v>
                </c:pt>
                <c:pt idx="24">
                  <c:v>5</c:v>
                </c:pt>
                <c:pt idx="25">
                  <c:v>2</c:v>
                </c:pt>
                <c:pt idx="26">
                  <c:v>5</c:v>
                </c:pt>
                <c:pt idx="27">
                  <c:v>6</c:v>
                </c:pt>
              </c:numCache>
            </c:numRef>
          </c:val>
          <c:smooth val="0"/>
          <c:extLst>
            <c:ext xmlns:c16="http://schemas.microsoft.com/office/drawing/2014/chart" uri="{C3380CC4-5D6E-409C-BE32-E72D297353CC}">
              <c16:uniqueId val="{00000000-4AD2-DD40-97C7-531677C09D53}"/>
            </c:ext>
          </c:extLst>
        </c:ser>
        <c:dLbls>
          <c:showLegendKey val="0"/>
          <c:showVal val="0"/>
          <c:showCatName val="0"/>
          <c:showSerName val="0"/>
          <c:showPercent val="0"/>
          <c:showBubbleSize val="0"/>
        </c:dLbls>
        <c:marker val="1"/>
        <c:smooth val="0"/>
        <c:axId val="1685204703"/>
        <c:axId val="1685206383"/>
      </c:lineChart>
      <c:dateAx>
        <c:axId val="1685204703"/>
        <c:scaling>
          <c:orientation val="minMax"/>
        </c:scaling>
        <c:delete val="0"/>
        <c:axPos val="b"/>
        <c:numFmt formatCode="m/d/yy"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85206383"/>
        <c:crosses val="autoZero"/>
        <c:auto val="1"/>
        <c:lblOffset val="100"/>
        <c:baseTimeUnit val="days"/>
      </c:dateAx>
      <c:valAx>
        <c:axId val="168520638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8520470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6A7969-7CCD-A641-B2C7-796FE1202F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8</TotalTime>
  <Pages>106</Pages>
  <Words>24934</Words>
  <Characters>167559</Characters>
  <Application>Microsoft Office Word</Application>
  <DocSecurity>0</DocSecurity>
  <Lines>5405</Lines>
  <Paragraphs>3774</Paragraphs>
  <ScaleCrop>false</ScaleCrop>
  <HeadingPairs>
    <vt:vector size="2" baseType="variant">
      <vt:variant>
        <vt:lpstr>Title</vt:lpstr>
      </vt:variant>
      <vt:variant>
        <vt:i4>1</vt:i4>
      </vt:variant>
    </vt:vector>
  </HeadingPairs>
  <TitlesOfParts>
    <vt:vector size="1" baseType="lpstr">
      <vt:lpstr>Samtla-Char-NER Report</vt:lpstr>
    </vt:vector>
  </TitlesOfParts>
  <Company/>
  <LinksUpToDate>false</LinksUpToDate>
  <CharactersWithSpaces>1887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tla-Char-NER Report</dc:title>
  <dc:subject>Implementation of Character-based Named Entity Recognition into the Samtla System</dc:subject>
  <dc:creator>Matthew Ralph</dc:creator>
  <cp:keywords/>
  <dc:description/>
  <cp:lastModifiedBy>Matthew Ralph</cp:lastModifiedBy>
  <cp:revision>598</cp:revision>
  <cp:lastPrinted>2018-08-23T12:13:00Z</cp:lastPrinted>
  <dcterms:created xsi:type="dcterms:W3CDTF">2018-07-11T07:25:00Z</dcterms:created>
  <dcterms:modified xsi:type="dcterms:W3CDTF">2018-08-30T1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0ebc2f-9e2d-3f7c-9371-5333457cc46e</vt:lpwstr>
  </property>
  <property fmtid="{D5CDD505-2E9C-101B-9397-08002B2CF9AE}" pid="24" name="Mendeley Citation Style_1">
    <vt:lpwstr>http://www.zotero.org/styles/harvard1</vt:lpwstr>
  </property>
</Properties>
</file>